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8B7C" w14:textId="6354C558" w:rsidR="00D860B4" w:rsidRDefault="00D860B4" w:rsidP="00D860B4">
      <w:pPr>
        <w:pStyle w:val="Title"/>
      </w:pPr>
      <w:r w:rsidRPr="007031D2">
        <w:t>COMP</w:t>
      </w:r>
      <w:r w:rsidR="00E36DC2">
        <w:t>997</w:t>
      </w:r>
      <w:r w:rsidRPr="007031D2">
        <w:t xml:space="preserve"> </w:t>
      </w:r>
    </w:p>
    <w:p w14:paraId="77D04F8D" w14:textId="7615102C" w:rsidR="00D860B4" w:rsidRDefault="00E36DC2" w:rsidP="00D860B4">
      <w:pPr>
        <w:pStyle w:val="Subtitle"/>
        <w:rPr>
          <w:rFonts w:asciiTheme="majorHAnsi" w:eastAsiaTheme="majorEastAsia" w:hAnsiTheme="majorHAnsi" w:cstheme="majorBidi"/>
          <w:color w:val="auto"/>
          <w:spacing w:val="-10"/>
          <w:kern w:val="28"/>
          <w:sz w:val="56"/>
          <w:szCs w:val="56"/>
          <w:lang w:val="en-NZ" w:eastAsia="en-US"/>
          <w14:ligatures w14:val="standardContextual"/>
        </w:rPr>
      </w:pPr>
      <w:r>
        <w:rPr>
          <w:rFonts w:asciiTheme="majorHAnsi" w:eastAsiaTheme="majorEastAsia" w:hAnsiTheme="majorHAnsi" w:cstheme="majorBidi"/>
          <w:color w:val="auto"/>
          <w:spacing w:val="-10"/>
          <w:kern w:val="28"/>
          <w:sz w:val="56"/>
          <w:szCs w:val="56"/>
          <w:lang w:val="en-NZ" w:eastAsia="en-US"/>
          <w14:ligatures w14:val="standardContextual"/>
        </w:rPr>
        <w:t>Dissertation</w:t>
      </w:r>
    </w:p>
    <w:p w14:paraId="1832CAD1" w14:textId="7E6EB2DA" w:rsidR="00D860B4" w:rsidRDefault="00D860B4" w:rsidP="00D860B4">
      <w:pPr>
        <w:pStyle w:val="Subtitle"/>
        <w:rPr>
          <w:lang w:val="en-NZ"/>
        </w:rPr>
      </w:pPr>
      <w:r w:rsidRPr="007031D2">
        <w:rPr>
          <w:lang w:val="en-NZ"/>
        </w:rPr>
        <w:t xml:space="preserve">Master of Cyber Security &amp; Digital Forensics </w:t>
      </w:r>
    </w:p>
    <w:p w14:paraId="6F9B6680" w14:textId="77777777" w:rsidR="00D860B4" w:rsidRDefault="00D860B4" w:rsidP="00D860B4"/>
    <w:p w14:paraId="37B82DA4" w14:textId="77777777" w:rsidR="00D860B4" w:rsidRDefault="00D860B4" w:rsidP="00D860B4"/>
    <w:p w14:paraId="5A61307B" w14:textId="77777777" w:rsidR="00D860B4" w:rsidRDefault="00D860B4" w:rsidP="00D860B4">
      <w:pPr>
        <w:spacing w:line="552" w:lineRule="exact"/>
        <w:jc w:val="both"/>
        <w:rPr>
          <w:b/>
          <w:bCs/>
        </w:rPr>
      </w:pPr>
    </w:p>
    <w:p w14:paraId="5D8DCF73" w14:textId="41E79DCF" w:rsidR="00D860B4" w:rsidRDefault="00E36DC2" w:rsidP="00D860B4">
      <w:pPr>
        <w:pStyle w:val="Title"/>
      </w:pPr>
      <w:r w:rsidRPr="00E36DC2">
        <w:rPr>
          <w:sz w:val="40"/>
          <w:szCs w:val="40"/>
        </w:rPr>
        <w:t>Utilising the Zero Knowledge Proof</w:t>
      </w:r>
      <w:r w:rsidR="00DC11C1">
        <w:rPr>
          <w:sz w:val="40"/>
          <w:szCs w:val="40"/>
        </w:rPr>
        <w:t>s</w:t>
      </w:r>
      <w:r w:rsidRPr="00E36DC2">
        <w:rPr>
          <w:sz w:val="40"/>
          <w:szCs w:val="40"/>
        </w:rPr>
        <w:t xml:space="preserve"> (ZKP</w:t>
      </w:r>
      <w:r w:rsidR="00DC11C1">
        <w:rPr>
          <w:sz w:val="40"/>
          <w:szCs w:val="40"/>
        </w:rPr>
        <w:t>s</w:t>
      </w:r>
      <w:r w:rsidRPr="00E36DC2">
        <w:rPr>
          <w:sz w:val="40"/>
          <w:szCs w:val="40"/>
        </w:rPr>
        <w:t>) technique over Hyperledger Fabric, a permissioned open-source blockchain architecture, to create an anonymous cross</w:t>
      </w:r>
      <w:r w:rsidR="00ED119D">
        <w:rPr>
          <w:sz w:val="40"/>
          <w:szCs w:val="40"/>
        </w:rPr>
        <w:t xml:space="preserve"> </w:t>
      </w:r>
      <w:r w:rsidR="007D1243">
        <w:rPr>
          <w:sz w:val="40"/>
          <w:szCs w:val="40"/>
        </w:rPr>
        <w:t>smart</w:t>
      </w:r>
      <w:r w:rsidR="00ED119D">
        <w:rPr>
          <w:sz w:val="40"/>
          <w:szCs w:val="40"/>
        </w:rPr>
        <w:t xml:space="preserve"> </w:t>
      </w:r>
      <w:r w:rsidR="007D1243">
        <w:rPr>
          <w:sz w:val="40"/>
          <w:szCs w:val="40"/>
        </w:rPr>
        <w:t>contract</w:t>
      </w:r>
      <w:r w:rsidRPr="00E36DC2">
        <w:rPr>
          <w:sz w:val="40"/>
          <w:szCs w:val="40"/>
        </w:rPr>
        <w:t xml:space="preserve"> authentication mechanism prototype, enabling </w:t>
      </w:r>
      <w:r w:rsidR="007D1243">
        <w:rPr>
          <w:sz w:val="40"/>
          <w:szCs w:val="40"/>
        </w:rPr>
        <w:t>smart contract</w:t>
      </w:r>
      <w:r w:rsidRPr="00E36DC2">
        <w:rPr>
          <w:sz w:val="40"/>
          <w:szCs w:val="40"/>
        </w:rPr>
        <w:t xml:space="preserve"> interoperability</w:t>
      </w:r>
    </w:p>
    <w:p w14:paraId="243119A0" w14:textId="459917DF" w:rsidR="003561A0" w:rsidRPr="003561A0" w:rsidRDefault="003561A0" w:rsidP="003561A0"/>
    <w:p w14:paraId="245C56C8" w14:textId="77777777" w:rsidR="00D860B4" w:rsidRDefault="00D860B4" w:rsidP="00D860B4">
      <w:pPr>
        <w:pStyle w:val="NormalWeb"/>
        <w:rPr>
          <w:rFonts w:ascii="TimesNewRomanPSMT" w:hAnsi="TimesNewRomanPSMT"/>
        </w:rPr>
      </w:pPr>
    </w:p>
    <w:p w14:paraId="0579EEA2" w14:textId="77777777" w:rsidR="00D860B4" w:rsidRPr="007031D2" w:rsidRDefault="00D860B4" w:rsidP="00D860B4">
      <w:pPr>
        <w:spacing w:line="552" w:lineRule="exact"/>
        <w:jc w:val="both"/>
        <w:rPr>
          <w:b/>
          <w:bCs/>
        </w:rPr>
      </w:pPr>
    </w:p>
    <w:p w14:paraId="258EE8D4" w14:textId="57F7FB4A" w:rsidR="00E36DC2" w:rsidRDefault="00E36DC2" w:rsidP="00E36DC2">
      <w:pPr>
        <w:pStyle w:val="Subtitle"/>
        <w:rPr>
          <w:lang w:val="en-NZ"/>
        </w:rPr>
      </w:pPr>
      <w:r>
        <w:rPr>
          <w:lang w:val="en-NZ"/>
        </w:rPr>
        <w:t>Supervisor</w:t>
      </w:r>
      <w:r w:rsidR="00D860B4">
        <w:rPr>
          <w:lang w:val="en-NZ"/>
        </w:rPr>
        <w:t>:</w:t>
      </w:r>
      <w:r w:rsidR="00FE4AC6">
        <w:rPr>
          <w:lang w:val="en-NZ"/>
        </w:rPr>
        <w:t xml:space="preserve"> </w:t>
      </w:r>
      <w:r>
        <w:rPr>
          <w:lang w:val="en-NZ"/>
        </w:rPr>
        <w:t xml:space="preserve">Shu </w:t>
      </w:r>
      <w:proofErr w:type="spellStart"/>
      <w:r>
        <w:rPr>
          <w:lang w:val="en-NZ"/>
        </w:rPr>
        <w:t>Su</w:t>
      </w:r>
      <w:proofErr w:type="spellEnd"/>
    </w:p>
    <w:p w14:paraId="6F354312" w14:textId="7C48BCF7" w:rsidR="00E36DC2" w:rsidRPr="00E36DC2" w:rsidRDefault="00E36DC2" w:rsidP="00E36DC2">
      <w:pPr>
        <w:pStyle w:val="Subtitle"/>
        <w:rPr>
          <w:lang w:val="en-NZ"/>
        </w:rPr>
      </w:pPr>
      <w:r w:rsidRPr="00E36DC2">
        <w:rPr>
          <w:lang w:val="en-NZ"/>
        </w:rPr>
        <w:t>Co</w:t>
      </w:r>
      <w:r w:rsidR="001E5A68">
        <w:rPr>
          <w:lang w:val="en-NZ"/>
        </w:rPr>
        <w:t>-</w:t>
      </w:r>
      <w:r w:rsidRPr="00E36DC2">
        <w:rPr>
          <w:lang w:val="en-NZ"/>
        </w:rPr>
        <w:t xml:space="preserve">supervisor: Jeff </w:t>
      </w:r>
      <w:proofErr w:type="spellStart"/>
      <w:r w:rsidRPr="00E36DC2">
        <w:rPr>
          <w:lang w:val="en-NZ"/>
        </w:rPr>
        <w:t>Nijsse</w:t>
      </w:r>
      <w:proofErr w:type="spellEnd"/>
    </w:p>
    <w:p w14:paraId="08622A6F" w14:textId="77777777" w:rsidR="00D860B4" w:rsidRDefault="00D860B4" w:rsidP="00D860B4"/>
    <w:p w14:paraId="081B3C85" w14:textId="77777777" w:rsidR="000956B2" w:rsidRDefault="000956B2" w:rsidP="00D860B4"/>
    <w:p w14:paraId="39029C99" w14:textId="2AECBD09" w:rsidR="00D860B4" w:rsidRPr="000956B2" w:rsidRDefault="000956B2" w:rsidP="000956B2">
      <w:pPr>
        <w:pStyle w:val="Subtitle"/>
        <w:rPr>
          <w:lang w:val="en-NZ"/>
        </w:rPr>
      </w:pPr>
      <w:r w:rsidRPr="007031D2">
        <w:rPr>
          <w:lang w:val="en-NZ"/>
        </w:rPr>
        <w:t>Benjamin Oholeguy</w:t>
      </w:r>
    </w:p>
    <w:p w14:paraId="343E5CDE" w14:textId="269772DC" w:rsidR="00D860B4" w:rsidRPr="007031D2" w:rsidRDefault="00D860B4" w:rsidP="00D860B4">
      <w:pPr>
        <w:pStyle w:val="Subtitle"/>
        <w:rPr>
          <w:lang w:val="en-NZ"/>
        </w:rPr>
      </w:pPr>
      <w:r w:rsidRPr="007031D2">
        <w:rPr>
          <w:lang w:val="en-NZ"/>
        </w:rPr>
        <w:t xml:space="preserve">Semester </w:t>
      </w:r>
      <w:r w:rsidR="00E36DC2">
        <w:rPr>
          <w:lang w:val="en-NZ"/>
        </w:rPr>
        <w:t>2</w:t>
      </w:r>
      <w:r w:rsidRPr="007031D2">
        <w:rPr>
          <w:lang w:val="en-NZ"/>
        </w:rPr>
        <w:t xml:space="preserve"> - 202</w:t>
      </w:r>
      <w:r>
        <w:rPr>
          <w:lang w:val="en-NZ"/>
        </w:rPr>
        <w:t>4</w:t>
      </w:r>
    </w:p>
    <w:p w14:paraId="7ADD1727" w14:textId="77777777" w:rsidR="002300B0" w:rsidRDefault="002300B0">
      <w:r>
        <w:br w:type="page"/>
      </w:r>
    </w:p>
    <w:sdt>
      <w:sdtPr>
        <w:rPr>
          <w:rFonts w:asciiTheme="minorHAnsi" w:eastAsiaTheme="minorHAnsi" w:hAnsiTheme="minorHAnsi" w:cstheme="minorBidi"/>
          <w:b w:val="0"/>
          <w:bCs w:val="0"/>
          <w:color w:val="000000" w:themeColor="text1"/>
          <w:kern w:val="2"/>
          <w:sz w:val="24"/>
          <w:szCs w:val="24"/>
          <w:lang w:val="en-NZ"/>
          <w14:ligatures w14:val="standardContextual"/>
        </w:rPr>
        <w:id w:val="290411712"/>
        <w:docPartObj>
          <w:docPartGallery w:val="Table of Contents"/>
          <w:docPartUnique/>
        </w:docPartObj>
      </w:sdtPr>
      <w:sdtEndPr>
        <w:rPr>
          <w:noProof/>
          <w:color w:val="auto"/>
        </w:rPr>
      </w:sdtEndPr>
      <w:sdtContent>
        <w:p w14:paraId="64D26CDA" w14:textId="78E8D1E1" w:rsidR="002300B0" w:rsidRPr="00F12119" w:rsidRDefault="002300B0">
          <w:pPr>
            <w:pStyle w:val="TOCHeading"/>
            <w:rPr>
              <w:color w:val="000000" w:themeColor="text1"/>
            </w:rPr>
          </w:pPr>
          <w:r w:rsidRPr="002300B0">
            <w:rPr>
              <w:color w:val="000000" w:themeColor="text1"/>
            </w:rPr>
            <w:t>Table of Contents</w:t>
          </w:r>
        </w:p>
        <w:p w14:paraId="77F68FCF" w14:textId="51A1D572" w:rsidR="00355F62" w:rsidRDefault="002300B0">
          <w:pPr>
            <w:pStyle w:val="TOC1"/>
            <w:tabs>
              <w:tab w:val="right" w:pos="9628"/>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80081480" w:history="1">
            <w:r w:rsidR="00355F62" w:rsidRPr="003461F4">
              <w:rPr>
                <w:rStyle w:val="Hyperlink"/>
                <w:noProof/>
              </w:rPr>
              <w:t>Table of Figures</w:t>
            </w:r>
            <w:r w:rsidR="00355F62">
              <w:rPr>
                <w:noProof/>
                <w:webHidden/>
              </w:rPr>
              <w:tab/>
            </w:r>
            <w:r w:rsidR="00355F62">
              <w:rPr>
                <w:noProof/>
                <w:webHidden/>
              </w:rPr>
              <w:fldChar w:fldCharType="begin"/>
            </w:r>
            <w:r w:rsidR="00355F62">
              <w:rPr>
                <w:noProof/>
                <w:webHidden/>
              </w:rPr>
              <w:instrText xml:space="preserve"> PAGEREF _Toc180081480 \h </w:instrText>
            </w:r>
            <w:r w:rsidR="00355F62">
              <w:rPr>
                <w:noProof/>
                <w:webHidden/>
              </w:rPr>
            </w:r>
            <w:r w:rsidR="00355F62">
              <w:rPr>
                <w:noProof/>
                <w:webHidden/>
              </w:rPr>
              <w:fldChar w:fldCharType="separate"/>
            </w:r>
            <w:r w:rsidR="00355F62">
              <w:rPr>
                <w:noProof/>
                <w:webHidden/>
              </w:rPr>
              <w:t>4</w:t>
            </w:r>
            <w:r w:rsidR="00355F62">
              <w:rPr>
                <w:noProof/>
                <w:webHidden/>
              </w:rPr>
              <w:fldChar w:fldCharType="end"/>
            </w:r>
          </w:hyperlink>
        </w:p>
        <w:p w14:paraId="48F80357" w14:textId="3F6E9F89" w:rsidR="00355F62" w:rsidRDefault="00355F62">
          <w:pPr>
            <w:pStyle w:val="TOC1"/>
            <w:tabs>
              <w:tab w:val="right" w:pos="9628"/>
            </w:tabs>
            <w:rPr>
              <w:rFonts w:eastAsiaTheme="minorEastAsia" w:cstheme="minorBidi"/>
              <w:b w:val="0"/>
              <w:bCs w:val="0"/>
              <w:i w:val="0"/>
              <w:iCs w:val="0"/>
              <w:noProof/>
              <w:lang w:eastAsia="en-GB"/>
            </w:rPr>
          </w:pPr>
          <w:hyperlink w:anchor="_Toc180081481" w:history="1">
            <w:r w:rsidRPr="003461F4">
              <w:rPr>
                <w:rStyle w:val="Hyperlink"/>
                <w:noProof/>
              </w:rPr>
              <w:t>Abstract</w:t>
            </w:r>
            <w:r>
              <w:rPr>
                <w:noProof/>
                <w:webHidden/>
              </w:rPr>
              <w:tab/>
            </w:r>
            <w:r>
              <w:rPr>
                <w:noProof/>
                <w:webHidden/>
              </w:rPr>
              <w:fldChar w:fldCharType="begin"/>
            </w:r>
            <w:r>
              <w:rPr>
                <w:noProof/>
                <w:webHidden/>
              </w:rPr>
              <w:instrText xml:space="preserve"> PAGEREF _Toc180081481 \h </w:instrText>
            </w:r>
            <w:r>
              <w:rPr>
                <w:noProof/>
                <w:webHidden/>
              </w:rPr>
            </w:r>
            <w:r>
              <w:rPr>
                <w:noProof/>
                <w:webHidden/>
              </w:rPr>
              <w:fldChar w:fldCharType="separate"/>
            </w:r>
            <w:r>
              <w:rPr>
                <w:noProof/>
                <w:webHidden/>
              </w:rPr>
              <w:t>6</w:t>
            </w:r>
            <w:r>
              <w:rPr>
                <w:noProof/>
                <w:webHidden/>
              </w:rPr>
              <w:fldChar w:fldCharType="end"/>
            </w:r>
          </w:hyperlink>
        </w:p>
        <w:p w14:paraId="6DA50648" w14:textId="683BB76C" w:rsidR="00355F62" w:rsidRDefault="00355F62">
          <w:pPr>
            <w:pStyle w:val="TOC1"/>
            <w:tabs>
              <w:tab w:val="left" w:pos="480"/>
              <w:tab w:val="right" w:pos="9628"/>
            </w:tabs>
            <w:rPr>
              <w:rFonts w:eastAsiaTheme="minorEastAsia" w:cstheme="minorBidi"/>
              <w:b w:val="0"/>
              <w:bCs w:val="0"/>
              <w:i w:val="0"/>
              <w:iCs w:val="0"/>
              <w:noProof/>
              <w:lang w:eastAsia="en-GB"/>
            </w:rPr>
          </w:pPr>
          <w:hyperlink w:anchor="_Toc180081482" w:history="1">
            <w:r w:rsidRPr="003461F4">
              <w:rPr>
                <w:rStyle w:val="Hyperlink"/>
                <w:noProof/>
              </w:rPr>
              <w:t>1.</w:t>
            </w:r>
            <w:r>
              <w:rPr>
                <w:rFonts w:eastAsiaTheme="minorEastAsia" w:cstheme="minorBidi"/>
                <w:b w:val="0"/>
                <w:bCs w:val="0"/>
                <w:i w:val="0"/>
                <w:iCs w:val="0"/>
                <w:noProof/>
                <w:lang w:eastAsia="en-GB"/>
              </w:rPr>
              <w:tab/>
            </w:r>
            <w:r w:rsidRPr="003461F4">
              <w:rPr>
                <w:rStyle w:val="Hyperlink"/>
                <w:noProof/>
              </w:rPr>
              <w:t>Introduction</w:t>
            </w:r>
            <w:r>
              <w:rPr>
                <w:noProof/>
                <w:webHidden/>
              </w:rPr>
              <w:tab/>
            </w:r>
            <w:r>
              <w:rPr>
                <w:noProof/>
                <w:webHidden/>
              </w:rPr>
              <w:fldChar w:fldCharType="begin"/>
            </w:r>
            <w:r>
              <w:rPr>
                <w:noProof/>
                <w:webHidden/>
              </w:rPr>
              <w:instrText xml:space="preserve"> PAGEREF _Toc180081482 \h </w:instrText>
            </w:r>
            <w:r>
              <w:rPr>
                <w:noProof/>
                <w:webHidden/>
              </w:rPr>
            </w:r>
            <w:r>
              <w:rPr>
                <w:noProof/>
                <w:webHidden/>
              </w:rPr>
              <w:fldChar w:fldCharType="separate"/>
            </w:r>
            <w:r>
              <w:rPr>
                <w:noProof/>
                <w:webHidden/>
              </w:rPr>
              <w:t>7</w:t>
            </w:r>
            <w:r>
              <w:rPr>
                <w:noProof/>
                <w:webHidden/>
              </w:rPr>
              <w:fldChar w:fldCharType="end"/>
            </w:r>
          </w:hyperlink>
        </w:p>
        <w:p w14:paraId="6EEEE4A6" w14:textId="5E900273"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483" w:history="1">
            <w:r w:rsidRPr="003461F4">
              <w:rPr>
                <w:rStyle w:val="Hyperlink"/>
                <w:noProof/>
              </w:rPr>
              <w:t>1.1.</w:t>
            </w:r>
            <w:r>
              <w:rPr>
                <w:rFonts w:eastAsiaTheme="minorEastAsia" w:cstheme="minorBidi"/>
                <w:b w:val="0"/>
                <w:bCs w:val="0"/>
                <w:noProof/>
                <w:sz w:val="24"/>
                <w:szCs w:val="24"/>
                <w:lang w:eastAsia="en-GB"/>
              </w:rPr>
              <w:tab/>
            </w:r>
            <w:r w:rsidRPr="003461F4">
              <w:rPr>
                <w:rStyle w:val="Hyperlink"/>
                <w:noProof/>
              </w:rPr>
              <w:t>Motivation</w:t>
            </w:r>
            <w:r>
              <w:rPr>
                <w:noProof/>
                <w:webHidden/>
              </w:rPr>
              <w:tab/>
            </w:r>
            <w:r>
              <w:rPr>
                <w:noProof/>
                <w:webHidden/>
              </w:rPr>
              <w:fldChar w:fldCharType="begin"/>
            </w:r>
            <w:r>
              <w:rPr>
                <w:noProof/>
                <w:webHidden/>
              </w:rPr>
              <w:instrText xml:space="preserve"> PAGEREF _Toc180081483 \h </w:instrText>
            </w:r>
            <w:r>
              <w:rPr>
                <w:noProof/>
                <w:webHidden/>
              </w:rPr>
            </w:r>
            <w:r>
              <w:rPr>
                <w:noProof/>
                <w:webHidden/>
              </w:rPr>
              <w:fldChar w:fldCharType="separate"/>
            </w:r>
            <w:r>
              <w:rPr>
                <w:noProof/>
                <w:webHidden/>
              </w:rPr>
              <w:t>8</w:t>
            </w:r>
            <w:r>
              <w:rPr>
                <w:noProof/>
                <w:webHidden/>
              </w:rPr>
              <w:fldChar w:fldCharType="end"/>
            </w:r>
          </w:hyperlink>
        </w:p>
        <w:p w14:paraId="5DC6B51B" w14:textId="7F23D669"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484" w:history="1">
            <w:r w:rsidRPr="003461F4">
              <w:rPr>
                <w:rStyle w:val="Hyperlink"/>
                <w:noProof/>
              </w:rPr>
              <w:t>1.2.</w:t>
            </w:r>
            <w:r>
              <w:rPr>
                <w:rFonts w:eastAsiaTheme="minorEastAsia" w:cstheme="minorBidi"/>
                <w:b w:val="0"/>
                <w:bCs w:val="0"/>
                <w:noProof/>
                <w:sz w:val="24"/>
                <w:szCs w:val="24"/>
                <w:lang w:eastAsia="en-GB"/>
              </w:rPr>
              <w:tab/>
            </w:r>
            <w:r w:rsidRPr="003461F4">
              <w:rPr>
                <w:rStyle w:val="Hyperlink"/>
                <w:noProof/>
              </w:rPr>
              <w:t>Contributions</w:t>
            </w:r>
            <w:r>
              <w:rPr>
                <w:noProof/>
                <w:webHidden/>
              </w:rPr>
              <w:tab/>
            </w:r>
            <w:r>
              <w:rPr>
                <w:noProof/>
                <w:webHidden/>
              </w:rPr>
              <w:fldChar w:fldCharType="begin"/>
            </w:r>
            <w:r>
              <w:rPr>
                <w:noProof/>
                <w:webHidden/>
              </w:rPr>
              <w:instrText xml:space="preserve"> PAGEREF _Toc180081484 \h </w:instrText>
            </w:r>
            <w:r>
              <w:rPr>
                <w:noProof/>
                <w:webHidden/>
              </w:rPr>
            </w:r>
            <w:r>
              <w:rPr>
                <w:noProof/>
                <w:webHidden/>
              </w:rPr>
              <w:fldChar w:fldCharType="separate"/>
            </w:r>
            <w:r>
              <w:rPr>
                <w:noProof/>
                <w:webHidden/>
              </w:rPr>
              <w:t>9</w:t>
            </w:r>
            <w:r>
              <w:rPr>
                <w:noProof/>
                <w:webHidden/>
              </w:rPr>
              <w:fldChar w:fldCharType="end"/>
            </w:r>
          </w:hyperlink>
        </w:p>
        <w:p w14:paraId="2B1EAFF1" w14:textId="246F80CE" w:rsidR="00355F62" w:rsidRDefault="00355F62">
          <w:pPr>
            <w:pStyle w:val="TOC1"/>
            <w:tabs>
              <w:tab w:val="left" w:pos="480"/>
              <w:tab w:val="right" w:pos="9628"/>
            </w:tabs>
            <w:rPr>
              <w:rFonts w:eastAsiaTheme="minorEastAsia" w:cstheme="minorBidi"/>
              <w:b w:val="0"/>
              <w:bCs w:val="0"/>
              <w:i w:val="0"/>
              <w:iCs w:val="0"/>
              <w:noProof/>
              <w:lang w:eastAsia="en-GB"/>
            </w:rPr>
          </w:pPr>
          <w:hyperlink w:anchor="_Toc180081485" w:history="1">
            <w:r w:rsidRPr="003461F4">
              <w:rPr>
                <w:rStyle w:val="Hyperlink"/>
                <w:noProof/>
              </w:rPr>
              <w:t>2.</w:t>
            </w:r>
            <w:r>
              <w:rPr>
                <w:rFonts w:eastAsiaTheme="minorEastAsia" w:cstheme="minorBidi"/>
                <w:b w:val="0"/>
                <w:bCs w:val="0"/>
                <w:i w:val="0"/>
                <w:iCs w:val="0"/>
                <w:noProof/>
                <w:lang w:eastAsia="en-GB"/>
              </w:rPr>
              <w:tab/>
            </w:r>
            <w:r w:rsidRPr="003461F4">
              <w:rPr>
                <w:rStyle w:val="Hyperlink"/>
                <w:noProof/>
              </w:rPr>
              <w:t>Literature review</w:t>
            </w:r>
            <w:r>
              <w:rPr>
                <w:noProof/>
                <w:webHidden/>
              </w:rPr>
              <w:tab/>
            </w:r>
            <w:r>
              <w:rPr>
                <w:noProof/>
                <w:webHidden/>
              </w:rPr>
              <w:fldChar w:fldCharType="begin"/>
            </w:r>
            <w:r>
              <w:rPr>
                <w:noProof/>
                <w:webHidden/>
              </w:rPr>
              <w:instrText xml:space="preserve"> PAGEREF _Toc180081485 \h </w:instrText>
            </w:r>
            <w:r>
              <w:rPr>
                <w:noProof/>
                <w:webHidden/>
              </w:rPr>
            </w:r>
            <w:r>
              <w:rPr>
                <w:noProof/>
                <w:webHidden/>
              </w:rPr>
              <w:fldChar w:fldCharType="separate"/>
            </w:r>
            <w:r>
              <w:rPr>
                <w:noProof/>
                <w:webHidden/>
              </w:rPr>
              <w:t>10</w:t>
            </w:r>
            <w:r>
              <w:rPr>
                <w:noProof/>
                <w:webHidden/>
              </w:rPr>
              <w:fldChar w:fldCharType="end"/>
            </w:r>
          </w:hyperlink>
        </w:p>
        <w:p w14:paraId="53506FF0" w14:textId="7717049A" w:rsidR="00355F62" w:rsidRDefault="00355F62">
          <w:pPr>
            <w:pStyle w:val="TOC1"/>
            <w:tabs>
              <w:tab w:val="left" w:pos="480"/>
              <w:tab w:val="right" w:pos="9628"/>
            </w:tabs>
            <w:rPr>
              <w:rFonts w:eastAsiaTheme="minorEastAsia" w:cstheme="minorBidi"/>
              <w:b w:val="0"/>
              <w:bCs w:val="0"/>
              <w:i w:val="0"/>
              <w:iCs w:val="0"/>
              <w:noProof/>
              <w:lang w:eastAsia="en-GB"/>
            </w:rPr>
          </w:pPr>
          <w:hyperlink w:anchor="_Toc180081486" w:history="1">
            <w:r w:rsidRPr="003461F4">
              <w:rPr>
                <w:rStyle w:val="Hyperlink"/>
                <w:noProof/>
              </w:rPr>
              <w:t>3.</w:t>
            </w:r>
            <w:r>
              <w:rPr>
                <w:rFonts w:eastAsiaTheme="minorEastAsia" w:cstheme="minorBidi"/>
                <w:b w:val="0"/>
                <w:bCs w:val="0"/>
                <w:i w:val="0"/>
                <w:iCs w:val="0"/>
                <w:noProof/>
                <w:lang w:eastAsia="en-GB"/>
              </w:rPr>
              <w:tab/>
            </w:r>
            <w:r w:rsidRPr="003461F4">
              <w:rPr>
                <w:rStyle w:val="Hyperlink"/>
                <w:noProof/>
              </w:rPr>
              <w:t>Research Design</w:t>
            </w:r>
            <w:r>
              <w:rPr>
                <w:noProof/>
                <w:webHidden/>
              </w:rPr>
              <w:tab/>
            </w:r>
            <w:r>
              <w:rPr>
                <w:noProof/>
                <w:webHidden/>
              </w:rPr>
              <w:fldChar w:fldCharType="begin"/>
            </w:r>
            <w:r>
              <w:rPr>
                <w:noProof/>
                <w:webHidden/>
              </w:rPr>
              <w:instrText xml:space="preserve"> PAGEREF _Toc180081486 \h </w:instrText>
            </w:r>
            <w:r>
              <w:rPr>
                <w:noProof/>
                <w:webHidden/>
              </w:rPr>
            </w:r>
            <w:r>
              <w:rPr>
                <w:noProof/>
                <w:webHidden/>
              </w:rPr>
              <w:fldChar w:fldCharType="separate"/>
            </w:r>
            <w:r>
              <w:rPr>
                <w:noProof/>
                <w:webHidden/>
              </w:rPr>
              <w:t>13</w:t>
            </w:r>
            <w:r>
              <w:rPr>
                <w:noProof/>
                <w:webHidden/>
              </w:rPr>
              <w:fldChar w:fldCharType="end"/>
            </w:r>
          </w:hyperlink>
        </w:p>
        <w:p w14:paraId="4FE33DA7" w14:textId="27AA2E2F"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487" w:history="1">
            <w:r w:rsidRPr="003461F4">
              <w:rPr>
                <w:rStyle w:val="Hyperlink"/>
                <w:noProof/>
              </w:rPr>
              <w:t>3.1.</w:t>
            </w:r>
            <w:r>
              <w:rPr>
                <w:rFonts w:eastAsiaTheme="minorEastAsia" w:cstheme="minorBidi"/>
                <w:b w:val="0"/>
                <w:bCs w:val="0"/>
                <w:noProof/>
                <w:sz w:val="24"/>
                <w:szCs w:val="24"/>
                <w:lang w:eastAsia="en-GB"/>
              </w:rPr>
              <w:tab/>
            </w:r>
            <w:r w:rsidRPr="003461F4">
              <w:rPr>
                <w:rStyle w:val="Hyperlink"/>
                <w:noProof/>
              </w:rPr>
              <w:t>Research Questions</w:t>
            </w:r>
            <w:r>
              <w:rPr>
                <w:noProof/>
                <w:webHidden/>
              </w:rPr>
              <w:tab/>
            </w:r>
            <w:r>
              <w:rPr>
                <w:noProof/>
                <w:webHidden/>
              </w:rPr>
              <w:fldChar w:fldCharType="begin"/>
            </w:r>
            <w:r>
              <w:rPr>
                <w:noProof/>
                <w:webHidden/>
              </w:rPr>
              <w:instrText xml:space="preserve"> PAGEREF _Toc180081487 \h </w:instrText>
            </w:r>
            <w:r>
              <w:rPr>
                <w:noProof/>
                <w:webHidden/>
              </w:rPr>
            </w:r>
            <w:r>
              <w:rPr>
                <w:noProof/>
                <w:webHidden/>
              </w:rPr>
              <w:fldChar w:fldCharType="separate"/>
            </w:r>
            <w:r>
              <w:rPr>
                <w:noProof/>
                <w:webHidden/>
              </w:rPr>
              <w:t>13</w:t>
            </w:r>
            <w:r>
              <w:rPr>
                <w:noProof/>
                <w:webHidden/>
              </w:rPr>
              <w:fldChar w:fldCharType="end"/>
            </w:r>
          </w:hyperlink>
        </w:p>
        <w:p w14:paraId="5BC105FC" w14:textId="24AD8EF6"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488" w:history="1">
            <w:r w:rsidRPr="003461F4">
              <w:rPr>
                <w:rStyle w:val="Hyperlink"/>
                <w:noProof/>
              </w:rPr>
              <w:t>3.2.</w:t>
            </w:r>
            <w:r>
              <w:rPr>
                <w:rFonts w:eastAsiaTheme="minorEastAsia" w:cstheme="minorBidi"/>
                <w:b w:val="0"/>
                <w:bCs w:val="0"/>
                <w:noProof/>
                <w:sz w:val="24"/>
                <w:szCs w:val="24"/>
                <w:lang w:eastAsia="en-GB"/>
              </w:rPr>
              <w:tab/>
            </w:r>
            <w:r w:rsidRPr="003461F4">
              <w:rPr>
                <w:rStyle w:val="Hyperlink"/>
                <w:noProof/>
              </w:rPr>
              <w:t>Defining the prototype</w:t>
            </w:r>
            <w:r>
              <w:rPr>
                <w:noProof/>
                <w:webHidden/>
              </w:rPr>
              <w:tab/>
            </w:r>
            <w:r>
              <w:rPr>
                <w:noProof/>
                <w:webHidden/>
              </w:rPr>
              <w:fldChar w:fldCharType="begin"/>
            </w:r>
            <w:r>
              <w:rPr>
                <w:noProof/>
                <w:webHidden/>
              </w:rPr>
              <w:instrText xml:space="preserve"> PAGEREF _Toc180081488 \h </w:instrText>
            </w:r>
            <w:r>
              <w:rPr>
                <w:noProof/>
                <w:webHidden/>
              </w:rPr>
            </w:r>
            <w:r>
              <w:rPr>
                <w:noProof/>
                <w:webHidden/>
              </w:rPr>
              <w:fldChar w:fldCharType="separate"/>
            </w:r>
            <w:r>
              <w:rPr>
                <w:noProof/>
                <w:webHidden/>
              </w:rPr>
              <w:t>13</w:t>
            </w:r>
            <w:r>
              <w:rPr>
                <w:noProof/>
                <w:webHidden/>
              </w:rPr>
              <w:fldChar w:fldCharType="end"/>
            </w:r>
          </w:hyperlink>
        </w:p>
        <w:p w14:paraId="170F77FB" w14:textId="1BD4D133"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489" w:history="1">
            <w:r w:rsidRPr="003461F4">
              <w:rPr>
                <w:rStyle w:val="Hyperlink"/>
                <w:noProof/>
              </w:rPr>
              <w:t>3.3.</w:t>
            </w:r>
            <w:r>
              <w:rPr>
                <w:rFonts w:eastAsiaTheme="minorEastAsia" w:cstheme="minorBidi"/>
                <w:b w:val="0"/>
                <w:bCs w:val="0"/>
                <w:noProof/>
                <w:sz w:val="24"/>
                <w:szCs w:val="24"/>
                <w:lang w:eastAsia="en-GB"/>
              </w:rPr>
              <w:tab/>
            </w:r>
            <w:r w:rsidRPr="003461F4">
              <w:rPr>
                <w:rStyle w:val="Hyperlink"/>
                <w:noProof/>
              </w:rPr>
              <w:t>Infrastructure</w:t>
            </w:r>
            <w:r>
              <w:rPr>
                <w:noProof/>
                <w:webHidden/>
              </w:rPr>
              <w:tab/>
            </w:r>
            <w:r>
              <w:rPr>
                <w:noProof/>
                <w:webHidden/>
              </w:rPr>
              <w:fldChar w:fldCharType="begin"/>
            </w:r>
            <w:r>
              <w:rPr>
                <w:noProof/>
                <w:webHidden/>
              </w:rPr>
              <w:instrText xml:space="preserve"> PAGEREF _Toc180081489 \h </w:instrText>
            </w:r>
            <w:r>
              <w:rPr>
                <w:noProof/>
                <w:webHidden/>
              </w:rPr>
            </w:r>
            <w:r>
              <w:rPr>
                <w:noProof/>
                <w:webHidden/>
              </w:rPr>
              <w:fldChar w:fldCharType="separate"/>
            </w:r>
            <w:r>
              <w:rPr>
                <w:noProof/>
                <w:webHidden/>
              </w:rPr>
              <w:t>15</w:t>
            </w:r>
            <w:r>
              <w:rPr>
                <w:noProof/>
                <w:webHidden/>
              </w:rPr>
              <w:fldChar w:fldCharType="end"/>
            </w:r>
          </w:hyperlink>
        </w:p>
        <w:p w14:paraId="477A8D15" w14:textId="7BFF4A36" w:rsidR="00355F62" w:rsidRDefault="00355F62">
          <w:pPr>
            <w:pStyle w:val="TOC3"/>
            <w:tabs>
              <w:tab w:val="left" w:pos="1440"/>
              <w:tab w:val="right" w:pos="9628"/>
            </w:tabs>
            <w:rPr>
              <w:rFonts w:eastAsiaTheme="minorEastAsia" w:cstheme="minorBidi"/>
              <w:noProof/>
              <w:sz w:val="24"/>
              <w:szCs w:val="24"/>
              <w:lang w:eastAsia="en-GB"/>
            </w:rPr>
          </w:pPr>
          <w:hyperlink w:anchor="_Toc180081490" w:history="1">
            <w:r w:rsidRPr="003461F4">
              <w:rPr>
                <w:rStyle w:val="Hyperlink"/>
                <w:noProof/>
              </w:rPr>
              <w:t>3.3.1.</w:t>
            </w:r>
            <w:r>
              <w:rPr>
                <w:rFonts w:eastAsiaTheme="minorEastAsia" w:cstheme="minorBidi"/>
                <w:noProof/>
                <w:sz w:val="24"/>
                <w:szCs w:val="24"/>
                <w:lang w:eastAsia="en-GB"/>
              </w:rPr>
              <w:tab/>
            </w:r>
            <w:r w:rsidRPr="003461F4">
              <w:rPr>
                <w:rStyle w:val="Hyperlink"/>
                <w:noProof/>
              </w:rPr>
              <w:t>Hyperledger Fabric installation</w:t>
            </w:r>
            <w:r>
              <w:rPr>
                <w:noProof/>
                <w:webHidden/>
              </w:rPr>
              <w:tab/>
            </w:r>
            <w:r>
              <w:rPr>
                <w:noProof/>
                <w:webHidden/>
              </w:rPr>
              <w:fldChar w:fldCharType="begin"/>
            </w:r>
            <w:r>
              <w:rPr>
                <w:noProof/>
                <w:webHidden/>
              </w:rPr>
              <w:instrText xml:space="preserve"> PAGEREF _Toc180081490 \h </w:instrText>
            </w:r>
            <w:r>
              <w:rPr>
                <w:noProof/>
                <w:webHidden/>
              </w:rPr>
            </w:r>
            <w:r>
              <w:rPr>
                <w:noProof/>
                <w:webHidden/>
              </w:rPr>
              <w:fldChar w:fldCharType="separate"/>
            </w:r>
            <w:r>
              <w:rPr>
                <w:noProof/>
                <w:webHidden/>
              </w:rPr>
              <w:t>15</w:t>
            </w:r>
            <w:r>
              <w:rPr>
                <w:noProof/>
                <w:webHidden/>
              </w:rPr>
              <w:fldChar w:fldCharType="end"/>
            </w:r>
          </w:hyperlink>
        </w:p>
        <w:p w14:paraId="4383419C" w14:textId="245F0C52" w:rsidR="00355F62" w:rsidRDefault="00355F62">
          <w:pPr>
            <w:pStyle w:val="TOC3"/>
            <w:tabs>
              <w:tab w:val="left" w:pos="1440"/>
              <w:tab w:val="right" w:pos="9628"/>
            </w:tabs>
            <w:rPr>
              <w:rFonts w:eastAsiaTheme="minorEastAsia" w:cstheme="minorBidi"/>
              <w:noProof/>
              <w:sz w:val="24"/>
              <w:szCs w:val="24"/>
              <w:lang w:eastAsia="en-GB"/>
            </w:rPr>
          </w:pPr>
          <w:hyperlink w:anchor="_Toc180081491" w:history="1">
            <w:r w:rsidRPr="003461F4">
              <w:rPr>
                <w:rStyle w:val="Hyperlink"/>
                <w:noProof/>
              </w:rPr>
              <w:t>3.3.2.</w:t>
            </w:r>
            <w:r>
              <w:rPr>
                <w:rFonts w:eastAsiaTheme="minorEastAsia" w:cstheme="minorBidi"/>
                <w:noProof/>
                <w:sz w:val="24"/>
                <w:szCs w:val="24"/>
                <w:lang w:eastAsia="en-GB"/>
              </w:rPr>
              <w:tab/>
            </w:r>
            <w:r w:rsidRPr="003461F4">
              <w:rPr>
                <w:rStyle w:val="Hyperlink"/>
                <w:noProof/>
              </w:rPr>
              <w:t>Smart-contract installation (deploy)</w:t>
            </w:r>
            <w:r>
              <w:rPr>
                <w:noProof/>
                <w:webHidden/>
              </w:rPr>
              <w:tab/>
            </w:r>
            <w:r>
              <w:rPr>
                <w:noProof/>
                <w:webHidden/>
              </w:rPr>
              <w:fldChar w:fldCharType="begin"/>
            </w:r>
            <w:r>
              <w:rPr>
                <w:noProof/>
                <w:webHidden/>
              </w:rPr>
              <w:instrText xml:space="preserve"> PAGEREF _Toc180081491 \h </w:instrText>
            </w:r>
            <w:r>
              <w:rPr>
                <w:noProof/>
                <w:webHidden/>
              </w:rPr>
            </w:r>
            <w:r>
              <w:rPr>
                <w:noProof/>
                <w:webHidden/>
              </w:rPr>
              <w:fldChar w:fldCharType="separate"/>
            </w:r>
            <w:r>
              <w:rPr>
                <w:noProof/>
                <w:webHidden/>
              </w:rPr>
              <w:t>15</w:t>
            </w:r>
            <w:r>
              <w:rPr>
                <w:noProof/>
                <w:webHidden/>
              </w:rPr>
              <w:fldChar w:fldCharType="end"/>
            </w:r>
          </w:hyperlink>
        </w:p>
        <w:p w14:paraId="1D78D57E" w14:textId="6F2828AD" w:rsidR="00355F62" w:rsidRDefault="00355F62">
          <w:pPr>
            <w:pStyle w:val="TOC1"/>
            <w:tabs>
              <w:tab w:val="left" w:pos="480"/>
              <w:tab w:val="right" w:pos="9628"/>
            </w:tabs>
            <w:rPr>
              <w:rFonts w:eastAsiaTheme="minorEastAsia" w:cstheme="minorBidi"/>
              <w:b w:val="0"/>
              <w:bCs w:val="0"/>
              <w:i w:val="0"/>
              <w:iCs w:val="0"/>
              <w:noProof/>
              <w:lang w:eastAsia="en-GB"/>
            </w:rPr>
          </w:pPr>
          <w:hyperlink w:anchor="_Toc180081492" w:history="1">
            <w:r w:rsidRPr="003461F4">
              <w:rPr>
                <w:rStyle w:val="Hyperlink"/>
                <w:noProof/>
              </w:rPr>
              <w:t>4.</w:t>
            </w:r>
            <w:r>
              <w:rPr>
                <w:rFonts w:eastAsiaTheme="minorEastAsia" w:cstheme="minorBidi"/>
                <w:b w:val="0"/>
                <w:bCs w:val="0"/>
                <w:i w:val="0"/>
                <w:iCs w:val="0"/>
                <w:noProof/>
                <w:lang w:eastAsia="en-GB"/>
              </w:rPr>
              <w:tab/>
            </w:r>
            <w:r w:rsidRPr="003461F4">
              <w:rPr>
                <w:rStyle w:val="Hyperlink"/>
                <w:noProof/>
              </w:rPr>
              <w:t>Prototype Setup</w:t>
            </w:r>
            <w:r>
              <w:rPr>
                <w:noProof/>
                <w:webHidden/>
              </w:rPr>
              <w:tab/>
            </w:r>
            <w:r>
              <w:rPr>
                <w:noProof/>
                <w:webHidden/>
              </w:rPr>
              <w:fldChar w:fldCharType="begin"/>
            </w:r>
            <w:r>
              <w:rPr>
                <w:noProof/>
                <w:webHidden/>
              </w:rPr>
              <w:instrText xml:space="preserve"> PAGEREF _Toc180081492 \h </w:instrText>
            </w:r>
            <w:r>
              <w:rPr>
                <w:noProof/>
                <w:webHidden/>
              </w:rPr>
            </w:r>
            <w:r>
              <w:rPr>
                <w:noProof/>
                <w:webHidden/>
              </w:rPr>
              <w:fldChar w:fldCharType="separate"/>
            </w:r>
            <w:r>
              <w:rPr>
                <w:noProof/>
                <w:webHidden/>
              </w:rPr>
              <w:t>17</w:t>
            </w:r>
            <w:r>
              <w:rPr>
                <w:noProof/>
                <w:webHidden/>
              </w:rPr>
              <w:fldChar w:fldCharType="end"/>
            </w:r>
          </w:hyperlink>
        </w:p>
        <w:p w14:paraId="3FA2F1C1" w14:textId="4CA4F721"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493" w:history="1">
            <w:r w:rsidRPr="003461F4">
              <w:rPr>
                <w:rStyle w:val="Hyperlink"/>
                <w:noProof/>
              </w:rPr>
              <w:t>4.1.</w:t>
            </w:r>
            <w:r>
              <w:rPr>
                <w:rFonts w:eastAsiaTheme="minorEastAsia" w:cstheme="minorBidi"/>
                <w:b w:val="0"/>
                <w:bCs w:val="0"/>
                <w:noProof/>
                <w:sz w:val="24"/>
                <w:szCs w:val="24"/>
                <w:lang w:eastAsia="en-GB"/>
              </w:rPr>
              <w:tab/>
            </w:r>
            <w:r w:rsidRPr="003461F4">
              <w:rPr>
                <w:rStyle w:val="Hyperlink"/>
                <w:noProof/>
              </w:rPr>
              <w:t>Zero Knowledge Proof</w:t>
            </w:r>
            <w:r>
              <w:rPr>
                <w:noProof/>
                <w:webHidden/>
              </w:rPr>
              <w:tab/>
            </w:r>
            <w:r>
              <w:rPr>
                <w:noProof/>
                <w:webHidden/>
              </w:rPr>
              <w:fldChar w:fldCharType="begin"/>
            </w:r>
            <w:r>
              <w:rPr>
                <w:noProof/>
                <w:webHidden/>
              </w:rPr>
              <w:instrText xml:space="preserve"> PAGEREF _Toc180081493 \h </w:instrText>
            </w:r>
            <w:r>
              <w:rPr>
                <w:noProof/>
                <w:webHidden/>
              </w:rPr>
            </w:r>
            <w:r>
              <w:rPr>
                <w:noProof/>
                <w:webHidden/>
              </w:rPr>
              <w:fldChar w:fldCharType="separate"/>
            </w:r>
            <w:r>
              <w:rPr>
                <w:noProof/>
                <w:webHidden/>
              </w:rPr>
              <w:t>18</w:t>
            </w:r>
            <w:r>
              <w:rPr>
                <w:noProof/>
                <w:webHidden/>
              </w:rPr>
              <w:fldChar w:fldCharType="end"/>
            </w:r>
          </w:hyperlink>
        </w:p>
        <w:p w14:paraId="69214EAE" w14:textId="2BE39BEA" w:rsidR="00355F62" w:rsidRDefault="00355F62">
          <w:pPr>
            <w:pStyle w:val="TOC3"/>
            <w:tabs>
              <w:tab w:val="left" w:pos="1440"/>
              <w:tab w:val="right" w:pos="9628"/>
            </w:tabs>
            <w:rPr>
              <w:rFonts w:eastAsiaTheme="minorEastAsia" w:cstheme="minorBidi"/>
              <w:noProof/>
              <w:sz w:val="24"/>
              <w:szCs w:val="24"/>
              <w:lang w:eastAsia="en-GB"/>
            </w:rPr>
          </w:pPr>
          <w:hyperlink w:anchor="_Toc180081494" w:history="1">
            <w:r w:rsidRPr="003461F4">
              <w:rPr>
                <w:rStyle w:val="Hyperlink"/>
                <w:noProof/>
              </w:rPr>
              <w:t>4.1.1.</w:t>
            </w:r>
            <w:r>
              <w:rPr>
                <w:rFonts w:eastAsiaTheme="minorEastAsia" w:cstheme="minorBidi"/>
                <w:noProof/>
                <w:sz w:val="24"/>
                <w:szCs w:val="24"/>
                <w:lang w:eastAsia="en-GB"/>
              </w:rPr>
              <w:tab/>
            </w:r>
            <w:r w:rsidRPr="003461F4">
              <w:rPr>
                <w:rStyle w:val="Hyperlink"/>
                <w:noProof/>
              </w:rPr>
              <w:t>Implementation</w:t>
            </w:r>
            <w:r>
              <w:rPr>
                <w:noProof/>
                <w:webHidden/>
              </w:rPr>
              <w:tab/>
            </w:r>
            <w:r>
              <w:rPr>
                <w:noProof/>
                <w:webHidden/>
              </w:rPr>
              <w:fldChar w:fldCharType="begin"/>
            </w:r>
            <w:r>
              <w:rPr>
                <w:noProof/>
                <w:webHidden/>
              </w:rPr>
              <w:instrText xml:space="preserve"> PAGEREF _Toc180081494 \h </w:instrText>
            </w:r>
            <w:r>
              <w:rPr>
                <w:noProof/>
                <w:webHidden/>
              </w:rPr>
            </w:r>
            <w:r>
              <w:rPr>
                <w:noProof/>
                <w:webHidden/>
              </w:rPr>
              <w:fldChar w:fldCharType="separate"/>
            </w:r>
            <w:r>
              <w:rPr>
                <w:noProof/>
                <w:webHidden/>
              </w:rPr>
              <w:t>18</w:t>
            </w:r>
            <w:r>
              <w:rPr>
                <w:noProof/>
                <w:webHidden/>
              </w:rPr>
              <w:fldChar w:fldCharType="end"/>
            </w:r>
          </w:hyperlink>
        </w:p>
        <w:p w14:paraId="3DD453AF" w14:textId="2081092D" w:rsidR="00355F62" w:rsidRDefault="00355F62">
          <w:pPr>
            <w:pStyle w:val="TOC3"/>
            <w:tabs>
              <w:tab w:val="left" w:pos="1440"/>
              <w:tab w:val="right" w:pos="9628"/>
            </w:tabs>
            <w:rPr>
              <w:rFonts w:eastAsiaTheme="minorEastAsia" w:cstheme="minorBidi"/>
              <w:noProof/>
              <w:sz w:val="24"/>
              <w:szCs w:val="24"/>
              <w:lang w:eastAsia="en-GB"/>
            </w:rPr>
          </w:pPr>
          <w:hyperlink w:anchor="_Toc180081495" w:history="1">
            <w:r w:rsidRPr="003461F4">
              <w:rPr>
                <w:rStyle w:val="Hyperlink"/>
                <w:noProof/>
              </w:rPr>
              <w:t>4.1.2.</w:t>
            </w:r>
            <w:r>
              <w:rPr>
                <w:rFonts w:eastAsiaTheme="minorEastAsia" w:cstheme="minorBidi"/>
                <w:noProof/>
                <w:sz w:val="24"/>
                <w:szCs w:val="24"/>
                <w:lang w:eastAsia="en-GB"/>
              </w:rPr>
              <w:tab/>
            </w:r>
            <w:r w:rsidRPr="003461F4">
              <w:rPr>
                <w:rStyle w:val="Hyperlink"/>
                <w:noProof/>
              </w:rPr>
              <w:t>Circuit definition</w:t>
            </w:r>
            <w:r>
              <w:rPr>
                <w:noProof/>
                <w:webHidden/>
              </w:rPr>
              <w:tab/>
            </w:r>
            <w:r>
              <w:rPr>
                <w:noProof/>
                <w:webHidden/>
              </w:rPr>
              <w:fldChar w:fldCharType="begin"/>
            </w:r>
            <w:r>
              <w:rPr>
                <w:noProof/>
                <w:webHidden/>
              </w:rPr>
              <w:instrText xml:space="preserve"> PAGEREF _Toc180081495 \h </w:instrText>
            </w:r>
            <w:r>
              <w:rPr>
                <w:noProof/>
                <w:webHidden/>
              </w:rPr>
            </w:r>
            <w:r>
              <w:rPr>
                <w:noProof/>
                <w:webHidden/>
              </w:rPr>
              <w:fldChar w:fldCharType="separate"/>
            </w:r>
            <w:r>
              <w:rPr>
                <w:noProof/>
                <w:webHidden/>
              </w:rPr>
              <w:t>19</w:t>
            </w:r>
            <w:r>
              <w:rPr>
                <w:noProof/>
                <w:webHidden/>
              </w:rPr>
              <w:fldChar w:fldCharType="end"/>
            </w:r>
          </w:hyperlink>
        </w:p>
        <w:p w14:paraId="159B3EB0" w14:textId="0F6ED620"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496" w:history="1">
            <w:r w:rsidRPr="003461F4">
              <w:rPr>
                <w:rStyle w:val="Hyperlink"/>
                <w:noProof/>
              </w:rPr>
              <w:t>4.2.</w:t>
            </w:r>
            <w:r>
              <w:rPr>
                <w:rFonts w:eastAsiaTheme="minorEastAsia" w:cstheme="minorBidi"/>
                <w:b w:val="0"/>
                <w:bCs w:val="0"/>
                <w:noProof/>
                <w:sz w:val="24"/>
                <w:szCs w:val="24"/>
                <w:lang w:eastAsia="en-GB"/>
              </w:rPr>
              <w:tab/>
            </w:r>
            <w:r w:rsidRPr="003461F4">
              <w:rPr>
                <w:rStyle w:val="Hyperlink"/>
                <w:noProof/>
              </w:rPr>
              <w:t>SnarkJS installation set-up process</w:t>
            </w:r>
            <w:r>
              <w:rPr>
                <w:noProof/>
                <w:webHidden/>
              </w:rPr>
              <w:tab/>
            </w:r>
            <w:r>
              <w:rPr>
                <w:noProof/>
                <w:webHidden/>
              </w:rPr>
              <w:fldChar w:fldCharType="begin"/>
            </w:r>
            <w:r>
              <w:rPr>
                <w:noProof/>
                <w:webHidden/>
              </w:rPr>
              <w:instrText xml:space="preserve"> PAGEREF _Toc180081496 \h </w:instrText>
            </w:r>
            <w:r>
              <w:rPr>
                <w:noProof/>
                <w:webHidden/>
              </w:rPr>
            </w:r>
            <w:r>
              <w:rPr>
                <w:noProof/>
                <w:webHidden/>
              </w:rPr>
              <w:fldChar w:fldCharType="separate"/>
            </w:r>
            <w:r>
              <w:rPr>
                <w:noProof/>
                <w:webHidden/>
              </w:rPr>
              <w:t>20</w:t>
            </w:r>
            <w:r>
              <w:rPr>
                <w:noProof/>
                <w:webHidden/>
              </w:rPr>
              <w:fldChar w:fldCharType="end"/>
            </w:r>
          </w:hyperlink>
        </w:p>
        <w:p w14:paraId="7FC09ECE" w14:textId="2BD54C0F"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497" w:history="1">
            <w:r w:rsidRPr="003461F4">
              <w:rPr>
                <w:rStyle w:val="Hyperlink"/>
                <w:noProof/>
              </w:rPr>
              <w:t>4.3.</w:t>
            </w:r>
            <w:r>
              <w:rPr>
                <w:rFonts w:eastAsiaTheme="minorEastAsia" w:cstheme="minorBidi"/>
                <w:b w:val="0"/>
                <w:bCs w:val="0"/>
                <w:noProof/>
                <w:sz w:val="24"/>
                <w:szCs w:val="24"/>
                <w:lang w:eastAsia="en-GB"/>
              </w:rPr>
              <w:tab/>
            </w:r>
            <w:r w:rsidRPr="003461F4">
              <w:rPr>
                <w:rStyle w:val="Hyperlink"/>
                <w:noProof/>
              </w:rPr>
              <w:t>Smart-contract Application</w:t>
            </w:r>
            <w:r>
              <w:rPr>
                <w:noProof/>
                <w:webHidden/>
              </w:rPr>
              <w:tab/>
            </w:r>
            <w:r>
              <w:rPr>
                <w:noProof/>
                <w:webHidden/>
              </w:rPr>
              <w:fldChar w:fldCharType="begin"/>
            </w:r>
            <w:r>
              <w:rPr>
                <w:noProof/>
                <w:webHidden/>
              </w:rPr>
              <w:instrText xml:space="preserve"> PAGEREF _Toc180081497 \h </w:instrText>
            </w:r>
            <w:r>
              <w:rPr>
                <w:noProof/>
                <w:webHidden/>
              </w:rPr>
            </w:r>
            <w:r>
              <w:rPr>
                <w:noProof/>
                <w:webHidden/>
              </w:rPr>
              <w:fldChar w:fldCharType="separate"/>
            </w:r>
            <w:r>
              <w:rPr>
                <w:noProof/>
                <w:webHidden/>
              </w:rPr>
              <w:t>21</w:t>
            </w:r>
            <w:r>
              <w:rPr>
                <w:noProof/>
                <w:webHidden/>
              </w:rPr>
              <w:fldChar w:fldCharType="end"/>
            </w:r>
          </w:hyperlink>
        </w:p>
        <w:p w14:paraId="1B993FDF" w14:textId="200983BF" w:rsidR="00355F62" w:rsidRDefault="00355F62">
          <w:pPr>
            <w:pStyle w:val="TOC3"/>
            <w:tabs>
              <w:tab w:val="left" w:pos="1440"/>
              <w:tab w:val="right" w:pos="9628"/>
            </w:tabs>
            <w:rPr>
              <w:rFonts w:eastAsiaTheme="minorEastAsia" w:cstheme="minorBidi"/>
              <w:noProof/>
              <w:sz w:val="24"/>
              <w:szCs w:val="24"/>
              <w:lang w:eastAsia="en-GB"/>
            </w:rPr>
          </w:pPr>
          <w:hyperlink w:anchor="_Toc180081498" w:history="1">
            <w:r w:rsidRPr="003461F4">
              <w:rPr>
                <w:rStyle w:val="Hyperlink"/>
                <w:noProof/>
              </w:rPr>
              <w:t>4.3.1.</w:t>
            </w:r>
            <w:r>
              <w:rPr>
                <w:rFonts w:eastAsiaTheme="minorEastAsia" w:cstheme="minorBidi"/>
                <w:noProof/>
                <w:sz w:val="24"/>
                <w:szCs w:val="24"/>
                <w:lang w:eastAsia="en-GB"/>
              </w:rPr>
              <w:tab/>
            </w:r>
            <w:r w:rsidRPr="003461F4">
              <w:rPr>
                <w:rStyle w:val="Hyperlink"/>
                <w:noProof/>
              </w:rPr>
              <w:t>Apartment Smart Contract</w:t>
            </w:r>
            <w:r>
              <w:rPr>
                <w:noProof/>
                <w:webHidden/>
              </w:rPr>
              <w:tab/>
            </w:r>
            <w:r>
              <w:rPr>
                <w:noProof/>
                <w:webHidden/>
              </w:rPr>
              <w:fldChar w:fldCharType="begin"/>
            </w:r>
            <w:r>
              <w:rPr>
                <w:noProof/>
                <w:webHidden/>
              </w:rPr>
              <w:instrText xml:space="preserve"> PAGEREF _Toc180081498 \h </w:instrText>
            </w:r>
            <w:r>
              <w:rPr>
                <w:noProof/>
                <w:webHidden/>
              </w:rPr>
            </w:r>
            <w:r>
              <w:rPr>
                <w:noProof/>
                <w:webHidden/>
              </w:rPr>
              <w:fldChar w:fldCharType="separate"/>
            </w:r>
            <w:r>
              <w:rPr>
                <w:noProof/>
                <w:webHidden/>
              </w:rPr>
              <w:t>21</w:t>
            </w:r>
            <w:r>
              <w:rPr>
                <w:noProof/>
                <w:webHidden/>
              </w:rPr>
              <w:fldChar w:fldCharType="end"/>
            </w:r>
          </w:hyperlink>
        </w:p>
        <w:p w14:paraId="61340B3A" w14:textId="04314C42" w:rsidR="00355F62" w:rsidRDefault="00355F62">
          <w:pPr>
            <w:pStyle w:val="TOC3"/>
            <w:tabs>
              <w:tab w:val="left" w:pos="1440"/>
              <w:tab w:val="right" w:pos="9628"/>
            </w:tabs>
            <w:rPr>
              <w:rFonts w:eastAsiaTheme="minorEastAsia" w:cstheme="minorBidi"/>
              <w:noProof/>
              <w:sz w:val="24"/>
              <w:szCs w:val="24"/>
              <w:lang w:eastAsia="en-GB"/>
            </w:rPr>
          </w:pPr>
          <w:hyperlink w:anchor="_Toc180081499" w:history="1">
            <w:r w:rsidRPr="003461F4">
              <w:rPr>
                <w:rStyle w:val="Hyperlink"/>
                <w:noProof/>
              </w:rPr>
              <w:t>4.3.2.</w:t>
            </w:r>
            <w:r>
              <w:rPr>
                <w:rFonts w:eastAsiaTheme="minorEastAsia" w:cstheme="minorBidi"/>
                <w:noProof/>
                <w:sz w:val="24"/>
                <w:szCs w:val="24"/>
                <w:lang w:eastAsia="en-GB"/>
              </w:rPr>
              <w:tab/>
            </w:r>
            <w:r w:rsidRPr="003461F4">
              <w:rPr>
                <w:rStyle w:val="Hyperlink"/>
                <w:noProof/>
              </w:rPr>
              <w:t>Energy Smart Contract</w:t>
            </w:r>
            <w:r>
              <w:rPr>
                <w:noProof/>
                <w:webHidden/>
              </w:rPr>
              <w:tab/>
            </w:r>
            <w:r>
              <w:rPr>
                <w:noProof/>
                <w:webHidden/>
              </w:rPr>
              <w:fldChar w:fldCharType="begin"/>
            </w:r>
            <w:r>
              <w:rPr>
                <w:noProof/>
                <w:webHidden/>
              </w:rPr>
              <w:instrText xml:space="preserve"> PAGEREF _Toc180081499 \h </w:instrText>
            </w:r>
            <w:r>
              <w:rPr>
                <w:noProof/>
                <w:webHidden/>
              </w:rPr>
            </w:r>
            <w:r>
              <w:rPr>
                <w:noProof/>
                <w:webHidden/>
              </w:rPr>
              <w:fldChar w:fldCharType="separate"/>
            </w:r>
            <w:r>
              <w:rPr>
                <w:noProof/>
                <w:webHidden/>
              </w:rPr>
              <w:t>21</w:t>
            </w:r>
            <w:r>
              <w:rPr>
                <w:noProof/>
                <w:webHidden/>
              </w:rPr>
              <w:fldChar w:fldCharType="end"/>
            </w:r>
          </w:hyperlink>
        </w:p>
        <w:p w14:paraId="249F9946" w14:textId="66415131" w:rsidR="00355F62" w:rsidRDefault="00355F62">
          <w:pPr>
            <w:pStyle w:val="TOC3"/>
            <w:tabs>
              <w:tab w:val="left" w:pos="1440"/>
              <w:tab w:val="right" w:pos="9628"/>
            </w:tabs>
            <w:rPr>
              <w:rFonts w:eastAsiaTheme="minorEastAsia" w:cstheme="minorBidi"/>
              <w:noProof/>
              <w:sz w:val="24"/>
              <w:szCs w:val="24"/>
              <w:lang w:eastAsia="en-GB"/>
            </w:rPr>
          </w:pPr>
          <w:hyperlink w:anchor="_Toc180081500" w:history="1">
            <w:r w:rsidRPr="003461F4">
              <w:rPr>
                <w:rStyle w:val="Hyperlink"/>
                <w:noProof/>
              </w:rPr>
              <w:t>4.3.3.</w:t>
            </w:r>
            <w:r>
              <w:rPr>
                <w:rFonts w:eastAsiaTheme="minorEastAsia" w:cstheme="minorBidi"/>
                <w:noProof/>
                <w:sz w:val="24"/>
                <w:szCs w:val="24"/>
                <w:lang w:eastAsia="en-GB"/>
              </w:rPr>
              <w:tab/>
            </w:r>
            <w:r w:rsidRPr="003461F4">
              <w:rPr>
                <w:rStyle w:val="Hyperlink"/>
                <w:noProof/>
              </w:rPr>
              <w:t>Common for both Smart Contract</w:t>
            </w:r>
            <w:r>
              <w:rPr>
                <w:noProof/>
                <w:webHidden/>
              </w:rPr>
              <w:tab/>
            </w:r>
            <w:r>
              <w:rPr>
                <w:noProof/>
                <w:webHidden/>
              </w:rPr>
              <w:fldChar w:fldCharType="begin"/>
            </w:r>
            <w:r>
              <w:rPr>
                <w:noProof/>
                <w:webHidden/>
              </w:rPr>
              <w:instrText xml:space="preserve"> PAGEREF _Toc180081500 \h </w:instrText>
            </w:r>
            <w:r>
              <w:rPr>
                <w:noProof/>
                <w:webHidden/>
              </w:rPr>
            </w:r>
            <w:r>
              <w:rPr>
                <w:noProof/>
                <w:webHidden/>
              </w:rPr>
              <w:fldChar w:fldCharType="separate"/>
            </w:r>
            <w:r>
              <w:rPr>
                <w:noProof/>
                <w:webHidden/>
              </w:rPr>
              <w:t>21</w:t>
            </w:r>
            <w:r>
              <w:rPr>
                <w:noProof/>
                <w:webHidden/>
              </w:rPr>
              <w:fldChar w:fldCharType="end"/>
            </w:r>
          </w:hyperlink>
        </w:p>
        <w:p w14:paraId="19C7C6CF" w14:textId="00090DEE"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01" w:history="1">
            <w:r w:rsidRPr="003461F4">
              <w:rPr>
                <w:rStyle w:val="Hyperlink"/>
                <w:noProof/>
              </w:rPr>
              <w:t>4.4.</w:t>
            </w:r>
            <w:r>
              <w:rPr>
                <w:rFonts w:eastAsiaTheme="minorEastAsia" w:cstheme="minorBidi"/>
                <w:b w:val="0"/>
                <w:bCs w:val="0"/>
                <w:noProof/>
                <w:sz w:val="24"/>
                <w:szCs w:val="24"/>
                <w:lang w:eastAsia="en-GB"/>
              </w:rPr>
              <w:tab/>
            </w:r>
            <w:r w:rsidRPr="003461F4">
              <w:rPr>
                <w:rStyle w:val="Hyperlink"/>
                <w:noProof/>
              </w:rPr>
              <w:t>TypeScript Applications</w:t>
            </w:r>
            <w:r>
              <w:rPr>
                <w:noProof/>
                <w:webHidden/>
              </w:rPr>
              <w:tab/>
            </w:r>
            <w:r>
              <w:rPr>
                <w:noProof/>
                <w:webHidden/>
              </w:rPr>
              <w:fldChar w:fldCharType="begin"/>
            </w:r>
            <w:r>
              <w:rPr>
                <w:noProof/>
                <w:webHidden/>
              </w:rPr>
              <w:instrText xml:space="preserve"> PAGEREF _Toc180081501 \h </w:instrText>
            </w:r>
            <w:r>
              <w:rPr>
                <w:noProof/>
                <w:webHidden/>
              </w:rPr>
            </w:r>
            <w:r>
              <w:rPr>
                <w:noProof/>
                <w:webHidden/>
              </w:rPr>
              <w:fldChar w:fldCharType="separate"/>
            </w:r>
            <w:r>
              <w:rPr>
                <w:noProof/>
                <w:webHidden/>
              </w:rPr>
              <w:t>22</w:t>
            </w:r>
            <w:r>
              <w:rPr>
                <w:noProof/>
                <w:webHidden/>
              </w:rPr>
              <w:fldChar w:fldCharType="end"/>
            </w:r>
          </w:hyperlink>
        </w:p>
        <w:p w14:paraId="2022A567" w14:textId="7BC4EECF" w:rsidR="00355F62" w:rsidRDefault="00355F62">
          <w:pPr>
            <w:pStyle w:val="TOC3"/>
            <w:tabs>
              <w:tab w:val="left" w:pos="1440"/>
              <w:tab w:val="right" w:pos="9628"/>
            </w:tabs>
            <w:rPr>
              <w:rFonts w:eastAsiaTheme="minorEastAsia" w:cstheme="minorBidi"/>
              <w:noProof/>
              <w:sz w:val="24"/>
              <w:szCs w:val="24"/>
              <w:lang w:eastAsia="en-GB"/>
            </w:rPr>
          </w:pPr>
          <w:hyperlink w:anchor="_Toc180081502" w:history="1">
            <w:r w:rsidRPr="003461F4">
              <w:rPr>
                <w:rStyle w:val="Hyperlink"/>
                <w:noProof/>
              </w:rPr>
              <w:t>4.4.1.</w:t>
            </w:r>
            <w:r>
              <w:rPr>
                <w:rFonts w:eastAsiaTheme="minorEastAsia" w:cstheme="minorBidi"/>
                <w:noProof/>
                <w:sz w:val="24"/>
                <w:szCs w:val="24"/>
                <w:lang w:eastAsia="en-GB"/>
              </w:rPr>
              <w:tab/>
            </w:r>
            <w:r w:rsidRPr="003461F4">
              <w:rPr>
                <w:rStyle w:val="Hyperlink"/>
                <w:noProof/>
              </w:rPr>
              <w:t>Apartment TypeScript App</w:t>
            </w:r>
            <w:r>
              <w:rPr>
                <w:noProof/>
                <w:webHidden/>
              </w:rPr>
              <w:tab/>
            </w:r>
            <w:r>
              <w:rPr>
                <w:noProof/>
                <w:webHidden/>
              </w:rPr>
              <w:fldChar w:fldCharType="begin"/>
            </w:r>
            <w:r>
              <w:rPr>
                <w:noProof/>
                <w:webHidden/>
              </w:rPr>
              <w:instrText xml:space="preserve"> PAGEREF _Toc180081502 \h </w:instrText>
            </w:r>
            <w:r>
              <w:rPr>
                <w:noProof/>
                <w:webHidden/>
              </w:rPr>
            </w:r>
            <w:r>
              <w:rPr>
                <w:noProof/>
                <w:webHidden/>
              </w:rPr>
              <w:fldChar w:fldCharType="separate"/>
            </w:r>
            <w:r>
              <w:rPr>
                <w:noProof/>
                <w:webHidden/>
              </w:rPr>
              <w:t>22</w:t>
            </w:r>
            <w:r>
              <w:rPr>
                <w:noProof/>
                <w:webHidden/>
              </w:rPr>
              <w:fldChar w:fldCharType="end"/>
            </w:r>
          </w:hyperlink>
        </w:p>
        <w:p w14:paraId="6C302EB7" w14:textId="1EF1783C" w:rsidR="00355F62" w:rsidRDefault="00355F62">
          <w:pPr>
            <w:pStyle w:val="TOC3"/>
            <w:tabs>
              <w:tab w:val="left" w:pos="1440"/>
              <w:tab w:val="right" w:pos="9628"/>
            </w:tabs>
            <w:rPr>
              <w:rFonts w:eastAsiaTheme="minorEastAsia" w:cstheme="minorBidi"/>
              <w:noProof/>
              <w:sz w:val="24"/>
              <w:szCs w:val="24"/>
              <w:lang w:eastAsia="en-GB"/>
            </w:rPr>
          </w:pPr>
          <w:hyperlink w:anchor="_Toc180081503" w:history="1">
            <w:r w:rsidRPr="003461F4">
              <w:rPr>
                <w:rStyle w:val="Hyperlink"/>
                <w:noProof/>
              </w:rPr>
              <w:t>4.4.2.</w:t>
            </w:r>
            <w:r>
              <w:rPr>
                <w:rFonts w:eastAsiaTheme="minorEastAsia" w:cstheme="minorBidi"/>
                <w:noProof/>
                <w:sz w:val="24"/>
                <w:szCs w:val="24"/>
                <w:lang w:eastAsia="en-GB"/>
              </w:rPr>
              <w:tab/>
            </w:r>
            <w:r w:rsidRPr="003461F4">
              <w:rPr>
                <w:rStyle w:val="Hyperlink"/>
                <w:noProof/>
              </w:rPr>
              <w:t>Energy TypeScript App</w:t>
            </w:r>
            <w:r>
              <w:rPr>
                <w:noProof/>
                <w:webHidden/>
              </w:rPr>
              <w:tab/>
            </w:r>
            <w:r>
              <w:rPr>
                <w:noProof/>
                <w:webHidden/>
              </w:rPr>
              <w:fldChar w:fldCharType="begin"/>
            </w:r>
            <w:r>
              <w:rPr>
                <w:noProof/>
                <w:webHidden/>
              </w:rPr>
              <w:instrText xml:space="preserve"> PAGEREF _Toc180081503 \h </w:instrText>
            </w:r>
            <w:r>
              <w:rPr>
                <w:noProof/>
                <w:webHidden/>
              </w:rPr>
            </w:r>
            <w:r>
              <w:rPr>
                <w:noProof/>
                <w:webHidden/>
              </w:rPr>
              <w:fldChar w:fldCharType="separate"/>
            </w:r>
            <w:r>
              <w:rPr>
                <w:noProof/>
                <w:webHidden/>
              </w:rPr>
              <w:t>22</w:t>
            </w:r>
            <w:r>
              <w:rPr>
                <w:noProof/>
                <w:webHidden/>
              </w:rPr>
              <w:fldChar w:fldCharType="end"/>
            </w:r>
          </w:hyperlink>
        </w:p>
        <w:p w14:paraId="0F7D1B91" w14:textId="04729439"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04" w:history="1">
            <w:r w:rsidRPr="003461F4">
              <w:rPr>
                <w:rStyle w:val="Hyperlink"/>
                <w:noProof/>
              </w:rPr>
              <w:t>4.5.</w:t>
            </w:r>
            <w:r>
              <w:rPr>
                <w:rFonts w:eastAsiaTheme="minorEastAsia" w:cstheme="minorBidi"/>
                <w:b w:val="0"/>
                <w:bCs w:val="0"/>
                <w:noProof/>
                <w:sz w:val="24"/>
                <w:szCs w:val="24"/>
                <w:lang w:eastAsia="en-GB"/>
              </w:rPr>
              <w:tab/>
            </w:r>
            <w:r w:rsidRPr="003461F4">
              <w:rPr>
                <w:rStyle w:val="Hyperlink"/>
                <w:noProof/>
              </w:rPr>
              <w:t>The Oracle</w:t>
            </w:r>
            <w:r>
              <w:rPr>
                <w:noProof/>
                <w:webHidden/>
              </w:rPr>
              <w:tab/>
            </w:r>
            <w:r>
              <w:rPr>
                <w:noProof/>
                <w:webHidden/>
              </w:rPr>
              <w:fldChar w:fldCharType="begin"/>
            </w:r>
            <w:r>
              <w:rPr>
                <w:noProof/>
                <w:webHidden/>
              </w:rPr>
              <w:instrText xml:space="preserve"> PAGEREF _Toc180081504 \h </w:instrText>
            </w:r>
            <w:r>
              <w:rPr>
                <w:noProof/>
                <w:webHidden/>
              </w:rPr>
            </w:r>
            <w:r>
              <w:rPr>
                <w:noProof/>
                <w:webHidden/>
              </w:rPr>
              <w:fldChar w:fldCharType="separate"/>
            </w:r>
            <w:r>
              <w:rPr>
                <w:noProof/>
                <w:webHidden/>
              </w:rPr>
              <w:t>22</w:t>
            </w:r>
            <w:r>
              <w:rPr>
                <w:noProof/>
                <w:webHidden/>
              </w:rPr>
              <w:fldChar w:fldCharType="end"/>
            </w:r>
          </w:hyperlink>
        </w:p>
        <w:p w14:paraId="4D975188" w14:textId="6122609C" w:rsidR="00355F62" w:rsidRDefault="00355F62">
          <w:pPr>
            <w:pStyle w:val="TOC1"/>
            <w:tabs>
              <w:tab w:val="left" w:pos="480"/>
              <w:tab w:val="right" w:pos="9628"/>
            </w:tabs>
            <w:rPr>
              <w:rFonts w:eastAsiaTheme="minorEastAsia" w:cstheme="minorBidi"/>
              <w:b w:val="0"/>
              <w:bCs w:val="0"/>
              <w:i w:val="0"/>
              <w:iCs w:val="0"/>
              <w:noProof/>
              <w:lang w:eastAsia="en-GB"/>
            </w:rPr>
          </w:pPr>
          <w:hyperlink w:anchor="_Toc180081505" w:history="1">
            <w:r w:rsidRPr="003461F4">
              <w:rPr>
                <w:rStyle w:val="Hyperlink"/>
                <w:noProof/>
              </w:rPr>
              <w:t>5.</w:t>
            </w:r>
            <w:r>
              <w:rPr>
                <w:rFonts w:eastAsiaTheme="minorEastAsia" w:cstheme="minorBidi"/>
                <w:b w:val="0"/>
                <w:bCs w:val="0"/>
                <w:i w:val="0"/>
                <w:iCs w:val="0"/>
                <w:noProof/>
                <w:lang w:eastAsia="en-GB"/>
              </w:rPr>
              <w:tab/>
            </w:r>
            <w:r w:rsidRPr="003461F4">
              <w:rPr>
                <w:rStyle w:val="Hyperlink"/>
                <w:noProof/>
              </w:rPr>
              <w:t>Prototype Execution</w:t>
            </w:r>
            <w:r>
              <w:rPr>
                <w:noProof/>
                <w:webHidden/>
              </w:rPr>
              <w:tab/>
            </w:r>
            <w:r>
              <w:rPr>
                <w:noProof/>
                <w:webHidden/>
              </w:rPr>
              <w:fldChar w:fldCharType="begin"/>
            </w:r>
            <w:r>
              <w:rPr>
                <w:noProof/>
                <w:webHidden/>
              </w:rPr>
              <w:instrText xml:space="preserve"> PAGEREF _Toc180081505 \h </w:instrText>
            </w:r>
            <w:r>
              <w:rPr>
                <w:noProof/>
                <w:webHidden/>
              </w:rPr>
            </w:r>
            <w:r>
              <w:rPr>
                <w:noProof/>
                <w:webHidden/>
              </w:rPr>
              <w:fldChar w:fldCharType="separate"/>
            </w:r>
            <w:r>
              <w:rPr>
                <w:noProof/>
                <w:webHidden/>
              </w:rPr>
              <w:t>24</w:t>
            </w:r>
            <w:r>
              <w:rPr>
                <w:noProof/>
                <w:webHidden/>
              </w:rPr>
              <w:fldChar w:fldCharType="end"/>
            </w:r>
          </w:hyperlink>
        </w:p>
        <w:p w14:paraId="411FAFAA" w14:textId="285B40D7"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06" w:history="1">
            <w:r w:rsidRPr="003461F4">
              <w:rPr>
                <w:rStyle w:val="Hyperlink"/>
                <w:noProof/>
              </w:rPr>
              <w:t>5.1.</w:t>
            </w:r>
            <w:r>
              <w:rPr>
                <w:rFonts w:eastAsiaTheme="minorEastAsia" w:cstheme="minorBidi"/>
                <w:b w:val="0"/>
                <w:bCs w:val="0"/>
                <w:noProof/>
                <w:sz w:val="24"/>
                <w:szCs w:val="24"/>
                <w:lang w:eastAsia="en-GB"/>
              </w:rPr>
              <w:tab/>
            </w:r>
            <w:r w:rsidRPr="003461F4">
              <w:rPr>
                <w:rStyle w:val="Hyperlink"/>
                <w:noProof/>
              </w:rPr>
              <w:t>Explanation</w:t>
            </w:r>
            <w:r>
              <w:rPr>
                <w:noProof/>
                <w:webHidden/>
              </w:rPr>
              <w:tab/>
            </w:r>
            <w:r>
              <w:rPr>
                <w:noProof/>
                <w:webHidden/>
              </w:rPr>
              <w:fldChar w:fldCharType="begin"/>
            </w:r>
            <w:r>
              <w:rPr>
                <w:noProof/>
                <w:webHidden/>
              </w:rPr>
              <w:instrText xml:space="preserve"> PAGEREF _Toc180081506 \h </w:instrText>
            </w:r>
            <w:r>
              <w:rPr>
                <w:noProof/>
                <w:webHidden/>
              </w:rPr>
            </w:r>
            <w:r>
              <w:rPr>
                <w:noProof/>
                <w:webHidden/>
              </w:rPr>
              <w:fldChar w:fldCharType="separate"/>
            </w:r>
            <w:r>
              <w:rPr>
                <w:noProof/>
                <w:webHidden/>
              </w:rPr>
              <w:t>24</w:t>
            </w:r>
            <w:r>
              <w:rPr>
                <w:noProof/>
                <w:webHidden/>
              </w:rPr>
              <w:fldChar w:fldCharType="end"/>
            </w:r>
          </w:hyperlink>
        </w:p>
        <w:p w14:paraId="77A2DDC1" w14:textId="4A3A2D4D" w:rsidR="00355F62" w:rsidRDefault="00355F62">
          <w:pPr>
            <w:pStyle w:val="TOC2"/>
            <w:tabs>
              <w:tab w:val="left" w:pos="1200"/>
              <w:tab w:val="right" w:pos="9628"/>
            </w:tabs>
            <w:rPr>
              <w:rFonts w:eastAsiaTheme="minorEastAsia" w:cstheme="minorBidi"/>
              <w:b w:val="0"/>
              <w:bCs w:val="0"/>
              <w:noProof/>
              <w:sz w:val="24"/>
              <w:szCs w:val="24"/>
              <w:lang w:eastAsia="en-GB"/>
            </w:rPr>
          </w:pPr>
          <w:hyperlink w:anchor="_Toc180081507" w:history="1">
            <w:r w:rsidRPr="003461F4">
              <w:rPr>
                <w:rStyle w:val="Hyperlink"/>
                <w:noProof/>
              </w:rPr>
              <w:t>5.1.1.</w:t>
            </w:r>
            <w:r>
              <w:rPr>
                <w:rFonts w:eastAsiaTheme="minorEastAsia" w:cstheme="minorBidi"/>
                <w:b w:val="0"/>
                <w:bCs w:val="0"/>
                <w:noProof/>
                <w:sz w:val="24"/>
                <w:szCs w:val="24"/>
                <w:lang w:eastAsia="en-GB"/>
              </w:rPr>
              <w:tab/>
            </w:r>
            <w:r w:rsidRPr="003461F4">
              <w:rPr>
                <w:rStyle w:val="Hyperlink"/>
                <w:noProof/>
              </w:rPr>
              <w:t>The Oracle</w:t>
            </w:r>
            <w:r>
              <w:rPr>
                <w:noProof/>
                <w:webHidden/>
              </w:rPr>
              <w:tab/>
            </w:r>
            <w:r>
              <w:rPr>
                <w:noProof/>
                <w:webHidden/>
              </w:rPr>
              <w:fldChar w:fldCharType="begin"/>
            </w:r>
            <w:r>
              <w:rPr>
                <w:noProof/>
                <w:webHidden/>
              </w:rPr>
              <w:instrText xml:space="preserve"> PAGEREF _Toc180081507 \h </w:instrText>
            </w:r>
            <w:r>
              <w:rPr>
                <w:noProof/>
                <w:webHidden/>
              </w:rPr>
            </w:r>
            <w:r>
              <w:rPr>
                <w:noProof/>
                <w:webHidden/>
              </w:rPr>
              <w:fldChar w:fldCharType="separate"/>
            </w:r>
            <w:r>
              <w:rPr>
                <w:noProof/>
                <w:webHidden/>
              </w:rPr>
              <w:t>24</w:t>
            </w:r>
            <w:r>
              <w:rPr>
                <w:noProof/>
                <w:webHidden/>
              </w:rPr>
              <w:fldChar w:fldCharType="end"/>
            </w:r>
          </w:hyperlink>
        </w:p>
        <w:p w14:paraId="3E221C84" w14:textId="6B772442" w:rsidR="00355F62" w:rsidRDefault="00355F62">
          <w:pPr>
            <w:pStyle w:val="TOC1"/>
            <w:tabs>
              <w:tab w:val="left" w:pos="480"/>
              <w:tab w:val="right" w:pos="9628"/>
            </w:tabs>
            <w:rPr>
              <w:rFonts w:eastAsiaTheme="minorEastAsia" w:cstheme="minorBidi"/>
              <w:b w:val="0"/>
              <w:bCs w:val="0"/>
              <w:i w:val="0"/>
              <w:iCs w:val="0"/>
              <w:noProof/>
              <w:lang w:eastAsia="en-GB"/>
            </w:rPr>
          </w:pPr>
          <w:hyperlink w:anchor="_Toc180081508" w:history="1">
            <w:r w:rsidRPr="003461F4">
              <w:rPr>
                <w:rStyle w:val="Hyperlink"/>
                <w:noProof/>
              </w:rPr>
              <w:t>6.</w:t>
            </w:r>
            <w:r>
              <w:rPr>
                <w:rFonts w:eastAsiaTheme="minorEastAsia" w:cstheme="minorBidi"/>
                <w:b w:val="0"/>
                <w:bCs w:val="0"/>
                <w:i w:val="0"/>
                <w:iCs w:val="0"/>
                <w:noProof/>
                <w:lang w:eastAsia="en-GB"/>
              </w:rPr>
              <w:tab/>
            </w:r>
            <w:r w:rsidRPr="003461F4">
              <w:rPr>
                <w:rStyle w:val="Hyperlink"/>
                <w:noProof/>
              </w:rPr>
              <w:t>Results and Discussion</w:t>
            </w:r>
            <w:r>
              <w:rPr>
                <w:noProof/>
                <w:webHidden/>
              </w:rPr>
              <w:tab/>
            </w:r>
            <w:r>
              <w:rPr>
                <w:noProof/>
                <w:webHidden/>
              </w:rPr>
              <w:fldChar w:fldCharType="begin"/>
            </w:r>
            <w:r>
              <w:rPr>
                <w:noProof/>
                <w:webHidden/>
              </w:rPr>
              <w:instrText xml:space="preserve"> PAGEREF _Toc180081508 \h </w:instrText>
            </w:r>
            <w:r>
              <w:rPr>
                <w:noProof/>
                <w:webHidden/>
              </w:rPr>
            </w:r>
            <w:r>
              <w:rPr>
                <w:noProof/>
                <w:webHidden/>
              </w:rPr>
              <w:fldChar w:fldCharType="separate"/>
            </w:r>
            <w:r>
              <w:rPr>
                <w:noProof/>
                <w:webHidden/>
              </w:rPr>
              <w:t>25</w:t>
            </w:r>
            <w:r>
              <w:rPr>
                <w:noProof/>
                <w:webHidden/>
              </w:rPr>
              <w:fldChar w:fldCharType="end"/>
            </w:r>
          </w:hyperlink>
        </w:p>
        <w:p w14:paraId="3DACC0E8" w14:textId="7D7FD23F"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09" w:history="1">
            <w:r w:rsidRPr="003461F4">
              <w:rPr>
                <w:rStyle w:val="Hyperlink"/>
                <w:noProof/>
              </w:rPr>
              <w:t>6.1.</w:t>
            </w:r>
            <w:r>
              <w:rPr>
                <w:rFonts w:eastAsiaTheme="minorEastAsia" w:cstheme="minorBidi"/>
                <w:b w:val="0"/>
                <w:bCs w:val="0"/>
                <w:noProof/>
                <w:sz w:val="24"/>
                <w:szCs w:val="24"/>
                <w:lang w:eastAsia="en-GB"/>
              </w:rPr>
              <w:tab/>
            </w:r>
            <w:r w:rsidRPr="003461F4">
              <w:rPr>
                <w:rStyle w:val="Hyperlink"/>
                <w:noProof/>
              </w:rPr>
              <w:t>Results</w:t>
            </w:r>
            <w:r>
              <w:rPr>
                <w:noProof/>
                <w:webHidden/>
              </w:rPr>
              <w:tab/>
            </w:r>
            <w:r>
              <w:rPr>
                <w:noProof/>
                <w:webHidden/>
              </w:rPr>
              <w:fldChar w:fldCharType="begin"/>
            </w:r>
            <w:r>
              <w:rPr>
                <w:noProof/>
                <w:webHidden/>
              </w:rPr>
              <w:instrText xml:space="preserve"> PAGEREF _Toc180081509 \h </w:instrText>
            </w:r>
            <w:r>
              <w:rPr>
                <w:noProof/>
                <w:webHidden/>
              </w:rPr>
            </w:r>
            <w:r>
              <w:rPr>
                <w:noProof/>
                <w:webHidden/>
              </w:rPr>
              <w:fldChar w:fldCharType="separate"/>
            </w:r>
            <w:r>
              <w:rPr>
                <w:noProof/>
                <w:webHidden/>
              </w:rPr>
              <w:t>25</w:t>
            </w:r>
            <w:r>
              <w:rPr>
                <w:noProof/>
                <w:webHidden/>
              </w:rPr>
              <w:fldChar w:fldCharType="end"/>
            </w:r>
          </w:hyperlink>
        </w:p>
        <w:p w14:paraId="27714CAA" w14:textId="32020013" w:rsidR="00355F62" w:rsidRDefault="00355F62">
          <w:pPr>
            <w:pStyle w:val="TOC2"/>
            <w:tabs>
              <w:tab w:val="left" w:pos="1200"/>
              <w:tab w:val="right" w:pos="9628"/>
            </w:tabs>
            <w:rPr>
              <w:rFonts w:eastAsiaTheme="minorEastAsia" w:cstheme="minorBidi"/>
              <w:b w:val="0"/>
              <w:bCs w:val="0"/>
              <w:noProof/>
              <w:sz w:val="24"/>
              <w:szCs w:val="24"/>
              <w:lang w:eastAsia="en-GB"/>
            </w:rPr>
          </w:pPr>
          <w:hyperlink w:anchor="_Toc180081510" w:history="1">
            <w:r w:rsidRPr="003461F4">
              <w:rPr>
                <w:rStyle w:val="Hyperlink"/>
                <w:noProof/>
              </w:rPr>
              <w:t>6.1.1.</w:t>
            </w:r>
            <w:r>
              <w:rPr>
                <w:rFonts w:eastAsiaTheme="minorEastAsia" w:cstheme="minorBidi"/>
                <w:b w:val="0"/>
                <w:bCs w:val="0"/>
                <w:noProof/>
                <w:sz w:val="24"/>
                <w:szCs w:val="24"/>
                <w:lang w:eastAsia="en-GB"/>
              </w:rPr>
              <w:tab/>
            </w:r>
            <w:r w:rsidRPr="003461F4">
              <w:rPr>
                <w:rStyle w:val="Hyperlink"/>
                <w:noProof/>
              </w:rPr>
              <w:t>Plonk</w:t>
            </w:r>
            <w:r>
              <w:rPr>
                <w:noProof/>
                <w:webHidden/>
              </w:rPr>
              <w:tab/>
            </w:r>
            <w:r>
              <w:rPr>
                <w:noProof/>
                <w:webHidden/>
              </w:rPr>
              <w:fldChar w:fldCharType="begin"/>
            </w:r>
            <w:r>
              <w:rPr>
                <w:noProof/>
                <w:webHidden/>
              </w:rPr>
              <w:instrText xml:space="preserve"> PAGEREF _Toc180081510 \h </w:instrText>
            </w:r>
            <w:r>
              <w:rPr>
                <w:noProof/>
                <w:webHidden/>
              </w:rPr>
            </w:r>
            <w:r>
              <w:rPr>
                <w:noProof/>
                <w:webHidden/>
              </w:rPr>
              <w:fldChar w:fldCharType="separate"/>
            </w:r>
            <w:r>
              <w:rPr>
                <w:noProof/>
                <w:webHidden/>
              </w:rPr>
              <w:t>25</w:t>
            </w:r>
            <w:r>
              <w:rPr>
                <w:noProof/>
                <w:webHidden/>
              </w:rPr>
              <w:fldChar w:fldCharType="end"/>
            </w:r>
          </w:hyperlink>
        </w:p>
        <w:p w14:paraId="4096DB11" w14:textId="7B4F256C" w:rsidR="00355F62" w:rsidRDefault="00355F62">
          <w:pPr>
            <w:pStyle w:val="TOC2"/>
            <w:tabs>
              <w:tab w:val="left" w:pos="1200"/>
              <w:tab w:val="right" w:pos="9628"/>
            </w:tabs>
            <w:rPr>
              <w:rFonts w:eastAsiaTheme="minorEastAsia" w:cstheme="minorBidi"/>
              <w:b w:val="0"/>
              <w:bCs w:val="0"/>
              <w:noProof/>
              <w:sz w:val="24"/>
              <w:szCs w:val="24"/>
              <w:lang w:eastAsia="en-GB"/>
            </w:rPr>
          </w:pPr>
          <w:hyperlink w:anchor="_Toc180081511" w:history="1">
            <w:r w:rsidRPr="003461F4">
              <w:rPr>
                <w:rStyle w:val="Hyperlink"/>
                <w:noProof/>
              </w:rPr>
              <w:t>6.1.2.</w:t>
            </w:r>
            <w:r>
              <w:rPr>
                <w:rFonts w:eastAsiaTheme="minorEastAsia" w:cstheme="minorBidi"/>
                <w:b w:val="0"/>
                <w:bCs w:val="0"/>
                <w:noProof/>
                <w:sz w:val="24"/>
                <w:szCs w:val="24"/>
                <w:lang w:eastAsia="en-GB"/>
              </w:rPr>
              <w:tab/>
            </w:r>
            <w:r w:rsidRPr="003461F4">
              <w:rPr>
                <w:rStyle w:val="Hyperlink"/>
                <w:noProof/>
              </w:rPr>
              <w:t>Groth16</w:t>
            </w:r>
            <w:r>
              <w:rPr>
                <w:noProof/>
                <w:webHidden/>
              </w:rPr>
              <w:tab/>
            </w:r>
            <w:r>
              <w:rPr>
                <w:noProof/>
                <w:webHidden/>
              </w:rPr>
              <w:fldChar w:fldCharType="begin"/>
            </w:r>
            <w:r>
              <w:rPr>
                <w:noProof/>
                <w:webHidden/>
              </w:rPr>
              <w:instrText xml:space="preserve"> PAGEREF _Toc180081511 \h </w:instrText>
            </w:r>
            <w:r>
              <w:rPr>
                <w:noProof/>
                <w:webHidden/>
              </w:rPr>
            </w:r>
            <w:r>
              <w:rPr>
                <w:noProof/>
                <w:webHidden/>
              </w:rPr>
              <w:fldChar w:fldCharType="separate"/>
            </w:r>
            <w:r>
              <w:rPr>
                <w:noProof/>
                <w:webHidden/>
              </w:rPr>
              <w:t>25</w:t>
            </w:r>
            <w:r>
              <w:rPr>
                <w:noProof/>
                <w:webHidden/>
              </w:rPr>
              <w:fldChar w:fldCharType="end"/>
            </w:r>
          </w:hyperlink>
        </w:p>
        <w:p w14:paraId="765EF5B0" w14:textId="47AD74B8" w:rsidR="00355F62" w:rsidRDefault="00355F62">
          <w:pPr>
            <w:pStyle w:val="TOC2"/>
            <w:tabs>
              <w:tab w:val="left" w:pos="1200"/>
              <w:tab w:val="right" w:pos="9628"/>
            </w:tabs>
            <w:rPr>
              <w:rFonts w:eastAsiaTheme="minorEastAsia" w:cstheme="minorBidi"/>
              <w:b w:val="0"/>
              <w:bCs w:val="0"/>
              <w:noProof/>
              <w:sz w:val="24"/>
              <w:szCs w:val="24"/>
              <w:lang w:eastAsia="en-GB"/>
            </w:rPr>
          </w:pPr>
          <w:hyperlink w:anchor="_Toc180081512" w:history="1">
            <w:r w:rsidRPr="003461F4">
              <w:rPr>
                <w:rStyle w:val="Hyperlink"/>
                <w:noProof/>
              </w:rPr>
              <w:t>6.1.3.</w:t>
            </w:r>
            <w:r>
              <w:rPr>
                <w:rFonts w:eastAsiaTheme="minorEastAsia" w:cstheme="minorBidi"/>
                <w:b w:val="0"/>
                <w:bCs w:val="0"/>
                <w:noProof/>
                <w:sz w:val="24"/>
                <w:szCs w:val="24"/>
                <w:lang w:eastAsia="en-GB"/>
              </w:rPr>
              <w:tab/>
            </w:r>
            <w:r w:rsidRPr="003461F4">
              <w:rPr>
                <w:rStyle w:val="Hyperlink"/>
                <w:noProof/>
              </w:rPr>
              <w:t>Fflonk</w:t>
            </w:r>
            <w:r>
              <w:rPr>
                <w:noProof/>
                <w:webHidden/>
              </w:rPr>
              <w:tab/>
            </w:r>
            <w:r>
              <w:rPr>
                <w:noProof/>
                <w:webHidden/>
              </w:rPr>
              <w:fldChar w:fldCharType="begin"/>
            </w:r>
            <w:r>
              <w:rPr>
                <w:noProof/>
                <w:webHidden/>
              </w:rPr>
              <w:instrText xml:space="preserve"> PAGEREF _Toc180081512 \h </w:instrText>
            </w:r>
            <w:r>
              <w:rPr>
                <w:noProof/>
                <w:webHidden/>
              </w:rPr>
            </w:r>
            <w:r>
              <w:rPr>
                <w:noProof/>
                <w:webHidden/>
              </w:rPr>
              <w:fldChar w:fldCharType="separate"/>
            </w:r>
            <w:r>
              <w:rPr>
                <w:noProof/>
                <w:webHidden/>
              </w:rPr>
              <w:t>25</w:t>
            </w:r>
            <w:r>
              <w:rPr>
                <w:noProof/>
                <w:webHidden/>
              </w:rPr>
              <w:fldChar w:fldCharType="end"/>
            </w:r>
          </w:hyperlink>
        </w:p>
        <w:p w14:paraId="34044AF6" w14:textId="09C6B1C5"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13" w:history="1">
            <w:r w:rsidRPr="003461F4">
              <w:rPr>
                <w:rStyle w:val="Hyperlink"/>
                <w:noProof/>
              </w:rPr>
              <w:t>6.2.</w:t>
            </w:r>
            <w:r>
              <w:rPr>
                <w:rFonts w:eastAsiaTheme="minorEastAsia" w:cstheme="minorBidi"/>
                <w:b w:val="0"/>
                <w:bCs w:val="0"/>
                <w:noProof/>
                <w:sz w:val="24"/>
                <w:szCs w:val="24"/>
                <w:lang w:eastAsia="en-GB"/>
              </w:rPr>
              <w:tab/>
            </w:r>
            <w:r w:rsidRPr="003461F4">
              <w:rPr>
                <w:rStyle w:val="Hyperlink"/>
                <w:noProof/>
              </w:rPr>
              <w:t>Discussion</w:t>
            </w:r>
            <w:r>
              <w:rPr>
                <w:noProof/>
                <w:webHidden/>
              </w:rPr>
              <w:tab/>
            </w:r>
            <w:r>
              <w:rPr>
                <w:noProof/>
                <w:webHidden/>
              </w:rPr>
              <w:fldChar w:fldCharType="begin"/>
            </w:r>
            <w:r>
              <w:rPr>
                <w:noProof/>
                <w:webHidden/>
              </w:rPr>
              <w:instrText xml:space="preserve"> PAGEREF _Toc180081513 \h </w:instrText>
            </w:r>
            <w:r>
              <w:rPr>
                <w:noProof/>
                <w:webHidden/>
              </w:rPr>
            </w:r>
            <w:r>
              <w:rPr>
                <w:noProof/>
                <w:webHidden/>
              </w:rPr>
              <w:fldChar w:fldCharType="separate"/>
            </w:r>
            <w:r>
              <w:rPr>
                <w:noProof/>
                <w:webHidden/>
              </w:rPr>
              <w:t>25</w:t>
            </w:r>
            <w:r>
              <w:rPr>
                <w:noProof/>
                <w:webHidden/>
              </w:rPr>
              <w:fldChar w:fldCharType="end"/>
            </w:r>
          </w:hyperlink>
        </w:p>
        <w:p w14:paraId="23BC9A1B" w14:textId="5840DFF9" w:rsidR="00355F62" w:rsidRDefault="00355F62">
          <w:pPr>
            <w:pStyle w:val="TOC2"/>
            <w:tabs>
              <w:tab w:val="left" w:pos="1200"/>
              <w:tab w:val="right" w:pos="9628"/>
            </w:tabs>
            <w:rPr>
              <w:rFonts w:eastAsiaTheme="minorEastAsia" w:cstheme="minorBidi"/>
              <w:b w:val="0"/>
              <w:bCs w:val="0"/>
              <w:noProof/>
              <w:sz w:val="24"/>
              <w:szCs w:val="24"/>
              <w:lang w:eastAsia="en-GB"/>
            </w:rPr>
          </w:pPr>
          <w:hyperlink w:anchor="_Toc180081514" w:history="1">
            <w:r w:rsidRPr="003461F4">
              <w:rPr>
                <w:rStyle w:val="Hyperlink"/>
                <w:noProof/>
              </w:rPr>
              <w:t>6.2.1.</w:t>
            </w:r>
            <w:r>
              <w:rPr>
                <w:rFonts w:eastAsiaTheme="minorEastAsia" w:cstheme="minorBidi"/>
                <w:b w:val="0"/>
                <w:bCs w:val="0"/>
                <w:noProof/>
                <w:sz w:val="24"/>
                <w:szCs w:val="24"/>
                <w:lang w:eastAsia="en-GB"/>
              </w:rPr>
              <w:tab/>
            </w:r>
            <w:r w:rsidRPr="003461F4">
              <w:rPr>
                <w:rStyle w:val="Hyperlink"/>
                <w:noProof/>
              </w:rPr>
              <w:t>Data Analysis</w:t>
            </w:r>
            <w:r>
              <w:rPr>
                <w:noProof/>
                <w:webHidden/>
              </w:rPr>
              <w:tab/>
            </w:r>
            <w:r>
              <w:rPr>
                <w:noProof/>
                <w:webHidden/>
              </w:rPr>
              <w:fldChar w:fldCharType="begin"/>
            </w:r>
            <w:r>
              <w:rPr>
                <w:noProof/>
                <w:webHidden/>
              </w:rPr>
              <w:instrText xml:space="preserve"> PAGEREF _Toc180081514 \h </w:instrText>
            </w:r>
            <w:r>
              <w:rPr>
                <w:noProof/>
                <w:webHidden/>
              </w:rPr>
            </w:r>
            <w:r>
              <w:rPr>
                <w:noProof/>
                <w:webHidden/>
              </w:rPr>
              <w:fldChar w:fldCharType="separate"/>
            </w:r>
            <w:r>
              <w:rPr>
                <w:noProof/>
                <w:webHidden/>
              </w:rPr>
              <w:t>25</w:t>
            </w:r>
            <w:r>
              <w:rPr>
                <w:noProof/>
                <w:webHidden/>
              </w:rPr>
              <w:fldChar w:fldCharType="end"/>
            </w:r>
          </w:hyperlink>
        </w:p>
        <w:p w14:paraId="1570D660" w14:textId="3F4A57C5" w:rsidR="00355F62" w:rsidRDefault="00355F62">
          <w:pPr>
            <w:pStyle w:val="TOC3"/>
            <w:tabs>
              <w:tab w:val="left" w:pos="1440"/>
              <w:tab w:val="right" w:pos="9628"/>
            </w:tabs>
            <w:rPr>
              <w:rFonts w:eastAsiaTheme="minorEastAsia" w:cstheme="minorBidi"/>
              <w:noProof/>
              <w:sz w:val="24"/>
              <w:szCs w:val="24"/>
              <w:lang w:eastAsia="en-GB"/>
            </w:rPr>
          </w:pPr>
          <w:hyperlink w:anchor="_Toc180081515" w:history="1">
            <w:r w:rsidRPr="003461F4">
              <w:rPr>
                <w:rStyle w:val="Hyperlink"/>
                <w:noProof/>
              </w:rPr>
              <w:t>6.2.2.</w:t>
            </w:r>
            <w:r>
              <w:rPr>
                <w:rFonts w:eastAsiaTheme="minorEastAsia" w:cstheme="minorBidi"/>
                <w:noProof/>
                <w:sz w:val="24"/>
                <w:szCs w:val="24"/>
                <w:lang w:eastAsia="en-GB"/>
              </w:rPr>
              <w:tab/>
            </w:r>
            <w:r w:rsidRPr="003461F4">
              <w:rPr>
                <w:rStyle w:val="Hyperlink"/>
                <w:noProof/>
              </w:rPr>
              <w:t>Plonk</w:t>
            </w:r>
            <w:r>
              <w:rPr>
                <w:noProof/>
                <w:webHidden/>
              </w:rPr>
              <w:tab/>
            </w:r>
            <w:r>
              <w:rPr>
                <w:noProof/>
                <w:webHidden/>
              </w:rPr>
              <w:fldChar w:fldCharType="begin"/>
            </w:r>
            <w:r>
              <w:rPr>
                <w:noProof/>
                <w:webHidden/>
              </w:rPr>
              <w:instrText xml:space="preserve"> PAGEREF _Toc180081515 \h </w:instrText>
            </w:r>
            <w:r>
              <w:rPr>
                <w:noProof/>
                <w:webHidden/>
              </w:rPr>
            </w:r>
            <w:r>
              <w:rPr>
                <w:noProof/>
                <w:webHidden/>
              </w:rPr>
              <w:fldChar w:fldCharType="separate"/>
            </w:r>
            <w:r>
              <w:rPr>
                <w:noProof/>
                <w:webHidden/>
              </w:rPr>
              <w:t>26</w:t>
            </w:r>
            <w:r>
              <w:rPr>
                <w:noProof/>
                <w:webHidden/>
              </w:rPr>
              <w:fldChar w:fldCharType="end"/>
            </w:r>
          </w:hyperlink>
        </w:p>
        <w:p w14:paraId="24DCEF2D" w14:textId="40176ECA" w:rsidR="00355F62" w:rsidRDefault="00355F62">
          <w:pPr>
            <w:pStyle w:val="TOC3"/>
            <w:tabs>
              <w:tab w:val="left" w:pos="1440"/>
              <w:tab w:val="right" w:pos="9628"/>
            </w:tabs>
            <w:rPr>
              <w:rFonts w:eastAsiaTheme="minorEastAsia" w:cstheme="minorBidi"/>
              <w:noProof/>
              <w:sz w:val="24"/>
              <w:szCs w:val="24"/>
              <w:lang w:eastAsia="en-GB"/>
            </w:rPr>
          </w:pPr>
          <w:hyperlink w:anchor="_Toc180081516" w:history="1">
            <w:r w:rsidRPr="003461F4">
              <w:rPr>
                <w:rStyle w:val="Hyperlink"/>
                <w:noProof/>
              </w:rPr>
              <w:t>6.2.3.</w:t>
            </w:r>
            <w:r>
              <w:rPr>
                <w:rFonts w:eastAsiaTheme="minorEastAsia" w:cstheme="minorBidi"/>
                <w:noProof/>
                <w:sz w:val="24"/>
                <w:szCs w:val="24"/>
                <w:lang w:eastAsia="en-GB"/>
              </w:rPr>
              <w:tab/>
            </w:r>
            <w:r w:rsidRPr="003461F4">
              <w:rPr>
                <w:rStyle w:val="Hyperlink"/>
                <w:noProof/>
              </w:rPr>
              <w:t>Groth16</w:t>
            </w:r>
            <w:r>
              <w:rPr>
                <w:noProof/>
                <w:webHidden/>
              </w:rPr>
              <w:tab/>
            </w:r>
            <w:r>
              <w:rPr>
                <w:noProof/>
                <w:webHidden/>
              </w:rPr>
              <w:fldChar w:fldCharType="begin"/>
            </w:r>
            <w:r>
              <w:rPr>
                <w:noProof/>
                <w:webHidden/>
              </w:rPr>
              <w:instrText xml:space="preserve"> PAGEREF _Toc180081516 \h </w:instrText>
            </w:r>
            <w:r>
              <w:rPr>
                <w:noProof/>
                <w:webHidden/>
              </w:rPr>
            </w:r>
            <w:r>
              <w:rPr>
                <w:noProof/>
                <w:webHidden/>
              </w:rPr>
              <w:fldChar w:fldCharType="separate"/>
            </w:r>
            <w:r>
              <w:rPr>
                <w:noProof/>
                <w:webHidden/>
              </w:rPr>
              <w:t>28</w:t>
            </w:r>
            <w:r>
              <w:rPr>
                <w:noProof/>
                <w:webHidden/>
              </w:rPr>
              <w:fldChar w:fldCharType="end"/>
            </w:r>
          </w:hyperlink>
        </w:p>
        <w:p w14:paraId="4AD06411" w14:textId="29A23335" w:rsidR="00355F62" w:rsidRDefault="00355F62">
          <w:pPr>
            <w:pStyle w:val="TOC3"/>
            <w:tabs>
              <w:tab w:val="left" w:pos="1440"/>
              <w:tab w:val="right" w:pos="9628"/>
            </w:tabs>
            <w:rPr>
              <w:rFonts w:eastAsiaTheme="minorEastAsia" w:cstheme="minorBidi"/>
              <w:noProof/>
              <w:sz w:val="24"/>
              <w:szCs w:val="24"/>
              <w:lang w:eastAsia="en-GB"/>
            </w:rPr>
          </w:pPr>
          <w:hyperlink w:anchor="_Toc180081517" w:history="1">
            <w:r w:rsidRPr="003461F4">
              <w:rPr>
                <w:rStyle w:val="Hyperlink"/>
                <w:noProof/>
              </w:rPr>
              <w:t>6.2.4.</w:t>
            </w:r>
            <w:r>
              <w:rPr>
                <w:rFonts w:eastAsiaTheme="minorEastAsia" w:cstheme="minorBidi"/>
                <w:noProof/>
                <w:sz w:val="24"/>
                <w:szCs w:val="24"/>
                <w:lang w:eastAsia="en-GB"/>
              </w:rPr>
              <w:tab/>
            </w:r>
            <w:r w:rsidRPr="003461F4">
              <w:rPr>
                <w:rStyle w:val="Hyperlink"/>
                <w:noProof/>
              </w:rPr>
              <w:t>Fflonk</w:t>
            </w:r>
            <w:r>
              <w:rPr>
                <w:noProof/>
                <w:webHidden/>
              </w:rPr>
              <w:tab/>
            </w:r>
            <w:r>
              <w:rPr>
                <w:noProof/>
                <w:webHidden/>
              </w:rPr>
              <w:fldChar w:fldCharType="begin"/>
            </w:r>
            <w:r>
              <w:rPr>
                <w:noProof/>
                <w:webHidden/>
              </w:rPr>
              <w:instrText xml:space="preserve"> PAGEREF _Toc180081517 \h </w:instrText>
            </w:r>
            <w:r>
              <w:rPr>
                <w:noProof/>
                <w:webHidden/>
              </w:rPr>
            </w:r>
            <w:r>
              <w:rPr>
                <w:noProof/>
                <w:webHidden/>
              </w:rPr>
              <w:fldChar w:fldCharType="separate"/>
            </w:r>
            <w:r>
              <w:rPr>
                <w:noProof/>
                <w:webHidden/>
              </w:rPr>
              <w:t>29</w:t>
            </w:r>
            <w:r>
              <w:rPr>
                <w:noProof/>
                <w:webHidden/>
              </w:rPr>
              <w:fldChar w:fldCharType="end"/>
            </w:r>
          </w:hyperlink>
        </w:p>
        <w:p w14:paraId="379BCE65" w14:textId="663E228B"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18" w:history="1">
            <w:r w:rsidRPr="003461F4">
              <w:rPr>
                <w:rStyle w:val="Hyperlink"/>
                <w:noProof/>
              </w:rPr>
              <w:t>6.3.</w:t>
            </w:r>
            <w:r>
              <w:rPr>
                <w:rFonts w:eastAsiaTheme="minorEastAsia" w:cstheme="minorBidi"/>
                <w:b w:val="0"/>
                <w:bCs w:val="0"/>
                <w:noProof/>
                <w:sz w:val="24"/>
                <w:szCs w:val="24"/>
                <w:lang w:eastAsia="en-GB"/>
              </w:rPr>
              <w:tab/>
            </w:r>
            <w:r w:rsidRPr="003461F4">
              <w:rPr>
                <w:rStyle w:val="Hyperlink"/>
                <w:noProof/>
              </w:rPr>
              <w:t>Research Q1 answer</w:t>
            </w:r>
            <w:r>
              <w:rPr>
                <w:noProof/>
                <w:webHidden/>
              </w:rPr>
              <w:tab/>
            </w:r>
            <w:r>
              <w:rPr>
                <w:noProof/>
                <w:webHidden/>
              </w:rPr>
              <w:fldChar w:fldCharType="begin"/>
            </w:r>
            <w:r>
              <w:rPr>
                <w:noProof/>
                <w:webHidden/>
              </w:rPr>
              <w:instrText xml:space="preserve"> PAGEREF _Toc180081518 \h </w:instrText>
            </w:r>
            <w:r>
              <w:rPr>
                <w:noProof/>
                <w:webHidden/>
              </w:rPr>
            </w:r>
            <w:r>
              <w:rPr>
                <w:noProof/>
                <w:webHidden/>
              </w:rPr>
              <w:fldChar w:fldCharType="separate"/>
            </w:r>
            <w:r>
              <w:rPr>
                <w:noProof/>
                <w:webHidden/>
              </w:rPr>
              <w:t>30</w:t>
            </w:r>
            <w:r>
              <w:rPr>
                <w:noProof/>
                <w:webHidden/>
              </w:rPr>
              <w:fldChar w:fldCharType="end"/>
            </w:r>
          </w:hyperlink>
        </w:p>
        <w:p w14:paraId="6F49D9F2" w14:textId="3EB954D4"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19" w:history="1">
            <w:r w:rsidRPr="003461F4">
              <w:rPr>
                <w:rStyle w:val="Hyperlink"/>
                <w:noProof/>
              </w:rPr>
              <w:t>6.4.</w:t>
            </w:r>
            <w:r>
              <w:rPr>
                <w:rFonts w:eastAsiaTheme="minorEastAsia" w:cstheme="minorBidi"/>
                <w:b w:val="0"/>
                <w:bCs w:val="0"/>
                <w:noProof/>
                <w:sz w:val="24"/>
                <w:szCs w:val="24"/>
                <w:lang w:eastAsia="en-GB"/>
              </w:rPr>
              <w:tab/>
            </w:r>
            <w:r w:rsidRPr="003461F4">
              <w:rPr>
                <w:rStyle w:val="Hyperlink"/>
                <w:noProof/>
              </w:rPr>
              <w:t>Research Q2 answer</w:t>
            </w:r>
            <w:r>
              <w:rPr>
                <w:noProof/>
                <w:webHidden/>
              </w:rPr>
              <w:tab/>
            </w:r>
            <w:r>
              <w:rPr>
                <w:noProof/>
                <w:webHidden/>
              </w:rPr>
              <w:fldChar w:fldCharType="begin"/>
            </w:r>
            <w:r>
              <w:rPr>
                <w:noProof/>
                <w:webHidden/>
              </w:rPr>
              <w:instrText xml:space="preserve"> PAGEREF _Toc180081519 \h </w:instrText>
            </w:r>
            <w:r>
              <w:rPr>
                <w:noProof/>
                <w:webHidden/>
              </w:rPr>
            </w:r>
            <w:r>
              <w:rPr>
                <w:noProof/>
                <w:webHidden/>
              </w:rPr>
              <w:fldChar w:fldCharType="separate"/>
            </w:r>
            <w:r>
              <w:rPr>
                <w:noProof/>
                <w:webHidden/>
              </w:rPr>
              <w:t>31</w:t>
            </w:r>
            <w:r>
              <w:rPr>
                <w:noProof/>
                <w:webHidden/>
              </w:rPr>
              <w:fldChar w:fldCharType="end"/>
            </w:r>
          </w:hyperlink>
        </w:p>
        <w:p w14:paraId="7F3B1045" w14:textId="7DB9DD58"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20" w:history="1">
            <w:r w:rsidRPr="003461F4">
              <w:rPr>
                <w:rStyle w:val="Hyperlink"/>
                <w:noProof/>
              </w:rPr>
              <w:t>6.5.</w:t>
            </w:r>
            <w:r>
              <w:rPr>
                <w:rFonts w:eastAsiaTheme="minorEastAsia" w:cstheme="minorBidi"/>
                <w:b w:val="0"/>
                <w:bCs w:val="0"/>
                <w:noProof/>
                <w:sz w:val="24"/>
                <w:szCs w:val="24"/>
                <w:lang w:eastAsia="en-GB"/>
              </w:rPr>
              <w:tab/>
            </w:r>
            <w:r w:rsidRPr="003461F4">
              <w:rPr>
                <w:rStyle w:val="Hyperlink"/>
                <w:noProof/>
              </w:rPr>
              <w:t>Research Q3 answer</w:t>
            </w:r>
            <w:r>
              <w:rPr>
                <w:noProof/>
                <w:webHidden/>
              </w:rPr>
              <w:tab/>
            </w:r>
            <w:r>
              <w:rPr>
                <w:noProof/>
                <w:webHidden/>
              </w:rPr>
              <w:fldChar w:fldCharType="begin"/>
            </w:r>
            <w:r>
              <w:rPr>
                <w:noProof/>
                <w:webHidden/>
              </w:rPr>
              <w:instrText xml:space="preserve"> PAGEREF _Toc180081520 \h </w:instrText>
            </w:r>
            <w:r>
              <w:rPr>
                <w:noProof/>
                <w:webHidden/>
              </w:rPr>
            </w:r>
            <w:r>
              <w:rPr>
                <w:noProof/>
                <w:webHidden/>
              </w:rPr>
              <w:fldChar w:fldCharType="separate"/>
            </w:r>
            <w:r>
              <w:rPr>
                <w:noProof/>
                <w:webHidden/>
              </w:rPr>
              <w:t>31</w:t>
            </w:r>
            <w:r>
              <w:rPr>
                <w:noProof/>
                <w:webHidden/>
              </w:rPr>
              <w:fldChar w:fldCharType="end"/>
            </w:r>
          </w:hyperlink>
        </w:p>
        <w:p w14:paraId="17EC34E9" w14:textId="0DCDF10A" w:rsidR="00355F62" w:rsidRDefault="00355F62">
          <w:pPr>
            <w:pStyle w:val="TOC1"/>
            <w:tabs>
              <w:tab w:val="left" w:pos="480"/>
              <w:tab w:val="right" w:pos="9628"/>
            </w:tabs>
            <w:rPr>
              <w:rFonts w:eastAsiaTheme="minorEastAsia" w:cstheme="minorBidi"/>
              <w:b w:val="0"/>
              <w:bCs w:val="0"/>
              <w:i w:val="0"/>
              <w:iCs w:val="0"/>
              <w:noProof/>
              <w:lang w:eastAsia="en-GB"/>
            </w:rPr>
          </w:pPr>
          <w:hyperlink w:anchor="_Toc180081521" w:history="1">
            <w:r w:rsidRPr="003461F4">
              <w:rPr>
                <w:rStyle w:val="Hyperlink"/>
                <w:noProof/>
              </w:rPr>
              <w:t>7.</w:t>
            </w:r>
            <w:r>
              <w:rPr>
                <w:rFonts w:eastAsiaTheme="minorEastAsia" w:cstheme="minorBidi"/>
                <w:b w:val="0"/>
                <w:bCs w:val="0"/>
                <w:i w:val="0"/>
                <w:iCs w:val="0"/>
                <w:noProof/>
                <w:lang w:eastAsia="en-GB"/>
              </w:rPr>
              <w:tab/>
            </w:r>
            <w:r w:rsidRPr="003461F4">
              <w:rPr>
                <w:rStyle w:val="Hyperlink"/>
                <w:noProof/>
              </w:rPr>
              <w:t>Conclusion</w:t>
            </w:r>
            <w:r>
              <w:rPr>
                <w:noProof/>
                <w:webHidden/>
              </w:rPr>
              <w:tab/>
            </w:r>
            <w:r>
              <w:rPr>
                <w:noProof/>
                <w:webHidden/>
              </w:rPr>
              <w:fldChar w:fldCharType="begin"/>
            </w:r>
            <w:r>
              <w:rPr>
                <w:noProof/>
                <w:webHidden/>
              </w:rPr>
              <w:instrText xml:space="preserve"> PAGEREF _Toc180081521 \h </w:instrText>
            </w:r>
            <w:r>
              <w:rPr>
                <w:noProof/>
                <w:webHidden/>
              </w:rPr>
            </w:r>
            <w:r>
              <w:rPr>
                <w:noProof/>
                <w:webHidden/>
              </w:rPr>
              <w:fldChar w:fldCharType="separate"/>
            </w:r>
            <w:r>
              <w:rPr>
                <w:noProof/>
                <w:webHidden/>
              </w:rPr>
              <w:t>33</w:t>
            </w:r>
            <w:r>
              <w:rPr>
                <w:noProof/>
                <w:webHidden/>
              </w:rPr>
              <w:fldChar w:fldCharType="end"/>
            </w:r>
          </w:hyperlink>
        </w:p>
        <w:p w14:paraId="5BB67C46" w14:textId="2D1D00DD"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22" w:history="1">
            <w:r w:rsidRPr="003461F4">
              <w:rPr>
                <w:rStyle w:val="Hyperlink"/>
                <w:noProof/>
              </w:rPr>
              <w:t>7.1.</w:t>
            </w:r>
            <w:r>
              <w:rPr>
                <w:rFonts w:eastAsiaTheme="minorEastAsia" w:cstheme="minorBidi"/>
                <w:b w:val="0"/>
                <w:bCs w:val="0"/>
                <w:noProof/>
                <w:sz w:val="24"/>
                <w:szCs w:val="24"/>
                <w:lang w:eastAsia="en-GB"/>
              </w:rPr>
              <w:tab/>
            </w:r>
            <w:r w:rsidRPr="003461F4">
              <w:rPr>
                <w:rStyle w:val="Hyperlink"/>
                <w:noProof/>
              </w:rPr>
              <w:t>Limitations</w:t>
            </w:r>
            <w:r>
              <w:rPr>
                <w:noProof/>
                <w:webHidden/>
              </w:rPr>
              <w:tab/>
            </w:r>
            <w:r>
              <w:rPr>
                <w:noProof/>
                <w:webHidden/>
              </w:rPr>
              <w:fldChar w:fldCharType="begin"/>
            </w:r>
            <w:r>
              <w:rPr>
                <w:noProof/>
                <w:webHidden/>
              </w:rPr>
              <w:instrText xml:space="preserve"> PAGEREF _Toc180081522 \h </w:instrText>
            </w:r>
            <w:r>
              <w:rPr>
                <w:noProof/>
                <w:webHidden/>
              </w:rPr>
            </w:r>
            <w:r>
              <w:rPr>
                <w:noProof/>
                <w:webHidden/>
              </w:rPr>
              <w:fldChar w:fldCharType="separate"/>
            </w:r>
            <w:r>
              <w:rPr>
                <w:noProof/>
                <w:webHidden/>
              </w:rPr>
              <w:t>33</w:t>
            </w:r>
            <w:r>
              <w:rPr>
                <w:noProof/>
                <w:webHidden/>
              </w:rPr>
              <w:fldChar w:fldCharType="end"/>
            </w:r>
          </w:hyperlink>
        </w:p>
        <w:p w14:paraId="02CA7B06" w14:textId="451FD2F3"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23" w:history="1">
            <w:r w:rsidRPr="003461F4">
              <w:rPr>
                <w:rStyle w:val="Hyperlink"/>
                <w:noProof/>
              </w:rPr>
              <w:t>7.2.</w:t>
            </w:r>
            <w:r>
              <w:rPr>
                <w:rFonts w:eastAsiaTheme="minorEastAsia" w:cstheme="minorBidi"/>
                <w:b w:val="0"/>
                <w:bCs w:val="0"/>
                <w:noProof/>
                <w:sz w:val="24"/>
                <w:szCs w:val="24"/>
                <w:lang w:eastAsia="en-GB"/>
              </w:rPr>
              <w:tab/>
            </w:r>
            <w:r w:rsidRPr="003461F4">
              <w:rPr>
                <w:rStyle w:val="Hyperlink"/>
                <w:noProof/>
              </w:rPr>
              <w:t>Further research</w:t>
            </w:r>
            <w:r>
              <w:rPr>
                <w:noProof/>
                <w:webHidden/>
              </w:rPr>
              <w:tab/>
            </w:r>
            <w:r>
              <w:rPr>
                <w:noProof/>
                <w:webHidden/>
              </w:rPr>
              <w:fldChar w:fldCharType="begin"/>
            </w:r>
            <w:r>
              <w:rPr>
                <w:noProof/>
                <w:webHidden/>
              </w:rPr>
              <w:instrText xml:space="preserve"> PAGEREF _Toc180081523 \h </w:instrText>
            </w:r>
            <w:r>
              <w:rPr>
                <w:noProof/>
                <w:webHidden/>
              </w:rPr>
            </w:r>
            <w:r>
              <w:rPr>
                <w:noProof/>
                <w:webHidden/>
              </w:rPr>
              <w:fldChar w:fldCharType="separate"/>
            </w:r>
            <w:r>
              <w:rPr>
                <w:noProof/>
                <w:webHidden/>
              </w:rPr>
              <w:t>33</w:t>
            </w:r>
            <w:r>
              <w:rPr>
                <w:noProof/>
                <w:webHidden/>
              </w:rPr>
              <w:fldChar w:fldCharType="end"/>
            </w:r>
          </w:hyperlink>
        </w:p>
        <w:p w14:paraId="2CDE56BE" w14:textId="63EE1C27" w:rsidR="00355F62" w:rsidRDefault="00355F62">
          <w:pPr>
            <w:pStyle w:val="TOC1"/>
            <w:tabs>
              <w:tab w:val="left" w:pos="480"/>
              <w:tab w:val="right" w:pos="9628"/>
            </w:tabs>
            <w:rPr>
              <w:rFonts w:eastAsiaTheme="minorEastAsia" w:cstheme="minorBidi"/>
              <w:b w:val="0"/>
              <w:bCs w:val="0"/>
              <w:i w:val="0"/>
              <w:iCs w:val="0"/>
              <w:noProof/>
              <w:lang w:eastAsia="en-GB"/>
            </w:rPr>
          </w:pPr>
          <w:hyperlink w:anchor="_Toc180081524" w:history="1">
            <w:r w:rsidRPr="003461F4">
              <w:rPr>
                <w:rStyle w:val="Hyperlink"/>
                <w:rFonts w:cs="Times New Roman (Headings CS)"/>
                <w:noProof/>
              </w:rPr>
              <w:t>8.</w:t>
            </w:r>
            <w:r>
              <w:rPr>
                <w:rFonts w:eastAsiaTheme="minorEastAsia" w:cstheme="minorBidi"/>
                <w:b w:val="0"/>
                <w:bCs w:val="0"/>
                <w:i w:val="0"/>
                <w:iCs w:val="0"/>
                <w:noProof/>
                <w:lang w:eastAsia="en-GB"/>
              </w:rPr>
              <w:tab/>
            </w:r>
            <w:r w:rsidRPr="003461F4">
              <w:rPr>
                <w:rStyle w:val="Hyperlink"/>
                <w:rFonts w:cs="Times New Roman (Headings CS)"/>
                <w:noProof/>
              </w:rPr>
              <w:t>References</w:t>
            </w:r>
            <w:r>
              <w:rPr>
                <w:noProof/>
                <w:webHidden/>
              </w:rPr>
              <w:tab/>
            </w:r>
            <w:r>
              <w:rPr>
                <w:noProof/>
                <w:webHidden/>
              </w:rPr>
              <w:fldChar w:fldCharType="begin"/>
            </w:r>
            <w:r>
              <w:rPr>
                <w:noProof/>
                <w:webHidden/>
              </w:rPr>
              <w:instrText xml:space="preserve"> PAGEREF _Toc180081524 \h </w:instrText>
            </w:r>
            <w:r>
              <w:rPr>
                <w:noProof/>
                <w:webHidden/>
              </w:rPr>
            </w:r>
            <w:r>
              <w:rPr>
                <w:noProof/>
                <w:webHidden/>
              </w:rPr>
              <w:fldChar w:fldCharType="separate"/>
            </w:r>
            <w:r>
              <w:rPr>
                <w:noProof/>
                <w:webHidden/>
              </w:rPr>
              <w:t>34</w:t>
            </w:r>
            <w:r>
              <w:rPr>
                <w:noProof/>
                <w:webHidden/>
              </w:rPr>
              <w:fldChar w:fldCharType="end"/>
            </w:r>
          </w:hyperlink>
        </w:p>
        <w:p w14:paraId="68B28E64" w14:textId="1FCB9403" w:rsidR="00355F62" w:rsidRDefault="00355F62">
          <w:pPr>
            <w:pStyle w:val="TOC1"/>
            <w:tabs>
              <w:tab w:val="left" w:pos="480"/>
              <w:tab w:val="right" w:pos="9628"/>
            </w:tabs>
            <w:rPr>
              <w:rFonts w:eastAsiaTheme="minorEastAsia" w:cstheme="minorBidi"/>
              <w:b w:val="0"/>
              <w:bCs w:val="0"/>
              <w:i w:val="0"/>
              <w:iCs w:val="0"/>
              <w:noProof/>
              <w:lang w:eastAsia="en-GB"/>
            </w:rPr>
          </w:pPr>
          <w:hyperlink w:anchor="_Toc180081525" w:history="1">
            <w:r w:rsidRPr="003461F4">
              <w:rPr>
                <w:rStyle w:val="Hyperlink"/>
                <w:noProof/>
              </w:rPr>
              <w:t>9.</w:t>
            </w:r>
            <w:r>
              <w:rPr>
                <w:rFonts w:eastAsiaTheme="minorEastAsia" w:cstheme="minorBidi"/>
                <w:b w:val="0"/>
                <w:bCs w:val="0"/>
                <w:i w:val="0"/>
                <w:iCs w:val="0"/>
                <w:noProof/>
                <w:lang w:eastAsia="en-GB"/>
              </w:rPr>
              <w:tab/>
            </w:r>
            <w:r w:rsidRPr="003461F4">
              <w:rPr>
                <w:rStyle w:val="Hyperlink"/>
                <w:noProof/>
              </w:rPr>
              <w:t>Acknowledgements</w:t>
            </w:r>
            <w:r>
              <w:rPr>
                <w:noProof/>
                <w:webHidden/>
              </w:rPr>
              <w:tab/>
            </w:r>
            <w:r>
              <w:rPr>
                <w:noProof/>
                <w:webHidden/>
              </w:rPr>
              <w:fldChar w:fldCharType="begin"/>
            </w:r>
            <w:r>
              <w:rPr>
                <w:noProof/>
                <w:webHidden/>
              </w:rPr>
              <w:instrText xml:space="preserve"> PAGEREF _Toc180081525 \h </w:instrText>
            </w:r>
            <w:r>
              <w:rPr>
                <w:noProof/>
                <w:webHidden/>
              </w:rPr>
            </w:r>
            <w:r>
              <w:rPr>
                <w:noProof/>
                <w:webHidden/>
              </w:rPr>
              <w:fldChar w:fldCharType="separate"/>
            </w:r>
            <w:r>
              <w:rPr>
                <w:noProof/>
                <w:webHidden/>
              </w:rPr>
              <w:t>36</w:t>
            </w:r>
            <w:r>
              <w:rPr>
                <w:noProof/>
                <w:webHidden/>
              </w:rPr>
              <w:fldChar w:fldCharType="end"/>
            </w:r>
          </w:hyperlink>
        </w:p>
        <w:p w14:paraId="250D7B3B" w14:textId="35B6BC69" w:rsidR="00355F62" w:rsidRDefault="00355F62">
          <w:pPr>
            <w:pStyle w:val="TOC1"/>
            <w:tabs>
              <w:tab w:val="left" w:pos="720"/>
              <w:tab w:val="right" w:pos="9628"/>
            </w:tabs>
            <w:rPr>
              <w:rFonts w:eastAsiaTheme="minorEastAsia" w:cstheme="minorBidi"/>
              <w:b w:val="0"/>
              <w:bCs w:val="0"/>
              <w:i w:val="0"/>
              <w:iCs w:val="0"/>
              <w:noProof/>
              <w:lang w:eastAsia="en-GB"/>
            </w:rPr>
          </w:pPr>
          <w:hyperlink w:anchor="_Toc180081526" w:history="1">
            <w:r w:rsidRPr="003461F4">
              <w:rPr>
                <w:rStyle w:val="Hyperlink"/>
                <w:noProof/>
              </w:rPr>
              <w:t>10.</w:t>
            </w:r>
            <w:r>
              <w:rPr>
                <w:rFonts w:eastAsiaTheme="minorEastAsia" w:cstheme="minorBidi"/>
                <w:b w:val="0"/>
                <w:bCs w:val="0"/>
                <w:i w:val="0"/>
                <w:iCs w:val="0"/>
                <w:noProof/>
                <w:lang w:eastAsia="en-GB"/>
              </w:rPr>
              <w:tab/>
            </w:r>
            <w:r w:rsidRPr="003461F4">
              <w:rPr>
                <w:rStyle w:val="Hyperlink"/>
                <w:noProof/>
              </w:rPr>
              <w:t>Appendix</w:t>
            </w:r>
            <w:r>
              <w:rPr>
                <w:noProof/>
                <w:webHidden/>
              </w:rPr>
              <w:tab/>
            </w:r>
            <w:r>
              <w:rPr>
                <w:noProof/>
                <w:webHidden/>
              </w:rPr>
              <w:fldChar w:fldCharType="begin"/>
            </w:r>
            <w:r>
              <w:rPr>
                <w:noProof/>
                <w:webHidden/>
              </w:rPr>
              <w:instrText xml:space="preserve"> PAGEREF _Toc180081526 \h </w:instrText>
            </w:r>
            <w:r>
              <w:rPr>
                <w:noProof/>
                <w:webHidden/>
              </w:rPr>
            </w:r>
            <w:r>
              <w:rPr>
                <w:noProof/>
                <w:webHidden/>
              </w:rPr>
              <w:fldChar w:fldCharType="separate"/>
            </w:r>
            <w:r>
              <w:rPr>
                <w:noProof/>
                <w:webHidden/>
              </w:rPr>
              <w:t>37</w:t>
            </w:r>
            <w:r>
              <w:rPr>
                <w:noProof/>
                <w:webHidden/>
              </w:rPr>
              <w:fldChar w:fldCharType="end"/>
            </w:r>
          </w:hyperlink>
        </w:p>
        <w:p w14:paraId="113D454D" w14:textId="6455BC1E"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27" w:history="1">
            <w:r w:rsidRPr="003461F4">
              <w:rPr>
                <w:rStyle w:val="Hyperlink"/>
                <w:noProof/>
              </w:rPr>
              <w:t>10.1.</w:t>
            </w:r>
            <w:r>
              <w:rPr>
                <w:rFonts w:eastAsiaTheme="minorEastAsia" w:cstheme="minorBidi"/>
                <w:b w:val="0"/>
                <w:bCs w:val="0"/>
                <w:noProof/>
                <w:sz w:val="24"/>
                <w:szCs w:val="24"/>
                <w:lang w:eastAsia="en-GB"/>
              </w:rPr>
              <w:tab/>
            </w:r>
            <w:r w:rsidRPr="003461F4">
              <w:rPr>
                <w:rStyle w:val="Hyperlink"/>
                <w:noProof/>
              </w:rPr>
              <w:t>The circuit</w:t>
            </w:r>
            <w:r>
              <w:rPr>
                <w:noProof/>
                <w:webHidden/>
              </w:rPr>
              <w:tab/>
            </w:r>
            <w:r>
              <w:rPr>
                <w:noProof/>
                <w:webHidden/>
              </w:rPr>
              <w:fldChar w:fldCharType="begin"/>
            </w:r>
            <w:r>
              <w:rPr>
                <w:noProof/>
                <w:webHidden/>
              </w:rPr>
              <w:instrText xml:space="preserve"> PAGEREF _Toc180081527 \h </w:instrText>
            </w:r>
            <w:r>
              <w:rPr>
                <w:noProof/>
                <w:webHidden/>
              </w:rPr>
            </w:r>
            <w:r>
              <w:rPr>
                <w:noProof/>
                <w:webHidden/>
              </w:rPr>
              <w:fldChar w:fldCharType="separate"/>
            </w:r>
            <w:r>
              <w:rPr>
                <w:noProof/>
                <w:webHidden/>
              </w:rPr>
              <w:t>37</w:t>
            </w:r>
            <w:r>
              <w:rPr>
                <w:noProof/>
                <w:webHidden/>
              </w:rPr>
              <w:fldChar w:fldCharType="end"/>
            </w:r>
          </w:hyperlink>
        </w:p>
        <w:p w14:paraId="76985DA8" w14:textId="67E56730" w:rsidR="00355F62" w:rsidRDefault="00355F62">
          <w:pPr>
            <w:pStyle w:val="TOC2"/>
            <w:tabs>
              <w:tab w:val="left" w:pos="1200"/>
              <w:tab w:val="right" w:pos="9628"/>
            </w:tabs>
            <w:rPr>
              <w:rFonts w:eastAsiaTheme="minorEastAsia" w:cstheme="minorBidi"/>
              <w:b w:val="0"/>
              <w:bCs w:val="0"/>
              <w:noProof/>
              <w:sz w:val="24"/>
              <w:szCs w:val="24"/>
              <w:lang w:eastAsia="en-GB"/>
            </w:rPr>
          </w:pPr>
          <w:hyperlink w:anchor="_Toc180081528" w:history="1">
            <w:r w:rsidRPr="003461F4">
              <w:rPr>
                <w:rStyle w:val="Hyperlink"/>
                <w:noProof/>
              </w:rPr>
              <w:t>10.2.</w:t>
            </w:r>
            <w:r>
              <w:rPr>
                <w:rFonts w:eastAsiaTheme="minorEastAsia" w:cstheme="minorBidi"/>
                <w:b w:val="0"/>
                <w:bCs w:val="0"/>
                <w:noProof/>
                <w:sz w:val="24"/>
                <w:szCs w:val="24"/>
                <w:lang w:eastAsia="en-GB"/>
              </w:rPr>
              <w:tab/>
            </w:r>
            <w:r w:rsidRPr="003461F4">
              <w:rPr>
                <w:rStyle w:val="Hyperlink"/>
                <w:noProof/>
              </w:rPr>
              <w:t>S</w:t>
            </w:r>
            <w:r w:rsidRPr="003461F4">
              <w:rPr>
                <w:rStyle w:val="Hyperlink"/>
                <w:noProof/>
              </w:rPr>
              <w:t>n</w:t>
            </w:r>
            <w:r w:rsidRPr="003461F4">
              <w:rPr>
                <w:rStyle w:val="Hyperlink"/>
                <w:noProof/>
              </w:rPr>
              <w:t>arkJS</w:t>
            </w:r>
            <w:r>
              <w:rPr>
                <w:noProof/>
                <w:webHidden/>
              </w:rPr>
              <w:tab/>
            </w:r>
            <w:r>
              <w:rPr>
                <w:noProof/>
                <w:webHidden/>
              </w:rPr>
              <w:fldChar w:fldCharType="begin"/>
            </w:r>
            <w:r>
              <w:rPr>
                <w:noProof/>
                <w:webHidden/>
              </w:rPr>
              <w:instrText xml:space="preserve"> PAGEREF _Toc180081528 \h </w:instrText>
            </w:r>
            <w:r>
              <w:rPr>
                <w:noProof/>
                <w:webHidden/>
              </w:rPr>
            </w:r>
            <w:r>
              <w:rPr>
                <w:noProof/>
                <w:webHidden/>
              </w:rPr>
              <w:fldChar w:fldCharType="separate"/>
            </w:r>
            <w:r>
              <w:rPr>
                <w:noProof/>
                <w:webHidden/>
              </w:rPr>
              <w:t>38</w:t>
            </w:r>
            <w:r>
              <w:rPr>
                <w:noProof/>
                <w:webHidden/>
              </w:rPr>
              <w:fldChar w:fldCharType="end"/>
            </w:r>
          </w:hyperlink>
        </w:p>
        <w:p w14:paraId="4E4DE932" w14:textId="058E3D1E" w:rsidR="00355F62" w:rsidRDefault="00355F62">
          <w:pPr>
            <w:pStyle w:val="TOC2"/>
            <w:tabs>
              <w:tab w:val="left" w:pos="1200"/>
              <w:tab w:val="right" w:pos="9628"/>
            </w:tabs>
            <w:rPr>
              <w:rFonts w:eastAsiaTheme="minorEastAsia" w:cstheme="minorBidi"/>
              <w:b w:val="0"/>
              <w:bCs w:val="0"/>
              <w:noProof/>
              <w:sz w:val="24"/>
              <w:szCs w:val="24"/>
              <w:lang w:eastAsia="en-GB"/>
            </w:rPr>
          </w:pPr>
          <w:hyperlink w:anchor="_Toc180081529" w:history="1">
            <w:r w:rsidRPr="003461F4">
              <w:rPr>
                <w:rStyle w:val="Hyperlink"/>
                <w:noProof/>
              </w:rPr>
              <w:t>10.3.</w:t>
            </w:r>
            <w:r>
              <w:rPr>
                <w:rFonts w:eastAsiaTheme="minorEastAsia" w:cstheme="minorBidi"/>
                <w:b w:val="0"/>
                <w:bCs w:val="0"/>
                <w:noProof/>
                <w:sz w:val="24"/>
                <w:szCs w:val="24"/>
                <w:lang w:eastAsia="en-GB"/>
              </w:rPr>
              <w:tab/>
            </w:r>
            <w:r w:rsidRPr="003461F4">
              <w:rPr>
                <w:rStyle w:val="Hyperlink"/>
                <w:noProof/>
              </w:rPr>
              <w:t>Smart contracts</w:t>
            </w:r>
            <w:r>
              <w:rPr>
                <w:noProof/>
                <w:webHidden/>
              </w:rPr>
              <w:tab/>
            </w:r>
            <w:r>
              <w:rPr>
                <w:noProof/>
                <w:webHidden/>
              </w:rPr>
              <w:fldChar w:fldCharType="begin"/>
            </w:r>
            <w:r>
              <w:rPr>
                <w:noProof/>
                <w:webHidden/>
              </w:rPr>
              <w:instrText xml:space="preserve"> PAGEREF _Toc180081529 \h </w:instrText>
            </w:r>
            <w:r>
              <w:rPr>
                <w:noProof/>
                <w:webHidden/>
              </w:rPr>
            </w:r>
            <w:r>
              <w:rPr>
                <w:noProof/>
                <w:webHidden/>
              </w:rPr>
              <w:fldChar w:fldCharType="separate"/>
            </w:r>
            <w:r>
              <w:rPr>
                <w:noProof/>
                <w:webHidden/>
              </w:rPr>
              <w:t>39</w:t>
            </w:r>
            <w:r>
              <w:rPr>
                <w:noProof/>
                <w:webHidden/>
              </w:rPr>
              <w:fldChar w:fldCharType="end"/>
            </w:r>
          </w:hyperlink>
        </w:p>
        <w:p w14:paraId="1DF8040C" w14:textId="4BFE83A2" w:rsidR="00355F62" w:rsidRDefault="00355F62">
          <w:pPr>
            <w:pStyle w:val="TOC2"/>
            <w:tabs>
              <w:tab w:val="left" w:pos="1200"/>
              <w:tab w:val="right" w:pos="9628"/>
            </w:tabs>
            <w:rPr>
              <w:rFonts w:eastAsiaTheme="minorEastAsia" w:cstheme="minorBidi"/>
              <w:b w:val="0"/>
              <w:bCs w:val="0"/>
              <w:noProof/>
              <w:sz w:val="24"/>
              <w:szCs w:val="24"/>
              <w:lang w:eastAsia="en-GB"/>
            </w:rPr>
          </w:pPr>
          <w:hyperlink w:anchor="_Toc180081530" w:history="1">
            <w:r w:rsidRPr="003461F4">
              <w:rPr>
                <w:rStyle w:val="Hyperlink"/>
                <w:noProof/>
              </w:rPr>
              <w:t>10.4.</w:t>
            </w:r>
            <w:r>
              <w:rPr>
                <w:rFonts w:eastAsiaTheme="minorEastAsia" w:cstheme="minorBidi"/>
                <w:b w:val="0"/>
                <w:bCs w:val="0"/>
                <w:noProof/>
                <w:sz w:val="24"/>
                <w:szCs w:val="24"/>
                <w:lang w:eastAsia="en-GB"/>
              </w:rPr>
              <w:tab/>
            </w:r>
            <w:r w:rsidRPr="003461F4">
              <w:rPr>
                <w:rStyle w:val="Hyperlink"/>
                <w:noProof/>
              </w:rPr>
              <w:t>Node applications</w:t>
            </w:r>
            <w:r>
              <w:rPr>
                <w:noProof/>
                <w:webHidden/>
              </w:rPr>
              <w:tab/>
            </w:r>
            <w:r>
              <w:rPr>
                <w:noProof/>
                <w:webHidden/>
              </w:rPr>
              <w:fldChar w:fldCharType="begin"/>
            </w:r>
            <w:r>
              <w:rPr>
                <w:noProof/>
                <w:webHidden/>
              </w:rPr>
              <w:instrText xml:space="preserve"> PAGEREF _Toc180081530 \h </w:instrText>
            </w:r>
            <w:r>
              <w:rPr>
                <w:noProof/>
                <w:webHidden/>
              </w:rPr>
            </w:r>
            <w:r>
              <w:rPr>
                <w:noProof/>
                <w:webHidden/>
              </w:rPr>
              <w:fldChar w:fldCharType="separate"/>
            </w:r>
            <w:r>
              <w:rPr>
                <w:noProof/>
                <w:webHidden/>
              </w:rPr>
              <w:t>41</w:t>
            </w:r>
            <w:r>
              <w:rPr>
                <w:noProof/>
                <w:webHidden/>
              </w:rPr>
              <w:fldChar w:fldCharType="end"/>
            </w:r>
          </w:hyperlink>
        </w:p>
        <w:p w14:paraId="4EC014E1" w14:textId="0E4280C0" w:rsidR="00355F62" w:rsidRDefault="00355F62">
          <w:pPr>
            <w:pStyle w:val="TOC2"/>
            <w:tabs>
              <w:tab w:val="left" w:pos="1200"/>
              <w:tab w:val="right" w:pos="9628"/>
            </w:tabs>
            <w:rPr>
              <w:rFonts w:eastAsiaTheme="minorEastAsia" w:cstheme="minorBidi"/>
              <w:b w:val="0"/>
              <w:bCs w:val="0"/>
              <w:noProof/>
              <w:sz w:val="24"/>
              <w:szCs w:val="24"/>
              <w:lang w:eastAsia="en-GB"/>
            </w:rPr>
          </w:pPr>
          <w:hyperlink w:anchor="_Toc180081531" w:history="1">
            <w:r w:rsidRPr="003461F4">
              <w:rPr>
                <w:rStyle w:val="Hyperlink"/>
                <w:noProof/>
              </w:rPr>
              <w:t>10.5.</w:t>
            </w:r>
            <w:r>
              <w:rPr>
                <w:rFonts w:eastAsiaTheme="minorEastAsia" w:cstheme="minorBidi"/>
                <w:b w:val="0"/>
                <w:bCs w:val="0"/>
                <w:noProof/>
                <w:sz w:val="24"/>
                <w:szCs w:val="24"/>
                <w:lang w:eastAsia="en-GB"/>
              </w:rPr>
              <w:tab/>
            </w:r>
            <w:r w:rsidRPr="003461F4">
              <w:rPr>
                <w:rStyle w:val="Hyperlink"/>
                <w:noProof/>
              </w:rPr>
              <w:t>ZKPs Prototype execution</w:t>
            </w:r>
            <w:r>
              <w:rPr>
                <w:noProof/>
                <w:webHidden/>
              </w:rPr>
              <w:tab/>
            </w:r>
            <w:r>
              <w:rPr>
                <w:noProof/>
                <w:webHidden/>
              </w:rPr>
              <w:fldChar w:fldCharType="begin"/>
            </w:r>
            <w:r>
              <w:rPr>
                <w:noProof/>
                <w:webHidden/>
              </w:rPr>
              <w:instrText xml:space="preserve"> PAGEREF _Toc180081531 \h </w:instrText>
            </w:r>
            <w:r>
              <w:rPr>
                <w:noProof/>
                <w:webHidden/>
              </w:rPr>
            </w:r>
            <w:r>
              <w:rPr>
                <w:noProof/>
                <w:webHidden/>
              </w:rPr>
              <w:fldChar w:fldCharType="separate"/>
            </w:r>
            <w:r>
              <w:rPr>
                <w:noProof/>
                <w:webHidden/>
              </w:rPr>
              <w:t>43</w:t>
            </w:r>
            <w:r>
              <w:rPr>
                <w:noProof/>
                <w:webHidden/>
              </w:rPr>
              <w:fldChar w:fldCharType="end"/>
            </w:r>
          </w:hyperlink>
        </w:p>
        <w:p w14:paraId="39EDD162" w14:textId="35167056" w:rsidR="00355F62" w:rsidRDefault="00355F62">
          <w:pPr>
            <w:pStyle w:val="TOC2"/>
            <w:tabs>
              <w:tab w:val="left" w:pos="960"/>
              <w:tab w:val="right" w:pos="9628"/>
            </w:tabs>
            <w:rPr>
              <w:rFonts w:eastAsiaTheme="minorEastAsia" w:cstheme="minorBidi"/>
              <w:b w:val="0"/>
              <w:bCs w:val="0"/>
              <w:noProof/>
              <w:sz w:val="24"/>
              <w:szCs w:val="24"/>
              <w:lang w:eastAsia="en-GB"/>
            </w:rPr>
          </w:pPr>
          <w:hyperlink w:anchor="_Toc180081532" w:history="1">
            <w:r w:rsidRPr="003461F4">
              <w:rPr>
                <w:rStyle w:val="Hyperlink"/>
                <w:noProof/>
              </w:rPr>
              <w:t>10.6.</w:t>
            </w:r>
            <w:r>
              <w:rPr>
                <w:rFonts w:eastAsiaTheme="minorEastAsia" w:cstheme="minorBidi"/>
                <w:b w:val="0"/>
                <w:bCs w:val="0"/>
                <w:noProof/>
                <w:sz w:val="24"/>
                <w:szCs w:val="24"/>
                <w:lang w:eastAsia="en-GB"/>
              </w:rPr>
              <w:tab/>
            </w:r>
            <w:r w:rsidRPr="003461F4">
              <w:rPr>
                <w:rStyle w:val="Hyperlink"/>
                <w:noProof/>
              </w:rPr>
              <w:t>The oracle. Prototype execution</w:t>
            </w:r>
            <w:r>
              <w:rPr>
                <w:noProof/>
                <w:webHidden/>
              </w:rPr>
              <w:tab/>
            </w:r>
            <w:r>
              <w:rPr>
                <w:noProof/>
                <w:webHidden/>
              </w:rPr>
              <w:fldChar w:fldCharType="begin"/>
            </w:r>
            <w:r>
              <w:rPr>
                <w:noProof/>
                <w:webHidden/>
              </w:rPr>
              <w:instrText xml:space="preserve"> PAGEREF _Toc180081532 \h </w:instrText>
            </w:r>
            <w:r>
              <w:rPr>
                <w:noProof/>
                <w:webHidden/>
              </w:rPr>
            </w:r>
            <w:r>
              <w:rPr>
                <w:noProof/>
                <w:webHidden/>
              </w:rPr>
              <w:fldChar w:fldCharType="separate"/>
            </w:r>
            <w:r>
              <w:rPr>
                <w:noProof/>
                <w:webHidden/>
              </w:rPr>
              <w:t>47</w:t>
            </w:r>
            <w:r>
              <w:rPr>
                <w:noProof/>
                <w:webHidden/>
              </w:rPr>
              <w:fldChar w:fldCharType="end"/>
            </w:r>
          </w:hyperlink>
        </w:p>
        <w:p w14:paraId="77A6D81C" w14:textId="738667AD" w:rsidR="002300B0" w:rsidRDefault="002300B0">
          <w:r>
            <w:rPr>
              <w:b/>
              <w:bCs/>
              <w:noProof/>
            </w:rPr>
            <w:fldChar w:fldCharType="end"/>
          </w:r>
        </w:p>
      </w:sdtContent>
    </w:sdt>
    <w:p w14:paraId="1A9A6085" w14:textId="07E86E53" w:rsidR="00C13A9E" w:rsidRDefault="00C13A9E">
      <w:r>
        <w:br w:type="page"/>
      </w:r>
    </w:p>
    <w:p w14:paraId="27CD5A3D" w14:textId="6F1690FE" w:rsidR="009870E5" w:rsidRDefault="007B3C24" w:rsidP="009870E5">
      <w:pPr>
        <w:pStyle w:val="Heading1"/>
      </w:pPr>
      <w:bookmarkStart w:id="0" w:name="_Toc180081480"/>
      <w:r>
        <w:rPr>
          <w:color w:val="000000" w:themeColor="text1"/>
        </w:rPr>
        <w:lastRenderedPageBreak/>
        <w:t>Table of Figures</w:t>
      </w:r>
      <w:bookmarkEnd w:id="0"/>
    </w:p>
    <w:p w14:paraId="4877B036" w14:textId="38DDBF39" w:rsidR="009870E5" w:rsidRPr="009870E5" w:rsidRDefault="009870E5">
      <w:pPr>
        <w:pStyle w:val="TableofFigures"/>
        <w:tabs>
          <w:tab w:val="right" w:leader="dot" w:pos="9628"/>
        </w:tabs>
        <w:rPr>
          <w:rFonts w:eastAsiaTheme="minorEastAsia" w:cstheme="minorBidi"/>
          <w:b w:val="0"/>
          <w:bCs w:val="0"/>
          <w:noProof/>
          <w:sz w:val="24"/>
          <w:szCs w:val="24"/>
          <w:lang w:eastAsia="en-GB"/>
        </w:rPr>
      </w:pPr>
      <w:r w:rsidRPr="009870E5">
        <w:rPr>
          <w:b w:val="0"/>
          <w:bCs w:val="0"/>
        </w:rPr>
        <w:fldChar w:fldCharType="begin"/>
      </w:r>
      <w:r w:rsidRPr="009870E5">
        <w:rPr>
          <w:b w:val="0"/>
          <w:bCs w:val="0"/>
        </w:rPr>
        <w:instrText xml:space="preserve"> TOC \h \z \c "Figure" </w:instrText>
      </w:r>
      <w:r w:rsidRPr="009870E5">
        <w:rPr>
          <w:b w:val="0"/>
          <w:bCs w:val="0"/>
        </w:rPr>
        <w:fldChar w:fldCharType="separate"/>
      </w:r>
      <w:hyperlink w:anchor="_Toc180081379" w:history="1">
        <w:r w:rsidRPr="009870E5">
          <w:rPr>
            <w:rStyle w:val="Hyperlink"/>
            <w:b w:val="0"/>
            <w:bCs w:val="0"/>
            <w:noProof/>
          </w:rPr>
          <w:t>Figure 1. Interaction diagram between energy and apartment smart contracts. Apartment smart contract uses SnarkJS library to do the verification.</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79 \h </w:instrText>
        </w:r>
        <w:r w:rsidRPr="009870E5">
          <w:rPr>
            <w:b w:val="0"/>
            <w:bCs w:val="0"/>
            <w:noProof/>
            <w:webHidden/>
          </w:rPr>
        </w:r>
        <w:r w:rsidRPr="009870E5">
          <w:rPr>
            <w:b w:val="0"/>
            <w:bCs w:val="0"/>
            <w:noProof/>
            <w:webHidden/>
          </w:rPr>
          <w:fldChar w:fldCharType="separate"/>
        </w:r>
        <w:r w:rsidRPr="009870E5">
          <w:rPr>
            <w:b w:val="0"/>
            <w:bCs w:val="0"/>
            <w:noProof/>
            <w:webHidden/>
          </w:rPr>
          <w:t>13</w:t>
        </w:r>
        <w:r w:rsidRPr="009870E5">
          <w:rPr>
            <w:b w:val="0"/>
            <w:bCs w:val="0"/>
            <w:noProof/>
            <w:webHidden/>
          </w:rPr>
          <w:fldChar w:fldCharType="end"/>
        </w:r>
      </w:hyperlink>
    </w:p>
    <w:p w14:paraId="32AFDA6A" w14:textId="42F2F799"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0" w:history="1">
        <w:r w:rsidRPr="009870E5">
          <w:rPr>
            <w:rStyle w:val="Hyperlink"/>
            <w:b w:val="0"/>
            <w:bCs w:val="0"/>
            <w:noProof/>
          </w:rPr>
          <w:t>Figure 2. Sequence diagram of the interaction between energy and apartment smart contract. The apartment smart contract uses SnarkJS library to do the verification process. After that, if the answer is yes, it would send the data back to the energy smart contract.</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0 \h </w:instrText>
        </w:r>
        <w:r w:rsidRPr="009870E5">
          <w:rPr>
            <w:b w:val="0"/>
            <w:bCs w:val="0"/>
            <w:noProof/>
            <w:webHidden/>
          </w:rPr>
        </w:r>
        <w:r w:rsidRPr="009870E5">
          <w:rPr>
            <w:b w:val="0"/>
            <w:bCs w:val="0"/>
            <w:noProof/>
            <w:webHidden/>
          </w:rPr>
          <w:fldChar w:fldCharType="separate"/>
        </w:r>
        <w:r w:rsidRPr="009870E5">
          <w:rPr>
            <w:b w:val="0"/>
            <w:bCs w:val="0"/>
            <w:noProof/>
            <w:webHidden/>
          </w:rPr>
          <w:t>14</w:t>
        </w:r>
        <w:r w:rsidRPr="009870E5">
          <w:rPr>
            <w:b w:val="0"/>
            <w:bCs w:val="0"/>
            <w:noProof/>
            <w:webHidden/>
          </w:rPr>
          <w:fldChar w:fldCharType="end"/>
        </w:r>
      </w:hyperlink>
    </w:p>
    <w:p w14:paraId="1F5AE356" w14:textId="2D013D96"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1" w:history="1">
        <w:r w:rsidRPr="009870E5">
          <w:rPr>
            <w:rStyle w:val="Hyperlink"/>
            <w:b w:val="0"/>
            <w:bCs w:val="0"/>
            <w:noProof/>
          </w:rPr>
          <w:t>Figure 3. Sequence diagram interaction between the energy smart contract, the energy node application and the Accuweather API.</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1 \h </w:instrText>
        </w:r>
        <w:r w:rsidRPr="009870E5">
          <w:rPr>
            <w:b w:val="0"/>
            <w:bCs w:val="0"/>
            <w:noProof/>
            <w:webHidden/>
          </w:rPr>
        </w:r>
        <w:r w:rsidRPr="009870E5">
          <w:rPr>
            <w:b w:val="0"/>
            <w:bCs w:val="0"/>
            <w:noProof/>
            <w:webHidden/>
          </w:rPr>
          <w:fldChar w:fldCharType="separate"/>
        </w:r>
        <w:r w:rsidRPr="009870E5">
          <w:rPr>
            <w:b w:val="0"/>
            <w:bCs w:val="0"/>
            <w:noProof/>
            <w:webHidden/>
          </w:rPr>
          <w:t>15</w:t>
        </w:r>
        <w:r w:rsidRPr="009870E5">
          <w:rPr>
            <w:b w:val="0"/>
            <w:bCs w:val="0"/>
            <w:noProof/>
            <w:webHidden/>
          </w:rPr>
          <w:fldChar w:fldCharType="end"/>
        </w:r>
      </w:hyperlink>
    </w:p>
    <w:p w14:paraId="7CD01103" w14:textId="24E44664"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2" w:history="1">
        <w:r w:rsidRPr="009870E5">
          <w:rPr>
            <w:rStyle w:val="Hyperlink"/>
            <w:b w:val="0"/>
            <w:bCs w:val="0"/>
            <w:noProof/>
          </w:rPr>
          <w:t>Figure 4. Hyperledger Fabric entities to support the dissertation prototype.</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2 \h </w:instrText>
        </w:r>
        <w:r w:rsidRPr="009870E5">
          <w:rPr>
            <w:b w:val="0"/>
            <w:bCs w:val="0"/>
            <w:noProof/>
            <w:webHidden/>
          </w:rPr>
        </w:r>
        <w:r w:rsidRPr="009870E5">
          <w:rPr>
            <w:b w:val="0"/>
            <w:bCs w:val="0"/>
            <w:noProof/>
            <w:webHidden/>
          </w:rPr>
          <w:fldChar w:fldCharType="separate"/>
        </w:r>
        <w:r w:rsidRPr="009870E5">
          <w:rPr>
            <w:b w:val="0"/>
            <w:bCs w:val="0"/>
            <w:noProof/>
            <w:webHidden/>
          </w:rPr>
          <w:t>15</w:t>
        </w:r>
        <w:r w:rsidRPr="009870E5">
          <w:rPr>
            <w:b w:val="0"/>
            <w:bCs w:val="0"/>
            <w:noProof/>
            <w:webHidden/>
          </w:rPr>
          <w:fldChar w:fldCharType="end"/>
        </w:r>
      </w:hyperlink>
    </w:p>
    <w:p w14:paraId="552997D3" w14:textId="031AEDAF"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3" w:history="1">
        <w:r w:rsidRPr="009870E5">
          <w:rPr>
            <w:rStyle w:val="Hyperlink"/>
            <w:b w:val="0"/>
            <w:bCs w:val="0"/>
            <w:noProof/>
          </w:rPr>
          <w:t>Figure 5. Circuit definition using Circom for the prototype.</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3 \h </w:instrText>
        </w:r>
        <w:r w:rsidRPr="009870E5">
          <w:rPr>
            <w:b w:val="0"/>
            <w:bCs w:val="0"/>
            <w:noProof/>
            <w:webHidden/>
          </w:rPr>
        </w:r>
        <w:r w:rsidRPr="009870E5">
          <w:rPr>
            <w:b w:val="0"/>
            <w:bCs w:val="0"/>
            <w:noProof/>
            <w:webHidden/>
          </w:rPr>
          <w:fldChar w:fldCharType="separate"/>
        </w:r>
        <w:r w:rsidRPr="009870E5">
          <w:rPr>
            <w:b w:val="0"/>
            <w:bCs w:val="0"/>
            <w:noProof/>
            <w:webHidden/>
          </w:rPr>
          <w:t>19</w:t>
        </w:r>
        <w:r w:rsidRPr="009870E5">
          <w:rPr>
            <w:b w:val="0"/>
            <w:bCs w:val="0"/>
            <w:noProof/>
            <w:webHidden/>
          </w:rPr>
          <w:fldChar w:fldCharType="end"/>
        </w:r>
      </w:hyperlink>
    </w:p>
    <w:p w14:paraId="37B25D88" w14:textId="36A9545A"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4" w:history="1">
        <w:r w:rsidRPr="009870E5">
          <w:rPr>
            <w:rStyle w:val="Hyperlink"/>
            <w:b w:val="0"/>
            <w:bCs w:val="0"/>
            <w:noProof/>
          </w:rPr>
          <w:t>Figure 6. Histogram of the latency performance of the three protocols by millisecond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4 \h </w:instrText>
        </w:r>
        <w:r w:rsidRPr="009870E5">
          <w:rPr>
            <w:b w:val="0"/>
            <w:bCs w:val="0"/>
            <w:noProof/>
            <w:webHidden/>
          </w:rPr>
        </w:r>
        <w:r w:rsidRPr="009870E5">
          <w:rPr>
            <w:b w:val="0"/>
            <w:bCs w:val="0"/>
            <w:noProof/>
            <w:webHidden/>
          </w:rPr>
          <w:fldChar w:fldCharType="separate"/>
        </w:r>
        <w:r w:rsidRPr="009870E5">
          <w:rPr>
            <w:b w:val="0"/>
            <w:bCs w:val="0"/>
            <w:noProof/>
            <w:webHidden/>
          </w:rPr>
          <w:t>26</w:t>
        </w:r>
        <w:r w:rsidRPr="009870E5">
          <w:rPr>
            <w:b w:val="0"/>
            <w:bCs w:val="0"/>
            <w:noProof/>
            <w:webHidden/>
          </w:rPr>
          <w:fldChar w:fldCharType="end"/>
        </w:r>
      </w:hyperlink>
    </w:p>
    <w:p w14:paraId="50BB091D" w14:textId="5802D1F3"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5" w:history="1">
        <w:r w:rsidRPr="009870E5">
          <w:rPr>
            <w:rStyle w:val="Hyperlink"/>
            <w:b w:val="0"/>
            <w:bCs w:val="0"/>
            <w:noProof/>
          </w:rPr>
          <w:t>Figure 7. Plonk protocol performance data after running 10,000 querie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5 \h </w:instrText>
        </w:r>
        <w:r w:rsidRPr="009870E5">
          <w:rPr>
            <w:b w:val="0"/>
            <w:bCs w:val="0"/>
            <w:noProof/>
            <w:webHidden/>
          </w:rPr>
        </w:r>
        <w:r w:rsidRPr="009870E5">
          <w:rPr>
            <w:b w:val="0"/>
            <w:bCs w:val="0"/>
            <w:noProof/>
            <w:webHidden/>
          </w:rPr>
          <w:fldChar w:fldCharType="separate"/>
        </w:r>
        <w:r w:rsidRPr="009870E5">
          <w:rPr>
            <w:b w:val="0"/>
            <w:bCs w:val="0"/>
            <w:noProof/>
            <w:webHidden/>
          </w:rPr>
          <w:t>27</w:t>
        </w:r>
        <w:r w:rsidRPr="009870E5">
          <w:rPr>
            <w:b w:val="0"/>
            <w:bCs w:val="0"/>
            <w:noProof/>
            <w:webHidden/>
          </w:rPr>
          <w:fldChar w:fldCharType="end"/>
        </w:r>
      </w:hyperlink>
    </w:p>
    <w:p w14:paraId="32598E27" w14:textId="40E06AF7"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6" w:history="1">
        <w:r w:rsidRPr="009870E5">
          <w:rPr>
            <w:rStyle w:val="Hyperlink"/>
            <w:b w:val="0"/>
            <w:bCs w:val="0"/>
            <w:noProof/>
          </w:rPr>
          <w:t>Figure 8. Plonk protocol latency performance data after running 10,000 queries grouped by millisecond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6 \h </w:instrText>
        </w:r>
        <w:r w:rsidRPr="009870E5">
          <w:rPr>
            <w:b w:val="0"/>
            <w:bCs w:val="0"/>
            <w:noProof/>
            <w:webHidden/>
          </w:rPr>
        </w:r>
        <w:r w:rsidRPr="009870E5">
          <w:rPr>
            <w:b w:val="0"/>
            <w:bCs w:val="0"/>
            <w:noProof/>
            <w:webHidden/>
          </w:rPr>
          <w:fldChar w:fldCharType="separate"/>
        </w:r>
        <w:r w:rsidRPr="009870E5">
          <w:rPr>
            <w:b w:val="0"/>
            <w:bCs w:val="0"/>
            <w:noProof/>
            <w:webHidden/>
          </w:rPr>
          <w:t>27</w:t>
        </w:r>
        <w:r w:rsidRPr="009870E5">
          <w:rPr>
            <w:b w:val="0"/>
            <w:bCs w:val="0"/>
            <w:noProof/>
            <w:webHidden/>
          </w:rPr>
          <w:fldChar w:fldCharType="end"/>
        </w:r>
      </w:hyperlink>
    </w:p>
    <w:p w14:paraId="30AF483C" w14:textId="4548AB01"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7" w:history="1">
        <w:r w:rsidRPr="009870E5">
          <w:rPr>
            <w:rStyle w:val="Hyperlink"/>
            <w:b w:val="0"/>
            <w:bCs w:val="0"/>
            <w:noProof/>
          </w:rPr>
          <w:t>Figure 9. Groth16 protocol performance data after running 10,000 querie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7 \h </w:instrText>
        </w:r>
        <w:r w:rsidRPr="009870E5">
          <w:rPr>
            <w:b w:val="0"/>
            <w:bCs w:val="0"/>
            <w:noProof/>
            <w:webHidden/>
          </w:rPr>
        </w:r>
        <w:r w:rsidRPr="009870E5">
          <w:rPr>
            <w:b w:val="0"/>
            <w:bCs w:val="0"/>
            <w:noProof/>
            <w:webHidden/>
          </w:rPr>
          <w:fldChar w:fldCharType="separate"/>
        </w:r>
        <w:r w:rsidRPr="009870E5">
          <w:rPr>
            <w:b w:val="0"/>
            <w:bCs w:val="0"/>
            <w:noProof/>
            <w:webHidden/>
          </w:rPr>
          <w:t>28</w:t>
        </w:r>
        <w:r w:rsidRPr="009870E5">
          <w:rPr>
            <w:b w:val="0"/>
            <w:bCs w:val="0"/>
            <w:noProof/>
            <w:webHidden/>
          </w:rPr>
          <w:fldChar w:fldCharType="end"/>
        </w:r>
      </w:hyperlink>
    </w:p>
    <w:p w14:paraId="4F72E603" w14:textId="6C2A9026"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8" w:history="1">
        <w:r w:rsidRPr="009870E5">
          <w:rPr>
            <w:rStyle w:val="Hyperlink"/>
            <w:b w:val="0"/>
            <w:bCs w:val="0"/>
            <w:noProof/>
          </w:rPr>
          <w:t>Figure 10. Groth16 protocol performance data after running 10,000 queries grouped by millisecond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8 \h </w:instrText>
        </w:r>
        <w:r w:rsidRPr="009870E5">
          <w:rPr>
            <w:b w:val="0"/>
            <w:bCs w:val="0"/>
            <w:noProof/>
            <w:webHidden/>
          </w:rPr>
        </w:r>
        <w:r w:rsidRPr="009870E5">
          <w:rPr>
            <w:b w:val="0"/>
            <w:bCs w:val="0"/>
            <w:noProof/>
            <w:webHidden/>
          </w:rPr>
          <w:fldChar w:fldCharType="separate"/>
        </w:r>
        <w:r w:rsidRPr="009870E5">
          <w:rPr>
            <w:b w:val="0"/>
            <w:bCs w:val="0"/>
            <w:noProof/>
            <w:webHidden/>
          </w:rPr>
          <w:t>29</w:t>
        </w:r>
        <w:r w:rsidRPr="009870E5">
          <w:rPr>
            <w:b w:val="0"/>
            <w:bCs w:val="0"/>
            <w:noProof/>
            <w:webHidden/>
          </w:rPr>
          <w:fldChar w:fldCharType="end"/>
        </w:r>
      </w:hyperlink>
    </w:p>
    <w:p w14:paraId="05EECE1F" w14:textId="28CCC287"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89" w:history="1">
        <w:r w:rsidRPr="009870E5">
          <w:rPr>
            <w:rStyle w:val="Hyperlink"/>
            <w:b w:val="0"/>
            <w:bCs w:val="0"/>
            <w:noProof/>
          </w:rPr>
          <w:t>Figure 11. Fflonk protocol performance data after running 10,000 querie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89 \h </w:instrText>
        </w:r>
        <w:r w:rsidRPr="009870E5">
          <w:rPr>
            <w:b w:val="0"/>
            <w:bCs w:val="0"/>
            <w:noProof/>
            <w:webHidden/>
          </w:rPr>
        </w:r>
        <w:r w:rsidRPr="009870E5">
          <w:rPr>
            <w:b w:val="0"/>
            <w:bCs w:val="0"/>
            <w:noProof/>
            <w:webHidden/>
          </w:rPr>
          <w:fldChar w:fldCharType="separate"/>
        </w:r>
        <w:r w:rsidRPr="009870E5">
          <w:rPr>
            <w:b w:val="0"/>
            <w:bCs w:val="0"/>
            <w:noProof/>
            <w:webHidden/>
          </w:rPr>
          <w:t>29</w:t>
        </w:r>
        <w:r w:rsidRPr="009870E5">
          <w:rPr>
            <w:b w:val="0"/>
            <w:bCs w:val="0"/>
            <w:noProof/>
            <w:webHidden/>
          </w:rPr>
          <w:fldChar w:fldCharType="end"/>
        </w:r>
      </w:hyperlink>
    </w:p>
    <w:p w14:paraId="35662440" w14:textId="2C79B25D"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0" w:history="1">
        <w:r w:rsidRPr="009870E5">
          <w:rPr>
            <w:rStyle w:val="Hyperlink"/>
            <w:b w:val="0"/>
            <w:bCs w:val="0"/>
            <w:noProof/>
          </w:rPr>
          <w:t>Figure 12. Fflonk protocol performance data after running 10,000 queries grouped by millisecond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0 \h </w:instrText>
        </w:r>
        <w:r w:rsidRPr="009870E5">
          <w:rPr>
            <w:b w:val="0"/>
            <w:bCs w:val="0"/>
            <w:noProof/>
            <w:webHidden/>
          </w:rPr>
        </w:r>
        <w:r w:rsidRPr="009870E5">
          <w:rPr>
            <w:b w:val="0"/>
            <w:bCs w:val="0"/>
            <w:noProof/>
            <w:webHidden/>
          </w:rPr>
          <w:fldChar w:fldCharType="separate"/>
        </w:r>
        <w:r w:rsidRPr="009870E5">
          <w:rPr>
            <w:b w:val="0"/>
            <w:bCs w:val="0"/>
            <w:noProof/>
            <w:webHidden/>
          </w:rPr>
          <w:t>30</w:t>
        </w:r>
        <w:r w:rsidRPr="009870E5">
          <w:rPr>
            <w:b w:val="0"/>
            <w:bCs w:val="0"/>
            <w:noProof/>
            <w:webHidden/>
          </w:rPr>
          <w:fldChar w:fldCharType="end"/>
        </w:r>
      </w:hyperlink>
    </w:p>
    <w:p w14:paraId="2A896C70" w14:textId="5F68CCC4"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1" w:history="1">
        <w:r w:rsidRPr="009870E5">
          <w:rPr>
            <w:rStyle w:val="Hyperlink"/>
            <w:b w:val="0"/>
            <w:bCs w:val="0"/>
            <w:noProof/>
          </w:rPr>
          <w:t>Figure 13. The expected cube is exposed to release the pubic signal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1 \h </w:instrText>
        </w:r>
        <w:r w:rsidRPr="009870E5">
          <w:rPr>
            <w:b w:val="0"/>
            <w:bCs w:val="0"/>
            <w:noProof/>
            <w:webHidden/>
          </w:rPr>
        </w:r>
        <w:r w:rsidRPr="009870E5">
          <w:rPr>
            <w:b w:val="0"/>
            <w:bCs w:val="0"/>
            <w:noProof/>
            <w:webHidden/>
          </w:rPr>
          <w:fldChar w:fldCharType="separate"/>
        </w:r>
        <w:r w:rsidRPr="009870E5">
          <w:rPr>
            <w:b w:val="0"/>
            <w:bCs w:val="0"/>
            <w:noProof/>
            <w:webHidden/>
          </w:rPr>
          <w:t>37</w:t>
        </w:r>
        <w:r w:rsidRPr="009870E5">
          <w:rPr>
            <w:b w:val="0"/>
            <w:bCs w:val="0"/>
            <w:noProof/>
            <w:webHidden/>
          </w:rPr>
          <w:fldChar w:fldCharType="end"/>
        </w:r>
      </w:hyperlink>
    </w:p>
    <w:p w14:paraId="7511DF93" w14:textId="107908CB"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2" w:history="1">
        <w:r w:rsidRPr="009870E5">
          <w:rPr>
            <w:rStyle w:val="Hyperlink"/>
            <w:b w:val="0"/>
            <w:bCs w:val="0"/>
            <w:noProof/>
          </w:rPr>
          <w:t>Figure 14. Verification key output. This value was hard coded in the smart contract for ZKPs verification.</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2 \h </w:instrText>
        </w:r>
        <w:r w:rsidRPr="009870E5">
          <w:rPr>
            <w:b w:val="0"/>
            <w:bCs w:val="0"/>
            <w:noProof/>
            <w:webHidden/>
          </w:rPr>
        </w:r>
        <w:r w:rsidRPr="009870E5">
          <w:rPr>
            <w:b w:val="0"/>
            <w:bCs w:val="0"/>
            <w:noProof/>
            <w:webHidden/>
          </w:rPr>
          <w:fldChar w:fldCharType="separate"/>
        </w:r>
        <w:r w:rsidRPr="009870E5">
          <w:rPr>
            <w:b w:val="0"/>
            <w:bCs w:val="0"/>
            <w:noProof/>
            <w:webHidden/>
          </w:rPr>
          <w:t>37</w:t>
        </w:r>
        <w:r w:rsidRPr="009870E5">
          <w:rPr>
            <w:b w:val="0"/>
            <w:bCs w:val="0"/>
            <w:noProof/>
            <w:webHidden/>
          </w:rPr>
          <w:fldChar w:fldCharType="end"/>
        </w:r>
      </w:hyperlink>
    </w:p>
    <w:p w14:paraId="49BAF0E7" w14:textId="0CD0ED00"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3" w:history="1">
        <w:r w:rsidRPr="009870E5">
          <w:rPr>
            <w:rStyle w:val="Hyperlink"/>
            <w:b w:val="0"/>
            <w:bCs w:val="0"/>
            <w:noProof/>
          </w:rPr>
          <w:t>Figure 15. File public.json with the public signal value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3 \h </w:instrText>
        </w:r>
        <w:r w:rsidRPr="009870E5">
          <w:rPr>
            <w:b w:val="0"/>
            <w:bCs w:val="0"/>
            <w:noProof/>
            <w:webHidden/>
          </w:rPr>
        </w:r>
        <w:r w:rsidRPr="009870E5">
          <w:rPr>
            <w:b w:val="0"/>
            <w:bCs w:val="0"/>
            <w:noProof/>
            <w:webHidden/>
          </w:rPr>
          <w:fldChar w:fldCharType="separate"/>
        </w:r>
        <w:r w:rsidRPr="009870E5">
          <w:rPr>
            <w:b w:val="0"/>
            <w:bCs w:val="0"/>
            <w:noProof/>
            <w:webHidden/>
          </w:rPr>
          <w:t>37</w:t>
        </w:r>
        <w:r w:rsidRPr="009870E5">
          <w:rPr>
            <w:b w:val="0"/>
            <w:bCs w:val="0"/>
            <w:noProof/>
            <w:webHidden/>
          </w:rPr>
          <w:fldChar w:fldCharType="end"/>
        </w:r>
      </w:hyperlink>
    </w:p>
    <w:p w14:paraId="23B8BA57" w14:textId="05F59A69"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4" w:history="1">
        <w:r w:rsidRPr="009870E5">
          <w:rPr>
            <w:rStyle w:val="Hyperlink"/>
            <w:b w:val="0"/>
            <w:bCs w:val="0"/>
            <w:noProof/>
          </w:rPr>
          <w:t>Figure 16. File proof.json generated storing the proof value to be used at the smart contracts for ZKPs verification.</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4 \h </w:instrText>
        </w:r>
        <w:r w:rsidRPr="009870E5">
          <w:rPr>
            <w:b w:val="0"/>
            <w:bCs w:val="0"/>
            <w:noProof/>
            <w:webHidden/>
          </w:rPr>
        </w:r>
        <w:r w:rsidRPr="009870E5">
          <w:rPr>
            <w:b w:val="0"/>
            <w:bCs w:val="0"/>
            <w:noProof/>
            <w:webHidden/>
          </w:rPr>
          <w:fldChar w:fldCharType="separate"/>
        </w:r>
        <w:r w:rsidRPr="009870E5">
          <w:rPr>
            <w:b w:val="0"/>
            <w:bCs w:val="0"/>
            <w:noProof/>
            <w:webHidden/>
          </w:rPr>
          <w:t>38</w:t>
        </w:r>
        <w:r w:rsidRPr="009870E5">
          <w:rPr>
            <w:b w:val="0"/>
            <w:bCs w:val="0"/>
            <w:noProof/>
            <w:webHidden/>
          </w:rPr>
          <w:fldChar w:fldCharType="end"/>
        </w:r>
      </w:hyperlink>
    </w:p>
    <w:p w14:paraId="00D16F14" w14:textId="098FA151"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5" w:history="1">
        <w:r w:rsidRPr="009870E5">
          <w:rPr>
            <w:rStyle w:val="Hyperlink"/>
            <w:b w:val="0"/>
            <w:bCs w:val="0"/>
            <w:noProof/>
          </w:rPr>
          <w:t>Figure 17. File input.json with the public and private inputs.</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5 \h </w:instrText>
        </w:r>
        <w:r w:rsidRPr="009870E5">
          <w:rPr>
            <w:b w:val="0"/>
            <w:bCs w:val="0"/>
            <w:noProof/>
            <w:webHidden/>
          </w:rPr>
        </w:r>
        <w:r w:rsidRPr="009870E5">
          <w:rPr>
            <w:b w:val="0"/>
            <w:bCs w:val="0"/>
            <w:noProof/>
            <w:webHidden/>
          </w:rPr>
          <w:fldChar w:fldCharType="separate"/>
        </w:r>
        <w:r w:rsidRPr="009870E5">
          <w:rPr>
            <w:b w:val="0"/>
            <w:bCs w:val="0"/>
            <w:noProof/>
            <w:webHidden/>
          </w:rPr>
          <w:t>38</w:t>
        </w:r>
        <w:r w:rsidRPr="009870E5">
          <w:rPr>
            <w:b w:val="0"/>
            <w:bCs w:val="0"/>
            <w:noProof/>
            <w:webHidden/>
          </w:rPr>
          <w:fldChar w:fldCharType="end"/>
        </w:r>
      </w:hyperlink>
    </w:p>
    <w:p w14:paraId="7D9F1313" w14:textId="25C14D2C"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6" w:history="1">
        <w:r w:rsidRPr="009870E5">
          <w:rPr>
            <w:rStyle w:val="Hyperlink"/>
            <w:b w:val="0"/>
            <w:bCs w:val="0"/>
            <w:noProof/>
          </w:rPr>
          <w:t>Figure 18. Require JavaScript functionality to include a module in the code.</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6 \h </w:instrText>
        </w:r>
        <w:r w:rsidRPr="009870E5">
          <w:rPr>
            <w:b w:val="0"/>
            <w:bCs w:val="0"/>
            <w:noProof/>
            <w:webHidden/>
          </w:rPr>
        </w:r>
        <w:r w:rsidRPr="009870E5">
          <w:rPr>
            <w:b w:val="0"/>
            <w:bCs w:val="0"/>
            <w:noProof/>
            <w:webHidden/>
          </w:rPr>
          <w:fldChar w:fldCharType="separate"/>
        </w:r>
        <w:r w:rsidRPr="009870E5">
          <w:rPr>
            <w:b w:val="0"/>
            <w:bCs w:val="0"/>
            <w:noProof/>
            <w:webHidden/>
          </w:rPr>
          <w:t>38</w:t>
        </w:r>
        <w:r w:rsidRPr="009870E5">
          <w:rPr>
            <w:b w:val="0"/>
            <w:bCs w:val="0"/>
            <w:noProof/>
            <w:webHidden/>
          </w:rPr>
          <w:fldChar w:fldCharType="end"/>
        </w:r>
      </w:hyperlink>
    </w:p>
    <w:p w14:paraId="5AABC4AD" w14:textId="292CF719"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7" w:history="1">
        <w:r w:rsidRPr="009870E5">
          <w:rPr>
            <w:rStyle w:val="Hyperlink"/>
            <w:b w:val="0"/>
            <w:bCs w:val="0"/>
            <w:noProof/>
          </w:rPr>
          <w:t>Figure 19. The energy and apartment smart-contracts configuration file package.json is shown with snarkjs library added as a dependency.</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7 \h </w:instrText>
        </w:r>
        <w:r w:rsidRPr="009870E5">
          <w:rPr>
            <w:b w:val="0"/>
            <w:bCs w:val="0"/>
            <w:noProof/>
            <w:webHidden/>
          </w:rPr>
        </w:r>
        <w:r w:rsidRPr="009870E5">
          <w:rPr>
            <w:b w:val="0"/>
            <w:bCs w:val="0"/>
            <w:noProof/>
            <w:webHidden/>
          </w:rPr>
          <w:fldChar w:fldCharType="separate"/>
        </w:r>
        <w:r w:rsidRPr="009870E5">
          <w:rPr>
            <w:b w:val="0"/>
            <w:bCs w:val="0"/>
            <w:noProof/>
            <w:webHidden/>
          </w:rPr>
          <w:t>38</w:t>
        </w:r>
        <w:r w:rsidRPr="009870E5">
          <w:rPr>
            <w:b w:val="0"/>
            <w:bCs w:val="0"/>
            <w:noProof/>
            <w:webHidden/>
          </w:rPr>
          <w:fldChar w:fldCharType="end"/>
        </w:r>
      </w:hyperlink>
    </w:p>
    <w:p w14:paraId="0AA50122" w14:textId="2123F1EC"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8" w:history="1">
        <w:r w:rsidRPr="009870E5">
          <w:rPr>
            <w:rStyle w:val="Hyperlink"/>
            <w:b w:val="0"/>
            <w:bCs w:val="0"/>
            <w:noProof/>
          </w:rPr>
          <w:t>Figure 20. Energy smart contract CreateAsset defines the apartment structure.</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8 \h </w:instrText>
        </w:r>
        <w:r w:rsidRPr="009870E5">
          <w:rPr>
            <w:b w:val="0"/>
            <w:bCs w:val="0"/>
            <w:noProof/>
            <w:webHidden/>
          </w:rPr>
        </w:r>
        <w:r w:rsidRPr="009870E5">
          <w:rPr>
            <w:b w:val="0"/>
            <w:bCs w:val="0"/>
            <w:noProof/>
            <w:webHidden/>
          </w:rPr>
          <w:fldChar w:fldCharType="separate"/>
        </w:r>
        <w:r w:rsidRPr="009870E5">
          <w:rPr>
            <w:b w:val="0"/>
            <w:bCs w:val="0"/>
            <w:noProof/>
            <w:webHidden/>
          </w:rPr>
          <w:t>39</w:t>
        </w:r>
        <w:r w:rsidRPr="009870E5">
          <w:rPr>
            <w:b w:val="0"/>
            <w:bCs w:val="0"/>
            <w:noProof/>
            <w:webHidden/>
          </w:rPr>
          <w:fldChar w:fldCharType="end"/>
        </w:r>
      </w:hyperlink>
    </w:p>
    <w:p w14:paraId="7729387C" w14:textId="4552C612"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399" w:history="1">
        <w:r w:rsidRPr="009870E5">
          <w:rPr>
            <w:rStyle w:val="Hyperlink"/>
            <w:b w:val="0"/>
            <w:bCs w:val="0"/>
            <w:noProof/>
          </w:rPr>
          <w:t>Figure 21. Apartment smart contract function QueryEnergyUsage returns the energy used in each apartment.</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399 \h </w:instrText>
        </w:r>
        <w:r w:rsidRPr="009870E5">
          <w:rPr>
            <w:b w:val="0"/>
            <w:bCs w:val="0"/>
            <w:noProof/>
            <w:webHidden/>
          </w:rPr>
        </w:r>
        <w:r w:rsidRPr="009870E5">
          <w:rPr>
            <w:b w:val="0"/>
            <w:bCs w:val="0"/>
            <w:noProof/>
            <w:webHidden/>
          </w:rPr>
          <w:fldChar w:fldCharType="separate"/>
        </w:r>
        <w:r w:rsidRPr="009870E5">
          <w:rPr>
            <w:b w:val="0"/>
            <w:bCs w:val="0"/>
            <w:noProof/>
            <w:webHidden/>
          </w:rPr>
          <w:t>39</w:t>
        </w:r>
        <w:r w:rsidRPr="009870E5">
          <w:rPr>
            <w:b w:val="0"/>
            <w:bCs w:val="0"/>
            <w:noProof/>
            <w:webHidden/>
          </w:rPr>
          <w:fldChar w:fldCharType="end"/>
        </w:r>
      </w:hyperlink>
    </w:p>
    <w:p w14:paraId="0368E3AA" w14:textId="296F9811"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0" w:history="1">
        <w:r w:rsidRPr="009870E5">
          <w:rPr>
            <w:rStyle w:val="Hyperlink"/>
            <w:b w:val="0"/>
            <w:bCs w:val="0"/>
            <w:noProof/>
          </w:rPr>
          <w:t>Figure 22. CreateAsset function in Energy smart contract.</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0 \h </w:instrText>
        </w:r>
        <w:r w:rsidRPr="009870E5">
          <w:rPr>
            <w:b w:val="0"/>
            <w:bCs w:val="0"/>
            <w:noProof/>
            <w:webHidden/>
          </w:rPr>
        </w:r>
        <w:r w:rsidRPr="009870E5">
          <w:rPr>
            <w:b w:val="0"/>
            <w:bCs w:val="0"/>
            <w:noProof/>
            <w:webHidden/>
          </w:rPr>
          <w:fldChar w:fldCharType="separate"/>
        </w:r>
        <w:r w:rsidRPr="009870E5">
          <w:rPr>
            <w:b w:val="0"/>
            <w:bCs w:val="0"/>
            <w:noProof/>
            <w:webHidden/>
          </w:rPr>
          <w:t>39</w:t>
        </w:r>
        <w:r w:rsidRPr="009870E5">
          <w:rPr>
            <w:b w:val="0"/>
            <w:bCs w:val="0"/>
            <w:noProof/>
            <w:webHidden/>
          </w:rPr>
          <w:fldChar w:fldCharType="end"/>
        </w:r>
      </w:hyperlink>
    </w:p>
    <w:p w14:paraId="69F2928C" w14:textId="0B95C48E"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1" w:history="1">
        <w:r w:rsidRPr="009870E5">
          <w:rPr>
            <w:rStyle w:val="Hyperlink"/>
            <w:b w:val="0"/>
            <w:bCs w:val="0"/>
            <w:noProof/>
          </w:rPr>
          <w:t>Figure 23. GetEnergyUsage in energy smart contract.</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1 \h </w:instrText>
        </w:r>
        <w:r w:rsidRPr="009870E5">
          <w:rPr>
            <w:b w:val="0"/>
            <w:bCs w:val="0"/>
            <w:noProof/>
            <w:webHidden/>
          </w:rPr>
        </w:r>
        <w:r w:rsidRPr="009870E5">
          <w:rPr>
            <w:b w:val="0"/>
            <w:bCs w:val="0"/>
            <w:noProof/>
            <w:webHidden/>
          </w:rPr>
          <w:fldChar w:fldCharType="separate"/>
        </w:r>
        <w:r w:rsidRPr="009870E5">
          <w:rPr>
            <w:b w:val="0"/>
            <w:bCs w:val="0"/>
            <w:noProof/>
            <w:webHidden/>
          </w:rPr>
          <w:t>40</w:t>
        </w:r>
        <w:r w:rsidRPr="009870E5">
          <w:rPr>
            <w:b w:val="0"/>
            <w:bCs w:val="0"/>
            <w:noProof/>
            <w:webHidden/>
          </w:rPr>
          <w:fldChar w:fldCharType="end"/>
        </w:r>
      </w:hyperlink>
    </w:p>
    <w:p w14:paraId="19ED01FE" w14:textId="56A9BB71"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2" w:history="1">
        <w:r w:rsidRPr="009870E5">
          <w:rPr>
            <w:rStyle w:val="Hyperlink"/>
            <w:b w:val="0"/>
            <w:bCs w:val="0"/>
            <w:noProof/>
          </w:rPr>
          <w:t>Figure 24. VerifyPlonk function code.</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2 \h </w:instrText>
        </w:r>
        <w:r w:rsidRPr="009870E5">
          <w:rPr>
            <w:b w:val="0"/>
            <w:bCs w:val="0"/>
            <w:noProof/>
            <w:webHidden/>
          </w:rPr>
        </w:r>
        <w:r w:rsidRPr="009870E5">
          <w:rPr>
            <w:b w:val="0"/>
            <w:bCs w:val="0"/>
            <w:noProof/>
            <w:webHidden/>
          </w:rPr>
          <w:fldChar w:fldCharType="separate"/>
        </w:r>
        <w:r w:rsidRPr="009870E5">
          <w:rPr>
            <w:b w:val="0"/>
            <w:bCs w:val="0"/>
            <w:noProof/>
            <w:webHidden/>
          </w:rPr>
          <w:t>40</w:t>
        </w:r>
        <w:r w:rsidRPr="009870E5">
          <w:rPr>
            <w:b w:val="0"/>
            <w:bCs w:val="0"/>
            <w:noProof/>
            <w:webHidden/>
          </w:rPr>
          <w:fldChar w:fldCharType="end"/>
        </w:r>
      </w:hyperlink>
    </w:p>
    <w:p w14:paraId="34722DCA" w14:textId="16A374DB"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3" w:history="1">
        <w:r w:rsidRPr="009870E5">
          <w:rPr>
            <w:rStyle w:val="Hyperlink"/>
            <w:b w:val="0"/>
            <w:bCs w:val="0"/>
            <w:noProof/>
          </w:rPr>
          <w:t>Figure 25. VerifyGroth16 function code.</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3 \h </w:instrText>
        </w:r>
        <w:r w:rsidRPr="009870E5">
          <w:rPr>
            <w:b w:val="0"/>
            <w:bCs w:val="0"/>
            <w:noProof/>
            <w:webHidden/>
          </w:rPr>
        </w:r>
        <w:r w:rsidRPr="009870E5">
          <w:rPr>
            <w:b w:val="0"/>
            <w:bCs w:val="0"/>
            <w:noProof/>
            <w:webHidden/>
          </w:rPr>
          <w:fldChar w:fldCharType="separate"/>
        </w:r>
        <w:r w:rsidRPr="009870E5">
          <w:rPr>
            <w:b w:val="0"/>
            <w:bCs w:val="0"/>
            <w:noProof/>
            <w:webHidden/>
          </w:rPr>
          <w:t>40</w:t>
        </w:r>
        <w:r w:rsidRPr="009870E5">
          <w:rPr>
            <w:b w:val="0"/>
            <w:bCs w:val="0"/>
            <w:noProof/>
            <w:webHidden/>
          </w:rPr>
          <w:fldChar w:fldCharType="end"/>
        </w:r>
      </w:hyperlink>
    </w:p>
    <w:p w14:paraId="1B5360EC" w14:textId="28FC36AC"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4" w:history="1">
        <w:r w:rsidRPr="009870E5">
          <w:rPr>
            <w:rStyle w:val="Hyperlink"/>
            <w:b w:val="0"/>
            <w:bCs w:val="0"/>
            <w:noProof/>
          </w:rPr>
          <w:t>Figure 26. VerifyFflonk function code.</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4 \h </w:instrText>
        </w:r>
        <w:r w:rsidRPr="009870E5">
          <w:rPr>
            <w:b w:val="0"/>
            <w:bCs w:val="0"/>
            <w:noProof/>
            <w:webHidden/>
          </w:rPr>
        </w:r>
        <w:r w:rsidRPr="009870E5">
          <w:rPr>
            <w:b w:val="0"/>
            <w:bCs w:val="0"/>
            <w:noProof/>
            <w:webHidden/>
          </w:rPr>
          <w:fldChar w:fldCharType="separate"/>
        </w:r>
        <w:r w:rsidRPr="009870E5">
          <w:rPr>
            <w:b w:val="0"/>
            <w:bCs w:val="0"/>
            <w:noProof/>
            <w:webHidden/>
          </w:rPr>
          <w:t>40</w:t>
        </w:r>
        <w:r w:rsidRPr="009870E5">
          <w:rPr>
            <w:b w:val="0"/>
            <w:bCs w:val="0"/>
            <w:noProof/>
            <w:webHidden/>
          </w:rPr>
          <w:fldChar w:fldCharType="end"/>
        </w:r>
      </w:hyperlink>
    </w:p>
    <w:p w14:paraId="68B9FC99" w14:textId="53C5CDA7"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5" w:history="1">
        <w:r w:rsidRPr="009870E5">
          <w:rPr>
            <w:rStyle w:val="Hyperlink"/>
            <w:b w:val="0"/>
            <w:bCs w:val="0"/>
            <w:noProof/>
          </w:rPr>
          <w:t>Figure 27. NodeJS application createAsset function for creating apartments with energy usage random integer value in apartment smart contract.</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5 \h </w:instrText>
        </w:r>
        <w:r w:rsidRPr="009870E5">
          <w:rPr>
            <w:b w:val="0"/>
            <w:bCs w:val="0"/>
            <w:noProof/>
            <w:webHidden/>
          </w:rPr>
        </w:r>
        <w:r w:rsidRPr="009870E5">
          <w:rPr>
            <w:b w:val="0"/>
            <w:bCs w:val="0"/>
            <w:noProof/>
            <w:webHidden/>
          </w:rPr>
          <w:fldChar w:fldCharType="separate"/>
        </w:r>
        <w:r w:rsidRPr="009870E5">
          <w:rPr>
            <w:b w:val="0"/>
            <w:bCs w:val="0"/>
            <w:noProof/>
            <w:webHidden/>
          </w:rPr>
          <w:t>41</w:t>
        </w:r>
        <w:r w:rsidRPr="009870E5">
          <w:rPr>
            <w:b w:val="0"/>
            <w:bCs w:val="0"/>
            <w:noProof/>
            <w:webHidden/>
          </w:rPr>
          <w:fldChar w:fldCharType="end"/>
        </w:r>
      </w:hyperlink>
    </w:p>
    <w:p w14:paraId="421C62A2" w14:textId="16D0B578"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6" w:history="1">
        <w:r w:rsidRPr="009870E5">
          <w:rPr>
            <w:rStyle w:val="Hyperlink"/>
            <w:b w:val="0"/>
            <w:bCs w:val="0"/>
            <w:noProof/>
          </w:rPr>
          <w:t>Figure 28. NodeJS application createAsset function for creating apartments with energy usage value equal 0 in energy smart contract.</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6 \h </w:instrText>
        </w:r>
        <w:r w:rsidRPr="009870E5">
          <w:rPr>
            <w:b w:val="0"/>
            <w:bCs w:val="0"/>
            <w:noProof/>
            <w:webHidden/>
          </w:rPr>
        </w:r>
        <w:r w:rsidRPr="009870E5">
          <w:rPr>
            <w:b w:val="0"/>
            <w:bCs w:val="0"/>
            <w:noProof/>
            <w:webHidden/>
          </w:rPr>
          <w:fldChar w:fldCharType="separate"/>
        </w:r>
        <w:r w:rsidRPr="009870E5">
          <w:rPr>
            <w:b w:val="0"/>
            <w:bCs w:val="0"/>
            <w:noProof/>
            <w:webHidden/>
          </w:rPr>
          <w:t>41</w:t>
        </w:r>
        <w:r w:rsidRPr="009870E5">
          <w:rPr>
            <w:b w:val="0"/>
            <w:bCs w:val="0"/>
            <w:noProof/>
            <w:webHidden/>
          </w:rPr>
          <w:fldChar w:fldCharType="end"/>
        </w:r>
      </w:hyperlink>
    </w:p>
    <w:p w14:paraId="5600ADA7" w14:textId="1C0B758C"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7" w:history="1">
        <w:r w:rsidRPr="009870E5">
          <w:rPr>
            <w:rStyle w:val="Hyperlink"/>
            <w:b w:val="0"/>
            <w:bCs w:val="0"/>
            <w:noProof/>
          </w:rPr>
          <w:t>Figure 29. Energy NodeJS application updateAsset triggers the process of fetching energy usage from apartment smart contract.</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7 \h </w:instrText>
        </w:r>
        <w:r w:rsidRPr="009870E5">
          <w:rPr>
            <w:b w:val="0"/>
            <w:bCs w:val="0"/>
            <w:noProof/>
            <w:webHidden/>
          </w:rPr>
        </w:r>
        <w:r w:rsidRPr="009870E5">
          <w:rPr>
            <w:b w:val="0"/>
            <w:bCs w:val="0"/>
            <w:noProof/>
            <w:webHidden/>
          </w:rPr>
          <w:fldChar w:fldCharType="separate"/>
        </w:r>
        <w:r w:rsidRPr="009870E5">
          <w:rPr>
            <w:b w:val="0"/>
            <w:bCs w:val="0"/>
            <w:noProof/>
            <w:webHidden/>
          </w:rPr>
          <w:t>42</w:t>
        </w:r>
        <w:r w:rsidRPr="009870E5">
          <w:rPr>
            <w:b w:val="0"/>
            <w:bCs w:val="0"/>
            <w:noProof/>
            <w:webHidden/>
          </w:rPr>
          <w:fldChar w:fldCharType="end"/>
        </w:r>
      </w:hyperlink>
    </w:p>
    <w:p w14:paraId="7312C079" w14:textId="3F1D7317"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8" w:history="1">
        <w:r w:rsidRPr="009870E5">
          <w:rPr>
            <w:rStyle w:val="Hyperlink"/>
            <w:b w:val="0"/>
            <w:bCs w:val="0"/>
            <w:noProof/>
          </w:rPr>
          <w:t>Figure 30. Energy NodeJS application oracleUpdateAsset function.</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8 \h </w:instrText>
        </w:r>
        <w:r w:rsidRPr="009870E5">
          <w:rPr>
            <w:b w:val="0"/>
            <w:bCs w:val="0"/>
            <w:noProof/>
            <w:webHidden/>
          </w:rPr>
        </w:r>
        <w:r w:rsidRPr="009870E5">
          <w:rPr>
            <w:b w:val="0"/>
            <w:bCs w:val="0"/>
            <w:noProof/>
            <w:webHidden/>
          </w:rPr>
          <w:fldChar w:fldCharType="separate"/>
        </w:r>
        <w:r w:rsidRPr="009870E5">
          <w:rPr>
            <w:b w:val="0"/>
            <w:bCs w:val="0"/>
            <w:noProof/>
            <w:webHidden/>
          </w:rPr>
          <w:t>42</w:t>
        </w:r>
        <w:r w:rsidRPr="009870E5">
          <w:rPr>
            <w:b w:val="0"/>
            <w:bCs w:val="0"/>
            <w:noProof/>
            <w:webHidden/>
          </w:rPr>
          <w:fldChar w:fldCharType="end"/>
        </w:r>
      </w:hyperlink>
    </w:p>
    <w:p w14:paraId="316ED5DF" w14:textId="759487F5"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09" w:history="1">
        <w:r w:rsidRPr="009870E5">
          <w:rPr>
            <w:rStyle w:val="Hyperlink"/>
            <w:b w:val="0"/>
            <w:bCs w:val="0"/>
            <w:noProof/>
          </w:rPr>
          <w:t>Figure 31. Energy NodeJS application CallOracle function.</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09 \h </w:instrText>
        </w:r>
        <w:r w:rsidRPr="009870E5">
          <w:rPr>
            <w:b w:val="0"/>
            <w:bCs w:val="0"/>
            <w:noProof/>
            <w:webHidden/>
          </w:rPr>
        </w:r>
        <w:r w:rsidRPr="009870E5">
          <w:rPr>
            <w:b w:val="0"/>
            <w:bCs w:val="0"/>
            <w:noProof/>
            <w:webHidden/>
          </w:rPr>
          <w:fldChar w:fldCharType="separate"/>
        </w:r>
        <w:r w:rsidRPr="009870E5">
          <w:rPr>
            <w:b w:val="0"/>
            <w:bCs w:val="0"/>
            <w:noProof/>
            <w:webHidden/>
          </w:rPr>
          <w:t>42</w:t>
        </w:r>
        <w:r w:rsidRPr="009870E5">
          <w:rPr>
            <w:b w:val="0"/>
            <w:bCs w:val="0"/>
            <w:noProof/>
            <w:webHidden/>
          </w:rPr>
          <w:fldChar w:fldCharType="end"/>
        </w:r>
      </w:hyperlink>
    </w:p>
    <w:p w14:paraId="040FA5DB" w14:textId="694BE673"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0" w:history="1">
        <w:r w:rsidRPr="009870E5">
          <w:rPr>
            <w:rStyle w:val="Hyperlink"/>
            <w:b w:val="0"/>
            <w:bCs w:val="0"/>
            <w:noProof/>
          </w:rPr>
          <w:t>Figure 32. Energy smart contract OracleUpdateAsset function.</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0 \h </w:instrText>
        </w:r>
        <w:r w:rsidRPr="009870E5">
          <w:rPr>
            <w:b w:val="0"/>
            <w:bCs w:val="0"/>
            <w:noProof/>
            <w:webHidden/>
          </w:rPr>
        </w:r>
        <w:r w:rsidRPr="009870E5">
          <w:rPr>
            <w:b w:val="0"/>
            <w:bCs w:val="0"/>
            <w:noProof/>
            <w:webHidden/>
          </w:rPr>
          <w:fldChar w:fldCharType="separate"/>
        </w:r>
        <w:r w:rsidRPr="009870E5">
          <w:rPr>
            <w:b w:val="0"/>
            <w:bCs w:val="0"/>
            <w:noProof/>
            <w:webHidden/>
          </w:rPr>
          <w:t>43</w:t>
        </w:r>
        <w:r w:rsidRPr="009870E5">
          <w:rPr>
            <w:b w:val="0"/>
            <w:bCs w:val="0"/>
            <w:noProof/>
            <w:webHidden/>
          </w:rPr>
          <w:fldChar w:fldCharType="end"/>
        </w:r>
      </w:hyperlink>
    </w:p>
    <w:p w14:paraId="675A6DDD" w14:textId="06C6E661"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1" w:history="1">
        <w:r w:rsidRPr="009870E5">
          <w:rPr>
            <w:rStyle w:val="Hyperlink"/>
            <w:b w:val="0"/>
            <w:bCs w:val="0"/>
            <w:noProof/>
          </w:rPr>
          <w:t>Figure 33. Apartment smart contract CreateAsset function terminal output.</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1 \h </w:instrText>
        </w:r>
        <w:r w:rsidRPr="009870E5">
          <w:rPr>
            <w:b w:val="0"/>
            <w:bCs w:val="0"/>
            <w:noProof/>
            <w:webHidden/>
          </w:rPr>
        </w:r>
        <w:r w:rsidRPr="009870E5">
          <w:rPr>
            <w:b w:val="0"/>
            <w:bCs w:val="0"/>
            <w:noProof/>
            <w:webHidden/>
          </w:rPr>
          <w:fldChar w:fldCharType="separate"/>
        </w:r>
        <w:r w:rsidRPr="009870E5">
          <w:rPr>
            <w:b w:val="0"/>
            <w:bCs w:val="0"/>
            <w:noProof/>
            <w:webHidden/>
          </w:rPr>
          <w:t>43</w:t>
        </w:r>
        <w:r w:rsidRPr="009870E5">
          <w:rPr>
            <w:b w:val="0"/>
            <w:bCs w:val="0"/>
            <w:noProof/>
            <w:webHidden/>
          </w:rPr>
          <w:fldChar w:fldCharType="end"/>
        </w:r>
      </w:hyperlink>
    </w:p>
    <w:p w14:paraId="1335B70A" w14:textId="156D52B4"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2" w:history="1">
        <w:r w:rsidRPr="009870E5">
          <w:rPr>
            <w:rStyle w:val="Hyperlink"/>
            <w:b w:val="0"/>
            <w:bCs w:val="0"/>
            <w:noProof/>
          </w:rPr>
          <w:t>Figure 34. Energy smart contract function CreateAsset with EnergyUsage attribute equals 0.</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2 \h </w:instrText>
        </w:r>
        <w:r w:rsidRPr="009870E5">
          <w:rPr>
            <w:b w:val="0"/>
            <w:bCs w:val="0"/>
            <w:noProof/>
            <w:webHidden/>
          </w:rPr>
        </w:r>
        <w:r w:rsidRPr="009870E5">
          <w:rPr>
            <w:b w:val="0"/>
            <w:bCs w:val="0"/>
            <w:noProof/>
            <w:webHidden/>
          </w:rPr>
          <w:fldChar w:fldCharType="separate"/>
        </w:r>
        <w:r w:rsidRPr="009870E5">
          <w:rPr>
            <w:b w:val="0"/>
            <w:bCs w:val="0"/>
            <w:noProof/>
            <w:webHidden/>
          </w:rPr>
          <w:t>44</w:t>
        </w:r>
        <w:r w:rsidRPr="009870E5">
          <w:rPr>
            <w:b w:val="0"/>
            <w:bCs w:val="0"/>
            <w:noProof/>
            <w:webHidden/>
          </w:rPr>
          <w:fldChar w:fldCharType="end"/>
        </w:r>
      </w:hyperlink>
    </w:p>
    <w:p w14:paraId="0EBBC8DC" w14:textId="5C332FD8"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3" w:history="1">
        <w:r w:rsidRPr="009870E5">
          <w:rPr>
            <w:rStyle w:val="Hyperlink"/>
            <w:b w:val="0"/>
            <w:bCs w:val="0"/>
            <w:noProof/>
          </w:rPr>
          <w:t>Figure 35. Energy smart contract UpdateAsset function output.</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3 \h </w:instrText>
        </w:r>
        <w:r w:rsidRPr="009870E5">
          <w:rPr>
            <w:b w:val="0"/>
            <w:bCs w:val="0"/>
            <w:noProof/>
            <w:webHidden/>
          </w:rPr>
        </w:r>
        <w:r w:rsidRPr="009870E5">
          <w:rPr>
            <w:b w:val="0"/>
            <w:bCs w:val="0"/>
            <w:noProof/>
            <w:webHidden/>
          </w:rPr>
          <w:fldChar w:fldCharType="separate"/>
        </w:r>
        <w:r w:rsidRPr="009870E5">
          <w:rPr>
            <w:b w:val="0"/>
            <w:bCs w:val="0"/>
            <w:noProof/>
            <w:webHidden/>
          </w:rPr>
          <w:t>44</w:t>
        </w:r>
        <w:r w:rsidRPr="009870E5">
          <w:rPr>
            <w:b w:val="0"/>
            <w:bCs w:val="0"/>
            <w:noProof/>
            <w:webHidden/>
          </w:rPr>
          <w:fldChar w:fldCharType="end"/>
        </w:r>
      </w:hyperlink>
    </w:p>
    <w:p w14:paraId="55156BAC" w14:textId="39185F24"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4" w:history="1">
        <w:r w:rsidRPr="009870E5">
          <w:rPr>
            <w:rStyle w:val="Hyperlink"/>
            <w:b w:val="0"/>
            <w:bCs w:val="0"/>
            <w:noProof/>
          </w:rPr>
          <w:t>Figure 36. Energy smart contract UpdateAsset terminal output execution showing the asset with the lowest latency verifying with the Plonk protocol.</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4 \h </w:instrText>
        </w:r>
        <w:r w:rsidRPr="009870E5">
          <w:rPr>
            <w:b w:val="0"/>
            <w:bCs w:val="0"/>
            <w:noProof/>
            <w:webHidden/>
          </w:rPr>
        </w:r>
        <w:r w:rsidRPr="009870E5">
          <w:rPr>
            <w:b w:val="0"/>
            <w:bCs w:val="0"/>
            <w:noProof/>
            <w:webHidden/>
          </w:rPr>
          <w:fldChar w:fldCharType="separate"/>
        </w:r>
        <w:r w:rsidRPr="009870E5">
          <w:rPr>
            <w:b w:val="0"/>
            <w:bCs w:val="0"/>
            <w:noProof/>
            <w:webHidden/>
          </w:rPr>
          <w:t>45</w:t>
        </w:r>
        <w:r w:rsidRPr="009870E5">
          <w:rPr>
            <w:b w:val="0"/>
            <w:bCs w:val="0"/>
            <w:noProof/>
            <w:webHidden/>
          </w:rPr>
          <w:fldChar w:fldCharType="end"/>
        </w:r>
      </w:hyperlink>
    </w:p>
    <w:p w14:paraId="31D097D3" w14:textId="26D13F80"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5" w:history="1">
        <w:r w:rsidRPr="009870E5">
          <w:rPr>
            <w:rStyle w:val="Hyperlink"/>
            <w:b w:val="0"/>
            <w:bCs w:val="0"/>
            <w:noProof/>
          </w:rPr>
          <w:t>Figure 37. Energy smart contract UpdateAsset terminal output execution showing the asset with the highest latency verifying with the Plonk protocol.</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5 \h </w:instrText>
        </w:r>
        <w:r w:rsidRPr="009870E5">
          <w:rPr>
            <w:b w:val="0"/>
            <w:bCs w:val="0"/>
            <w:noProof/>
            <w:webHidden/>
          </w:rPr>
        </w:r>
        <w:r w:rsidRPr="009870E5">
          <w:rPr>
            <w:b w:val="0"/>
            <w:bCs w:val="0"/>
            <w:noProof/>
            <w:webHidden/>
          </w:rPr>
          <w:fldChar w:fldCharType="separate"/>
        </w:r>
        <w:r w:rsidRPr="009870E5">
          <w:rPr>
            <w:b w:val="0"/>
            <w:bCs w:val="0"/>
            <w:noProof/>
            <w:webHidden/>
          </w:rPr>
          <w:t>45</w:t>
        </w:r>
        <w:r w:rsidRPr="009870E5">
          <w:rPr>
            <w:b w:val="0"/>
            <w:bCs w:val="0"/>
            <w:noProof/>
            <w:webHidden/>
          </w:rPr>
          <w:fldChar w:fldCharType="end"/>
        </w:r>
      </w:hyperlink>
    </w:p>
    <w:p w14:paraId="2A5D5A89" w14:textId="411E84C1"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6" w:history="1">
        <w:r w:rsidRPr="009870E5">
          <w:rPr>
            <w:rStyle w:val="Hyperlink"/>
            <w:b w:val="0"/>
            <w:bCs w:val="0"/>
            <w:noProof/>
          </w:rPr>
          <w:t>Figure 38. Energy smart contract UpdateAsset terminal output summary using the Plonk protocol.</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6 \h </w:instrText>
        </w:r>
        <w:r w:rsidRPr="009870E5">
          <w:rPr>
            <w:b w:val="0"/>
            <w:bCs w:val="0"/>
            <w:noProof/>
            <w:webHidden/>
          </w:rPr>
        </w:r>
        <w:r w:rsidRPr="009870E5">
          <w:rPr>
            <w:b w:val="0"/>
            <w:bCs w:val="0"/>
            <w:noProof/>
            <w:webHidden/>
          </w:rPr>
          <w:fldChar w:fldCharType="separate"/>
        </w:r>
        <w:r w:rsidRPr="009870E5">
          <w:rPr>
            <w:b w:val="0"/>
            <w:bCs w:val="0"/>
            <w:noProof/>
            <w:webHidden/>
          </w:rPr>
          <w:t>45</w:t>
        </w:r>
        <w:r w:rsidRPr="009870E5">
          <w:rPr>
            <w:b w:val="0"/>
            <w:bCs w:val="0"/>
            <w:noProof/>
            <w:webHidden/>
          </w:rPr>
          <w:fldChar w:fldCharType="end"/>
        </w:r>
      </w:hyperlink>
    </w:p>
    <w:p w14:paraId="5A670E4A" w14:textId="2B63F04C"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7" w:history="1">
        <w:r w:rsidRPr="009870E5">
          <w:rPr>
            <w:rStyle w:val="Hyperlink"/>
            <w:b w:val="0"/>
            <w:bCs w:val="0"/>
            <w:noProof/>
          </w:rPr>
          <w:t>Figure 39. Energy smart contract UpdateAsset terminal output execution showing the asset with the lowest latency verifying with the Groth16 protocol.</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7 \h </w:instrText>
        </w:r>
        <w:r w:rsidRPr="009870E5">
          <w:rPr>
            <w:b w:val="0"/>
            <w:bCs w:val="0"/>
            <w:noProof/>
            <w:webHidden/>
          </w:rPr>
        </w:r>
        <w:r w:rsidRPr="009870E5">
          <w:rPr>
            <w:b w:val="0"/>
            <w:bCs w:val="0"/>
            <w:noProof/>
            <w:webHidden/>
          </w:rPr>
          <w:fldChar w:fldCharType="separate"/>
        </w:r>
        <w:r w:rsidRPr="009870E5">
          <w:rPr>
            <w:b w:val="0"/>
            <w:bCs w:val="0"/>
            <w:noProof/>
            <w:webHidden/>
          </w:rPr>
          <w:t>45</w:t>
        </w:r>
        <w:r w:rsidRPr="009870E5">
          <w:rPr>
            <w:b w:val="0"/>
            <w:bCs w:val="0"/>
            <w:noProof/>
            <w:webHidden/>
          </w:rPr>
          <w:fldChar w:fldCharType="end"/>
        </w:r>
      </w:hyperlink>
    </w:p>
    <w:p w14:paraId="3E9C0287" w14:textId="11178055"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8" w:history="1">
        <w:r w:rsidRPr="009870E5">
          <w:rPr>
            <w:rStyle w:val="Hyperlink"/>
            <w:b w:val="0"/>
            <w:bCs w:val="0"/>
            <w:noProof/>
          </w:rPr>
          <w:t>Figure 40. Energy smart contract UpdateAsset terminal output execution showing the asset with the highest latency verifying with the Groth16 protocol.</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8 \h </w:instrText>
        </w:r>
        <w:r w:rsidRPr="009870E5">
          <w:rPr>
            <w:b w:val="0"/>
            <w:bCs w:val="0"/>
            <w:noProof/>
            <w:webHidden/>
          </w:rPr>
        </w:r>
        <w:r w:rsidRPr="009870E5">
          <w:rPr>
            <w:b w:val="0"/>
            <w:bCs w:val="0"/>
            <w:noProof/>
            <w:webHidden/>
          </w:rPr>
          <w:fldChar w:fldCharType="separate"/>
        </w:r>
        <w:r w:rsidRPr="009870E5">
          <w:rPr>
            <w:b w:val="0"/>
            <w:bCs w:val="0"/>
            <w:noProof/>
            <w:webHidden/>
          </w:rPr>
          <w:t>45</w:t>
        </w:r>
        <w:r w:rsidRPr="009870E5">
          <w:rPr>
            <w:b w:val="0"/>
            <w:bCs w:val="0"/>
            <w:noProof/>
            <w:webHidden/>
          </w:rPr>
          <w:fldChar w:fldCharType="end"/>
        </w:r>
      </w:hyperlink>
    </w:p>
    <w:p w14:paraId="0219C020" w14:textId="3D014022"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19" w:history="1">
        <w:r w:rsidRPr="009870E5">
          <w:rPr>
            <w:rStyle w:val="Hyperlink"/>
            <w:b w:val="0"/>
            <w:bCs w:val="0"/>
            <w:noProof/>
          </w:rPr>
          <w:t>Figure 41. Energy smart contract UpdateAsset terminal output summary using the Groth16 protocol.</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19 \h </w:instrText>
        </w:r>
        <w:r w:rsidRPr="009870E5">
          <w:rPr>
            <w:b w:val="0"/>
            <w:bCs w:val="0"/>
            <w:noProof/>
            <w:webHidden/>
          </w:rPr>
        </w:r>
        <w:r w:rsidRPr="009870E5">
          <w:rPr>
            <w:b w:val="0"/>
            <w:bCs w:val="0"/>
            <w:noProof/>
            <w:webHidden/>
          </w:rPr>
          <w:fldChar w:fldCharType="separate"/>
        </w:r>
        <w:r w:rsidRPr="009870E5">
          <w:rPr>
            <w:b w:val="0"/>
            <w:bCs w:val="0"/>
            <w:noProof/>
            <w:webHidden/>
          </w:rPr>
          <w:t>46</w:t>
        </w:r>
        <w:r w:rsidRPr="009870E5">
          <w:rPr>
            <w:b w:val="0"/>
            <w:bCs w:val="0"/>
            <w:noProof/>
            <w:webHidden/>
          </w:rPr>
          <w:fldChar w:fldCharType="end"/>
        </w:r>
      </w:hyperlink>
    </w:p>
    <w:p w14:paraId="30EC3F40" w14:textId="5B443742"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20" w:history="1">
        <w:r w:rsidRPr="009870E5">
          <w:rPr>
            <w:rStyle w:val="Hyperlink"/>
            <w:b w:val="0"/>
            <w:bCs w:val="0"/>
            <w:noProof/>
          </w:rPr>
          <w:t>Figure 42. Energy smart contract UpdateAsset terminal output execution showing the asset with the lowest latency verifying with the Fflonk protocol.</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20 \h </w:instrText>
        </w:r>
        <w:r w:rsidRPr="009870E5">
          <w:rPr>
            <w:b w:val="0"/>
            <w:bCs w:val="0"/>
            <w:noProof/>
            <w:webHidden/>
          </w:rPr>
        </w:r>
        <w:r w:rsidRPr="009870E5">
          <w:rPr>
            <w:b w:val="0"/>
            <w:bCs w:val="0"/>
            <w:noProof/>
            <w:webHidden/>
          </w:rPr>
          <w:fldChar w:fldCharType="separate"/>
        </w:r>
        <w:r w:rsidRPr="009870E5">
          <w:rPr>
            <w:b w:val="0"/>
            <w:bCs w:val="0"/>
            <w:noProof/>
            <w:webHidden/>
          </w:rPr>
          <w:t>46</w:t>
        </w:r>
        <w:r w:rsidRPr="009870E5">
          <w:rPr>
            <w:b w:val="0"/>
            <w:bCs w:val="0"/>
            <w:noProof/>
            <w:webHidden/>
          </w:rPr>
          <w:fldChar w:fldCharType="end"/>
        </w:r>
      </w:hyperlink>
    </w:p>
    <w:p w14:paraId="724359DC" w14:textId="69627974"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21" w:history="1">
        <w:r w:rsidRPr="009870E5">
          <w:rPr>
            <w:rStyle w:val="Hyperlink"/>
            <w:b w:val="0"/>
            <w:bCs w:val="0"/>
            <w:noProof/>
          </w:rPr>
          <w:t>Figure 43. Energy smart contract UpdateAsset terminal output execution showing the asset with the highest latency verifying with the Fflonk protocol.</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21 \h </w:instrText>
        </w:r>
        <w:r w:rsidRPr="009870E5">
          <w:rPr>
            <w:b w:val="0"/>
            <w:bCs w:val="0"/>
            <w:noProof/>
            <w:webHidden/>
          </w:rPr>
        </w:r>
        <w:r w:rsidRPr="009870E5">
          <w:rPr>
            <w:b w:val="0"/>
            <w:bCs w:val="0"/>
            <w:noProof/>
            <w:webHidden/>
          </w:rPr>
          <w:fldChar w:fldCharType="separate"/>
        </w:r>
        <w:r w:rsidRPr="009870E5">
          <w:rPr>
            <w:b w:val="0"/>
            <w:bCs w:val="0"/>
            <w:noProof/>
            <w:webHidden/>
          </w:rPr>
          <w:t>46</w:t>
        </w:r>
        <w:r w:rsidRPr="009870E5">
          <w:rPr>
            <w:b w:val="0"/>
            <w:bCs w:val="0"/>
            <w:noProof/>
            <w:webHidden/>
          </w:rPr>
          <w:fldChar w:fldCharType="end"/>
        </w:r>
      </w:hyperlink>
    </w:p>
    <w:p w14:paraId="1CDB3513" w14:textId="24668D58"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22" w:history="1">
        <w:r w:rsidRPr="009870E5">
          <w:rPr>
            <w:rStyle w:val="Hyperlink"/>
            <w:b w:val="0"/>
            <w:bCs w:val="0"/>
            <w:noProof/>
          </w:rPr>
          <w:t>Figure 44. Energy smart contract UpdateAsset terminal output summary using the Fflonk protocol.</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22 \h </w:instrText>
        </w:r>
        <w:r w:rsidRPr="009870E5">
          <w:rPr>
            <w:b w:val="0"/>
            <w:bCs w:val="0"/>
            <w:noProof/>
            <w:webHidden/>
          </w:rPr>
        </w:r>
        <w:r w:rsidRPr="009870E5">
          <w:rPr>
            <w:b w:val="0"/>
            <w:bCs w:val="0"/>
            <w:noProof/>
            <w:webHidden/>
          </w:rPr>
          <w:fldChar w:fldCharType="separate"/>
        </w:r>
        <w:r w:rsidRPr="009870E5">
          <w:rPr>
            <w:b w:val="0"/>
            <w:bCs w:val="0"/>
            <w:noProof/>
            <w:webHidden/>
          </w:rPr>
          <w:t>46</w:t>
        </w:r>
        <w:r w:rsidRPr="009870E5">
          <w:rPr>
            <w:b w:val="0"/>
            <w:bCs w:val="0"/>
            <w:noProof/>
            <w:webHidden/>
          </w:rPr>
          <w:fldChar w:fldCharType="end"/>
        </w:r>
      </w:hyperlink>
    </w:p>
    <w:p w14:paraId="208FDFD0" w14:textId="10E9F9A7"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23" w:history="1">
        <w:r w:rsidRPr="009870E5">
          <w:rPr>
            <w:rStyle w:val="Hyperlink"/>
            <w:b w:val="0"/>
            <w:bCs w:val="0"/>
            <w:noProof/>
          </w:rPr>
          <w:t>Figure 45. OracleUpdateAsset terminal output execution with Accuweather API attribute TypeID equals 0.</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23 \h </w:instrText>
        </w:r>
        <w:r w:rsidRPr="009870E5">
          <w:rPr>
            <w:b w:val="0"/>
            <w:bCs w:val="0"/>
            <w:noProof/>
            <w:webHidden/>
          </w:rPr>
        </w:r>
        <w:r w:rsidRPr="009870E5">
          <w:rPr>
            <w:b w:val="0"/>
            <w:bCs w:val="0"/>
            <w:noProof/>
            <w:webHidden/>
          </w:rPr>
          <w:fldChar w:fldCharType="separate"/>
        </w:r>
        <w:r w:rsidRPr="009870E5">
          <w:rPr>
            <w:b w:val="0"/>
            <w:bCs w:val="0"/>
            <w:noProof/>
            <w:webHidden/>
          </w:rPr>
          <w:t>47</w:t>
        </w:r>
        <w:r w:rsidRPr="009870E5">
          <w:rPr>
            <w:b w:val="0"/>
            <w:bCs w:val="0"/>
            <w:noProof/>
            <w:webHidden/>
          </w:rPr>
          <w:fldChar w:fldCharType="end"/>
        </w:r>
      </w:hyperlink>
    </w:p>
    <w:p w14:paraId="4A89F418" w14:textId="5BC44735" w:rsidR="009870E5" w:rsidRPr="009870E5" w:rsidRDefault="009870E5">
      <w:pPr>
        <w:pStyle w:val="TableofFigures"/>
        <w:tabs>
          <w:tab w:val="right" w:leader="dot" w:pos="9628"/>
        </w:tabs>
        <w:rPr>
          <w:rFonts w:eastAsiaTheme="minorEastAsia" w:cstheme="minorBidi"/>
          <w:b w:val="0"/>
          <w:bCs w:val="0"/>
          <w:noProof/>
          <w:sz w:val="24"/>
          <w:szCs w:val="24"/>
          <w:lang w:eastAsia="en-GB"/>
        </w:rPr>
      </w:pPr>
      <w:hyperlink w:anchor="_Toc180081424" w:history="1">
        <w:r w:rsidRPr="009870E5">
          <w:rPr>
            <w:rStyle w:val="Hyperlink"/>
            <w:b w:val="0"/>
            <w:bCs w:val="0"/>
            <w:noProof/>
          </w:rPr>
          <w:t>Figure 46. OracleUpdateAsset terminal output execution with Accuweather API attribute TypeID equals 1.</w:t>
        </w:r>
        <w:r w:rsidRPr="009870E5">
          <w:rPr>
            <w:b w:val="0"/>
            <w:bCs w:val="0"/>
            <w:noProof/>
            <w:webHidden/>
          </w:rPr>
          <w:tab/>
        </w:r>
        <w:r w:rsidRPr="009870E5">
          <w:rPr>
            <w:b w:val="0"/>
            <w:bCs w:val="0"/>
            <w:noProof/>
            <w:webHidden/>
          </w:rPr>
          <w:fldChar w:fldCharType="begin"/>
        </w:r>
        <w:r w:rsidRPr="009870E5">
          <w:rPr>
            <w:b w:val="0"/>
            <w:bCs w:val="0"/>
            <w:noProof/>
            <w:webHidden/>
          </w:rPr>
          <w:instrText xml:space="preserve"> PAGEREF _Toc180081424 \h </w:instrText>
        </w:r>
        <w:r w:rsidRPr="009870E5">
          <w:rPr>
            <w:b w:val="0"/>
            <w:bCs w:val="0"/>
            <w:noProof/>
            <w:webHidden/>
          </w:rPr>
        </w:r>
        <w:r w:rsidRPr="009870E5">
          <w:rPr>
            <w:b w:val="0"/>
            <w:bCs w:val="0"/>
            <w:noProof/>
            <w:webHidden/>
          </w:rPr>
          <w:fldChar w:fldCharType="separate"/>
        </w:r>
        <w:r w:rsidRPr="009870E5">
          <w:rPr>
            <w:b w:val="0"/>
            <w:bCs w:val="0"/>
            <w:noProof/>
            <w:webHidden/>
          </w:rPr>
          <w:t>47</w:t>
        </w:r>
        <w:r w:rsidRPr="009870E5">
          <w:rPr>
            <w:b w:val="0"/>
            <w:bCs w:val="0"/>
            <w:noProof/>
            <w:webHidden/>
          </w:rPr>
          <w:fldChar w:fldCharType="end"/>
        </w:r>
      </w:hyperlink>
    </w:p>
    <w:p w14:paraId="5EB9F749" w14:textId="29662C24" w:rsidR="007B3C24" w:rsidRDefault="009870E5">
      <w:r w:rsidRPr="009870E5">
        <w:fldChar w:fldCharType="end"/>
      </w:r>
      <w:r w:rsidR="007B3C24">
        <w:br w:type="page"/>
      </w:r>
    </w:p>
    <w:p w14:paraId="500F8B1A" w14:textId="4162B649" w:rsidR="00865055" w:rsidRPr="00856E7B" w:rsidRDefault="00FE4AC6" w:rsidP="00856E7B">
      <w:pPr>
        <w:pStyle w:val="Heading1"/>
        <w:rPr>
          <w:color w:val="000000" w:themeColor="text1"/>
        </w:rPr>
      </w:pPr>
      <w:bookmarkStart w:id="1" w:name="_Toc180081481"/>
      <w:r>
        <w:rPr>
          <w:color w:val="000000" w:themeColor="text1"/>
        </w:rPr>
        <w:lastRenderedPageBreak/>
        <w:t>Abstract</w:t>
      </w:r>
      <w:bookmarkEnd w:id="1"/>
    </w:p>
    <w:p w14:paraId="7A22C046" w14:textId="1E2ED938" w:rsidR="00CE2716" w:rsidRDefault="003F6666" w:rsidP="00081BC8">
      <w:pPr>
        <w:jc w:val="both"/>
      </w:pPr>
      <w:r w:rsidRPr="003F6666">
        <w:t xml:space="preserve">As an emergent concept, a smart city represents a way to organise and improve the use of resources. Optimising time and energy or providing health services with better performance can comfort its inhabitants. Additionally, a smart city’s resource management positively impacts the environment. Internet of Things, wearable devices, and sensors create an ecosystem where data is constantly generated, shared, and analysed to make decisions. However, these benefits also represent the challenge of information management. Anonymity, confidentiality, integrity, and information availability are paramount for smart cities. </w:t>
      </w:r>
      <w:r w:rsidR="00BD41BC">
        <w:t xml:space="preserve">By testing three different proof verification protocols, Plonk, Groth16 and </w:t>
      </w:r>
      <w:proofErr w:type="spellStart"/>
      <w:r w:rsidR="00BD41BC">
        <w:t>Fflonk</w:t>
      </w:r>
      <w:proofErr w:type="spellEnd"/>
      <w:r w:rsidR="00BD41BC">
        <w:t>, t</w:t>
      </w:r>
      <w:r w:rsidRPr="003F6666">
        <w:t>his research aims at implementing a ZKP</w:t>
      </w:r>
      <w:r w:rsidR="00B63D59">
        <w:t>s</w:t>
      </w:r>
      <w:r w:rsidRPr="003F6666">
        <w:t>-based piece of software (gateway) to interconnect more than one</w:t>
      </w:r>
      <w:r w:rsidR="00BD41BC">
        <w:t xml:space="preserve"> </w:t>
      </w:r>
      <w:proofErr w:type="spellStart"/>
      <w:r w:rsidR="00BD41BC">
        <w:t>chaincode</w:t>
      </w:r>
      <w:proofErr w:type="spellEnd"/>
      <w:r w:rsidR="00BD41BC">
        <w:t xml:space="preserve"> (smart contract) </w:t>
      </w:r>
      <w:r w:rsidR="00BD41BC" w:rsidRPr="003F6666">
        <w:t>for sharing information</w:t>
      </w:r>
      <w:r w:rsidR="00BD41BC">
        <w:t>, running on the same</w:t>
      </w:r>
      <w:r w:rsidRPr="003F6666">
        <w:t xml:space="preserve"> Hyperledger Fabric</w:t>
      </w:r>
      <w:r w:rsidR="00CD4B9A">
        <w:t xml:space="preserve"> (Fabric)</w:t>
      </w:r>
      <w:r w:rsidRPr="003F6666">
        <w:t xml:space="preserve"> blockchain. This study will also focus on unveiling the advantages and disadvantages of sharing information in a smart city environment.</w:t>
      </w:r>
    </w:p>
    <w:p w14:paraId="36257EF2" w14:textId="77777777" w:rsidR="00577865" w:rsidRDefault="00577865" w:rsidP="00081BC8">
      <w:pPr>
        <w:jc w:val="both"/>
      </w:pPr>
    </w:p>
    <w:p w14:paraId="2E2180F3" w14:textId="73B2B822" w:rsidR="00970C86" w:rsidRDefault="00970C86" w:rsidP="00081BC8">
      <w:pPr>
        <w:jc w:val="both"/>
      </w:pPr>
      <w:r>
        <w:t>After running three tests, one for each protocol, t</w:t>
      </w:r>
      <w:r>
        <w:t xml:space="preserve">he results </w:t>
      </w:r>
      <w:r>
        <w:t xml:space="preserve">have </w:t>
      </w:r>
      <w:r>
        <w:t>shown</w:t>
      </w:r>
      <w:r>
        <w:t xml:space="preserve"> that</w:t>
      </w:r>
      <w:r w:rsidR="000B6DF3">
        <w:t xml:space="preserve"> the novel</w:t>
      </w:r>
      <w:r>
        <w:t xml:space="preserve"> </w:t>
      </w:r>
      <w:proofErr w:type="spellStart"/>
      <w:r>
        <w:t>Fflonk</w:t>
      </w:r>
      <w:proofErr w:type="spellEnd"/>
      <w:r>
        <w:t xml:space="preserve"> </w:t>
      </w:r>
      <w:r w:rsidR="000B6DF3">
        <w:t xml:space="preserve">protocol </w:t>
      </w:r>
      <w:r>
        <w:t xml:space="preserve">performs better, with a latency average time of </w:t>
      </w:r>
      <w:r>
        <w:t>20.535 milliseconds</w:t>
      </w:r>
      <w:r>
        <w:t xml:space="preserve"> to verify each query. Groth16 with 22.523 </w:t>
      </w:r>
      <w:r w:rsidR="005D3A8C">
        <w:t xml:space="preserve">milliseconds </w:t>
      </w:r>
      <w:r>
        <w:t xml:space="preserve">and </w:t>
      </w:r>
      <w:r w:rsidR="005D3A8C">
        <w:t>P</w:t>
      </w:r>
      <w:r>
        <w:t>lonk with 24.35</w:t>
      </w:r>
      <w:r w:rsidR="005D3A8C">
        <w:t xml:space="preserve"> milliseconds</w:t>
      </w:r>
      <w:r>
        <w:t xml:space="preserve"> followed in that order.  </w:t>
      </w:r>
    </w:p>
    <w:p w14:paraId="781CED60" w14:textId="77777777" w:rsidR="00CD4B9A" w:rsidRDefault="00CD4B9A" w:rsidP="00081BC8">
      <w:pPr>
        <w:jc w:val="both"/>
      </w:pPr>
    </w:p>
    <w:p w14:paraId="01557D97" w14:textId="4ED055CB" w:rsidR="00E1311C" w:rsidRDefault="00CD4B9A" w:rsidP="00081BC8">
      <w:pPr>
        <w:jc w:val="both"/>
      </w:pPr>
      <w:r w:rsidRPr="00D7143A">
        <w:t xml:space="preserve">The Fabric blockchain smart contracts, the Node.js gateway application and the three ZKPs protocols set-up, </w:t>
      </w:r>
      <w:r w:rsidR="00D7143A">
        <w:t xml:space="preserve">Groth16, </w:t>
      </w:r>
      <w:r w:rsidRPr="00D7143A">
        <w:t>Plonk</w:t>
      </w:r>
      <w:r w:rsidR="00D7143A">
        <w:t xml:space="preserve"> and</w:t>
      </w:r>
      <w:r w:rsidRPr="00D7143A">
        <w:t xml:space="preserve"> </w:t>
      </w:r>
      <w:proofErr w:type="spellStart"/>
      <w:r w:rsidRPr="00D7143A">
        <w:t>Fflonk</w:t>
      </w:r>
      <w:proofErr w:type="spellEnd"/>
      <w:r w:rsidR="004D3A93">
        <w:t>,</w:t>
      </w:r>
      <w:r w:rsidRPr="00D7143A">
        <w:t xml:space="preserve"> used in this dissertation, are version-controlled and available on GitHub</w:t>
      </w:r>
      <w:r w:rsidR="00035A69">
        <w:rPr>
          <w:rStyle w:val="FootnoteReference"/>
        </w:rPr>
        <w:footnoteReference w:id="1"/>
      </w:r>
      <w:r w:rsidR="00732BE7">
        <w:t>.</w:t>
      </w:r>
      <w:r w:rsidRPr="00D7143A">
        <w:t xml:space="preserve"> </w:t>
      </w:r>
    </w:p>
    <w:p w14:paraId="443560D3" w14:textId="4A7D1805" w:rsidR="00CD4B9A" w:rsidRPr="00D7143A" w:rsidRDefault="00E1311C" w:rsidP="00E1311C">
      <w:r>
        <w:br w:type="page"/>
      </w:r>
    </w:p>
    <w:p w14:paraId="7941014C" w14:textId="1605DE02" w:rsidR="00FE4AC6" w:rsidRDefault="00FE4AC6" w:rsidP="002B463E">
      <w:pPr>
        <w:pStyle w:val="Heading1"/>
        <w:numPr>
          <w:ilvl w:val="0"/>
          <w:numId w:val="6"/>
        </w:numPr>
        <w:rPr>
          <w:color w:val="000000" w:themeColor="text1"/>
        </w:rPr>
      </w:pPr>
      <w:bookmarkStart w:id="2" w:name="_Toc180081482"/>
      <w:r>
        <w:rPr>
          <w:color w:val="000000" w:themeColor="text1"/>
        </w:rPr>
        <w:lastRenderedPageBreak/>
        <w:t>Introduc</w:t>
      </w:r>
      <w:r w:rsidR="00F90532">
        <w:rPr>
          <w:color w:val="000000" w:themeColor="text1"/>
        </w:rPr>
        <w:t>tion</w:t>
      </w:r>
      <w:bookmarkEnd w:id="2"/>
    </w:p>
    <w:p w14:paraId="14C2C1C1" w14:textId="1D38BBB5" w:rsidR="00591576" w:rsidRDefault="00591576" w:rsidP="00591576">
      <w:pPr>
        <w:jc w:val="both"/>
      </w:pPr>
      <w:r>
        <w:t>Security is paramount in a smart city environment</w:t>
      </w:r>
      <w:r w:rsidR="00DB5841">
        <w:t xml:space="preserve"> a</w:t>
      </w:r>
      <w:r>
        <w:t xml:space="preserve">s the population grows and urbanisation becomes more complex. Records generated by and for their inhabitants and all </w:t>
      </w:r>
      <w:r w:rsidR="00DB5841">
        <w:t>associated devices push the limits of data recollection and processing performance and security</w:t>
      </w:r>
      <w:r>
        <w:t xml:space="preserve">. </w:t>
      </w:r>
    </w:p>
    <w:p w14:paraId="147D6562" w14:textId="77777777" w:rsidR="00ED15C7" w:rsidRDefault="00ED15C7" w:rsidP="00591576">
      <w:pPr>
        <w:jc w:val="both"/>
      </w:pPr>
    </w:p>
    <w:p w14:paraId="22A4644A" w14:textId="433C1E6A" w:rsidR="00ED15C7" w:rsidRDefault="00DB5841" w:rsidP="00ED15C7">
      <w:pPr>
        <w:jc w:val="both"/>
      </w:pPr>
      <w:r>
        <w:t>As</w:t>
      </w:r>
      <w:r w:rsidR="00ED15C7">
        <w:t xml:space="preserve"> an advanced vision of the future, smart cities are rising in this digital era as a vision of urban development, where advanced technology and city infrastructure become integrated with the goal of improving </w:t>
      </w:r>
      <w:r w:rsidR="00164628">
        <w:t>their</w:t>
      </w:r>
      <w:r w:rsidR="00ED15C7">
        <w:t xml:space="preserve"> inhabitants’ life quality </w:t>
      </w:r>
      <w:r w:rsidR="00ED15C7">
        <w:fldChar w:fldCharType="begin"/>
      </w:r>
      <w:r w:rsidR="00ED15C7">
        <w:instrText xml:space="preserve"> ADDIN EN.CITE &lt;EndNote&gt;&lt;Cite&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rsidR="00ED15C7">
        <w:fldChar w:fldCharType="separate"/>
      </w:r>
      <w:r w:rsidR="00ED15C7">
        <w:rPr>
          <w:noProof/>
        </w:rPr>
        <w:t>(Zhang et al., 2017)</w:t>
      </w:r>
      <w:r w:rsidR="00ED15C7">
        <w:fldChar w:fldCharType="end"/>
      </w:r>
      <w:r w:rsidR="00ED15C7">
        <w:t xml:space="preserve">. Smart transport, sensor networks for monitoring, energy resources management, and digitalised public services are just some of these technologies </w:t>
      </w:r>
      <w:r w:rsidR="00ED15C7">
        <w:fldChar w:fldCharType="begin"/>
      </w:r>
      <w:r w:rsidR="00ED15C7">
        <w:instrText xml:space="preserve"> ADDIN EN.CITE &lt;EndNote&gt;&lt;Cite&gt;&lt;Author&gt;Eskhita&lt;/Author&gt;&lt;Year&gt;2021&lt;/Year&gt;&lt;RecNum&gt;38&lt;/RecNum&gt;&lt;DisplayText&gt;(Eskhita et al., 2021)&lt;/DisplayText&gt;&lt;record&gt;&lt;rec-number&gt;38&lt;/rec-number&gt;&lt;foreign-keys&gt;&lt;key app="EN" db-id="refdsetfmxfv0xezzx0x00r2eas9wvvxsrxv" timestamp="1714167214"&gt;38&lt;/key&gt;&lt;/foreign-keys&gt;&lt;ref-type name="Journal Article"&gt;17&lt;/ref-type&gt;&lt;contributors&gt;&lt;authors&gt;&lt;author&gt;Eskhita, Radwan&lt;/author&gt;&lt;author&gt;Manda, Vijaya Kittu&lt;/author&gt;&lt;author&gt;Hlali, Arbia&lt;/author&gt;&lt;/authors&gt;&lt;/contributors&gt;&lt;titles&gt;&lt;title&gt;Dubai and Barcelona as Smart Cities: Some Reflections on Data Protection Law and Privacy&lt;/title&gt;&lt;secondary-title&gt;Environmental Policy and Law&lt;/secondary-title&gt;&lt;/titles&gt;&lt;periodical&gt;&lt;full-title&gt;Environmental Policy and Law&lt;/full-title&gt;&lt;/periodical&gt;&lt;pages&gt;403-407&lt;/pages&gt;&lt;volume&gt;51&lt;/volume&gt;&lt;number&gt;6&lt;/number&gt;&lt;dates&gt;&lt;year&gt;2021&lt;/year&gt;&lt;/dates&gt;&lt;isbn&gt;0378-777X&lt;/isbn&gt;&lt;urls&gt;&lt;/urls&gt;&lt;/record&gt;&lt;/Cite&gt;&lt;/EndNote&gt;</w:instrText>
      </w:r>
      <w:r w:rsidR="00ED15C7">
        <w:fldChar w:fldCharType="separate"/>
      </w:r>
      <w:r w:rsidR="00ED15C7">
        <w:rPr>
          <w:noProof/>
        </w:rPr>
        <w:t>(Eskhita et al., 2021)</w:t>
      </w:r>
      <w:r w:rsidR="00ED15C7">
        <w:fldChar w:fldCharType="end"/>
      </w:r>
      <w:r w:rsidR="00ED15C7">
        <w:t xml:space="preserve">. However, identification, recollection and analysis </w:t>
      </w:r>
      <w:r w:rsidR="00ED15C7">
        <w:fldChar w:fldCharType="begin"/>
      </w:r>
      <w:r w:rsidR="00ED15C7">
        <w:instrText xml:space="preserve"> ADDIN EN.CITE &lt;EndNote&gt;&lt;Cite&gt;&lt;Author&gt;Javed&lt;/Author&gt;&lt;Year&gt;2022&lt;/Year&gt;&lt;RecNum&gt;76&lt;/RecNum&gt;&lt;DisplayText&gt;(Javed et al., 2022)&lt;/DisplayText&gt;&lt;record&gt;&lt;rec-number&gt;76&lt;/rec-number&gt;&lt;foreign-keys&gt;&lt;key app="EN" db-id="refdsetfmxfv0xezzx0x00r2eas9wvvxsrxv" timestamp="1717103872"&gt;76&lt;/key&gt;&lt;/foreign-keys&gt;&lt;ref-type name="Journal Article"&gt;17&lt;/ref-type&gt;&lt;contributors&gt;&lt;authors&gt;&lt;author&gt;Javed, Abdul Rehman&lt;/author&gt;&lt;author&gt;Ahmed, Waqas&lt;/author&gt;&lt;author&gt;Alazab, Mamoun&lt;/author&gt;&lt;author&gt;Jalil, Zunera&lt;/author&gt;&lt;author&gt;Kifayat, Kashif&lt;/author&gt;&lt;author&gt;Gadekallu, Thippa Reddy&lt;/author&gt;&lt;/authors&gt;&lt;/contributors&gt;&lt;titles&gt;&lt;title&gt;A comprehensive survey on computer forensics: State-of-the-art, tools, techniques, challenges, and future directions&lt;/title&gt;&lt;secondary-title&gt;IEEE Access&lt;/secondary-title&gt;&lt;/titles&gt;&lt;periodical&gt;&lt;full-title&gt;IEEE Access&lt;/full-title&gt;&lt;/periodical&gt;&lt;pages&gt;11065-11089&lt;/pages&gt;&lt;volume&gt;10&lt;/volume&gt;&lt;dates&gt;&lt;year&gt;2022&lt;/year&gt;&lt;/dates&gt;&lt;isbn&gt;2169-3536&lt;/isbn&gt;&lt;urls&gt;&lt;/urls&gt;&lt;/record&gt;&lt;/Cite&gt;&lt;/EndNote&gt;</w:instrText>
      </w:r>
      <w:r w:rsidR="00ED15C7">
        <w:fldChar w:fldCharType="separate"/>
      </w:r>
      <w:r w:rsidR="00ED15C7">
        <w:rPr>
          <w:noProof/>
        </w:rPr>
        <w:t>(Javed et al., 2022)</w:t>
      </w:r>
      <w:r w:rsidR="00ED15C7">
        <w:fldChar w:fldCharType="end"/>
      </w:r>
      <w:r w:rsidR="00ED15C7">
        <w:t xml:space="preserve"> of all the inhabitants’ generated data raises concerns about user privacy and the security of the information </w:t>
      </w:r>
      <w:r w:rsidR="00ED15C7">
        <w:fldChar w:fldCharType="begin"/>
      </w:r>
      <w:r w:rsidR="00ED15C7">
        <w:instrText xml:space="preserve"> ADDIN EN.CITE &lt;EndNote&gt;&lt;Cite&gt;&lt;Author&gt;Farayola&lt;/Author&gt;&lt;Year&gt;2024&lt;/Year&gt;&lt;RecNum&gt;61&lt;/RecNum&gt;&lt;DisplayText&gt;(Farayola et al., 2024)&lt;/DisplayText&gt;&lt;record&gt;&lt;rec-number&gt;61&lt;/rec-number&gt;&lt;foreign-keys&gt;&lt;key app="EN" db-id="refdsetfmxfv0xezzx0x00r2eas9wvvxsrxv" timestamp="1716495907"&gt;61&lt;/key&gt;&lt;/foreign-keys&gt;&lt;ref-type name="Journal Article"&gt;17&lt;/ref-type&gt;&lt;contributors&gt;&lt;authors&gt;&lt;author&gt;Farayola, Oluwatoyin Ajoke&lt;/author&gt;&lt;author&gt;Olorunfemi, Oluwabukunmi Latifat&lt;/author&gt;&lt;author&gt;Shoetan, Philip Olaseni&lt;/author&gt;&lt;/authors&gt;&lt;/contributors&gt;&lt;titles&gt;&lt;title&gt;Data privacy and security in IT: a review of techniques and challenges&lt;/title&gt;&lt;secondary-title&gt;Computer Science &amp;amp; IT Research Journal&lt;/secondary-title&gt;&lt;/titles&gt;&lt;periodical&gt;&lt;full-title&gt;Computer Science &amp;amp; IT Research Journal&lt;/full-title&gt;&lt;/periodical&gt;&lt;pages&gt;606-615&lt;/pages&gt;&lt;volume&gt;5&lt;/volume&gt;&lt;number&gt;3&lt;/number&gt;&lt;dates&gt;&lt;year&gt;2024&lt;/year&gt;&lt;/dates&gt;&lt;isbn&gt;2709-0051&lt;/isbn&gt;&lt;urls&gt;&lt;/urls&gt;&lt;/record&gt;&lt;/Cite&gt;&lt;/EndNote&gt;</w:instrText>
      </w:r>
      <w:r w:rsidR="00ED15C7">
        <w:fldChar w:fldCharType="separate"/>
      </w:r>
      <w:r w:rsidR="00ED15C7">
        <w:rPr>
          <w:noProof/>
        </w:rPr>
        <w:t>(Farayola et al., 2024)</w:t>
      </w:r>
      <w:r w:rsidR="00ED15C7">
        <w:fldChar w:fldCharType="end"/>
      </w:r>
      <w:r w:rsidR="00ED15C7">
        <w:t xml:space="preserve"> because of the threat of potential attacks </w:t>
      </w:r>
      <w:r w:rsidR="00ED15C7">
        <w:fldChar w:fldCharType="begin"/>
      </w:r>
      <w:r w:rsidR="00ED15C7">
        <w:instrText xml:space="preserve"> ADDIN EN.CITE &lt;EndNote&gt;&lt;Cite&gt;&lt;Author&gt;Arogundade&lt;/Author&gt;&lt;Year&gt;2023&lt;/Year&gt;&lt;RecNum&gt;32&lt;/RecNum&gt;&lt;DisplayText&gt;(Ahmid &amp;amp; Kazar, 2023; Arogundade, 2023)&lt;/DisplayText&gt;&lt;record&gt;&lt;rec-number&gt;32&lt;/rec-number&gt;&lt;foreign-keys&gt;&lt;key app="EN" db-id="refdsetfmxfv0xezzx0x00r2eas9wvvxsrxv" timestamp="1713217066"&gt;32&lt;/key&gt;&lt;/foreign-keys&gt;&lt;ref-type name="Journal Article"&gt;17&lt;/ref-type&gt;&lt;contributors&gt;&lt;authors&gt;&lt;author&gt;Arogundade, Oluwasanmi Richard&lt;/author&gt;&lt;/authors&gt;&lt;/contributors&gt;&lt;titles&gt;&lt;title&gt;Network security concepts, dangers, and defense best practical&lt;/title&gt;&lt;secondary-title&gt;Computer Engineering and Intelligent Systems&lt;/secondary-title&gt;&lt;/titles&gt;&lt;periodical&gt;&lt;full-title&gt;Computer Engineering and Intelligent Systems&lt;/full-title&gt;&lt;/periodical&gt;&lt;volume&gt;14&lt;/volume&gt;&lt;number&gt;2&lt;/number&gt;&lt;dates&gt;&lt;year&gt;2023&lt;/year&gt;&lt;/dates&gt;&lt;urls&gt;&lt;/urls&gt;&lt;/record&gt;&lt;/Cite&gt;&lt;Cite&gt;&lt;Author&gt;Ahmid&lt;/Author&gt;&lt;Year&gt;2023&lt;/Year&gt;&lt;RecNum&gt;33&lt;/RecNum&gt;&lt;record&gt;&lt;rec-number&gt;33&lt;/rec-number&gt;&lt;foreign-keys&gt;&lt;key app="EN" db-id="refdsetfmxfv0xezzx0x00r2eas9wvvxsrxv" timestamp="1713217186"&gt;33&lt;/key&gt;&lt;/foreign-keys&gt;&lt;ref-type name="Journal Article"&gt;17&lt;/ref-type&gt;&lt;contributors&gt;&lt;authors&gt;&lt;author&gt;Ahmid, Maroua&lt;/author&gt;&lt;author&gt;Kazar, Okba&lt;/author&gt;&lt;/authors&gt;&lt;/contributors&gt;&lt;titles&gt;&lt;title&gt;A comprehensive review of the internet of things security&lt;/title&gt;&lt;secondary-title&gt;Journal of Applied Security Research&lt;/secondary-title&gt;&lt;/titles&gt;&lt;periodical&gt;&lt;full-title&gt;Journal of Applied Security Research&lt;/full-title&gt;&lt;/periodical&gt;&lt;pages&gt;289-305&lt;/pages&gt;&lt;volume&gt;18&lt;/volume&gt;&lt;number&gt;3&lt;/number&gt;&lt;dates&gt;&lt;year&gt;2023&lt;/year&gt;&lt;/dates&gt;&lt;isbn&gt;1936-1610&lt;/isbn&gt;&lt;urls&gt;&lt;/urls&gt;&lt;/record&gt;&lt;/Cite&gt;&lt;/EndNote&gt;</w:instrText>
      </w:r>
      <w:r w:rsidR="00ED15C7">
        <w:fldChar w:fldCharType="separate"/>
      </w:r>
      <w:r w:rsidR="00ED15C7">
        <w:rPr>
          <w:noProof/>
        </w:rPr>
        <w:t>(Ahmid &amp; Kazar, 2023; Arogundade, 2023)</w:t>
      </w:r>
      <w:r w:rsidR="00ED15C7">
        <w:fldChar w:fldCharType="end"/>
      </w:r>
      <w:r w:rsidR="00ED15C7">
        <w:t>.</w:t>
      </w:r>
    </w:p>
    <w:p w14:paraId="0CD930FD" w14:textId="77777777" w:rsidR="00ED15C7" w:rsidRDefault="00ED15C7" w:rsidP="00591576">
      <w:pPr>
        <w:jc w:val="both"/>
      </w:pPr>
    </w:p>
    <w:p w14:paraId="1547E0C8" w14:textId="29A09C5A" w:rsidR="00164628" w:rsidRDefault="00164628" w:rsidP="00164628">
      <w:pPr>
        <w:jc w:val="both"/>
      </w:pPr>
      <w:r>
        <w:t>Since users have to share information to make the smart city ecosystem work, they have to trust the process, and that is the reason why user privacy is mandatory. Data they generate contains</w:t>
      </w:r>
      <w:r w:rsidR="00E95329">
        <w:t xml:space="preserve"> sensitive</w:t>
      </w:r>
      <w:r>
        <w:t xml:space="preserve"> </w:t>
      </w:r>
      <w:r w:rsidR="001135B4">
        <w:t>personal</w:t>
      </w:r>
      <w:r>
        <w:t xml:space="preserve"> information such as behaviour and consumption patterns, or health information. Moreover, the user’s data visibility and misuse of it by attackers would result in a loss of trust in the smart city system by the user. Consequently, it is essential to implement security and privacy data protection measures to guarantee the secure and ethical use of this information </w:t>
      </w:r>
      <w:r>
        <w:fldChar w:fldCharType="begin"/>
      </w:r>
      <w:r>
        <w:instrText xml:space="preserve"> ADDIN EN.CITE &lt;EndNote&gt;&lt;Cite&gt;&lt;Author&gt;Rao&lt;/Author&gt;&lt;Year&gt;2023&lt;/Year&gt;&lt;RecNum&gt;58&lt;/RecNum&gt;&lt;DisplayText&gt;(Rao &amp;amp; Deebak, 2023)&lt;/DisplayText&gt;&lt;record&gt;&lt;rec-number&gt;58&lt;/rec-number&gt;&lt;foreign-keys&gt;&lt;key app="EN" db-id="refdsetfmxfv0xezzx0x00r2eas9wvvxsrxv" timestamp="1715842972"&gt;58&lt;/key&gt;&lt;/foreign-keys&gt;&lt;ref-type name="Journal Article"&gt;17&lt;/ref-type&gt;&lt;contributors&gt;&lt;authors&gt;&lt;author&gt;Rao, P Muralidhara&lt;/author&gt;&lt;author&gt;Deebak, Bakkiam David&lt;/author&gt;&lt;/authors&gt;&lt;/contributors&gt;&lt;titles&gt;&lt;title&gt;Security and privacy issues in smart cities/industries: technologies, applications, and challenges&lt;/title&gt;&lt;secondary-title&gt;Journal of Ambient Intelligence and Humanized Computing&lt;/secondary-title&gt;&lt;/titles&gt;&lt;periodical&gt;&lt;full-title&gt;Journal of Ambient Intelligence and Humanized Computing&lt;/full-title&gt;&lt;/periodical&gt;&lt;pages&gt;10517-10553&lt;/pages&gt;&lt;volume&gt;14&lt;/volume&gt;&lt;number&gt;8&lt;/number&gt;&lt;dates&gt;&lt;year&gt;2023&lt;/year&gt;&lt;/dates&gt;&lt;isbn&gt;1868-5137&lt;/isbn&gt;&lt;urls&gt;&lt;/urls&gt;&lt;/record&gt;&lt;/Cite&gt;&lt;/EndNote&gt;</w:instrText>
      </w:r>
      <w:r>
        <w:fldChar w:fldCharType="separate"/>
      </w:r>
      <w:r>
        <w:rPr>
          <w:noProof/>
        </w:rPr>
        <w:t>(Rao &amp; Deebak, 2023)</w:t>
      </w:r>
      <w:r>
        <w:fldChar w:fldCharType="end"/>
      </w:r>
      <w:r>
        <w:t>.</w:t>
      </w:r>
    </w:p>
    <w:p w14:paraId="0EA0AC01" w14:textId="77777777" w:rsidR="008A1770" w:rsidRDefault="008A1770" w:rsidP="00591576">
      <w:pPr>
        <w:jc w:val="both"/>
      </w:pPr>
    </w:p>
    <w:p w14:paraId="1AD1B840" w14:textId="6642C679" w:rsidR="00164628" w:rsidRDefault="00DB5841" w:rsidP="00164628">
      <w:pPr>
        <w:jc w:val="both"/>
      </w:pPr>
      <w:r>
        <w:t>The necessity of a reliable storage mechanism for the massive amount of data generated links with the blockchain network, a technology c</w:t>
      </w:r>
      <w:r w:rsidR="00164628">
        <w:t xml:space="preserve">onceived </w:t>
      </w:r>
      <w:r w:rsidR="00164628" w:rsidRPr="00B6390A">
        <w:t>fundamentally as a public utility aiming to create a virtual analogue to physical currency</w:t>
      </w:r>
      <w:r>
        <w:t>.</w:t>
      </w:r>
      <w:r w:rsidR="00164628">
        <w:t xml:space="preserve"> Nakamoto initially delineated the advent of blockchain technology</w:t>
      </w:r>
      <w:r w:rsidR="00164628" w:rsidRPr="00B6390A">
        <w:t xml:space="preserve"> in a pivotal manuscript entitled “Bitcoin: A Peer-to-Peer Electronic Cash System”</w:t>
      </w:r>
      <w:r w:rsidR="00164628">
        <w:t xml:space="preserve"> </w:t>
      </w:r>
      <w:r w:rsidR="00164628">
        <w:fldChar w:fldCharType="begin"/>
      </w:r>
      <w:r w:rsidR="00164628">
        <w:instrText xml:space="preserve"> ADDIN EN.CITE &lt;EndNote&gt;&lt;Cite&gt;&lt;Author&gt;Nakamoto&lt;/Author&gt;&lt;Year&gt;2008&lt;/Year&gt;&lt;RecNum&gt;108&lt;/RecNum&gt;&lt;DisplayText&gt;(Nakamoto, 2008)&lt;/DisplayText&gt;&lt;record&gt;&lt;rec-number&gt;108&lt;/rec-number&gt;&lt;foreign-keys&gt;&lt;key app="EN" db-id="refdsetfmxfv0xezzx0x00r2eas9wvvxsrxv" timestamp="1727823902"&gt;108&lt;/key&gt;&lt;/foreign-keys&gt;&lt;ref-type name="Journal Article"&gt;17&lt;/ref-type&gt;&lt;contributors&gt;&lt;authors&gt;&lt;author&gt;Nakamoto, Satoshi&lt;/author&gt;&lt;/authors&gt;&lt;/contributors&gt;&lt;titles&gt;&lt;title&gt;Bitcoin: A peer-to-peer electronic cash system&lt;/title&gt;&lt;secondary-title&gt;Satoshi Nakamoto&lt;/secondary-title&gt;&lt;/titles&gt;&lt;periodical&gt;&lt;full-title&gt;Satoshi Nakamoto&lt;/full-title&gt;&lt;/periodical&gt;&lt;dates&gt;&lt;year&gt;2008&lt;/year&gt;&lt;/dates&gt;&lt;urls&gt;&lt;/urls&gt;&lt;/record&gt;&lt;/Cite&gt;&lt;/EndNote&gt;</w:instrText>
      </w:r>
      <w:r w:rsidR="00164628">
        <w:fldChar w:fldCharType="separate"/>
      </w:r>
      <w:r w:rsidR="00164628">
        <w:t>(Nakamoto, 2008)</w:t>
      </w:r>
      <w:r w:rsidR="00164628">
        <w:fldChar w:fldCharType="end"/>
      </w:r>
      <w:r w:rsidR="00164628">
        <w:t xml:space="preserve">, </w:t>
      </w:r>
      <w:r w:rsidR="00164628" w:rsidRPr="00B6390A">
        <w:t>which introduced a transformative paradigm for the authentication of transactions. Contrasting with extant methodologies that depended on centrali</w:t>
      </w:r>
      <w:r w:rsidR="00164628">
        <w:t>s</w:t>
      </w:r>
      <w:r w:rsidR="00164628" w:rsidRPr="00B6390A">
        <w:t>ed validation mechanisms, this approach removes the necessity for a central validating authority</w:t>
      </w:r>
      <w:r w:rsidR="00164628">
        <w:t xml:space="preserve"> </w:t>
      </w:r>
      <w:r w:rsidR="00164628">
        <w:fldChar w:fldCharType="begin"/>
      </w:r>
      <w:r w:rsidR="00164628">
        <w:instrText xml:space="preserve"> ADDIN EN.CITE &lt;EndNote&gt;&lt;Cite&gt;&lt;Author&gt;Enisa&lt;/Author&gt;&lt;Year&gt;2023&lt;/Year&gt;&lt;RecNum&gt;109&lt;/RecNum&gt;&lt;DisplayText&gt;(Enisa, 2023)&lt;/DisplayText&gt;&lt;record&gt;&lt;rec-number&gt;109&lt;/rec-number&gt;&lt;foreign-keys&gt;&lt;key app="EN" db-id="refdsetfmxfv0xezzx0x00r2eas9wvvxsrxv" timestamp="1727824211"&gt;109&lt;/key&gt;&lt;/foreign-keys&gt;&lt;ref-type name="Web Page"&gt;12&lt;/ref-type&gt;&lt;contributors&gt;&lt;authors&gt;&lt;author&gt;Enisa&lt;/author&gt;&lt;/authors&gt;&lt;/contributors&gt;&lt;titles&gt;&lt;/titles&gt;&lt;dates&gt;&lt;year&gt;2023&lt;/year&gt;&lt;/dates&gt;&lt;urls&gt;&lt;related-urls&gt;&lt;url&gt;https://www.enisa.europa.eu/topics/incident-response/glossary/blockchain&lt;/url&gt;&lt;/related-urls&gt;&lt;/urls&gt;&lt;/record&gt;&lt;/Cite&gt;&lt;/EndNote&gt;</w:instrText>
      </w:r>
      <w:r w:rsidR="00164628">
        <w:fldChar w:fldCharType="separate"/>
      </w:r>
      <w:r w:rsidR="00164628">
        <w:t>(</w:t>
      </w:r>
      <w:proofErr w:type="spellStart"/>
      <w:r w:rsidR="00164628">
        <w:t>Enisa</w:t>
      </w:r>
      <w:proofErr w:type="spellEnd"/>
      <w:r w:rsidR="00164628">
        <w:t>, 2023)</w:t>
      </w:r>
      <w:r w:rsidR="00164628">
        <w:fldChar w:fldCharType="end"/>
      </w:r>
      <w:r w:rsidR="00164628">
        <w:t xml:space="preserve">. </w:t>
      </w:r>
    </w:p>
    <w:p w14:paraId="6768419B" w14:textId="77777777" w:rsidR="00856E7B" w:rsidRDefault="00856E7B" w:rsidP="00345AE1">
      <w:pPr>
        <w:jc w:val="both"/>
      </w:pPr>
    </w:p>
    <w:p w14:paraId="5176E527" w14:textId="5795AC10" w:rsidR="00B6390A" w:rsidRDefault="00164628" w:rsidP="00345AE1">
      <w:pPr>
        <w:jc w:val="both"/>
      </w:pPr>
      <w:r>
        <w:t>The</w:t>
      </w:r>
      <w:r w:rsidR="00B6390A" w:rsidRPr="00B6390A">
        <w:t xml:space="preserve"> architectural design of </w:t>
      </w:r>
      <w:r w:rsidR="00CE2716">
        <w:t>the</w:t>
      </w:r>
      <w:r w:rsidR="00B6390A" w:rsidRPr="00B6390A">
        <w:t xml:space="preserve"> blockchain</w:t>
      </w:r>
      <w:r w:rsidR="00CE2716">
        <w:t>s</w:t>
      </w:r>
      <w:r w:rsidR="00B6390A" w:rsidRPr="00B6390A">
        <w:t xml:space="preserve"> underscored the profound potential inherent in decentrali</w:t>
      </w:r>
      <w:r w:rsidR="00B6390A">
        <w:t>s</w:t>
      </w:r>
      <w:r w:rsidR="00B6390A" w:rsidRPr="00B6390A">
        <w:t xml:space="preserve">ation. The underlying tenets set forth by the Bitcoin protocol have exerted a considerable influence on the subsequent development of </w:t>
      </w:r>
      <w:r w:rsidR="00B6390A">
        <w:t>many</w:t>
      </w:r>
      <w:r w:rsidR="00B6390A" w:rsidRPr="00B6390A">
        <w:t xml:space="preserve"> alternative cryptocurrencies. One of those cryptocurrencies is Ethereum, which has extended the capabilities of the blockchain infrastructure </w:t>
      </w:r>
      <w:r w:rsidR="00B6390A">
        <w:t>by using</w:t>
      </w:r>
      <w:r w:rsidR="00B6390A" w:rsidRPr="00B6390A">
        <w:t xml:space="preserve"> </w:t>
      </w:r>
      <w:r w:rsidR="00B6390A">
        <w:t>s</w:t>
      </w:r>
      <w:r w:rsidR="00B6390A" w:rsidRPr="00B6390A">
        <w:t xml:space="preserve">mart </w:t>
      </w:r>
      <w:r w:rsidR="00B6390A">
        <w:t>c</w:t>
      </w:r>
      <w:r w:rsidR="00B6390A" w:rsidRPr="00B6390A">
        <w:t>ontracts</w:t>
      </w:r>
      <w:r w:rsidR="001D07C1">
        <w:t xml:space="preserve"> </w:t>
      </w:r>
      <w:r w:rsidR="008E20D0">
        <w:fldChar w:fldCharType="begin"/>
      </w:r>
      <w:r w:rsidR="008E20D0">
        <w:instrText xml:space="preserve"> ADDIN EN.CITE &lt;EndNote&gt;&lt;Cite&gt;&lt;Author&gt;Buterin&lt;/Author&gt;&lt;Year&gt;2014&lt;/Year&gt;&lt;RecNum&gt;126&lt;/RecNum&gt;&lt;DisplayText&gt;(Buterin, 2014)&lt;/DisplayText&gt;&lt;record&gt;&lt;rec-number&gt;126&lt;/rec-number&gt;&lt;foreign-keys&gt;&lt;key app="EN" db-id="refdsetfmxfv0xezzx0x00r2eas9wvvxsrxv" timestamp="1728946682"&gt;126&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pages&gt;2-1&lt;/pages&gt;&lt;volume&gt;3&lt;/volume&gt;&lt;number&gt;37&lt;/number&gt;&lt;dates&gt;&lt;year&gt;2014&lt;/year&gt;&lt;/dates&gt;&lt;urls&gt;&lt;/urls&gt;&lt;/record&gt;&lt;/Cite&gt;&lt;/EndNote&gt;</w:instrText>
      </w:r>
      <w:r w:rsidR="008E20D0">
        <w:fldChar w:fldCharType="separate"/>
      </w:r>
      <w:r w:rsidR="008E20D0">
        <w:rPr>
          <w:noProof/>
        </w:rPr>
        <w:t>(Buterin, 2014)</w:t>
      </w:r>
      <w:r w:rsidR="008E20D0">
        <w:fldChar w:fldCharType="end"/>
      </w:r>
      <w:r w:rsidR="00CE2716">
        <w:t xml:space="preserve">, also called </w:t>
      </w:r>
      <w:proofErr w:type="spellStart"/>
      <w:r w:rsidR="00CE2716">
        <w:t>chaincode</w:t>
      </w:r>
      <w:proofErr w:type="spellEnd"/>
      <w:r w:rsidR="00CE2716">
        <w:t xml:space="preserve"> in the Fabric blockchain context</w:t>
      </w:r>
      <w:r w:rsidR="00583095">
        <w:t xml:space="preserve"> </w:t>
      </w:r>
      <w:r w:rsidR="00583095">
        <w:fldChar w:fldCharType="begin"/>
      </w:r>
      <w:r w:rsidR="00583095">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00583095">
        <w:fldChar w:fldCharType="separate"/>
      </w:r>
      <w:r w:rsidR="00583095">
        <w:rPr>
          <w:noProof/>
        </w:rPr>
        <w:t>(Fabric, 2023)</w:t>
      </w:r>
      <w:r w:rsidR="00583095">
        <w:fldChar w:fldCharType="end"/>
      </w:r>
      <w:r w:rsidR="00CE2716">
        <w:t>, the infrastructure used in the prototype for this dissertation</w:t>
      </w:r>
      <w:r w:rsidR="00B6390A" w:rsidRPr="00B6390A">
        <w:t>. These entities transcend mere transactional functions, serving as programmable scripts capable of autonomously enforcing predefined logical parameters and executing operations. As the parameters of decentrali</w:t>
      </w:r>
      <w:r w:rsidR="00B6390A">
        <w:t>s</w:t>
      </w:r>
      <w:r w:rsidR="00B6390A" w:rsidRPr="00B6390A">
        <w:t>ation and automation have broadened, there has been a concomitant expansion in the potential applicative domains for blockchain-enabled solutions, culminating in a substantial proliferation within this field</w:t>
      </w:r>
      <w:r w:rsidR="00B6390A">
        <w:t xml:space="preserve"> </w:t>
      </w:r>
      <w:r w:rsidR="00B6390A">
        <w:fldChar w:fldCharType="begin"/>
      </w:r>
      <w:r w:rsidR="00B6390A">
        <w:instrText xml:space="preserve"> ADDIN EN.CITE &lt;EndNote&gt;&lt;Cite&gt;&lt;Author&gt;Zarrin&lt;/Author&gt;&lt;Year&gt;2021&lt;/Year&gt;&lt;RecNum&gt;110&lt;/RecNum&gt;&lt;DisplayText&gt;(Zarrin et al., 2021)&lt;/DisplayText&gt;&lt;record&gt;&lt;rec-number&gt;110&lt;/rec-number&gt;&lt;foreign-keys&gt;&lt;key app="EN" db-id="refdsetfmxfv0xezzx0x00r2eas9wvvxsrxv" timestamp="1727824497"&gt;110&lt;/key&gt;&lt;/foreign-keys&gt;&lt;ref-type name="Journal Article"&gt;17&lt;/ref-type&gt;&lt;contributors&gt;&lt;authors&gt;&lt;author&gt;Zarrin, Javad&lt;/author&gt;&lt;author&gt;Wen Phang, Hao&lt;/author&gt;&lt;author&gt;Babu Saheer, Lakshmi&lt;/author&gt;&lt;author&gt;Zarrin, Bahram&lt;/author&gt;&lt;/authors&gt;&lt;/contributors&gt;&lt;titles&gt;&lt;title&gt;Blockchain for decentralization of internet: prospects, trends, and challenges&lt;/title&gt;&lt;secondary-title&gt;Cluster Computing&lt;/secondary-title&gt;&lt;/titles&gt;&lt;periodical&gt;&lt;full-title&gt;Cluster Computing&lt;/full-title&gt;&lt;/periodical&gt;&lt;pages&gt;2841-2866&lt;/pages&gt;&lt;volume&gt;24&lt;/volume&gt;&lt;number&gt;4&lt;/number&gt;&lt;dates&gt;&lt;year&gt;2021&lt;/year&gt;&lt;/dates&gt;&lt;isbn&gt;1386-7857&lt;/isbn&gt;&lt;urls&gt;&lt;/urls&gt;&lt;/record&gt;&lt;/Cite&gt;&lt;/EndNote&gt;</w:instrText>
      </w:r>
      <w:r w:rsidR="00B6390A">
        <w:fldChar w:fldCharType="separate"/>
      </w:r>
      <w:r w:rsidR="00B6390A">
        <w:t>(</w:t>
      </w:r>
      <w:proofErr w:type="spellStart"/>
      <w:r w:rsidR="00B6390A">
        <w:t>Zarrin</w:t>
      </w:r>
      <w:proofErr w:type="spellEnd"/>
      <w:r w:rsidR="00B6390A">
        <w:t xml:space="preserve"> et al., 2021)</w:t>
      </w:r>
      <w:r w:rsidR="00B6390A">
        <w:fldChar w:fldCharType="end"/>
      </w:r>
      <w:r w:rsidR="00B6390A">
        <w:t>.</w:t>
      </w:r>
    </w:p>
    <w:p w14:paraId="7A1E7429" w14:textId="77777777" w:rsidR="00856E7B" w:rsidRDefault="00856E7B" w:rsidP="00345AE1">
      <w:pPr>
        <w:jc w:val="both"/>
      </w:pPr>
    </w:p>
    <w:p w14:paraId="330761A3" w14:textId="468A2BC0" w:rsidR="00856E7B" w:rsidRPr="00B6390A" w:rsidRDefault="00856E7B" w:rsidP="00345AE1">
      <w:pPr>
        <w:jc w:val="both"/>
      </w:pPr>
      <w:r w:rsidRPr="00856E7B">
        <w:t xml:space="preserve">Despite its numerous advantages, blockchain technology is not without its limitations. Many of </w:t>
      </w:r>
      <w:r>
        <w:t>these</w:t>
      </w:r>
      <w:r w:rsidRPr="00856E7B">
        <w:t xml:space="preserve"> are inherent to the architecture</w:t>
      </w:r>
      <w:r>
        <w:t xml:space="preserve"> and</w:t>
      </w:r>
      <w:r w:rsidRPr="00856E7B">
        <w:t xml:space="preserve"> implemented to ensure alignment with the system’s fundamental requirements. Perhaps the biggest limitation is the blockchain’s inherent design as a distributed ledger system. This necessitates that each node within the network retain a complete copy of all the information held by the other nodes, a redundancy that is indispensable for maintaining the system’s decentrali</w:t>
      </w:r>
      <w:r>
        <w:t>s</w:t>
      </w:r>
      <w:r w:rsidRPr="00856E7B">
        <w:t xml:space="preserve">ed characteristics. Every node must possess the capacity to autonomously perpetuate the network’s functionality, a feature that entails a trade-off, manifesting </w:t>
      </w:r>
      <w:r w:rsidRPr="00856E7B">
        <w:lastRenderedPageBreak/>
        <w:t>as restrictions on the amount of data that each transaction can encompass, as well as limitations on the chain’s capacity to store only the most essential data required for transaction processing. This intrinsic data redundancy consequently imposes constraints on the functional capabilities of smart contracts, which are predominantly confined to interacting with the data available within the blockchain and the transaction, further compounded by the associated costs incurred by the storage of larger data quantities</w:t>
      </w:r>
      <w:r>
        <w:t xml:space="preserve"> </w:t>
      </w:r>
      <w:r>
        <w:fldChar w:fldCharType="begin"/>
      </w:r>
      <w:r>
        <w:instrText xml:space="preserve"> ADDIN EN.CITE &lt;EndNote&gt;&lt;Cite&gt;&lt;Author&gt;Khan&lt;/Author&gt;&lt;Year&gt;2020&lt;/Year&gt;&lt;RecNum&gt;111&lt;/RecNum&gt;&lt;DisplayText&gt;(Khan et al., 2020)&lt;/DisplayText&gt;&lt;record&gt;&lt;rec-number&gt;111&lt;/rec-number&gt;&lt;foreign-keys&gt;&lt;key app="EN" db-id="refdsetfmxfv0xezzx0x00r2eas9wvvxsrxv" timestamp="1727828873"&gt;111&lt;/key&gt;&lt;/foreign-keys&gt;&lt;ref-type name="Journal Article"&gt;17&lt;/ref-type&gt;&lt;contributors&gt;&lt;authors&gt;&lt;author&gt;Khan, Kashif Mehboob&lt;/author&gt;&lt;author&gt;Arshad, Junaid&lt;/author&gt;&lt;author&gt;Khan, Muhammad Mubashir&lt;/author&gt;&lt;/authors&gt;&lt;/contributors&gt;&lt;titles&gt;&lt;title&gt;Investigating performance constraints for blockchain based secure e-voting system&lt;/title&gt;&lt;secondary-title&gt;Future Generation Computer Systems&lt;/secondary-title&gt;&lt;/titles&gt;&lt;periodical&gt;&lt;full-title&gt;Future Generation Computer Systems&lt;/full-title&gt;&lt;/periodical&gt;&lt;pages&gt;13-26&lt;/pages&gt;&lt;volume&gt;105&lt;/volume&gt;&lt;dates&gt;&lt;year&gt;2020&lt;/year&gt;&lt;/dates&gt;&lt;isbn&gt;0167-739X&lt;/isbn&gt;&lt;urls&gt;&lt;/urls&gt;&lt;/record&gt;&lt;/Cite&gt;&lt;/EndNote&gt;</w:instrText>
      </w:r>
      <w:r>
        <w:fldChar w:fldCharType="separate"/>
      </w:r>
      <w:r>
        <w:t>(Khan et al., 2020)</w:t>
      </w:r>
      <w:r>
        <w:fldChar w:fldCharType="end"/>
      </w:r>
      <w:r w:rsidRPr="00856E7B">
        <w:t>.</w:t>
      </w:r>
    </w:p>
    <w:p w14:paraId="3C5EEB5B" w14:textId="77777777" w:rsidR="00B55D52" w:rsidRDefault="00B55D52" w:rsidP="00345AE1">
      <w:pPr>
        <w:jc w:val="both"/>
      </w:pPr>
    </w:p>
    <w:p w14:paraId="63C8AB78" w14:textId="02AAC6C1" w:rsidR="00856E7B" w:rsidRDefault="00856E7B" w:rsidP="00345AE1">
      <w:pPr>
        <w:jc w:val="both"/>
      </w:pPr>
      <w:r>
        <w:t>One consideration to be made when adopting decentralised</w:t>
      </w:r>
      <w:r w:rsidR="008A1770">
        <w:t xml:space="preserve"> ledger</w:t>
      </w:r>
      <w:r>
        <w:t xml:space="preserve"> technology is security and privacy.  Even though </w:t>
      </w:r>
      <w:r w:rsidR="00CE2716">
        <w:t>Zero Knowledge Proofs (</w:t>
      </w:r>
      <w:r>
        <w:t>ZKP</w:t>
      </w:r>
      <w:r w:rsidR="00CE2716">
        <w:t>s), the chosen protocol for the prototype implemented in this dissertation,</w:t>
      </w:r>
      <w:r>
        <w:t xml:space="preserve"> is presented by several research papers as cutting-edge technology</w:t>
      </w:r>
      <w:r w:rsidR="00CB3A83">
        <w:t xml:space="preserve"> </w:t>
      </w:r>
      <w:r w:rsidR="00CB3A83">
        <w:fldChar w:fldCharType="begin"/>
      </w:r>
      <w:r w:rsidR="00CB3A83">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rsidR="00CB3A83">
        <w:fldChar w:fldCharType="separate"/>
      </w:r>
      <w:r w:rsidR="00CB3A83">
        <w:rPr>
          <w:noProof/>
        </w:rPr>
        <w:t>(Groth, 2016)</w:t>
      </w:r>
      <w:r w:rsidR="00CB3A83">
        <w:fldChar w:fldCharType="end"/>
      </w:r>
      <w:r>
        <w:t xml:space="preserve">, </w:t>
      </w:r>
      <w:r w:rsidR="00C03D15">
        <w:t>there are many applications</w:t>
      </w:r>
      <w:r>
        <w:t xml:space="preserve"> regarding user privacy-preserving techniques such as privacy-preserving identity management </w:t>
      </w:r>
      <w:r>
        <w:fldChar w:fldCharType="begin"/>
      </w:r>
      <w:r>
        <w:instrText xml:space="preserve"> ADDIN EN.CITE &lt;EndNote&gt;&lt;Cite&gt;&lt;Author&gt;Bernabe&lt;/Author&gt;&lt;Year&gt;2019&lt;/Year&gt;&lt;RecNum&gt;85&lt;/RecNum&gt;&lt;DisplayText&gt;(Bernabe et al., 2019)&lt;/DisplayText&gt;&lt;record&gt;&lt;rec-number&gt;85&lt;/rec-number&gt;&lt;foreign-keys&gt;&lt;key app="EN" db-id="refdsetfmxfv0xezzx0x00r2eas9wvvxsrxv" timestamp="1717629820"&gt;85&lt;/key&gt;&lt;/foreign-keys&gt;&lt;ref-type name="Journal Article"&gt;17&lt;/ref-type&gt;&lt;contributors&gt;&lt;authors&gt;&lt;author&gt;Bernabe, Jorge Bernal&lt;/author&gt;&lt;author&gt;Canovas, Jose Luis&lt;/author&gt;&lt;author&gt;Hernandez-Ramos, Jose L&lt;/author&gt;&lt;author&gt;Moreno, Rafael Torres&lt;/author&gt;&lt;author&gt;Skarmeta, Antonio&lt;/author&gt;&lt;/authors&gt;&lt;/contributors&gt;&lt;titles&gt;&lt;title&gt;Privacy-preserving solutions for blockchain: Review and challenges&lt;/title&gt;&lt;secondary-title&gt;IEEE Access&lt;/secondary-title&gt;&lt;/titles&gt;&lt;periodical&gt;&lt;full-title&gt;IEEE Access&lt;/full-title&gt;&lt;/periodical&gt;&lt;pages&gt;164908-164940&lt;/pages&gt;&lt;volume&gt;7&lt;/volume&gt;&lt;dates&gt;&lt;year&gt;2019&lt;/year&gt;&lt;/dates&gt;&lt;isbn&gt;2169-3536&lt;/isbn&gt;&lt;urls&gt;&lt;/urls&gt;&lt;/record&gt;&lt;/Cite&gt;&lt;/EndNote&gt;</w:instrText>
      </w:r>
      <w:r>
        <w:fldChar w:fldCharType="separate"/>
      </w:r>
      <w:r>
        <w:t>(Bernabe et al., 2019)</w:t>
      </w:r>
      <w:r>
        <w:fldChar w:fldCharType="end"/>
      </w:r>
      <w:r>
        <w:t xml:space="preserve">, privacy-preserving cross-domain authentication </w:t>
      </w:r>
      <w:r>
        <w:fldChar w:fldCharType="begin"/>
      </w:r>
      <w:r>
        <w:instrText xml:space="preserve"> ADDIN EN.CITE &lt;EndNote&gt;&lt;Cite&gt;&lt;Author&gt;Huang&lt;/Author&gt;&lt;Year&gt;2024&lt;/Year&gt;&lt;RecNum&gt;86&lt;/RecNum&gt;&lt;DisplayText&gt;(Huang &amp;amp; Shen, 2024)&lt;/DisplayText&gt;&lt;record&gt;&lt;rec-number&gt;86&lt;/rec-number&gt;&lt;foreign-keys&gt;&lt;key app="EN" db-id="refdsetfmxfv0xezzx0x00r2eas9wvvxsrxv" timestamp="1717632130"&gt;86&lt;/key&gt;&lt;/foreign-keys&gt;&lt;ref-type name="Journal Article"&gt;17&lt;/ref-type&gt;&lt;contributors&gt;&lt;authors&gt;&lt;author&gt;Huang, Cheng&lt;/author&gt;&lt;author&gt;Shen, Xuemin Sherman&lt;/author&gt;&lt;/authors&gt;&lt;/contributors&gt;&lt;titles&gt;&lt;title&gt;Decentralized Privacy Preservation in Smart Cities&lt;/title&gt;&lt;/titles&gt;&lt;dates&gt;&lt;year&gt;2024&lt;/year&gt;&lt;/dates&gt;&lt;isbn&gt;3031540751&lt;/isbn&gt;&lt;urls&gt;&lt;/urls&gt;&lt;/record&gt;&lt;/Cite&gt;&lt;/EndNote&gt;</w:instrText>
      </w:r>
      <w:r>
        <w:fldChar w:fldCharType="separate"/>
      </w:r>
      <w:r>
        <w:t>(Huang &amp; Shen, 2024)</w:t>
      </w:r>
      <w:r>
        <w:fldChar w:fldCharType="end"/>
      </w:r>
      <w:r>
        <w:t xml:space="preserve">, privacy-preserving data analytics </w:t>
      </w:r>
      <w:r>
        <w:fldChar w:fldCharType="begin"/>
      </w:r>
      <w:r>
        <w:instrText xml:space="preserve"> ADDIN EN.CITE &lt;EndNote&gt;&lt;Cite&gt;&lt;Author&gt;Zhang&lt;/Author&gt;&lt;Year&gt;2023&lt;/Year&gt;&lt;RecNum&gt;87&lt;/RecNum&gt;&lt;DisplayText&gt;(Zhang et al., 2023)&lt;/DisplayText&gt;&lt;record&gt;&lt;rec-number&gt;87&lt;/rec-number&gt;&lt;foreign-keys&gt;&lt;key app="EN" db-id="refdsetfmxfv0xezzx0x00r2eas9wvvxsrxv" timestamp="1717633485"&gt;87&lt;/key&gt;&lt;/foreign-keys&gt;&lt;ref-type name="Journal Article"&gt;17&lt;/ref-type&gt;&lt;contributors&gt;&lt;authors&gt;&lt;author&gt;Zhang, Yuping&lt;/author&gt;&lt;author&gt;Qu, Youyang&lt;/author&gt;&lt;author&gt;Gao, Longxiang&lt;/author&gt;&lt;author&gt;Luan, Tom Hao&lt;/author&gt;&lt;author&gt;Jolfaei, Alireza&lt;/author&gt;&lt;author&gt;Zheng, James Xi&lt;/author&gt;&lt;/authors&gt;&lt;/contributors&gt;&lt;titles&gt;&lt;title&gt;Privacy-preserving data analytics for smart decision-making energy systems in sustainable smart community&lt;/title&gt;&lt;secondary-title&gt;Sustainable Energy Technologies and Assessments&lt;/secondary-title&gt;&lt;/titles&gt;&lt;periodical&gt;&lt;full-title&gt;Sustainable Energy Technologies and Assessments&lt;/full-title&gt;&lt;/periodical&gt;&lt;pages&gt;103144&lt;/pages&gt;&lt;volume&gt;57&lt;/volume&gt;&lt;dates&gt;&lt;year&gt;2023&lt;/year&gt;&lt;/dates&gt;&lt;isbn&gt;2213-1388&lt;/isbn&gt;&lt;urls&gt;&lt;/urls&gt;&lt;/record&gt;&lt;/Cite&gt;&lt;/EndNote&gt;</w:instrText>
      </w:r>
      <w:r>
        <w:fldChar w:fldCharType="separate"/>
      </w:r>
      <w:r>
        <w:t>(Zhang et al., 2023)</w:t>
      </w:r>
      <w:r>
        <w:fldChar w:fldCharType="end"/>
      </w:r>
      <w:r>
        <w:t xml:space="preserve">, secure and lightweight authentication protocol </w:t>
      </w:r>
      <w:r>
        <w:fldChar w:fldCharType="begin"/>
      </w:r>
      <w:r>
        <w:instrText xml:space="preserve"> ADDIN EN.CITE &lt;EndNote&gt;&lt;Cite&gt;&lt;Author&gt;Oh&lt;/Author&gt;&lt;Year&gt;2021&lt;/Year&gt;&lt;RecNum&gt;88&lt;/RecNum&gt;&lt;DisplayText&gt;(Oh et al., 2021)&lt;/DisplayText&gt;&lt;record&gt;&lt;rec-number&gt;88&lt;/rec-number&gt;&lt;foreign-keys&gt;&lt;key app="EN" db-id="refdsetfmxfv0xezzx0x00r2eas9wvvxsrxv" timestamp="1717633799"&gt;88&lt;/key&gt;&lt;/foreign-keys&gt;&lt;ref-type name="Journal Article"&gt;17&lt;/ref-type&gt;&lt;contributors&gt;&lt;authors&gt;&lt;author&gt;Oh, JiHyeon&lt;/author&gt;&lt;author&gt;Yu, SungJin&lt;/author&gt;&lt;author&gt;Lee, JoonYoung&lt;/author&gt;&lt;author&gt;Son, SeungHwan&lt;/author&gt;&lt;author&gt;Kim, MyeongHyun&lt;/author&gt;&lt;author&gt;Park, YoungHo&lt;/author&gt;&lt;/authors&gt;&lt;/contributors&gt;&lt;titles&gt;&lt;title&gt;A secure and lightweight authentication protocol for IoT-based smart homes&lt;/title&gt;&lt;secondary-title&gt;Sensors&lt;/secondary-title&gt;&lt;/titles&gt;&lt;periodical&gt;&lt;full-title&gt;Sensors&lt;/full-title&gt;&lt;/periodical&gt;&lt;pages&gt;1488&lt;/pages&gt;&lt;volume&gt;21&lt;/volume&gt;&lt;number&gt;4&lt;/number&gt;&lt;dates&gt;&lt;year&gt;2021&lt;/year&gt;&lt;/dates&gt;&lt;isbn&gt;1424-8220&lt;/isbn&gt;&lt;urls&gt;&lt;/urls&gt;&lt;/record&gt;&lt;/Cite&gt;&lt;/EndNote&gt;</w:instrText>
      </w:r>
      <w:r>
        <w:fldChar w:fldCharType="separate"/>
      </w:r>
      <w:r>
        <w:t>(Oh et al., 2021)</w:t>
      </w:r>
      <w:r>
        <w:fldChar w:fldCharType="end"/>
      </w:r>
      <w:r>
        <w:t xml:space="preserve">, and Fully Homomorphic Encryption (FHE), presented by </w:t>
      </w:r>
      <w:r>
        <w:fldChar w:fldCharType="begin"/>
      </w:r>
      <w:r>
        <w:instrText xml:space="preserve"> ADDIN EN.CITE &lt;EndNote&gt;&lt;Cite AuthorYear="1"&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fldChar w:fldCharType="separate"/>
      </w:r>
      <w:r>
        <w:t>Zhang et al. (2017)</w:t>
      </w:r>
      <w:r>
        <w:fldChar w:fldCharType="end"/>
      </w:r>
      <w:r>
        <w:t xml:space="preserve"> as a more efficient option to the detriment of standard encryption when data has to be processed by the device</w:t>
      </w:r>
      <w:r w:rsidR="00C03D15">
        <w:t xml:space="preserve">. </w:t>
      </w:r>
      <w:r w:rsidR="00401761">
        <w:t>Supporting their statement, the authors express that s</w:t>
      </w:r>
      <w:r w:rsidR="00C03D15">
        <w:t xml:space="preserve">ecurity relies on the fact that data remains encrypted from the beginning to the end of the process and privacy </w:t>
      </w:r>
      <w:r w:rsidR="00F9787E">
        <w:t>for the reason that</w:t>
      </w:r>
      <w:r w:rsidR="00C03D15">
        <w:t xml:space="preserve"> FHE maintains sensitive information hidden, even whilst being processed</w:t>
      </w:r>
      <w:r w:rsidR="00B50053">
        <w:t>. The drawback is that the</w:t>
      </w:r>
      <w:r w:rsidR="00110FA5">
        <w:t xml:space="preserve"> mathematics operations</w:t>
      </w:r>
      <w:r w:rsidR="00B50053">
        <w:t xml:space="preserve"> that can be done are simple</w:t>
      </w:r>
      <w:r>
        <w:t>.</w:t>
      </w:r>
    </w:p>
    <w:p w14:paraId="7165A71B" w14:textId="77777777" w:rsidR="00856E7B" w:rsidRDefault="00856E7B" w:rsidP="00345AE1">
      <w:pPr>
        <w:jc w:val="both"/>
      </w:pPr>
    </w:p>
    <w:p w14:paraId="65FFFE3E" w14:textId="4292CBBC" w:rsidR="00856E7B" w:rsidRDefault="00E124FF" w:rsidP="00345AE1">
      <w:pPr>
        <w:jc w:val="both"/>
      </w:pPr>
      <w:r>
        <w:t>Despite the fact that several protocols are being used and have to be considered as an option when looking for privacy, anonymity or security, it is t</w:t>
      </w:r>
      <w:r w:rsidR="00856E7B">
        <w:t>he capacity to prove encrypted knowledge without exposing sensitive data</w:t>
      </w:r>
      <w:r>
        <w:t>,</w:t>
      </w:r>
      <w:r w:rsidR="00856E7B">
        <w:t xml:space="preserve"> one of the ZKPs characteristics that made this protocol a desired feature for all applications </w:t>
      </w:r>
      <w:r w:rsidR="00856E7B">
        <w:fldChar w:fldCharType="begin"/>
      </w:r>
      <w:r w:rsidR="00856E7B">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00856E7B">
        <w:fldChar w:fldCharType="separate"/>
      </w:r>
      <w:r w:rsidR="00856E7B">
        <w:t>(</w:t>
      </w:r>
      <w:proofErr w:type="spellStart"/>
      <w:r w:rsidR="00856E7B">
        <w:t>Ernstberger</w:t>
      </w:r>
      <w:proofErr w:type="spellEnd"/>
      <w:r w:rsidR="00856E7B">
        <w:t xml:space="preserve"> et al., 2024)</w:t>
      </w:r>
      <w:r w:rsidR="00856E7B">
        <w:fldChar w:fldCharType="end"/>
      </w:r>
      <w:r w:rsidR="00856E7B">
        <w:t>. Non-interactivity and succinctness are also</w:t>
      </w:r>
      <w:r w:rsidR="00CE2716">
        <w:t xml:space="preserve"> ZKPs</w:t>
      </w:r>
      <w:r w:rsidR="00856E7B">
        <w:t xml:space="preserve"> functionalities highlighted by the authors in their research “</w:t>
      </w:r>
      <w:r w:rsidR="00856E7B" w:rsidRPr="00345AE1">
        <w:t>Do you need a Zero Knowledge Proof?</w:t>
      </w:r>
      <w:r w:rsidR="00856E7B">
        <w:t xml:space="preserve">”. </w:t>
      </w:r>
    </w:p>
    <w:p w14:paraId="084DE336" w14:textId="77777777" w:rsidR="00E124FF" w:rsidRDefault="00E124FF" w:rsidP="00345AE1">
      <w:pPr>
        <w:jc w:val="both"/>
      </w:pPr>
    </w:p>
    <w:p w14:paraId="692CA396" w14:textId="1F748F92" w:rsidR="00E124FF" w:rsidRDefault="00CE2716" w:rsidP="00345AE1">
      <w:pPr>
        <w:jc w:val="both"/>
      </w:pPr>
      <w:r>
        <w:t xml:space="preserve">In addition to non-interactivity, </w:t>
      </w:r>
      <w:r w:rsidR="00E124FF">
        <w:fldChar w:fldCharType="begin"/>
      </w:r>
      <w:r w:rsidR="00303E77">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rsidR="00E124FF">
        <w:fldChar w:fldCharType="separate"/>
      </w:r>
      <w:r w:rsidR="00303E77">
        <w:rPr>
          <w:noProof/>
        </w:rPr>
        <w:t>Hasan (2019)</w:t>
      </w:r>
      <w:r w:rsidR="00E124FF">
        <w:fldChar w:fldCharType="end"/>
      </w:r>
      <w:r w:rsidR="00E124FF">
        <w:t xml:space="preserve"> </w:t>
      </w:r>
      <w:r w:rsidR="00303E77">
        <w:t>affirms</w:t>
      </w:r>
      <w:r w:rsidR="00E124FF">
        <w:t xml:space="preserve"> that soundness and completeness are </w:t>
      </w:r>
      <w:r>
        <w:t>also</w:t>
      </w:r>
      <w:r w:rsidR="00E124FF">
        <w:t xml:space="preserve"> aspects that a zero-knowledge proof has to satisfy. </w:t>
      </w:r>
      <w:r>
        <w:t>S</w:t>
      </w:r>
      <w:r w:rsidR="00E124FF">
        <w:t xml:space="preserve">oundness means that there is a low chance but not 0, that if the secret is false, the verifier cannot evaded by the prover. Zero-knowledge relies on the idea that the verifier does not know anything other than the secret if it is true. Finally, completeness, if the secret is true, the prover will know it.  </w:t>
      </w:r>
    </w:p>
    <w:p w14:paraId="0D6329DD" w14:textId="77777777" w:rsidR="00CE2716" w:rsidRDefault="00CE2716" w:rsidP="00345AE1">
      <w:pPr>
        <w:jc w:val="both"/>
      </w:pPr>
    </w:p>
    <w:p w14:paraId="466F29E0" w14:textId="77777777" w:rsidR="00CE2716" w:rsidRDefault="00CE2716" w:rsidP="00CE2716">
      <w:pPr>
        <w:jc w:val="both"/>
      </w:pPr>
      <w:r>
        <w:t xml:space="preserve">Through the next sections of the dissertation, evidence of a Hyperledger Fabric (Fabric) implementation using </w:t>
      </w:r>
      <w:proofErr w:type="spellStart"/>
      <w:r>
        <w:t>Circom</w:t>
      </w:r>
      <w:proofErr w:type="spellEnd"/>
      <w:r>
        <w:t xml:space="preserve"> for creating the circuit and the protocols Plonk, Groth16 and </w:t>
      </w:r>
      <w:proofErr w:type="spellStart"/>
      <w:r>
        <w:t>Fflonk</w:t>
      </w:r>
      <w:proofErr w:type="spellEnd"/>
      <w:r>
        <w:t xml:space="preserve"> to do the verification will be shown. A prototype to test the latency of the communication between two smart contracts will be run with 10,000 assets for each protocol. </w:t>
      </w:r>
    </w:p>
    <w:p w14:paraId="57233FD6" w14:textId="77777777" w:rsidR="00CE2716" w:rsidRDefault="00CE2716" w:rsidP="00CE2716">
      <w:pPr>
        <w:jc w:val="both"/>
      </w:pPr>
    </w:p>
    <w:p w14:paraId="294C5327" w14:textId="77777777" w:rsidR="00CE2716" w:rsidRDefault="00CE2716" w:rsidP="00030C74">
      <w:pPr>
        <w:pStyle w:val="Heading2"/>
        <w:numPr>
          <w:ilvl w:val="1"/>
          <w:numId w:val="6"/>
        </w:numPr>
        <w:rPr>
          <w:color w:val="000000" w:themeColor="text1"/>
        </w:rPr>
      </w:pPr>
      <w:bookmarkStart w:id="3" w:name="_Toc180081483"/>
      <w:r w:rsidRPr="00CE2716">
        <w:rPr>
          <w:color w:val="000000" w:themeColor="text1"/>
        </w:rPr>
        <w:t>Motivation</w:t>
      </w:r>
      <w:bookmarkEnd w:id="3"/>
    </w:p>
    <w:p w14:paraId="139D01B7" w14:textId="77777777" w:rsidR="00B85824" w:rsidRDefault="00B85824" w:rsidP="00B85824">
      <w:pPr>
        <w:jc w:val="both"/>
      </w:pPr>
      <w:r w:rsidRPr="0007418A">
        <w:t>Recognising the need for blockchain interconnections and understanding that not much study has been conducted, the gaps in evidential support motivated the study to contribute through this applied research project. The decision to focus on Fabric and ZKP</w:t>
      </w:r>
      <w:r>
        <w:t>s</w:t>
      </w:r>
      <w:r w:rsidRPr="0007418A">
        <w:t xml:space="preserve"> was made due to the extended worldwide use of this blockchain use and the ZKP</w:t>
      </w:r>
      <w:r>
        <w:t>s</w:t>
      </w:r>
      <w:r w:rsidRPr="0007418A">
        <w:t xml:space="preserve"> mechanism due to the information derived </w: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 </w:instrTex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DATA </w:instrText>
      </w:r>
      <w:r w:rsidRPr="0007418A">
        <w:fldChar w:fldCharType="end"/>
      </w:r>
      <w:r w:rsidRPr="0007418A">
        <w:fldChar w:fldCharType="separate"/>
      </w:r>
      <w:r w:rsidRPr="0007418A">
        <w:t>(Chen et al., 2023; Martinez et al., 2024; Zhou et al., 2024)</w:t>
      </w:r>
      <w:r w:rsidRPr="0007418A">
        <w:fldChar w:fldCharType="end"/>
      </w:r>
      <w:r>
        <w:t>.</w:t>
      </w:r>
    </w:p>
    <w:p w14:paraId="6767C928" w14:textId="77777777" w:rsidR="00B85824" w:rsidRPr="00B85824" w:rsidRDefault="00B85824" w:rsidP="00B85824"/>
    <w:p w14:paraId="37FA4414" w14:textId="0FED4F1E" w:rsidR="00CE2716" w:rsidRPr="00CE2716" w:rsidRDefault="003556E3" w:rsidP="00CE2716">
      <w:pPr>
        <w:jc w:val="both"/>
      </w:pPr>
      <w:r>
        <w:t xml:space="preserve">Due to the </w:t>
      </w:r>
      <w:r w:rsidR="004D6A4F">
        <w:t>large</w:t>
      </w:r>
      <w:r>
        <w:t xml:space="preserve"> amount of data generated in a smart city environment, the necessity of maintaining it secure and private but also doing it as fast as possible motivates this dissertation to test the latency in three ZKPs protocols</w:t>
      </w:r>
      <w:r w:rsidR="00037320">
        <w:t>,</w:t>
      </w:r>
      <w:r>
        <w:t xml:space="preserve"> Plonk, Groth16, and </w:t>
      </w:r>
      <w:proofErr w:type="spellStart"/>
      <w:r>
        <w:t>Fflonk</w:t>
      </w:r>
      <w:proofErr w:type="spellEnd"/>
      <w:r>
        <w:t xml:space="preserve">. </w:t>
      </w:r>
    </w:p>
    <w:p w14:paraId="66B7DE97" w14:textId="77777777" w:rsidR="00CE2716" w:rsidRDefault="00CE2716" w:rsidP="00CE2716">
      <w:pPr>
        <w:jc w:val="both"/>
      </w:pPr>
    </w:p>
    <w:p w14:paraId="3A6C5976" w14:textId="6D4100B7" w:rsidR="00CE2716" w:rsidRPr="00CE2716" w:rsidRDefault="00CE2716" w:rsidP="00030C74">
      <w:pPr>
        <w:pStyle w:val="Heading2"/>
        <w:numPr>
          <w:ilvl w:val="1"/>
          <w:numId w:val="6"/>
        </w:numPr>
        <w:rPr>
          <w:color w:val="000000" w:themeColor="text1"/>
        </w:rPr>
      </w:pPr>
      <w:bookmarkStart w:id="4" w:name="_Toc180081484"/>
      <w:r w:rsidRPr="00CE2716">
        <w:rPr>
          <w:color w:val="000000" w:themeColor="text1"/>
        </w:rPr>
        <w:lastRenderedPageBreak/>
        <w:t>Contribution</w:t>
      </w:r>
      <w:r w:rsidR="004D6A4F">
        <w:rPr>
          <w:color w:val="000000" w:themeColor="text1"/>
        </w:rPr>
        <w:t>s</w:t>
      </w:r>
      <w:bookmarkEnd w:id="4"/>
    </w:p>
    <w:p w14:paraId="1AA6B5A6" w14:textId="596B8857" w:rsidR="00B20C50" w:rsidRDefault="004D6A4F" w:rsidP="00B20C50">
      <w:pPr>
        <w:jc w:val="both"/>
      </w:pPr>
      <w:r>
        <w:t xml:space="preserve">This dissertation </w:t>
      </w:r>
      <w:r w:rsidR="00110FA5">
        <w:t>has mainly contributed in two aspects. Firstly, determining</w:t>
      </w:r>
      <w:r>
        <w:t xml:space="preserve"> which of the three protocols mentioned above has the fastest latency in the communication between two smart contracts running on the same blockchain and the same channel</w:t>
      </w:r>
      <w:r w:rsidR="00037320">
        <w:t xml:space="preserve">, thereby determining </w:t>
      </w:r>
      <w:r w:rsidR="00450C86">
        <w:t xml:space="preserve">that </w:t>
      </w:r>
      <w:proofErr w:type="spellStart"/>
      <w:r w:rsidR="00450C86">
        <w:t>Fflonk</w:t>
      </w:r>
      <w:proofErr w:type="spellEnd"/>
      <w:r w:rsidR="00450C86">
        <w:t xml:space="preserve"> protocol </w:t>
      </w:r>
      <w:r w:rsidR="00037320">
        <w:t>is more reliable</w:t>
      </w:r>
      <w:r w:rsidR="00450C86">
        <w:t xml:space="preserve"> than the others</w:t>
      </w:r>
      <w:r>
        <w:t>.</w:t>
      </w:r>
    </w:p>
    <w:p w14:paraId="6A5C028B" w14:textId="77777777" w:rsidR="00110FA5" w:rsidRDefault="00110FA5" w:rsidP="00B20C50">
      <w:pPr>
        <w:jc w:val="both"/>
      </w:pPr>
    </w:p>
    <w:p w14:paraId="64C1B2D3" w14:textId="7415ECF3" w:rsidR="00110FA5" w:rsidRDefault="00110FA5" w:rsidP="00B20C50">
      <w:pPr>
        <w:jc w:val="both"/>
      </w:pPr>
      <w:r>
        <w:t xml:space="preserve">The second contribution is the very same application. All that is developed in it, </w:t>
      </w:r>
      <w:proofErr w:type="spellStart"/>
      <w:r>
        <w:t>Flonk</w:t>
      </w:r>
      <w:proofErr w:type="spellEnd"/>
      <w:r>
        <w:t>, Groth16, Plonk</w:t>
      </w:r>
      <w:r w:rsidR="00450C86">
        <w:t xml:space="preserve">, </w:t>
      </w:r>
      <w:r>
        <w:t>the Fabric smart contracts</w:t>
      </w:r>
      <w:r w:rsidR="00450C86">
        <w:t>, and the oracle</w:t>
      </w:r>
      <w:r>
        <w:t xml:space="preserve">, can be </w:t>
      </w:r>
      <w:r w:rsidR="001A4999">
        <w:t xml:space="preserve">used, </w:t>
      </w:r>
      <w:r>
        <w:t xml:space="preserve">cloned, downloaded, transformed or upgraded by anyone interested in it as desired.  </w:t>
      </w:r>
    </w:p>
    <w:p w14:paraId="102F6FD6" w14:textId="77777777" w:rsidR="00AA7844" w:rsidRDefault="00AA7844" w:rsidP="00AA7844">
      <w:pPr>
        <w:jc w:val="both"/>
      </w:pPr>
    </w:p>
    <w:p w14:paraId="0D459059" w14:textId="398EC106" w:rsidR="00F020AE" w:rsidRDefault="001A4999" w:rsidP="00B20C50">
      <w:pPr>
        <w:jc w:val="both"/>
      </w:pPr>
      <w:r>
        <w:t xml:space="preserve">The third contribution is that </w:t>
      </w:r>
      <w:r w:rsidR="00AA7844">
        <w:t>t</w:t>
      </w:r>
      <w:r w:rsidR="00AA7844" w:rsidRPr="00F45F3D">
        <w:t>he benefits of the proposed approach would be the reduction of energetic consumption and associated costs in the smart city, as well as efficiency, sustainability, carbon footprint</w:t>
      </w:r>
      <w:r w:rsidR="00450C86">
        <w:t>, transparency</w:t>
      </w:r>
      <w:r w:rsidR="009042B7">
        <w:t>, privacy</w:t>
      </w:r>
      <w:r w:rsidR="00450C86">
        <w:t xml:space="preserve"> and security</w:t>
      </w:r>
      <w:r w:rsidR="00AA7844" w:rsidRPr="00F45F3D">
        <w:t xml:space="preserve">. </w:t>
      </w:r>
      <w:r w:rsidR="00D81D6E">
        <w:t>B</w:t>
      </w:r>
      <w:r w:rsidR="00AA7844" w:rsidRPr="00F45F3D">
        <w:t xml:space="preserve">uilding residents would enjoy better living conditions </w:t>
      </w:r>
      <w:r w:rsidR="00D81D6E">
        <w:t>as they can get</w:t>
      </w:r>
      <w:r w:rsidR="00AA7844">
        <w:t xml:space="preserve"> the energy price adjusted depending on the generation cost</w:t>
      </w:r>
      <w:r w:rsidR="00D81D6E">
        <w:t>. Getting data from outside the Fabric to impact the final invoice</w:t>
      </w:r>
      <w:r w:rsidR="00AA7844">
        <w:t xml:space="preserve"> would be</w:t>
      </w:r>
      <w:r w:rsidR="00D81D6E">
        <w:t>nefit</w:t>
      </w:r>
      <w:r w:rsidR="00AA7844">
        <w:t xml:space="preserve"> the smart city</w:t>
      </w:r>
      <w:r w:rsidR="00AA7844" w:rsidRPr="00F45F3D">
        <w:t>.</w:t>
      </w:r>
    </w:p>
    <w:p w14:paraId="6675D3DE" w14:textId="2C8FE9A6" w:rsidR="00AA7844" w:rsidRPr="00B20C50" w:rsidRDefault="00F020AE" w:rsidP="00F020AE">
      <w:r>
        <w:br w:type="page"/>
      </w:r>
    </w:p>
    <w:p w14:paraId="223F06D8" w14:textId="0499F586" w:rsidR="00591576" w:rsidRPr="009B2AE9" w:rsidRDefault="00FE4AC6" w:rsidP="00030C74">
      <w:pPr>
        <w:pStyle w:val="Heading1"/>
        <w:numPr>
          <w:ilvl w:val="0"/>
          <w:numId w:val="6"/>
        </w:numPr>
        <w:rPr>
          <w:color w:val="000000" w:themeColor="text1"/>
        </w:rPr>
      </w:pPr>
      <w:bookmarkStart w:id="5" w:name="_Toc180081485"/>
      <w:r>
        <w:rPr>
          <w:color w:val="000000" w:themeColor="text1"/>
        </w:rPr>
        <w:lastRenderedPageBreak/>
        <w:t>Literature review</w:t>
      </w:r>
      <w:bookmarkEnd w:id="5"/>
    </w:p>
    <w:p w14:paraId="27351758" w14:textId="13B26DE2" w:rsidR="003F6666" w:rsidRDefault="003F6666" w:rsidP="009A5A7C">
      <w:pPr>
        <w:jc w:val="both"/>
      </w:pPr>
      <w:r w:rsidRPr="00CB7968">
        <w:rPr>
          <w:rFonts w:eastAsia="Calibri" w:cstheme="minorHAnsi"/>
        </w:rPr>
        <w:t xml:space="preserve">The foundational paper on </w:t>
      </w:r>
      <w:r>
        <w:rPr>
          <w:rFonts w:eastAsia="Calibri" w:cstheme="minorHAnsi"/>
        </w:rPr>
        <w:t xml:space="preserve">Zero Knowledge Proof of Identity </w:t>
      </w:r>
      <w:r>
        <w:rPr>
          <w:rFonts w:eastAsia="Calibri" w:cstheme="minorHAnsi"/>
        </w:rPr>
        <w:fldChar w:fldCharType="begin"/>
      </w:r>
      <w:r>
        <w:rPr>
          <w:rFonts w:eastAsia="Calibri" w:cstheme="minorHAnsi"/>
        </w:rPr>
        <w:instrText xml:space="preserve"> ADDIN EN.CITE &lt;EndNote&gt;&lt;Cite&gt;&lt;Author&gt;Fiege&lt;/Author&gt;&lt;Year&gt;1987&lt;/Year&gt;&lt;RecNum&gt;97&lt;/RecNum&gt;&lt;DisplayText&gt;(Fiege et al., 1987)&lt;/DisplayText&gt;&lt;record&gt;&lt;rec-number&gt;97&lt;/rec-number&gt;&lt;foreign-keys&gt;&lt;key app="EN" db-id="refdsetfmxfv0xezzx0x00r2eas9wvvxsrxv" timestamp="1721162012"&gt;97&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Calibri" w:cstheme="minorHAnsi"/>
        </w:rPr>
        <w:fldChar w:fldCharType="separate"/>
      </w:r>
      <w:r>
        <w:rPr>
          <w:rFonts w:eastAsia="Calibri" w:cstheme="minorHAnsi"/>
          <w:noProof/>
        </w:rPr>
        <w:t>(Fiege et al., 1987)</w:t>
      </w:r>
      <w:r>
        <w:rPr>
          <w:rFonts w:eastAsia="Calibri" w:cstheme="minorHAnsi"/>
        </w:rPr>
        <w:fldChar w:fldCharType="end"/>
      </w:r>
      <w:r>
        <w:rPr>
          <w:rFonts w:eastAsia="Calibri" w:cstheme="minorHAnsi"/>
        </w:rPr>
        <w:t xml:space="preserve"> defines it as a cryptographic technique to demonstrate that a message is true without revealing anything more than the indispensable information to prove it and, consequently, keeping the rest of the data, such as personal information, unrevealed, ZKP is presented as a valid decentralised solution to solve identity theft and lack of identity.</w:t>
      </w:r>
      <w:r w:rsidRPr="00EA08E4">
        <w:t xml:space="preserve"> </w:t>
      </w:r>
    </w:p>
    <w:p w14:paraId="1E76A935" w14:textId="77777777" w:rsidR="003F6666" w:rsidRDefault="003F6666" w:rsidP="009A5A7C">
      <w:pPr>
        <w:jc w:val="both"/>
      </w:pPr>
    </w:p>
    <w:p w14:paraId="397F19AB" w14:textId="2750DB88" w:rsidR="00CE2716" w:rsidRDefault="007106D1" w:rsidP="0007418A">
      <w:pPr>
        <w:jc w:val="both"/>
      </w:pPr>
      <w:r>
        <w:t>Considering the Internet of Things (IOT) as one of the most prolific data generators in a smart city context, a</w:t>
      </w:r>
      <w:r w:rsidR="003F6666">
        <w:t xml:space="preserve"> recent study by </w:t>
      </w:r>
      <w:r w:rsidR="003F6666">
        <w:fldChar w:fldCharType="begin"/>
      </w:r>
      <w:r w:rsidR="003F6666">
        <w:instrText xml:space="preserve"> ADDIN EN.CITE &lt;EndNote&gt;&lt;Cite AuthorYear="1"&gt;&lt;Author&gt;Chen&lt;/Author&gt;&lt;Year&gt;2023&lt;/Year&gt;&lt;RecNum&gt;98&lt;/RecNum&gt;&lt;DisplayText&gt;Chen et al. (2023)&lt;/DisplayText&gt;&lt;record&gt;&lt;rec-number&gt;98&lt;/rec-number&gt;&lt;foreign-keys&gt;&lt;key app="EN" db-id="refdsetfmxfv0xezzx0x00r2eas9wvvxsrxv" timestamp="1721164522"&gt;98&lt;/key&gt;&lt;/foreign-keys&gt;&lt;ref-type name="Journal Article"&gt;17&lt;/ref-type&gt;&lt;contributors&gt;&lt;authors&gt;&lt;author&gt;Chen, Zhigang&lt;/author&gt;&lt;author&gt;Jiang, Yuting&lt;/author&gt;&lt;author&gt;Song, Xinxia&lt;/author&gt;&lt;author&gt;Chen, Liqun&lt;/author&gt;&lt;/authors&gt;&lt;/contributors&gt;&lt;titles&gt;&lt;title&gt;A survey on zero-knowledge authentication for internet of things&lt;/title&gt;&lt;secondary-title&gt;Electronics&lt;/secondary-title&gt;&lt;/titles&gt;&lt;periodical&gt;&lt;full-title&gt;Electronics&lt;/full-title&gt;&lt;/periodical&gt;&lt;pages&gt;1145&lt;/pages&gt;&lt;volume&gt;12&lt;/volume&gt;&lt;number&gt;5&lt;/number&gt;&lt;dates&gt;&lt;year&gt;2023&lt;/year&gt;&lt;/dates&gt;&lt;isbn&gt;2079-9292&lt;/isbn&gt;&lt;urls&gt;&lt;/urls&gt;&lt;/record&gt;&lt;/Cite&gt;&lt;/EndNote&gt;</w:instrText>
      </w:r>
      <w:r w:rsidR="003F6666">
        <w:fldChar w:fldCharType="separate"/>
      </w:r>
      <w:r w:rsidR="003F6666">
        <w:rPr>
          <w:noProof/>
        </w:rPr>
        <w:t>Chen et al. (2023)</w:t>
      </w:r>
      <w:r w:rsidR="003F6666">
        <w:fldChar w:fldCharType="end"/>
      </w:r>
      <w:r w:rsidR="003F6666">
        <w:t xml:space="preserve"> established that in practice, ZKP</w:t>
      </w:r>
      <w:r w:rsidR="00CE2716">
        <w:t>s</w:t>
      </w:r>
      <w:r w:rsidR="003F6666">
        <w:t xml:space="preserve"> communication overload produced in the IOT context makes it useless due to the massive amount of nodes. The approach proposed by the authors is the non-interactive zero-knowledge proof (NIZK).</w:t>
      </w:r>
      <w:r w:rsidR="00CE2716">
        <w:t xml:space="preserve"> </w:t>
      </w:r>
      <w:r>
        <w:t>However, a</w:t>
      </w:r>
      <w:r w:rsidR="003F6666" w:rsidRPr="0007418A">
        <w:t xml:space="preserve"> study by </w:t>
      </w:r>
      <w:r w:rsidR="003F6666" w:rsidRPr="0007418A">
        <w:fldChar w:fldCharType="begin"/>
      </w:r>
      <w:r w:rsidR="003F6666" w:rsidRPr="0007418A">
        <w:instrText xml:space="preserve"> ADDIN EN.CITE &lt;EndNote&gt;&lt;Cite AuthorYear="1"&gt;&lt;Author&gt;Martinez&lt;/Author&gt;&lt;Year&gt;2024&lt;/Year&gt;&lt;RecNum&gt;99&lt;/RecNum&gt;&lt;DisplayText&gt;Martinez et al. (2024)&lt;/DisplayText&gt;&lt;record&gt;&lt;rec-number&gt;99&lt;/rec-number&gt;&lt;foreign-keys&gt;&lt;key app="EN" db-id="refdsetfmxfv0xezzx0x00r2eas9wvvxsrxv" timestamp="1721192659"&gt;99&lt;/key&gt;&lt;/foreign-keys&gt;&lt;ref-type name="Journal Article"&gt;17&lt;/ref-type&gt;&lt;contributors&gt;&lt;authors&gt;&lt;author&gt;Martinez, Santiago&lt;/author&gt;&lt;author&gt;Ameigenda, Agustín&lt;/author&gt;&lt;author&gt;De Barros, Braian&lt;/author&gt;&lt;author&gt;Llambias, Guzman&lt;/author&gt;&lt;author&gt;González, Laura&lt;/author&gt;&lt;author&gt;Ruggia, Raúl&lt;/author&gt;&lt;/authors&gt;&lt;/contributors&gt;&lt;titles&gt;&lt;title&gt;Leveraging Zero-Knowledge Proofs for Blockchain Interoperability: Experiences with Ethereum and Hyperledger Fabric&lt;/title&gt;&lt;secondary-title&gt;Authorea Preprints&lt;/secondary-title&gt;&lt;/titles&gt;&lt;periodical&gt;&lt;full-title&gt;Authorea Preprints&lt;/full-title&gt;&lt;/periodical&gt;&lt;dates&gt;&lt;year&gt;2024&lt;/year&gt;&lt;/dates&gt;&lt;urls&gt;&lt;/urls&gt;&lt;/record&gt;&lt;/Cite&gt;&lt;/EndNote&gt;</w:instrText>
      </w:r>
      <w:r w:rsidR="003F6666" w:rsidRPr="0007418A">
        <w:fldChar w:fldCharType="separate"/>
      </w:r>
      <w:r w:rsidR="003F6666" w:rsidRPr="0007418A">
        <w:t>Martinez et al. (2024)</w:t>
      </w:r>
      <w:r w:rsidR="003F6666" w:rsidRPr="0007418A">
        <w:fldChar w:fldCharType="end"/>
      </w:r>
      <w:r w:rsidR="003F6666" w:rsidRPr="0007418A">
        <w:t xml:space="preserve"> found that ZKP</w:t>
      </w:r>
      <w:r w:rsidR="00CE2716">
        <w:t>s</w:t>
      </w:r>
      <w:r w:rsidR="003F6666" w:rsidRPr="0007418A">
        <w:t xml:space="preserve"> can improve </w:t>
      </w:r>
      <w:r w:rsidR="00CE2716">
        <w:t>smart contract</w:t>
      </w:r>
      <w:r w:rsidR="003F6666" w:rsidRPr="0007418A">
        <w:t xml:space="preserve"> interoperability.</w:t>
      </w:r>
    </w:p>
    <w:p w14:paraId="448FD00F" w14:textId="77777777" w:rsidR="00252D78" w:rsidRPr="0007418A" w:rsidRDefault="00252D78" w:rsidP="00252D78">
      <w:pPr>
        <w:jc w:val="both"/>
      </w:pPr>
    </w:p>
    <w:p w14:paraId="3BE7BECF" w14:textId="49B1295A" w:rsidR="00252D78" w:rsidRDefault="00252D78" w:rsidP="009A5A7C">
      <w:pPr>
        <w:jc w:val="both"/>
      </w:pPr>
      <w:r w:rsidRPr="0007418A">
        <w:fldChar w:fldCharType="begin"/>
      </w:r>
      <w:r w:rsidR="00811B9B">
        <w:instrText xml:space="preserve"> ADDIN EN.CITE &lt;EndNote&gt;&lt;Cite AuthorYear="1"&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Pr="0007418A">
        <w:fldChar w:fldCharType="separate"/>
      </w:r>
      <w:r w:rsidR="00811B9B">
        <w:rPr>
          <w:noProof/>
        </w:rPr>
        <w:t>Ernstberger et al. (2024)</w:t>
      </w:r>
      <w:r w:rsidRPr="0007418A">
        <w:fldChar w:fldCharType="end"/>
      </w:r>
      <w:r w:rsidRPr="0007418A">
        <w:t xml:space="preserve"> shows applications that do not use the “zero knowledge” functionality of the protocol to prove the circuit but apply its succinctness and non-interactivity. The authors stated that a non-interactive proof avoids the posterior communication between the sender and the receiver after sending the signals, establishing that interaction proofs are not exempt from a very small probability of validating an invalid proof. The research states that any interactive proof can be non-interactively validated just using a few bits of the proof randomly selected based on the probabilistically checkable proof (PCP) theorem. </w:t>
      </w:r>
    </w:p>
    <w:p w14:paraId="4B614DC5" w14:textId="77777777" w:rsidR="00252D78" w:rsidRDefault="00252D78" w:rsidP="009A5A7C">
      <w:pPr>
        <w:jc w:val="both"/>
      </w:pPr>
    </w:p>
    <w:p w14:paraId="3A77A579" w14:textId="7EADD558" w:rsidR="00DC5AE0" w:rsidRDefault="00DC5AE0" w:rsidP="009A5A7C">
      <w:pPr>
        <w:jc w:val="both"/>
      </w:pPr>
      <w:r>
        <w:t>Non-interactive ZKP</w:t>
      </w:r>
      <w:r w:rsidR="00985BC9">
        <w:t>s</w:t>
      </w:r>
      <w:r>
        <w:t xml:space="preserve"> are usually built for one purpose, for example, to know a secret</w:t>
      </w:r>
      <w:r w:rsidR="00B0237F">
        <w:t>,</w:t>
      </w:r>
      <w:r>
        <w:t xml:space="preserve"> but they can be used to prove any type of statement. </w:t>
      </w:r>
      <w:r w:rsidR="00252D78">
        <w:t>However, traditional cryptography is interactive</w:t>
      </w:r>
      <w:r w:rsidR="00811280">
        <w:t>,</w:t>
      </w:r>
      <w:r w:rsidR="00B10780">
        <w:t xml:space="preserve"> requiring</w:t>
      </w:r>
      <w:r w:rsidR="00252D78">
        <w:t xml:space="preserve"> messages to be exchanged between the sender and the receiver. Turning an interactive algorithm into a ZKPs non-interactive algorithm is a procedure called the Fiat-Shamir technique, proposed by </w:t>
      </w:r>
      <w:r w:rsidR="00252D78">
        <w:fldChar w:fldCharType="begin"/>
      </w:r>
      <w:r w:rsidR="00811280">
        <w:instrText xml:space="preserve"> ADDIN EN.CITE &lt;EndNote&gt;&lt;Cite AuthorYear="1"&gt;&lt;Author&gt;Dagdelen&lt;/Author&gt;&lt;Year&gt;2013&lt;/Year&gt;&lt;RecNum&gt;120&lt;/RecNum&gt;&lt;DisplayText&gt;Dagdelen et al. (2013)&lt;/DisplayText&gt;&lt;record&gt;&lt;rec-number&gt;120&lt;/rec-number&gt;&lt;foreign-keys&gt;&lt;key app="EN" db-id="refdsetfmxfv0xezzx0x00r2eas9wvvxsrxv" timestamp="1728514610"&gt;120&lt;/key&gt;&lt;/foreign-keys&gt;&lt;ref-type name="Conference Proceedings"&gt;10&lt;/ref-type&gt;&lt;contributors&gt;&lt;authors&gt;&lt;author&gt;Dagdelen, Özgür&lt;/author&gt;&lt;author&gt;Fischlin, Marc&lt;/author&gt;&lt;author&gt;Gagliardoni, Tommaso&lt;/author&gt;&lt;/authors&gt;&lt;/contributors&gt;&lt;titles&gt;&lt;title&gt;The Fiat–Shamir transformation in a quantum world&lt;/title&gt;&lt;secondary-title&gt;Advances in Cryptology-ASIACRYPT 2013: 19th International Conference on the Theory and Application of Cryptology and Information Security, Bengaluru, India, December 1-5, 2013, Proceedings, Part II 19&lt;/secondary-title&gt;&lt;/titles&gt;&lt;pages&gt;62-81&lt;/pages&gt;&lt;dates&gt;&lt;year&gt;2013&lt;/year&gt;&lt;/dates&gt;&lt;publisher&gt;Springer&lt;/publisher&gt;&lt;isbn&gt;3642420443&lt;/isbn&gt;&lt;urls&gt;&lt;/urls&gt;&lt;/record&gt;&lt;/Cite&gt;&lt;/EndNote&gt;</w:instrText>
      </w:r>
      <w:r w:rsidR="00252D78">
        <w:fldChar w:fldCharType="separate"/>
      </w:r>
      <w:r w:rsidR="00811280">
        <w:rPr>
          <w:noProof/>
        </w:rPr>
        <w:t>Dagdelen et al. (2013)</w:t>
      </w:r>
      <w:r w:rsidR="00252D78">
        <w:fldChar w:fldCharType="end"/>
      </w:r>
      <w:r w:rsidR="00252D78">
        <w:t xml:space="preserve">, which turns identification into signatures schemes. </w:t>
      </w:r>
    </w:p>
    <w:p w14:paraId="6F4A49BF" w14:textId="77777777" w:rsidR="00D57659" w:rsidRDefault="00D57659" w:rsidP="009A5A7C">
      <w:pPr>
        <w:jc w:val="both"/>
      </w:pPr>
    </w:p>
    <w:p w14:paraId="5A6FF496" w14:textId="1FD57376" w:rsidR="00D57659" w:rsidRDefault="003B1856" w:rsidP="009A5A7C">
      <w:pPr>
        <w:jc w:val="both"/>
        <w:rPr>
          <w:rFonts w:eastAsiaTheme="minorEastAsia"/>
        </w:rPr>
      </w:pPr>
      <w:r>
        <w:fldChar w:fldCharType="begin"/>
      </w:r>
      <w:r w:rsidR="00811280">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fldChar w:fldCharType="separate"/>
      </w:r>
      <w:r w:rsidR="00811280">
        <w:rPr>
          <w:noProof/>
        </w:rPr>
        <w:t>Hasan (2019)</w:t>
      </w:r>
      <w:r>
        <w:fldChar w:fldCharType="end"/>
      </w:r>
      <w:r>
        <w:t xml:space="preserve"> offers an explanation about non-interactive ZKPs verification using two actors, Alice as the sender and Bob as the receiver. On the one end of the communication, first, </w:t>
      </w:r>
      <w:r w:rsidR="00D57659">
        <w:t>A</w:t>
      </w:r>
      <w:r w:rsidR="00252D78">
        <w:t>lice</w:t>
      </w:r>
      <w:r>
        <w:t xml:space="preserve"> knows her </w:t>
      </w:r>
      <w:r w:rsidR="00D57659">
        <w:t xml:space="preserve">secret </w:t>
      </w:r>
      <w:r w:rsidR="00D57659" w:rsidRPr="00656D19">
        <w:rPr>
          <w:rFonts w:ascii="Bradley Hand ITC" w:eastAsiaTheme="minorEastAsia" w:hAnsi="Bradley Hand ITC"/>
          <w:i/>
          <w:iCs/>
        </w:rPr>
        <w:t>“s”</w:t>
      </w:r>
      <w:r w:rsidR="00D57659">
        <w:t xml:space="preserve"> and</w:t>
      </w:r>
      <w:r w:rsidR="00656D19">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D57659" w:rsidRPr="00656D19">
        <w:rPr>
          <w:rFonts w:ascii="Bradley Hand ITC" w:eastAsiaTheme="minorEastAsia" w:hAnsi="Bradley Hand ITC"/>
          <w:i/>
          <w:iCs/>
          <w:vertAlign w:val="subscript"/>
        </w:rPr>
        <w:t>s</w:t>
      </w:r>
      <w:proofErr w:type="spellEnd"/>
      <w:r w:rsidR="00D57659" w:rsidRPr="00656D19">
        <w:rPr>
          <w:rFonts w:ascii="Bradley Hand ITC" w:eastAsiaTheme="minorEastAsia" w:hAnsi="Bradley Hand ITC"/>
          <w:i/>
          <w:iCs/>
        </w:rPr>
        <w:t xml:space="preserve"> (mod p)</w:t>
      </w:r>
      <w:r>
        <w:rPr>
          <w:rFonts w:eastAsiaTheme="minorEastAsia"/>
        </w:rPr>
        <w:t xml:space="preserve">. Second, </w:t>
      </w:r>
      <w:r w:rsidR="00D57659">
        <w:rPr>
          <w:rFonts w:eastAsiaTheme="minorEastAsia"/>
        </w:rPr>
        <w:t xml:space="preserve">a random number </w:t>
      </w:r>
      <w:r w:rsidR="00EF5248" w:rsidRPr="00656D19">
        <w:rPr>
          <w:rFonts w:ascii="Bradley Hand ITC" w:eastAsiaTheme="minorEastAsia" w:hAnsi="Bradley Hand ITC"/>
          <w:i/>
          <w:iCs/>
        </w:rPr>
        <w:t>“</w:t>
      </w:r>
      <w:proofErr w:type="spellStart"/>
      <w:r w:rsidR="00EF5248" w:rsidRPr="00656D19">
        <w:rPr>
          <w:rFonts w:ascii="Bradley Hand ITC" w:eastAsiaTheme="minorEastAsia" w:hAnsi="Bradley Hand ITC"/>
          <w:i/>
          <w:iCs/>
        </w:rPr>
        <w:t>rn</w:t>
      </w:r>
      <w:proofErr w:type="spellEnd"/>
      <w:r w:rsidR="00EF5248" w:rsidRPr="00656D19">
        <w:rPr>
          <w:rFonts w:ascii="Bradley Hand ITC" w:eastAsiaTheme="minorEastAsia" w:hAnsi="Bradley Hand ITC"/>
          <w:i/>
          <w:iCs/>
        </w:rPr>
        <w:t>”</w:t>
      </w:r>
      <w:r w:rsidR="00D57659">
        <w:rPr>
          <w:rFonts w:eastAsiaTheme="minorEastAsia"/>
        </w:rPr>
        <w:t xml:space="preserve"> </w:t>
      </w:r>
      <w:r>
        <w:rPr>
          <w:rFonts w:eastAsiaTheme="minorEastAsia"/>
        </w:rPr>
        <w:t>is selected</w:t>
      </w:r>
      <w:r w:rsidR="00656D19">
        <w:rPr>
          <w:rFonts w:eastAsiaTheme="minorEastAsia"/>
        </w:rPr>
        <w:t>,</w:t>
      </w:r>
      <w:r>
        <w:rPr>
          <w:rFonts w:eastAsiaTheme="minorEastAsia"/>
        </w:rPr>
        <w:t xml:space="preserve"> creating the following commitment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EF5248" w:rsidRPr="00656D19">
        <w:rPr>
          <w:rFonts w:ascii="Bradley Hand ITC" w:eastAsiaTheme="minorEastAsia" w:hAnsi="Bradley Hand ITC"/>
          <w:i/>
          <w:iCs/>
          <w:vertAlign w:val="subscript"/>
        </w:rPr>
        <w:t>rn</w:t>
      </w:r>
      <w:proofErr w:type="spellEnd"/>
      <w:r w:rsidR="00D57659" w:rsidRPr="00656D19">
        <w:rPr>
          <w:rFonts w:eastAsiaTheme="minorEastAsia"/>
          <w:vertAlign w:val="subscript"/>
        </w:rPr>
        <w:t xml:space="preserve"> </w:t>
      </w:r>
      <w:r>
        <w:rPr>
          <w:rFonts w:eastAsiaTheme="minorEastAsia"/>
        </w:rPr>
        <w:t>. Third, Alice calculates her own</w:t>
      </w:r>
      <w:r w:rsidR="00D57659">
        <w:rPr>
          <w:rFonts w:eastAsiaTheme="minorEastAsia"/>
        </w:rPr>
        <w:t xml:space="preserve"> challenge </w:t>
      </w:r>
      <w:r w:rsidR="00D57659" w:rsidRPr="00656D19">
        <w:rPr>
          <w:rFonts w:ascii="Bradley Hand ITC" w:eastAsiaTheme="minorEastAsia" w:hAnsi="Bradley Hand ITC"/>
          <w:i/>
          <w:iCs/>
        </w:rPr>
        <w:t>c = Hash(</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g</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s</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Pr>
          <w:rFonts w:eastAsiaTheme="minorEastAsia"/>
        </w:rPr>
        <w:t>.</w:t>
      </w:r>
    </w:p>
    <w:p w14:paraId="5D073077" w14:textId="77777777" w:rsidR="00D22F4B" w:rsidRDefault="00D22F4B" w:rsidP="009A5A7C">
      <w:pPr>
        <w:jc w:val="both"/>
        <w:rPr>
          <w:rFonts w:eastAsiaTheme="minorEastAsia"/>
        </w:rPr>
      </w:pPr>
    </w:p>
    <w:p w14:paraId="6AED1CC4" w14:textId="5F8E7C57" w:rsidR="00D57659" w:rsidRDefault="003B1856" w:rsidP="009A5A7C">
      <w:pPr>
        <w:jc w:val="both"/>
        <w:rPr>
          <w:rFonts w:eastAsiaTheme="minorEastAsia"/>
        </w:rPr>
      </w:pPr>
      <w:r>
        <w:rPr>
          <w:rFonts w:eastAsiaTheme="minorEastAsia"/>
        </w:rPr>
        <w:t xml:space="preserve">In contraposition with the interactive way to let Bob know that she knows the secret information </w:t>
      </w:r>
      <w:r w:rsidRPr="00656D19">
        <w:rPr>
          <w:rFonts w:ascii="Bradley Hand ITC" w:eastAsiaTheme="minorEastAsia" w:hAnsi="Bradley Hand ITC"/>
          <w:i/>
          <w:iCs/>
        </w:rPr>
        <w:t>“s”</w:t>
      </w:r>
      <w:r>
        <w:rPr>
          <w:rFonts w:eastAsiaTheme="minorEastAsia"/>
        </w:rPr>
        <w:t xml:space="preserve">, </w:t>
      </w:r>
      <w:r w:rsidR="00252D78">
        <w:rPr>
          <w:rFonts w:eastAsiaTheme="minorEastAsia"/>
        </w:rPr>
        <w:t xml:space="preserve">Alice is creating her own challenge but not both. </w:t>
      </w:r>
      <w:r>
        <w:rPr>
          <w:rFonts w:eastAsiaTheme="minorEastAsia"/>
        </w:rPr>
        <w:t xml:space="preserve">In the prototype developed for the dissertation, the Hash function for creating the challenge is executed when the creation of the witness in the file witness_calculator.js. Finally, Alice calculates </w:t>
      </w:r>
      <w:r w:rsidR="00D57659" w:rsidRPr="00656D19">
        <w:rPr>
          <w:rFonts w:ascii="Bradley Hand ITC" w:eastAsiaTheme="minorEastAsia" w:hAnsi="Bradley Hand ITC"/>
          <w:i/>
          <w:iCs/>
        </w:rPr>
        <w:t>r = v – c * s</w:t>
      </w:r>
      <w:r>
        <w:rPr>
          <w:rFonts w:eastAsiaTheme="minorEastAsia"/>
        </w:rPr>
        <w:t xml:space="preserve"> and s</w:t>
      </w:r>
      <w:r w:rsidR="00D57659">
        <w:rPr>
          <w:rFonts w:eastAsiaTheme="minorEastAsia"/>
        </w:rPr>
        <w:t xml:space="preserve">ends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v</w:t>
      </w:r>
      <w:proofErr w:type="spellEnd"/>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c,</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 xml:space="preserve">r </w:t>
      </w:r>
      <w:r w:rsidR="00D57659">
        <w:rPr>
          <w:rFonts w:eastAsiaTheme="minorEastAsia"/>
        </w:rPr>
        <w:t>to Bob</w:t>
      </w:r>
      <w:r>
        <w:rPr>
          <w:rFonts w:eastAsiaTheme="minorEastAsia"/>
        </w:rPr>
        <w:t xml:space="preserve">. When Alice sends Bob all the numbers, Bob has to save </w:t>
      </w:r>
      <w:r w:rsidR="00656D19" w:rsidRPr="00656D19">
        <w:rPr>
          <w:rFonts w:ascii="Bradley Hand ITC" w:eastAsiaTheme="minorEastAsia" w:hAnsi="Bradley Hand ITC"/>
          <w:i/>
          <w:iCs/>
        </w:rPr>
        <w:t>“</w:t>
      </w:r>
      <w:r w:rsidRPr="00656D19">
        <w:rPr>
          <w:rFonts w:ascii="Bradley Hand ITC" w:eastAsiaTheme="minorEastAsia" w:hAnsi="Bradley Hand ITC"/>
          <w:i/>
          <w:iCs/>
        </w:rPr>
        <w:t>c</w:t>
      </w:r>
      <w:r w:rsidR="00656D19" w:rsidRPr="00656D19">
        <w:rPr>
          <w:rFonts w:ascii="Bradley Hand ITC" w:eastAsiaTheme="minorEastAsia" w:hAnsi="Bradley Hand ITC"/>
          <w:i/>
          <w:iCs/>
        </w:rPr>
        <w:t>”</w:t>
      </w:r>
      <w:r>
        <w:rPr>
          <w:rFonts w:eastAsiaTheme="minorEastAsia"/>
        </w:rPr>
        <w:t xml:space="preserve"> to avoid intruders impersonating Alice. </w:t>
      </w:r>
    </w:p>
    <w:p w14:paraId="70EFDC22" w14:textId="77777777" w:rsidR="00252D78" w:rsidRDefault="00252D78" w:rsidP="009A5A7C">
      <w:pPr>
        <w:jc w:val="both"/>
        <w:rPr>
          <w:rFonts w:eastAsiaTheme="minorEastAsia"/>
        </w:rPr>
      </w:pPr>
    </w:p>
    <w:p w14:paraId="559047E6" w14:textId="72AC43DA" w:rsidR="009B2AE9" w:rsidRPr="00E55DC9" w:rsidRDefault="003B1856" w:rsidP="009A5A7C">
      <w:pPr>
        <w:jc w:val="both"/>
        <w:rPr>
          <w:rFonts w:eastAsiaTheme="minorEastAsia"/>
        </w:rPr>
      </w:pPr>
      <w:r>
        <w:rPr>
          <w:rFonts w:eastAsiaTheme="minorEastAsia"/>
        </w:rPr>
        <w:t xml:space="preserve">On the other </w:t>
      </w:r>
      <w:r w:rsidR="00E55DC9">
        <w:rPr>
          <w:rFonts w:eastAsiaTheme="minorEastAsia"/>
        </w:rPr>
        <w:t>end of the communication</w:t>
      </w:r>
      <w:r>
        <w:rPr>
          <w:rFonts w:eastAsiaTheme="minorEastAsia"/>
        </w:rPr>
        <w:t xml:space="preserve">, </w:t>
      </w:r>
      <w:r w:rsidR="00252D78">
        <w:rPr>
          <w:rFonts w:eastAsiaTheme="minorEastAsia"/>
        </w:rPr>
        <w:t>Bob</w:t>
      </w:r>
      <w:r w:rsidR="00E55DC9">
        <w:rPr>
          <w:rFonts w:eastAsiaTheme="minorEastAsia"/>
        </w:rPr>
        <w:t xml:space="preserve"> c</w:t>
      </w:r>
      <w:r w:rsidR="00252D78">
        <w:rPr>
          <w:rFonts w:eastAsiaTheme="minorEastAsia"/>
        </w:rPr>
        <w:t>alculate</w:t>
      </w:r>
      <w:r w:rsidR="00E55DC9">
        <w:rPr>
          <w:rFonts w:eastAsiaTheme="minorEastAsia"/>
        </w:rPr>
        <w:t>s</w:t>
      </w:r>
      <w:r w:rsidR="00656D19">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C34F8C">
        <w:rPr>
          <w:rFonts w:ascii="Bradley Hand ITC" w:eastAsiaTheme="minorEastAsia" w:hAnsi="Bradley Hand ITC"/>
          <w:i/>
          <w:iCs/>
          <w:vertAlign w:val="subscript"/>
        </w:rPr>
        <w:t xml:space="preserve"> </w:t>
      </w:r>
      <w:r w:rsidR="00656D19" w:rsidRPr="00656D19">
        <w:rPr>
          <w:rFonts w:ascii="Bradley Hand ITC" w:eastAsiaTheme="minorEastAsia" w:hAnsi="Bradley Hand ITC"/>
          <w:i/>
          <w:iCs/>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656D19" w:rsidRPr="00656D19">
        <w:rPr>
          <w:rFonts w:ascii="Bradley Hand ITC" w:eastAsiaTheme="minorEastAsia" w:hAnsi="Bradley Hand ITC"/>
          <w:i/>
          <w:iCs/>
        </w:rPr>
        <w:t xml:space="preserve"> = g</w:t>
      </w:r>
      <w:r w:rsidR="00656D19" w:rsidRPr="00656D19">
        <w:rPr>
          <w:rFonts w:ascii="Bradley Hand ITC" w:eastAsiaTheme="minorEastAsia" w:hAnsi="Bradley Hand ITC"/>
          <w:i/>
          <w:iCs/>
          <w:vertAlign w:val="superscript"/>
        </w:rPr>
        <w:t>r</w:t>
      </w:r>
      <w:r w:rsidR="00656D19" w:rsidRPr="00656D19">
        <w:rPr>
          <w:rFonts w:ascii="Bradley Hand ITC" w:eastAsiaTheme="minorEastAsia" w:hAnsi="Bradley Hand ITC"/>
          <w:i/>
          <w:iCs/>
        </w:rPr>
        <w:t xml:space="preserve"> * (</w:t>
      </w:r>
      <w:proofErr w:type="spellStart"/>
      <w:r w:rsidR="00656D19" w:rsidRPr="00656D19">
        <w:rPr>
          <w:rFonts w:ascii="Bradley Hand ITC" w:eastAsiaTheme="minorEastAsia" w:hAnsi="Bradley Hand ITC"/>
          <w:i/>
          <w:iCs/>
        </w:rPr>
        <w:t>g</w:t>
      </w:r>
      <w:r w:rsidR="00656D19" w:rsidRPr="00656D19">
        <w:rPr>
          <w:rFonts w:ascii="Bradley Hand ITC" w:eastAsiaTheme="minorEastAsia" w:hAnsi="Bradley Hand ITC"/>
          <w:i/>
          <w:iCs/>
          <w:vertAlign w:val="subscript"/>
        </w:rPr>
        <w:t>s</w:t>
      </w:r>
      <w:proofErr w:type="spellEnd"/>
      <w:r w:rsidR="00656D19" w:rsidRPr="00656D19">
        <w:rPr>
          <w:rFonts w:ascii="Bradley Hand ITC" w:eastAsiaTheme="minorEastAsia" w:hAnsi="Bradley Hand ITC"/>
          <w:i/>
          <w:iCs/>
        </w:rPr>
        <w:t>)</w:t>
      </w:r>
      <w:r w:rsidR="00656D19" w:rsidRPr="00656D19">
        <w:rPr>
          <w:rFonts w:ascii="Bradley Hand ITC" w:eastAsiaTheme="minorEastAsia" w:hAnsi="Bradley Hand ITC"/>
          <w:i/>
          <w:iCs/>
          <w:vertAlign w:val="superscript"/>
        </w:rPr>
        <w:t>c</w:t>
      </w:r>
      <w:r w:rsidR="00656D19">
        <w:rPr>
          <w:rFonts w:eastAsiaTheme="minorEastAsia"/>
        </w:rPr>
        <w:t xml:space="preserve">. </w:t>
      </w:r>
      <w:r w:rsidR="00E55DC9">
        <w:rPr>
          <w:rFonts w:eastAsiaTheme="minorEastAsia"/>
        </w:rPr>
        <w:t>If Bob corroborates that</w:t>
      </w:r>
      <w:r w:rsidR="00252D78">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252D78">
        <w:rPr>
          <w:rFonts w:eastAsiaTheme="minorEastAsia"/>
        </w:rPr>
        <w:t xml:space="preserve"> </w:t>
      </w:r>
      <w:r w:rsidR="00252D78" w:rsidRPr="00656D19">
        <w:rPr>
          <w:rFonts w:ascii="Bradley Hand ITC" w:eastAsiaTheme="minorEastAsia" w:hAnsi="Bradley Hand ITC"/>
          <w:i/>
          <w:iCs/>
        </w:rPr>
        <w:t xml:space="preserve">= </w:t>
      </w:r>
      <w:proofErr w:type="spellStart"/>
      <w:r w:rsidR="00252D78" w:rsidRPr="00656D19">
        <w:rPr>
          <w:rFonts w:ascii="Bradley Hand ITC" w:eastAsiaTheme="minorEastAsia" w:hAnsi="Bradley Hand ITC"/>
          <w:i/>
          <w:iCs/>
        </w:rPr>
        <w:t>PK</w:t>
      </w:r>
      <w:r w:rsidR="00252D78" w:rsidRPr="00656D19">
        <w:rPr>
          <w:rFonts w:ascii="Bradley Hand ITC" w:eastAsiaTheme="minorEastAsia" w:hAnsi="Bradley Hand ITC"/>
          <w:i/>
          <w:iCs/>
          <w:vertAlign w:val="subscript"/>
        </w:rPr>
        <w:t>v</w:t>
      </w:r>
      <w:proofErr w:type="spellEnd"/>
      <w:r w:rsidR="003111C5">
        <w:rPr>
          <w:rFonts w:eastAsiaTheme="minorEastAsia"/>
          <w:vertAlign w:val="subscript"/>
        </w:rPr>
        <w:t>,</w:t>
      </w:r>
      <w:r w:rsidR="00252D78">
        <w:rPr>
          <w:rFonts w:eastAsiaTheme="minorEastAsia"/>
        </w:rPr>
        <w:t xml:space="preserve"> then </w:t>
      </w:r>
      <w:r w:rsidR="003111C5">
        <w:rPr>
          <w:rFonts w:eastAsiaTheme="minorEastAsia"/>
        </w:rPr>
        <w:t>it is ok</w:t>
      </w:r>
      <w:r>
        <w:rPr>
          <w:rFonts w:eastAsiaTheme="minorEastAsia"/>
        </w:rPr>
        <w:t>ay</w:t>
      </w:r>
      <w:r w:rsidR="003111C5">
        <w:rPr>
          <w:rFonts w:eastAsiaTheme="minorEastAsia"/>
        </w:rPr>
        <w:t xml:space="preserve">. </w:t>
      </w:r>
      <w:r>
        <w:rPr>
          <w:rFonts w:eastAsiaTheme="minorEastAsia"/>
        </w:rPr>
        <w:t>If the values are equal after checking the verifying equations, i</w:t>
      </w:r>
      <w:r w:rsidR="003111C5">
        <w:rPr>
          <w:rFonts w:eastAsiaTheme="minorEastAsia"/>
        </w:rPr>
        <w:t xml:space="preserve">t means that Alice knows the secret key </w:t>
      </w:r>
      <w:r w:rsidR="003111C5" w:rsidRPr="00656D19">
        <w:rPr>
          <w:rFonts w:ascii="Bradley Hand ITC" w:eastAsiaTheme="minorEastAsia" w:hAnsi="Bradley Hand ITC"/>
          <w:i/>
          <w:iCs/>
        </w:rPr>
        <w:t>“s”</w:t>
      </w:r>
      <w:r w:rsidR="003111C5">
        <w:rPr>
          <w:rFonts w:eastAsiaTheme="minorEastAsia"/>
        </w:rPr>
        <w:t>.</w:t>
      </w:r>
    </w:p>
    <w:p w14:paraId="60E6BD52" w14:textId="77777777" w:rsidR="00720146" w:rsidRDefault="00720146" w:rsidP="009A5A7C">
      <w:pPr>
        <w:jc w:val="both"/>
      </w:pPr>
    </w:p>
    <w:p w14:paraId="4ADA333C" w14:textId="396FDFC3" w:rsidR="000714F8" w:rsidRDefault="000714F8" w:rsidP="009A5A7C">
      <w:pPr>
        <w:jc w:val="both"/>
      </w:pPr>
      <w:r>
        <w:fldChar w:fldCharType="begin"/>
      </w:r>
      <w:r w:rsidR="00C34F8C">
        <w:instrText xml:space="preserve"> ADDIN EN.CITE &lt;EndNote&gt;&lt;Cite AuthorYear="1"&gt;&lt;Author&gt;Liu&lt;/Author&gt;&lt;Year&gt;2024&lt;/Year&gt;&lt;RecNum&gt;118&lt;/RecNum&gt;&lt;DisplayText&gt;Liu et al. (2024)&lt;/DisplayText&gt;&lt;record&gt;&lt;rec-number&gt;118&lt;/rec-number&gt;&lt;foreign-keys&gt;&lt;key app="EN" db-id="refdsetfmxfv0xezzx0x00r2eas9wvvxsrxv" timestamp="1728160831"&gt;118&lt;/key&gt;&lt;/foreign-keys&gt;&lt;ref-type name="Conference Proceedings"&gt;10&lt;/ref-type&gt;&lt;contributors&gt;&lt;authors&gt;&lt;author&gt;Liu, Tianyi&lt;/author&gt;&lt;author&gt;Xie, Tiancheng&lt;/author&gt;&lt;author&gt;Zhang, Jiaheng&lt;/author&gt;&lt;author&gt;Song, Dawn&lt;/author&gt;&lt;author&gt;Zhang, Yupeng&lt;/author&gt;&lt;/authors&gt;&lt;/contributors&gt;&lt;titles&gt;&lt;title&gt;Pianist: Scalable zkrollups via fully distributed zero-knowledge proofs&lt;/title&gt;&lt;secondary-title&gt;2024 IEEE Symposium on Security and Privacy (SP)&lt;/secondary-title&gt;&lt;/titles&gt;&lt;pages&gt;1777-1793&lt;/pages&gt;&lt;dates&gt;&lt;year&gt;2024&lt;/year&gt;&lt;/dates&gt;&lt;publisher&gt;IEEE&lt;/publisher&gt;&lt;isbn&gt;9798350331301&lt;/isbn&gt;&lt;urls&gt;&lt;/urls&gt;&lt;/record&gt;&lt;/Cite&gt;&lt;/EndNote&gt;</w:instrText>
      </w:r>
      <w:r>
        <w:fldChar w:fldCharType="separate"/>
      </w:r>
      <w:r w:rsidR="00C34F8C">
        <w:rPr>
          <w:noProof/>
        </w:rPr>
        <w:t>Liu et al. (2024)</w:t>
      </w:r>
      <w:r>
        <w:fldChar w:fldCharType="end"/>
      </w:r>
      <w:r>
        <w:t xml:space="preserve"> </w:t>
      </w:r>
      <w:r w:rsidR="00C34F8C">
        <w:t>express</w:t>
      </w:r>
      <w:r>
        <w:t xml:space="preserve"> that proof generation for ZKP</w:t>
      </w:r>
      <w:r w:rsidR="00BF2096">
        <w:t>s</w:t>
      </w:r>
      <w:r>
        <w:t xml:space="preserve"> is still a performance problem in this context when a large amount of data has to be processed, such as </w:t>
      </w:r>
      <w:proofErr w:type="spellStart"/>
      <w:r>
        <w:t>zkRollups</w:t>
      </w:r>
      <w:proofErr w:type="spellEnd"/>
      <w:r w:rsidR="00DD3421">
        <w:t>, which can multiply by 100 times the amount of system processing</w:t>
      </w:r>
      <w:r>
        <w:t xml:space="preserve"> and </w:t>
      </w:r>
      <w:proofErr w:type="spellStart"/>
      <w:r>
        <w:t>zkEVM</w:t>
      </w:r>
      <w:proofErr w:type="spellEnd"/>
      <w:r w:rsidR="00DD3421">
        <w:t xml:space="preserve">. None of them </w:t>
      </w:r>
      <w:r>
        <w:t xml:space="preserve">were tested in this research. The authors presented data showing that the Plonk protocol can only scale a circuit to 225 inputs in a 200GB </w:t>
      </w:r>
      <w:r>
        <w:lastRenderedPageBreak/>
        <w:t xml:space="preserve">memory computer. Finally, several companies implementing powerful and expensive terabyte clusters are given in order to exemplify how costly proof generation is.  </w:t>
      </w:r>
    </w:p>
    <w:p w14:paraId="72E1766C" w14:textId="77777777" w:rsidR="00C34F8C" w:rsidRDefault="00C34F8C" w:rsidP="009A5A7C">
      <w:pPr>
        <w:jc w:val="both"/>
      </w:pPr>
    </w:p>
    <w:p w14:paraId="7B67ECC3" w14:textId="73B50133" w:rsidR="00C34F8C" w:rsidRDefault="00C34F8C" w:rsidP="009A5A7C">
      <w:pPr>
        <w:jc w:val="both"/>
      </w:pPr>
      <w:r>
        <w:fldChar w:fldCharType="begin"/>
      </w:r>
      <w:r>
        <w:instrText xml:space="preserve"> ADDIN EN.CITE &lt;EndNote&gt;&lt;Cite AuthorYear="1"&gt;&lt;Author&gt;Buterin&lt;/Author&gt;&lt;Year&gt;2021&lt;/Year&gt;&lt;RecNum&gt;127&lt;/RecNum&gt;&lt;DisplayText&gt;Buterin (2021)&lt;/DisplayText&gt;&lt;record&gt;&lt;rec-number&gt;127&lt;/rec-number&gt;&lt;foreign-keys&gt;&lt;key app="EN" db-id="refdsetfmxfv0xezzx0x00r2eas9wvvxsrxv" timestamp="1728964738"&gt;127&lt;/key&gt;&lt;/foreign-keys&gt;&lt;ref-type name="Web Page"&gt;12&lt;/ref-type&gt;&lt;contributors&gt;&lt;authors&gt;&lt;author&gt;Buterin, Vitalik&lt;/author&gt;&lt;/authors&gt;&lt;/contributors&gt;&lt;titles&gt;&lt;title&gt;An Incomplete Guide to Rollups&lt;/title&gt;&lt;/titles&gt;&lt;dates&gt;&lt;year&gt;2021&lt;/year&gt;&lt;/dates&gt;&lt;urls&gt;&lt;related-urls&gt;&lt;url&gt;https://vitalik.eth.limo/general/2021/01/05/rollup.html&lt;/url&gt;&lt;/related-urls&gt;&lt;/urls&gt;&lt;/record&gt;&lt;/Cite&gt;&lt;/EndNote&gt;</w:instrText>
      </w:r>
      <w:r>
        <w:fldChar w:fldCharType="separate"/>
      </w:r>
      <w:r>
        <w:rPr>
          <w:noProof/>
        </w:rPr>
        <w:t>Buterin (2021)</w:t>
      </w:r>
      <w:r>
        <w:fldChar w:fldCharType="end"/>
      </w:r>
      <w:r>
        <w:t xml:space="preserve"> explains that </w:t>
      </w:r>
      <w:proofErr w:type="spellStart"/>
      <w:r>
        <w:t>zkRollups</w:t>
      </w:r>
      <w:proofErr w:type="spellEnd"/>
      <w:r>
        <w:t xml:space="preserve"> are a way to package several transactions, check them off-chain with ZKPs, and after that, deploy them in the blockchain. </w:t>
      </w:r>
      <w:r w:rsidR="003904F0">
        <w:t xml:space="preserve">Additionally, </w:t>
      </w:r>
      <w:proofErr w:type="spellStart"/>
      <w:r w:rsidR="003904F0">
        <w:t>zkEVM</w:t>
      </w:r>
      <w:r w:rsidR="000B7DA8">
        <w:t>s</w:t>
      </w:r>
      <w:proofErr w:type="spellEnd"/>
      <w:r w:rsidR="003904F0">
        <w:t xml:space="preserve"> is</w:t>
      </w:r>
      <w:r w:rsidR="00BF2096">
        <w:t xml:space="preserve"> presented as</w:t>
      </w:r>
      <w:r w:rsidR="003904F0">
        <w:t xml:space="preserve"> a gear that allows Ethereum and ZKPs to work together </w:t>
      </w:r>
      <w:r w:rsidR="003904F0">
        <w:t>privately</w:t>
      </w:r>
      <w:r w:rsidR="003904F0">
        <w:t>.</w:t>
      </w:r>
    </w:p>
    <w:p w14:paraId="68E39A2C" w14:textId="77777777" w:rsidR="000714F8" w:rsidRDefault="000714F8" w:rsidP="009A5A7C">
      <w:pPr>
        <w:jc w:val="both"/>
      </w:pPr>
    </w:p>
    <w:p w14:paraId="52061227" w14:textId="35DCCCDE" w:rsidR="00D366EE" w:rsidRDefault="00D366EE" w:rsidP="009A5A7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in their research “</w:t>
      </w:r>
      <w:r w:rsidRPr="00D366EE">
        <w:rPr>
          <w:i/>
          <w:iCs/>
        </w:rPr>
        <w:t xml:space="preserve">New optimization techniques for Plonk’s </w:t>
      </w:r>
      <w:proofErr w:type="spellStart"/>
      <w:r w:rsidRPr="00D366EE">
        <w:rPr>
          <w:i/>
          <w:iCs/>
        </w:rPr>
        <w:t>arit</w:t>
      </w:r>
      <w:r w:rsidR="00C34F8C">
        <w:rPr>
          <w:i/>
          <w:iCs/>
        </w:rPr>
        <w:t>h</w:t>
      </w:r>
      <w:r w:rsidRPr="00D366EE">
        <w:rPr>
          <w:i/>
          <w:iCs/>
        </w:rPr>
        <w:t>metization</w:t>
      </w:r>
      <w:proofErr w:type="spellEnd"/>
      <w:r>
        <w:t xml:space="preserve">” affirms that due to its performance, Plonk is used in several environments such as </w:t>
      </w:r>
      <w:proofErr w:type="spellStart"/>
      <w:r>
        <w:t>Filecoin</w:t>
      </w:r>
      <w:proofErr w:type="spellEnd"/>
      <w:r>
        <w:t xml:space="preserve">,  an identification to storage, and </w:t>
      </w:r>
      <w:proofErr w:type="spellStart"/>
      <w:r>
        <w:t>Zcash</w:t>
      </w:r>
      <w:proofErr w:type="spellEnd"/>
      <w:r>
        <w:t xml:space="preserve"> for private transactions. In addition, the authors indicate that due to its solid proof and high-performing verification process, the protocol is appropriate for online verification in the blockchain context. </w:t>
      </w:r>
    </w:p>
    <w:p w14:paraId="0A06B091" w14:textId="77777777" w:rsidR="00A75A5C" w:rsidRDefault="00A75A5C" w:rsidP="009A5A7C">
      <w:pPr>
        <w:jc w:val="both"/>
      </w:pPr>
    </w:p>
    <w:p w14:paraId="33FC750C" w14:textId="2F8C8629" w:rsidR="00A75A5C" w:rsidRDefault="00A75A5C" w:rsidP="00A75A5C">
      <w:pPr>
        <w:jc w:val="both"/>
      </w:pPr>
      <w:r>
        <w:t xml:space="preserve">Even though </w:t>
      </w:r>
      <w:r>
        <w:fldChar w:fldCharType="begin"/>
      </w:r>
      <w:r w:rsidR="00BF2096">
        <w:instrText xml:space="preserve"> ADDIN EN.CITE &lt;EndNote&gt;&lt;Cite AuthorYear="1"&gt;&lt;Author&gt;Ballesteros-Rodríguez&lt;/Author&gt;&lt;Year&gt;2024&lt;/Year&gt;&lt;RecNum&gt;105&lt;/RecNum&gt;&lt;DisplayText&gt;Ballesteros-Rodríguez et al. (2024)&lt;/DisplayText&gt;&lt;record&gt;&lt;rec-number&gt;105&lt;/rec-number&gt;&lt;foreign-keys&gt;&lt;key app="EN" db-id="refdsetfmxfv0xezzx0x00r2eas9wvvxsrxv" timestamp="1727132019"&gt;105&lt;/key&gt;&lt;/foreign-keys&gt;&lt;ref-type name="Journal Article"&gt;17&lt;/ref-type&gt;&lt;contributors&gt;&lt;authors&gt;&lt;author&gt;Ballesteros-Rodríguez, Alberto&lt;/author&gt;&lt;author&gt;Sánchez-Alonso, Salvador&lt;/author&gt;&lt;author&gt;Sicilia-Urbán, Miguel-Ángel&lt;/author&gt;&lt;/authors&gt;&lt;/contributors&gt;&lt;titles&gt;&lt;title&gt;Enhancing Privacy and Integrity in Computing Services Provisioning Using Blockchain and zk-SNARKs&lt;/title&gt;&lt;secondary-title&gt;IEEE Access&lt;/secondary-title&gt;&lt;/titles&gt;&lt;periodical&gt;&lt;full-title&gt;IEEE Access&lt;/full-title&gt;&lt;/periodical&gt;&lt;dates&gt;&lt;year&gt;2024&lt;/year&gt;&lt;/dates&gt;&lt;isbn&gt;2169-3536&lt;/isbn&gt;&lt;urls&gt;&lt;/urls&gt;&lt;/record&gt;&lt;/Cite&gt;&lt;/EndNote&gt;</w:instrText>
      </w:r>
      <w:r>
        <w:fldChar w:fldCharType="separate"/>
      </w:r>
      <w:r w:rsidR="00BF2096">
        <w:rPr>
          <w:noProof/>
        </w:rPr>
        <w:t>Ballesteros-Rodríguez et al. (2024)</w:t>
      </w:r>
      <w:r>
        <w:fldChar w:fldCharType="end"/>
      </w:r>
      <w:r>
        <w:t xml:space="preserve"> in their research “</w:t>
      </w:r>
      <w:r w:rsidRPr="00345AE1">
        <w:t xml:space="preserve">Enhancing Privacy and Integrity in Computing Services Provisioning Using Blockchain and </w:t>
      </w:r>
      <w:proofErr w:type="spellStart"/>
      <w:r w:rsidRPr="00345AE1">
        <w:t>zk</w:t>
      </w:r>
      <w:proofErr w:type="spellEnd"/>
      <w:r w:rsidRPr="00345AE1">
        <w:t xml:space="preserve">-SNARKs”, established that the public signals and proof created using Plonk are slower than using other </w:t>
      </w:r>
      <w:proofErr w:type="spellStart"/>
      <w:r w:rsidRPr="00345AE1">
        <w:t>zk</w:t>
      </w:r>
      <w:proofErr w:type="spellEnd"/>
      <w:r w:rsidRPr="00345AE1">
        <w:t>-</w:t>
      </w:r>
      <w:r>
        <w:t>SNARK</w:t>
      </w:r>
      <w:r w:rsidRPr="00345AE1">
        <w:t xml:space="preserve"> scheme construction</w:t>
      </w:r>
      <w:r>
        <w:t>s</w:t>
      </w:r>
      <w:r w:rsidRPr="00345AE1">
        <w:t xml:space="preserve"> like Groth16, </w:t>
      </w:r>
      <w:r w:rsidR="00A6240F">
        <w:t>t</w:t>
      </w:r>
      <w:r w:rsidR="00BF2096">
        <w:t>he goal of this dissertation is to test the performance of the three protocols</w:t>
      </w:r>
      <w:r w:rsidR="00A6240F">
        <w:t xml:space="preserve">, Groth16, Plonk and </w:t>
      </w:r>
      <w:proofErr w:type="spellStart"/>
      <w:r w:rsidR="00A6240F">
        <w:t>Fflonk</w:t>
      </w:r>
      <w:proofErr w:type="spellEnd"/>
      <w:r w:rsidR="00BF2096">
        <w:t xml:space="preserve">. </w:t>
      </w:r>
    </w:p>
    <w:p w14:paraId="77230E18" w14:textId="77777777" w:rsidR="00A75A5C" w:rsidRDefault="00A75A5C" w:rsidP="00A75A5C">
      <w:pPr>
        <w:jc w:val="both"/>
      </w:pPr>
    </w:p>
    <w:p w14:paraId="16E0AC87" w14:textId="33134AE6" w:rsidR="00A75A5C" w:rsidRDefault="00A75A5C" w:rsidP="00A75A5C">
      <w:pPr>
        <w:jc w:val="both"/>
      </w:pPr>
      <w:r>
        <w:t xml:space="preserve">Creating the proof requires doing the hard work off-chain and sending it to someone who can verify it quickly. The first need is a problem able to be transformed into an arithmetic circuit. After that, it is needed the extraction of the polynomial from the circuit and a commitment of the polynomial. Finally, the polynomial must be sent to the verifier. Turning a problem into a circuit can be seen in this </w:t>
      </w:r>
      <w:proofErr w:type="spellStart"/>
      <w:r>
        <w:t>Circom</w:t>
      </w:r>
      <w:proofErr w:type="spellEnd"/>
      <w:r>
        <w:t xml:space="preserve"> circuit shown in </w:t>
      </w:r>
      <w:r>
        <w:fldChar w:fldCharType="begin"/>
      </w:r>
      <w:r>
        <w:instrText xml:space="preserve"> REF _Ref179129987 \h </w:instrText>
      </w:r>
      <w:r>
        <w:fldChar w:fldCharType="separate"/>
      </w:r>
      <w:r>
        <w:t xml:space="preserve">Figure </w:t>
      </w:r>
      <w:r>
        <w:rPr>
          <w:noProof/>
        </w:rPr>
        <w:t>4</w:t>
      </w:r>
      <w:r>
        <w:fldChar w:fldCharType="end"/>
      </w:r>
      <w:r>
        <w:t>.</w:t>
      </w:r>
    </w:p>
    <w:p w14:paraId="4447699F" w14:textId="77777777" w:rsidR="00A75A5C" w:rsidRDefault="00A75A5C" w:rsidP="00A75A5C">
      <w:pPr>
        <w:jc w:val="both"/>
      </w:pPr>
    </w:p>
    <w:p w14:paraId="02ABC38B" w14:textId="32A94E87" w:rsidR="00A75A5C" w:rsidRDefault="00A75A5C" w:rsidP="00A75A5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states that p</w:t>
      </w:r>
      <w:r w:rsidRPr="0070284F">
        <w:t>ermutations over Lagrange</w:t>
      </w:r>
      <w:r>
        <w:t xml:space="preserve"> </w:t>
      </w:r>
      <w:r w:rsidRPr="0070284F">
        <w:t xml:space="preserve">bases for Oecumenical Noninteractive arguments of Knowledge </w:t>
      </w:r>
      <w:r>
        <w:t>(Plonk) is a cryptographic protocol to create ZKPs emphasising on non-interactive universal solutions for zero-knowledge proofs. These proofs are efficient in verification time, representing an advantage for decentralised systems such as smart city environments. In addition, security is also paramount. For that matter, t</w:t>
      </w:r>
      <w:r w:rsidRPr="001D6C3D">
        <w:t>he concept of computational soundness in interactive proofs ensures that the system remains resilient against attempts by a computationally powerful and malicious prover to deceive the verifier</w:t>
      </w:r>
      <w:r>
        <w:t xml:space="preserve"> </w:t>
      </w:r>
      <w:r>
        <w:fldChar w:fldCharType="begin"/>
      </w:r>
      <w:r>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w:t>
      </w:r>
      <w:r>
        <w:fldChar w:fldCharType="end"/>
      </w:r>
      <w:r w:rsidRPr="001D6C3D">
        <w:t>.</w:t>
      </w:r>
    </w:p>
    <w:p w14:paraId="1BBF70E0" w14:textId="77777777" w:rsidR="000B7DA8" w:rsidRDefault="000B7DA8" w:rsidP="00A75A5C">
      <w:pPr>
        <w:jc w:val="both"/>
      </w:pPr>
    </w:p>
    <w:p w14:paraId="276F5CF9" w14:textId="4018E36A" w:rsidR="00A9447E" w:rsidRDefault="00A9447E" w:rsidP="00A75A5C">
      <w:pPr>
        <w:jc w:val="both"/>
      </w:pPr>
      <w:r>
        <w:fldChar w:fldCharType="begin"/>
      </w:r>
      <w:r w:rsidR="000B7DA8">
        <w:instrText xml:space="preserve"> ADDIN EN.CITE &lt;EndNote&gt;&lt;Cite AuthorYear="1"&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sidR="000B7DA8">
        <w:rPr>
          <w:noProof/>
        </w:rPr>
        <w:t>Groth (2016)</w:t>
      </w:r>
      <w:r>
        <w:fldChar w:fldCharType="end"/>
      </w:r>
      <w:r w:rsidR="00EF1A46">
        <w:t xml:space="preserve"> </w:t>
      </w:r>
      <w:r w:rsidR="000B7DA8">
        <w:t>proclaims</w:t>
      </w:r>
      <w:r w:rsidR="00EF1A46">
        <w:t xml:space="preserve"> the advance in cryptography to reach better but smaller and simpler to verify non-interactive arguments, named succinct non-interactive arguments of knowledge (SNARKs), as an improvement of the pairing-based succinct non-interactive arguments (SNARGs). The improvement proposed is based on the efficiency of SNARKs, given by the use of asymmetric pairing, a language NP-complete (the output to any problem would always be true or false), a proof using three group elements. Finally, SNARKs check one math equation with three pairings to do the validation. </w:t>
      </w:r>
    </w:p>
    <w:p w14:paraId="53E298D6" w14:textId="77777777" w:rsidR="00A9447E" w:rsidRDefault="00A9447E" w:rsidP="00A75A5C">
      <w:pPr>
        <w:jc w:val="both"/>
      </w:pPr>
    </w:p>
    <w:p w14:paraId="3380A7ED" w14:textId="2AE5FF4D" w:rsidR="00A9447E" w:rsidRDefault="00F372C4" w:rsidP="00F372C4">
      <w:pPr>
        <w:jc w:val="both"/>
      </w:pPr>
      <w:r>
        <w:t>In the research “</w:t>
      </w:r>
      <w:proofErr w:type="spellStart"/>
      <w:r>
        <w:t>PlonK</w:t>
      </w:r>
      <w:proofErr w:type="spellEnd"/>
      <w:r>
        <w:t>: Permutations over Lagrange-bases for</w:t>
      </w:r>
      <w:r>
        <w:t xml:space="preserve"> </w:t>
      </w:r>
      <w:r>
        <w:t>Oecumenical Noninteractive</w:t>
      </w:r>
      <w:r>
        <w:t xml:space="preserve"> </w:t>
      </w:r>
      <w:r>
        <w:t>arguments of</w:t>
      </w:r>
      <w:r>
        <w:t xml:space="preserve"> </w:t>
      </w:r>
      <w:r>
        <w:t>Knowledge</w:t>
      </w:r>
      <w:r>
        <w:t xml:space="preserve">”  </w:t>
      </w:r>
      <w:r w:rsidR="00A9447E">
        <w:fldChar w:fldCharType="begin"/>
      </w:r>
      <w:r w:rsidR="00A9447E">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rsidR="00A9447E">
        <w:fldChar w:fldCharType="separate"/>
      </w:r>
      <w:r w:rsidR="00A9447E">
        <w:rPr>
          <w:noProof/>
        </w:rPr>
        <w:t>(Gabizon et al., 2019)</w:t>
      </w:r>
      <w:r w:rsidR="00A9447E">
        <w:fldChar w:fldCharType="end"/>
      </w:r>
      <w:r>
        <w:t xml:space="preserve">, the authors presented a way to simplify the </w:t>
      </w:r>
      <w:proofErr w:type="spellStart"/>
      <w:r>
        <w:t>arithmetization</w:t>
      </w:r>
      <w:proofErr w:type="spellEnd"/>
      <w:r>
        <w:t xml:space="preserve"> step and the permutation argument in Plonk, a universal SNARK non-interactive</w:t>
      </w:r>
      <w:r w:rsidR="00CD521B">
        <w:t xml:space="preserve"> and succinct</w:t>
      </w:r>
      <w:r>
        <w:t xml:space="preserve"> protocol</w:t>
      </w:r>
      <w:r w:rsidR="00CD521B">
        <w:t xml:space="preserve"> in opposition with Groth16, a non-universal option. </w:t>
      </w:r>
    </w:p>
    <w:p w14:paraId="58F3D529" w14:textId="77777777" w:rsidR="00573B85" w:rsidRDefault="00573B85" w:rsidP="00A75A5C">
      <w:pPr>
        <w:jc w:val="both"/>
      </w:pPr>
    </w:p>
    <w:p w14:paraId="1279699D" w14:textId="1CD180DD" w:rsidR="00A75A5C" w:rsidRDefault="00573B85" w:rsidP="00A75A5C">
      <w:pPr>
        <w:jc w:val="both"/>
      </w:pPr>
      <w:r>
        <w:fldChar w:fldCharType="begin"/>
      </w:r>
      <w:r>
        <w:instrText xml:space="preserve"> ADDIN EN.CITE &lt;EndNote&gt;&lt;Cite AuthorYear="1"&gt;&lt;Author&gt;Singh&lt;/Author&gt;&lt;Year&gt;2024&lt;/Year&gt;&lt;RecNum&gt;113&lt;/RecNum&gt;&lt;DisplayText&gt;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EndNote&gt;</w:instrText>
      </w:r>
      <w:r>
        <w:fldChar w:fldCharType="separate"/>
      </w:r>
      <w:r>
        <w:t>Singh (2024)</w:t>
      </w:r>
      <w:r>
        <w:fldChar w:fldCharType="end"/>
      </w:r>
      <w:r>
        <w:t xml:space="preserve"> stated that the tool has three components. First, the circuit compiler allows the definition of rules and conditions to be verified without revealing the subjacent data. They can be one or more, and they are also utilised for proof generation. The second is the proof generation. </w:t>
      </w:r>
      <w:r>
        <w:lastRenderedPageBreak/>
        <w:t xml:space="preserve">After the circuit definition, the tool can generate a </w:t>
      </w:r>
      <w:proofErr w:type="spellStart"/>
      <w:r>
        <w:t>zk</w:t>
      </w:r>
      <w:proofErr w:type="spellEnd"/>
      <w:r>
        <w:t>-SNARK proof to verify that the input data complies with the circuit condition. Finally, proof verification provides the necessary tools to verify the proof. The verification confirms that the hidden input data follow the conditions specified in the circuit.</w:t>
      </w:r>
    </w:p>
    <w:p w14:paraId="15A9E24E" w14:textId="77777777" w:rsidR="00573B85" w:rsidRDefault="00573B85" w:rsidP="00A75A5C">
      <w:pPr>
        <w:jc w:val="both"/>
      </w:pPr>
    </w:p>
    <w:p w14:paraId="2295F38D" w14:textId="05E18557" w:rsidR="005F591F" w:rsidRDefault="00573B85" w:rsidP="009A5A7C">
      <w:pPr>
        <w:jc w:val="both"/>
      </w:pPr>
      <w:r>
        <w:t xml:space="preserve">Used for the implementation of the prototype in this dissertation, </w:t>
      </w:r>
      <w:proofErr w:type="spellStart"/>
      <w:r w:rsidR="00A75A5C">
        <w:t>SnarkJS</w:t>
      </w:r>
      <w:proofErr w:type="spellEnd"/>
      <w:r w:rsidR="00A75A5C">
        <w:t xml:space="preserve"> is a JavaScript-developed tool designed to work with ZKP</w:t>
      </w:r>
      <w:r>
        <w:t>s</w:t>
      </w:r>
      <w:r w:rsidR="00A75A5C">
        <w:t xml:space="preserve"> non-interactive. These proofs allow to demonstrate that an affirmation is true without revealing any additional information than the affirmation itself. This is especially useful in applications that require security and privacy, like blockchain transactions, password-less secure authentication or IoT environments where privacy and verification are paramount. Additionally, </w:t>
      </w:r>
      <w:proofErr w:type="spellStart"/>
      <w:r w:rsidR="00A75A5C">
        <w:t>SnarkJS</w:t>
      </w:r>
      <w:proofErr w:type="spellEnd"/>
      <w:r w:rsidR="00A75A5C">
        <w:t xml:space="preserve"> acts as a bridge between cryptographic theory and its practical application </w:t>
      </w:r>
      <w:r w:rsidR="00A75A5C">
        <w:fldChar w:fldCharType="begin"/>
      </w:r>
      <w:r w:rsidR="00A75A5C">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rsidR="00A75A5C">
        <w:fldChar w:fldCharType="separate"/>
      </w:r>
      <w:r w:rsidR="00A75A5C">
        <w:rPr>
          <w:noProof/>
        </w:rPr>
        <w:t>(Iden3, 2024a)</w:t>
      </w:r>
      <w:r w:rsidR="00A75A5C">
        <w:fldChar w:fldCharType="end"/>
      </w:r>
      <w:r w:rsidR="00A75A5C">
        <w:t xml:space="preserve">. </w:t>
      </w:r>
    </w:p>
    <w:p w14:paraId="007439FE" w14:textId="2AC6F31C" w:rsidR="00FB6C86" w:rsidRDefault="005F591F" w:rsidP="005F591F">
      <w:r>
        <w:br w:type="page"/>
      </w:r>
    </w:p>
    <w:p w14:paraId="66938344" w14:textId="08611FF2" w:rsidR="003F6666" w:rsidRDefault="00596D46" w:rsidP="00B76761">
      <w:pPr>
        <w:pStyle w:val="Heading1"/>
        <w:numPr>
          <w:ilvl w:val="0"/>
          <w:numId w:val="6"/>
        </w:numPr>
        <w:rPr>
          <w:color w:val="000000" w:themeColor="text1"/>
        </w:rPr>
      </w:pPr>
      <w:bookmarkStart w:id="6" w:name="_Toc180081486"/>
      <w:r w:rsidRPr="00596D46">
        <w:rPr>
          <w:color w:val="000000" w:themeColor="text1"/>
        </w:rPr>
        <w:lastRenderedPageBreak/>
        <w:t>Research Design</w:t>
      </w:r>
      <w:bookmarkEnd w:id="6"/>
    </w:p>
    <w:p w14:paraId="3A423EB4" w14:textId="5BFC615C" w:rsidR="000B7DA8" w:rsidRDefault="000B7DA8" w:rsidP="000B7DA8">
      <w:pPr>
        <w:jc w:val="both"/>
      </w:pPr>
      <w:r w:rsidRPr="000B7DA8">
        <w:t xml:space="preserve">The </w:t>
      </w:r>
      <w:r>
        <w:t xml:space="preserve">literature </w:t>
      </w:r>
      <w:r w:rsidRPr="000B7DA8">
        <w:t xml:space="preserve">review showed that while technologies like ZKPs, </w:t>
      </w:r>
      <w:proofErr w:type="spellStart"/>
      <w:r w:rsidRPr="000B7DA8">
        <w:t>zkRollups</w:t>
      </w:r>
      <w:proofErr w:type="spellEnd"/>
      <w:r w:rsidRPr="000B7DA8">
        <w:t xml:space="preserve">, and </w:t>
      </w:r>
      <w:proofErr w:type="spellStart"/>
      <w:r w:rsidRPr="000B7DA8">
        <w:t>zkEVMs</w:t>
      </w:r>
      <w:proofErr w:type="spellEnd"/>
      <w:r w:rsidRPr="000B7DA8">
        <w:t xml:space="preserve"> have improved security</w:t>
      </w:r>
      <w:r w:rsidR="002735D2">
        <w:t>, speed</w:t>
      </w:r>
      <w:r>
        <w:t xml:space="preserve"> and</w:t>
      </w:r>
      <w:r w:rsidRPr="000B7DA8">
        <w:t xml:space="preserve"> privacy, </w:t>
      </w:r>
      <w:r w:rsidR="000C64C3">
        <w:t>there is still</w:t>
      </w:r>
      <w:r>
        <w:t xml:space="preserve"> not</w:t>
      </w:r>
      <w:r w:rsidRPr="000B7DA8">
        <w:t xml:space="preserve"> much research on how they work in </w:t>
      </w:r>
      <w:r>
        <w:t>production for</w:t>
      </w:r>
      <w:r w:rsidRPr="000B7DA8">
        <w:t xml:space="preserve"> smart cities. It also pointed out issues with how different ZKP protocols</w:t>
      </w:r>
      <w:r>
        <w:t xml:space="preserve">, </w:t>
      </w:r>
      <w:r w:rsidRPr="000B7DA8">
        <w:t xml:space="preserve">Groth16, Plonk, and </w:t>
      </w:r>
      <w:proofErr w:type="spellStart"/>
      <w:r w:rsidRPr="000B7DA8">
        <w:t>Fflonk</w:t>
      </w:r>
      <w:proofErr w:type="spellEnd"/>
      <w:r>
        <w:t xml:space="preserve">, </w:t>
      </w:r>
      <w:r w:rsidRPr="000B7DA8">
        <w:t>perform. These gaps led to the research questions, which focus on improving the use of these technologies in smart cities.</w:t>
      </w:r>
    </w:p>
    <w:p w14:paraId="28D67651" w14:textId="77777777" w:rsidR="0042175C" w:rsidRPr="000B7DA8" w:rsidRDefault="0042175C" w:rsidP="000B7DA8">
      <w:pPr>
        <w:jc w:val="both"/>
      </w:pPr>
    </w:p>
    <w:p w14:paraId="1F0CEFEF" w14:textId="4BE8F793" w:rsidR="003F6666" w:rsidRPr="003F6666" w:rsidRDefault="003F6666" w:rsidP="00B76761">
      <w:pPr>
        <w:pStyle w:val="Heading2"/>
        <w:numPr>
          <w:ilvl w:val="1"/>
          <w:numId w:val="6"/>
        </w:numPr>
        <w:rPr>
          <w:color w:val="000000" w:themeColor="text1"/>
        </w:rPr>
      </w:pPr>
      <w:bookmarkStart w:id="7" w:name="_Toc180081487"/>
      <w:r w:rsidRPr="003F6666">
        <w:rPr>
          <w:color w:val="000000" w:themeColor="text1"/>
        </w:rPr>
        <w:t>Research Questions</w:t>
      </w:r>
      <w:bookmarkEnd w:id="7"/>
    </w:p>
    <w:p w14:paraId="4E5D62B0" w14:textId="317F294A" w:rsidR="003F6666" w:rsidRDefault="003F6666" w:rsidP="00B76761">
      <w:pPr>
        <w:pStyle w:val="ListParagraph"/>
        <w:numPr>
          <w:ilvl w:val="2"/>
          <w:numId w:val="6"/>
        </w:numPr>
        <w:jc w:val="both"/>
      </w:pPr>
      <w:r>
        <w:t xml:space="preserve">How can a distributed and agnostic mechanism be created to establish connections between different blockchain types to interconnect different </w:t>
      </w:r>
      <w:r w:rsidR="004D3A93">
        <w:t>smart contracts</w:t>
      </w:r>
      <w:r>
        <w:t xml:space="preserve"> in a smart city</w:t>
      </w:r>
      <w:r w:rsidR="009A4CD0">
        <w:t>?</w:t>
      </w:r>
    </w:p>
    <w:p w14:paraId="6F9FE2FC" w14:textId="4863979E" w:rsidR="003F6666" w:rsidRDefault="003F6666" w:rsidP="00B76761">
      <w:pPr>
        <w:pStyle w:val="ListParagraph"/>
        <w:numPr>
          <w:ilvl w:val="2"/>
          <w:numId w:val="6"/>
        </w:numPr>
        <w:jc w:val="both"/>
      </w:pPr>
      <w:r>
        <w:t>How can ZKP</w:t>
      </w:r>
      <w:r w:rsidR="00122331">
        <w:t>s</w:t>
      </w:r>
      <w:r>
        <w:t xml:space="preserve"> achieve cross-</w:t>
      </w:r>
      <w:r w:rsidR="00D26E37">
        <w:t>smart-contract</w:t>
      </w:r>
      <w:r>
        <w:t>, anonymous and low-latency transactions in a smart city context, and how are these attributes related?</w:t>
      </w:r>
    </w:p>
    <w:p w14:paraId="3B5020D7" w14:textId="248A1932" w:rsidR="00B67F67" w:rsidRDefault="003F6666" w:rsidP="00B76761">
      <w:pPr>
        <w:pStyle w:val="ListParagraph"/>
        <w:numPr>
          <w:ilvl w:val="2"/>
          <w:numId w:val="6"/>
        </w:numPr>
        <w:jc w:val="both"/>
      </w:pPr>
      <w:r>
        <w:t>What are the security considerations in a smart city when implementing cross</w:t>
      </w:r>
      <w:r w:rsidR="004D3A93">
        <w:t xml:space="preserve"> smart contract</w:t>
      </w:r>
      <w:r>
        <w:t xml:space="preserve"> communication?</w:t>
      </w:r>
      <w:r w:rsidR="002172C1">
        <w:t xml:space="preserve"> </w:t>
      </w:r>
    </w:p>
    <w:p w14:paraId="1825C8B8" w14:textId="77777777" w:rsidR="005B4397" w:rsidRDefault="005B4397" w:rsidP="003F6666"/>
    <w:p w14:paraId="1B8B9E31" w14:textId="5757A614" w:rsidR="007805C0" w:rsidRPr="003F6666" w:rsidRDefault="007805C0" w:rsidP="00B76761">
      <w:pPr>
        <w:pStyle w:val="Heading2"/>
        <w:numPr>
          <w:ilvl w:val="1"/>
          <w:numId w:val="6"/>
        </w:numPr>
        <w:rPr>
          <w:color w:val="000000" w:themeColor="text1"/>
        </w:rPr>
      </w:pPr>
      <w:bookmarkStart w:id="8" w:name="_Toc180081488"/>
      <w:r>
        <w:rPr>
          <w:color w:val="000000" w:themeColor="text1"/>
        </w:rPr>
        <w:t>Defining the prototype</w:t>
      </w:r>
      <w:bookmarkEnd w:id="8"/>
    </w:p>
    <w:p w14:paraId="0AA748F6" w14:textId="4CD95A69" w:rsidR="00A001E0" w:rsidRDefault="00A2274B" w:rsidP="001E69D1">
      <w:pPr>
        <w:jc w:val="both"/>
      </w:pPr>
      <w:r>
        <w:t xml:space="preserve">The goal is to </w:t>
      </w:r>
      <w:r w:rsidR="00275D41">
        <w:t xml:space="preserve">design and </w:t>
      </w:r>
      <w:r>
        <w:t>implement a prototype using the blockchain Fabric to develop and deploy two smart contracts</w:t>
      </w:r>
      <w:r w:rsidR="00122E7B">
        <w:t>. The</w:t>
      </w:r>
      <w:r w:rsidR="00275D41">
        <w:t xml:space="preserve"> smart contracts need a channel to run over. The</w:t>
      </w:r>
      <w:r w:rsidR="00122E7B">
        <w:t xml:space="preserve"> name of this channel would be</w:t>
      </w:r>
      <w:r w:rsidR="004C3298">
        <w:t xml:space="preserve"> “</w:t>
      </w:r>
      <w:proofErr w:type="spellStart"/>
      <w:r w:rsidR="004C3298" w:rsidRPr="00811B9B">
        <w:rPr>
          <w:rFonts w:ascii="Courier New" w:hAnsi="Courier New" w:cs="Courier New"/>
        </w:rPr>
        <w:t>mychannel</w:t>
      </w:r>
      <w:proofErr w:type="spellEnd"/>
      <w:r w:rsidR="004C3298">
        <w:t>”</w:t>
      </w:r>
      <w:r>
        <w:t>. The smart contract</w:t>
      </w:r>
      <w:r w:rsidR="00275D41">
        <w:t xml:space="preserve"> names would be</w:t>
      </w:r>
      <w:r w:rsidR="004C3298">
        <w:t xml:space="preserve"> </w:t>
      </w:r>
      <w:r w:rsidR="00275D41">
        <w:t>E</w:t>
      </w:r>
      <w:r w:rsidR="004C3298">
        <w:t xml:space="preserve">nergy and </w:t>
      </w:r>
      <w:r w:rsidR="00275D41">
        <w:t>A</w:t>
      </w:r>
      <w:r w:rsidR="004C3298">
        <w:t xml:space="preserve">partment. </w:t>
      </w:r>
      <w:r w:rsidR="00D1718B">
        <w:t>The f</w:t>
      </w:r>
      <w:r w:rsidR="004C3298">
        <w:t xml:space="preserve">irst </w:t>
      </w:r>
      <w:r w:rsidR="00A72F8E">
        <w:t xml:space="preserve">smart contract </w:t>
      </w:r>
      <w:r w:rsidR="009C6DF6">
        <w:t xml:space="preserve">will </w:t>
      </w:r>
      <w:r w:rsidR="004C3298">
        <w:t>represent the power company</w:t>
      </w:r>
      <w:r w:rsidR="007C4FFA">
        <w:t>,</w:t>
      </w:r>
      <w:r w:rsidR="00D26E37">
        <w:t xml:space="preserve"> and the </w:t>
      </w:r>
      <w:r w:rsidR="00A001E0">
        <w:t xml:space="preserve">second smart contract the apartment power meter readings. </w:t>
      </w:r>
    </w:p>
    <w:p w14:paraId="7AD9D79B" w14:textId="77777777" w:rsidR="00A001E0" w:rsidRDefault="00A001E0" w:rsidP="001E69D1">
      <w:pPr>
        <w:jc w:val="both"/>
      </w:pPr>
    </w:p>
    <w:p w14:paraId="12F688CD" w14:textId="15D5DD61" w:rsidR="00C54475" w:rsidRDefault="00D26E37" w:rsidP="00A41148">
      <w:pPr>
        <w:jc w:val="both"/>
      </w:pPr>
      <w:r>
        <w:t xml:space="preserve">The interaction between both is given by the necessity of the power company to fetch and store the power usage from each apartment power meter. Furthermore, </w:t>
      </w:r>
      <w:r w:rsidR="00DF3D3C">
        <w:t>after getting the power meter reading, the energy smart contract has the responsibility to get a blockchain-external</w:t>
      </w:r>
      <w:r>
        <w:t xml:space="preserve"> </w:t>
      </w:r>
      <w:r w:rsidR="00DF3D3C">
        <w:t>value to define the price of the energy usage per unit.</w:t>
      </w:r>
    </w:p>
    <w:p w14:paraId="317834E3" w14:textId="6921E39B" w:rsidR="00FE21D4" w:rsidRDefault="00FE21D4" w:rsidP="00FE21D4">
      <w:pPr>
        <w:keepNext/>
        <w:rPr>
          <w:noProof/>
        </w:rPr>
      </w:pPr>
    </w:p>
    <w:p w14:paraId="44D8831B" w14:textId="7A832569" w:rsidR="00656C25" w:rsidRDefault="00EC0F82" w:rsidP="00FE21D4">
      <w:pPr>
        <w:keepNext/>
      </w:pPr>
      <w:r>
        <w:rPr>
          <w:noProof/>
        </w:rPr>
        <w:drawing>
          <wp:inline distT="0" distB="0" distL="0" distR="0" wp14:anchorId="143F3524" wp14:editId="367DF1A5">
            <wp:extent cx="6120130" cy="2113280"/>
            <wp:effectExtent l="0" t="0" r="1270" b="0"/>
            <wp:docPr id="21375622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62221" name="Picture 21375622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113280"/>
                    </a:xfrm>
                    <a:prstGeom prst="rect">
                      <a:avLst/>
                    </a:prstGeom>
                  </pic:spPr>
                </pic:pic>
              </a:graphicData>
            </a:graphic>
          </wp:inline>
        </w:drawing>
      </w:r>
    </w:p>
    <w:p w14:paraId="390B9BD2" w14:textId="2F49B078" w:rsidR="00A41148" w:rsidRDefault="00FE21D4" w:rsidP="00A41148">
      <w:pPr>
        <w:pStyle w:val="Caption"/>
      </w:pPr>
      <w:bookmarkStart w:id="9" w:name="_Ref179129562"/>
      <w:bookmarkStart w:id="10" w:name="_Ref179534893"/>
      <w:bookmarkStart w:id="11" w:name="_Toc179535059"/>
      <w:bookmarkStart w:id="12" w:name="_Toc179998842"/>
      <w:bookmarkStart w:id="13" w:name="_Toc180009174"/>
      <w:bookmarkStart w:id="14" w:name="_Toc180009808"/>
      <w:bookmarkStart w:id="15" w:name="_Toc180011728"/>
      <w:bookmarkStart w:id="16" w:name="_Toc180069191"/>
      <w:bookmarkStart w:id="17" w:name="_Toc180081077"/>
      <w:bookmarkStart w:id="18" w:name="_Toc180081379"/>
      <w:r>
        <w:t xml:space="preserve">Figure </w:t>
      </w:r>
      <w:r w:rsidR="00000000">
        <w:fldChar w:fldCharType="begin"/>
      </w:r>
      <w:r w:rsidR="00000000">
        <w:instrText xml:space="preserve"> SEQ Figure \* ARABIC </w:instrText>
      </w:r>
      <w:r w:rsidR="00000000">
        <w:fldChar w:fldCharType="separate"/>
      </w:r>
      <w:r w:rsidR="00C25037">
        <w:rPr>
          <w:noProof/>
        </w:rPr>
        <w:t>1</w:t>
      </w:r>
      <w:r w:rsidR="00000000">
        <w:rPr>
          <w:noProof/>
        </w:rPr>
        <w:fldChar w:fldCharType="end"/>
      </w:r>
      <w:bookmarkEnd w:id="9"/>
      <w:r>
        <w:t xml:space="preserve">. </w:t>
      </w:r>
      <w:bookmarkStart w:id="19" w:name="_Ref179530096"/>
      <w:r>
        <w:t>Interaction diagram between energy and apartment smart contracts</w:t>
      </w:r>
      <w:bookmarkEnd w:id="10"/>
      <w:bookmarkEnd w:id="11"/>
      <w:bookmarkEnd w:id="19"/>
      <w:r w:rsidR="00981138">
        <w:t xml:space="preserve">. Apartment smart contract uses </w:t>
      </w:r>
      <w:proofErr w:type="spellStart"/>
      <w:r w:rsidR="00981138">
        <w:t>SnarkJS</w:t>
      </w:r>
      <w:proofErr w:type="spellEnd"/>
      <w:r w:rsidR="00981138">
        <w:t xml:space="preserve"> library to do the verification.</w:t>
      </w:r>
      <w:bookmarkEnd w:id="12"/>
      <w:bookmarkEnd w:id="13"/>
      <w:bookmarkEnd w:id="14"/>
      <w:bookmarkEnd w:id="15"/>
      <w:bookmarkEnd w:id="16"/>
      <w:bookmarkEnd w:id="17"/>
      <w:bookmarkEnd w:id="18"/>
    </w:p>
    <w:p w14:paraId="6AAF7329" w14:textId="03AF3FBD" w:rsidR="00A41148" w:rsidRDefault="00A41148" w:rsidP="001E69D1">
      <w:pPr>
        <w:jc w:val="both"/>
      </w:pPr>
      <w:r>
        <w:t>The diagram</w:t>
      </w:r>
      <w:r>
        <w:t xml:space="preserve"> above,</w:t>
      </w:r>
      <w:r>
        <w:t xml:space="preserve"> shown in </w:t>
      </w:r>
      <w:r>
        <w:fldChar w:fldCharType="begin"/>
      </w:r>
      <w:r>
        <w:instrText xml:space="preserve"> REF _Ref179129562 \h </w:instrText>
      </w:r>
      <w:r>
        <w:fldChar w:fldCharType="separate"/>
      </w:r>
      <w:r>
        <w:t xml:space="preserve">Figure </w:t>
      </w:r>
      <w:r>
        <w:rPr>
          <w:noProof/>
        </w:rPr>
        <w:t>1</w:t>
      </w:r>
      <w:r>
        <w:fldChar w:fldCharType="end"/>
      </w:r>
      <w:r w:rsidR="00E27C3C">
        <w:t>,</w:t>
      </w:r>
      <w:r>
        <w:t xml:space="preserve"> presents the </w:t>
      </w:r>
      <w:r w:rsidR="006D6288">
        <w:t xml:space="preserve">expected </w:t>
      </w:r>
      <w:r>
        <w:t>interaction between apartment and energy smart contracts</w:t>
      </w:r>
      <w:r w:rsidR="0089628E">
        <w:t xml:space="preserve"> to be implemented in the prototype</w:t>
      </w:r>
      <w:r>
        <w:t xml:space="preserve">. Additionally, it presents a ZKPs “verify” function as an entity that receives the signal from the apartment smart contract to determine whether the request is authorised. </w:t>
      </w:r>
    </w:p>
    <w:p w14:paraId="5D4019E3" w14:textId="77777777" w:rsidR="00A41148" w:rsidRDefault="00A41148" w:rsidP="001E69D1">
      <w:pPr>
        <w:jc w:val="both"/>
      </w:pPr>
    </w:p>
    <w:p w14:paraId="42CEFB1E" w14:textId="1A60159A" w:rsidR="006852F6" w:rsidRDefault="00A41148" w:rsidP="001E69D1">
      <w:pPr>
        <w:jc w:val="both"/>
      </w:pPr>
      <w:r>
        <w:t>The sequence diagram</w:t>
      </w:r>
      <w:r w:rsidR="0089628E">
        <w:t xml:space="preserve"> for</w:t>
      </w:r>
      <w:r w:rsidR="0089628E">
        <w:t xml:space="preserve"> the ZKPs verification</w:t>
      </w:r>
      <w:r w:rsidR="0089628E">
        <w:t xml:space="preserve"> in the apartment smart contract</w:t>
      </w:r>
      <w:r>
        <w:t xml:space="preserve"> </w:t>
      </w:r>
      <w:r w:rsidR="0089628E">
        <w:t xml:space="preserve">is </w:t>
      </w:r>
      <w:r>
        <w:t xml:space="preserve">presented in </w:t>
      </w:r>
      <w:r>
        <w:fldChar w:fldCharType="begin"/>
      </w:r>
      <w:r>
        <w:instrText xml:space="preserve"> REF _Ref179129701 \h </w:instrText>
      </w:r>
      <w:r>
        <w:fldChar w:fldCharType="separate"/>
      </w:r>
      <w:r>
        <w:t xml:space="preserve">Figure </w:t>
      </w:r>
      <w:r>
        <w:rPr>
          <w:noProof/>
        </w:rPr>
        <w:t>2</w:t>
      </w:r>
      <w:r>
        <w:fldChar w:fldCharType="end"/>
      </w:r>
      <w:r w:rsidR="0089628E">
        <w:t>. Moreover, the apartment smart contract</w:t>
      </w:r>
      <w:r>
        <w:t xml:space="preserve"> </w:t>
      </w:r>
      <w:r w:rsidR="0089628E">
        <w:t xml:space="preserve">is expected to use the library </w:t>
      </w:r>
      <w:proofErr w:type="spellStart"/>
      <w:r w:rsidR="0089628E">
        <w:t>SnarkJS</w:t>
      </w:r>
      <w:proofErr w:type="spellEnd"/>
      <w:r w:rsidR="0089628E">
        <w:t xml:space="preserve"> and</w:t>
      </w:r>
      <w:r>
        <w:t xml:space="preserve"> the</w:t>
      </w:r>
      <w:r w:rsidR="0089628E">
        <w:t xml:space="preserve"> protocols Groth16,</w:t>
      </w:r>
      <w:r>
        <w:t xml:space="preserve"> Plonk</w:t>
      </w:r>
      <w:r w:rsidR="0089628E">
        <w:t xml:space="preserve"> and </w:t>
      </w:r>
      <w:proofErr w:type="spellStart"/>
      <w:r w:rsidR="0089628E">
        <w:t>Fflonk</w:t>
      </w:r>
      <w:proofErr w:type="spellEnd"/>
      <w:r w:rsidR="0089628E">
        <w:t xml:space="preserve"> to do the verification in three different tests. The process would </w:t>
      </w:r>
      <w:r w:rsidR="0089628E">
        <w:lastRenderedPageBreak/>
        <w:t xml:space="preserve">start with the energy smart contract recording the start time when requesting the energy usage from the apartment. After receiving the response, the energy smart contract </w:t>
      </w:r>
      <w:r w:rsidR="006D6288">
        <w:t>would have</w:t>
      </w:r>
      <w:r w:rsidR="0089628E">
        <w:t xml:space="preserve"> the responsibility of </w:t>
      </w:r>
      <w:r>
        <w:t>recording the</w:t>
      </w:r>
      <w:r w:rsidR="0089628E">
        <w:t xml:space="preserve"> </w:t>
      </w:r>
      <w:r>
        <w:t>end time</w:t>
      </w:r>
      <w:r w:rsidR="0089628E">
        <w:t>, calculating the difference between them and recording it</w:t>
      </w:r>
      <w:r>
        <w:t>.</w:t>
      </w:r>
    </w:p>
    <w:p w14:paraId="1C00FD8C" w14:textId="6CB2901D" w:rsidR="00FE21D4" w:rsidRDefault="00FE21D4" w:rsidP="00FE21D4">
      <w:pPr>
        <w:keepNext/>
      </w:pPr>
    </w:p>
    <w:p w14:paraId="1F6DF365" w14:textId="00B66F41" w:rsidR="00656C25" w:rsidRDefault="00EC0F82" w:rsidP="00FE21D4">
      <w:pPr>
        <w:keepNext/>
      </w:pPr>
      <w:r>
        <w:rPr>
          <w:noProof/>
        </w:rPr>
        <w:drawing>
          <wp:inline distT="0" distB="0" distL="0" distR="0" wp14:anchorId="71D6BD91" wp14:editId="27826CE9">
            <wp:extent cx="4824000" cy="4528205"/>
            <wp:effectExtent l="0" t="0" r="2540" b="5715"/>
            <wp:docPr id="6901499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49920" name="Picture 69014992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24000" cy="4528205"/>
                    </a:xfrm>
                    <a:prstGeom prst="rect">
                      <a:avLst/>
                    </a:prstGeom>
                  </pic:spPr>
                </pic:pic>
              </a:graphicData>
            </a:graphic>
          </wp:inline>
        </w:drawing>
      </w:r>
    </w:p>
    <w:p w14:paraId="602CDB2B" w14:textId="1F620431" w:rsidR="00BA4078" w:rsidRDefault="00FE21D4" w:rsidP="00A41148">
      <w:pPr>
        <w:pStyle w:val="Caption"/>
      </w:pPr>
      <w:bookmarkStart w:id="20" w:name="_Ref179129701"/>
      <w:bookmarkStart w:id="21" w:name="_Toc179535060"/>
      <w:bookmarkStart w:id="22" w:name="_Toc179998843"/>
      <w:bookmarkStart w:id="23" w:name="_Toc180009175"/>
      <w:bookmarkStart w:id="24" w:name="_Toc180009809"/>
      <w:bookmarkStart w:id="25" w:name="_Toc180011729"/>
      <w:bookmarkStart w:id="26" w:name="_Toc180069192"/>
      <w:bookmarkStart w:id="27" w:name="_Toc180081078"/>
      <w:bookmarkStart w:id="28" w:name="_Toc180081380"/>
      <w:r>
        <w:t xml:space="preserve">Figure </w:t>
      </w:r>
      <w:r w:rsidR="00000000">
        <w:fldChar w:fldCharType="begin"/>
      </w:r>
      <w:r w:rsidR="00000000">
        <w:instrText xml:space="preserve"> SEQ Figure \* ARABIC </w:instrText>
      </w:r>
      <w:r w:rsidR="00000000">
        <w:fldChar w:fldCharType="separate"/>
      </w:r>
      <w:r w:rsidR="00C25037">
        <w:rPr>
          <w:noProof/>
        </w:rPr>
        <w:t>2</w:t>
      </w:r>
      <w:r w:rsidR="00000000">
        <w:rPr>
          <w:noProof/>
        </w:rPr>
        <w:fldChar w:fldCharType="end"/>
      </w:r>
      <w:bookmarkEnd w:id="20"/>
      <w:r>
        <w:t xml:space="preserve">. </w:t>
      </w:r>
      <w:bookmarkStart w:id="29" w:name="_Ref179534516"/>
      <w:r>
        <w:t>Sequence diagram of the interaction between energy and apartment smart contract</w:t>
      </w:r>
      <w:r w:rsidR="00981138">
        <w:t xml:space="preserve">. The apartment smart contract uses </w:t>
      </w:r>
      <w:proofErr w:type="spellStart"/>
      <w:r w:rsidR="00981138">
        <w:t>SnarkJS</w:t>
      </w:r>
      <w:proofErr w:type="spellEnd"/>
      <w:r w:rsidR="00981138">
        <w:t xml:space="preserve"> library to do </w:t>
      </w:r>
      <w:r>
        <w:t>the verification process</w:t>
      </w:r>
      <w:bookmarkEnd w:id="21"/>
      <w:bookmarkEnd w:id="29"/>
      <w:r w:rsidR="00981138">
        <w:t>. After that, if the answer is yes, it would send the data back to the energy smart contract.</w:t>
      </w:r>
      <w:bookmarkEnd w:id="22"/>
      <w:bookmarkEnd w:id="23"/>
      <w:bookmarkEnd w:id="24"/>
      <w:bookmarkEnd w:id="25"/>
      <w:bookmarkEnd w:id="26"/>
      <w:bookmarkEnd w:id="27"/>
      <w:bookmarkEnd w:id="28"/>
      <w:r w:rsidR="00981138">
        <w:t xml:space="preserve"> </w:t>
      </w:r>
    </w:p>
    <w:p w14:paraId="54632FF4" w14:textId="7FB0F4E7" w:rsidR="00BA4078" w:rsidRDefault="00BA4078" w:rsidP="001E69D1">
      <w:pPr>
        <w:jc w:val="both"/>
      </w:pPr>
      <w:r>
        <w:t>Finally, t</w:t>
      </w:r>
      <w:r w:rsidRPr="00F45F3D">
        <w:t>he Oracle sequence diagram</w:t>
      </w:r>
      <w:r w:rsidR="00FE21D4">
        <w:t xml:space="preserve"> shown in </w:t>
      </w:r>
      <w:r w:rsidR="00FE21D4">
        <w:fldChar w:fldCharType="begin"/>
      </w:r>
      <w:r w:rsidR="00FE21D4">
        <w:instrText xml:space="preserve"> REF _Ref179129835 \h </w:instrText>
      </w:r>
      <w:r w:rsidR="00FE21D4">
        <w:fldChar w:fldCharType="separate"/>
      </w:r>
      <w:r w:rsidR="00FE21D4">
        <w:t xml:space="preserve">Figure </w:t>
      </w:r>
      <w:r w:rsidR="00FE21D4">
        <w:rPr>
          <w:noProof/>
        </w:rPr>
        <w:t>3</w:t>
      </w:r>
      <w:r w:rsidR="00FE21D4">
        <w:fldChar w:fldCharType="end"/>
      </w:r>
      <w:r w:rsidRPr="00F45F3D">
        <w:t xml:space="preserve"> clarifies the </w:t>
      </w:r>
      <w:r w:rsidR="00811B9B">
        <w:t xml:space="preserve">defined </w:t>
      </w:r>
      <w:r w:rsidRPr="00F45F3D">
        <w:t>process of fetching data from outside the blockchain to decide the energy price</w:t>
      </w:r>
      <w:r w:rsidR="00811B9B">
        <w:t>. The event is defined in the energy smart contract to trigger the</w:t>
      </w:r>
      <w:r w:rsidR="00275D41">
        <w:t xml:space="preserve"> off-chain</w:t>
      </w:r>
      <w:r w:rsidR="00811B9B">
        <w:t xml:space="preserve"> function </w:t>
      </w:r>
      <w:proofErr w:type="spellStart"/>
      <w:r w:rsidR="00811B9B" w:rsidRPr="00811B9B">
        <w:rPr>
          <w:rFonts w:ascii="Courier New" w:hAnsi="Courier New" w:cs="Courier New"/>
        </w:rPr>
        <w:t>oracleUpdateAsset</w:t>
      </w:r>
      <w:proofErr w:type="spellEnd"/>
      <w:r w:rsidR="00811B9B">
        <w:t xml:space="preserve"> to fetch the data from the </w:t>
      </w:r>
      <w:proofErr w:type="spellStart"/>
      <w:r w:rsidR="00811B9B">
        <w:t>Accuweather</w:t>
      </w:r>
      <w:proofErr w:type="spellEnd"/>
      <w:r w:rsidR="00811B9B">
        <w:t xml:space="preserve"> API. Once the data is fetched, it would be sent back to the energy smart contract to define the price and record it in the asset</w:t>
      </w:r>
      <w:r w:rsidRPr="00F45F3D">
        <w:t>.</w:t>
      </w:r>
    </w:p>
    <w:p w14:paraId="1CD2D88B" w14:textId="77777777" w:rsidR="000C64C3" w:rsidRDefault="000C64C3" w:rsidP="001E69D1">
      <w:pPr>
        <w:jc w:val="both"/>
      </w:pPr>
    </w:p>
    <w:p w14:paraId="13EEDB30" w14:textId="1D4DB4FB" w:rsidR="00FE21D4" w:rsidRDefault="00EC0F82" w:rsidP="00FE21D4">
      <w:pPr>
        <w:keepNext/>
      </w:pPr>
      <w:r>
        <w:rPr>
          <w:noProof/>
        </w:rPr>
        <w:lastRenderedPageBreak/>
        <w:drawing>
          <wp:inline distT="0" distB="0" distL="0" distR="0" wp14:anchorId="4924B3FC" wp14:editId="1403B397">
            <wp:extent cx="4762500" cy="3683000"/>
            <wp:effectExtent l="0" t="0" r="0" b="0"/>
            <wp:docPr id="2053971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97134" name="Picture 20539713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62500" cy="3683000"/>
                    </a:xfrm>
                    <a:prstGeom prst="rect">
                      <a:avLst/>
                    </a:prstGeom>
                  </pic:spPr>
                </pic:pic>
              </a:graphicData>
            </a:graphic>
          </wp:inline>
        </w:drawing>
      </w:r>
    </w:p>
    <w:p w14:paraId="6E58D538" w14:textId="1CD0C6A9" w:rsidR="00BA4078" w:rsidRDefault="00FE21D4" w:rsidP="00625E64">
      <w:pPr>
        <w:pStyle w:val="Caption"/>
      </w:pPr>
      <w:bookmarkStart w:id="30" w:name="_Ref179129835"/>
      <w:bookmarkStart w:id="31" w:name="_Toc179535061"/>
      <w:bookmarkStart w:id="32" w:name="_Toc179998844"/>
      <w:bookmarkStart w:id="33" w:name="_Toc180009176"/>
      <w:bookmarkStart w:id="34" w:name="_Toc180009810"/>
      <w:bookmarkStart w:id="35" w:name="_Toc180011730"/>
      <w:bookmarkStart w:id="36" w:name="_Toc180069193"/>
      <w:bookmarkStart w:id="37" w:name="_Toc180081079"/>
      <w:bookmarkStart w:id="38" w:name="_Toc180081381"/>
      <w:r>
        <w:t xml:space="preserve">Figure </w:t>
      </w:r>
      <w:r w:rsidR="00000000">
        <w:fldChar w:fldCharType="begin"/>
      </w:r>
      <w:r w:rsidR="00000000">
        <w:instrText xml:space="preserve"> SEQ Figure \* ARABIC </w:instrText>
      </w:r>
      <w:r w:rsidR="00000000">
        <w:fldChar w:fldCharType="separate"/>
      </w:r>
      <w:r w:rsidR="00C25037">
        <w:rPr>
          <w:noProof/>
        </w:rPr>
        <w:t>3</w:t>
      </w:r>
      <w:r w:rsidR="00000000">
        <w:rPr>
          <w:noProof/>
        </w:rPr>
        <w:fldChar w:fldCharType="end"/>
      </w:r>
      <w:bookmarkEnd w:id="30"/>
      <w:r>
        <w:t xml:space="preserve">. </w:t>
      </w:r>
      <w:bookmarkStart w:id="39" w:name="_Ref179534548"/>
      <w:r>
        <w:t xml:space="preserve">Sequence diagram interaction between the energy smart contract, the energy node application and the </w:t>
      </w:r>
      <w:proofErr w:type="spellStart"/>
      <w:r>
        <w:t>Accuweather</w:t>
      </w:r>
      <w:proofErr w:type="spellEnd"/>
      <w:r>
        <w:t xml:space="preserve"> API</w:t>
      </w:r>
      <w:bookmarkEnd w:id="31"/>
      <w:bookmarkEnd w:id="39"/>
      <w:r w:rsidR="002A22CD">
        <w:t>.</w:t>
      </w:r>
      <w:bookmarkEnd w:id="32"/>
      <w:bookmarkEnd w:id="33"/>
      <w:bookmarkEnd w:id="34"/>
      <w:bookmarkEnd w:id="35"/>
      <w:bookmarkEnd w:id="36"/>
      <w:bookmarkEnd w:id="37"/>
      <w:bookmarkEnd w:id="38"/>
    </w:p>
    <w:p w14:paraId="6C53BCD5" w14:textId="77777777" w:rsidR="00525E11" w:rsidRPr="00525E11" w:rsidRDefault="00525E11" w:rsidP="00525E11">
      <w:pPr>
        <w:pStyle w:val="Heading2"/>
        <w:numPr>
          <w:ilvl w:val="1"/>
          <w:numId w:val="6"/>
        </w:numPr>
        <w:rPr>
          <w:color w:val="000000" w:themeColor="text1"/>
        </w:rPr>
      </w:pPr>
      <w:bookmarkStart w:id="40" w:name="_Toc180081489"/>
      <w:r w:rsidRPr="00525E11">
        <w:rPr>
          <w:color w:val="000000" w:themeColor="text1"/>
        </w:rPr>
        <w:t>Infrastructure</w:t>
      </w:r>
      <w:bookmarkEnd w:id="40"/>
      <w:r w:rsidRPr="00525E11">
        <w:rPr>
          <w:color w:val="000000" w:themeColor="text1"/>
        </w:rPr>
        <w:t xml:space="preserve"> </w:t>
      </w:r>
    </w:p>
    <w:p w14:paraId="63801F4D" w14:textId="77777777" w:rsidR="00525E11" w:rsidRPr="00A718F9" w:rsidRDefault="00525E11" w:rsidP="00525E11">
      <w:pPr>
        <w:pStyle w:val="Heading3"/>
        <w:numPr>
          <w:ilvl w:val="2"/>
          <w:numId w:val="6"/>
        </w:numPr>
        <w:rPr>
          <w:color w:val="000000" w:themeColor="text1"/>
        </w:rPr>
      </w:pPr>
      <w:bookmarkStart w:id="41" w:name="_Toc180081490"/>
      <w:r>
        <w:rPr>
          <w:color w:val="000000" w:themeColor="text1"/>
        </w:rPr>
        <w:t>Hyperledger Fabric installation</w:t>
      </w:r>
      <w:bookmarkEnd w:id="41"/>
      <w:r>
        <w:rPr>
          <w:color w:val="000000" w:themeColor="text1"/>
        </w:rPr>
        <w:t xml:space="preserve"> </w:t>
      </w:r>
    </w:p>
    <w:p w14:paraId="453DCAC7" w14:textId="77777777" w:rsidR="00525E11" w:rsidRPr="00F45F3D" w:rsidRDefault="00525E11" w:rsidP="00525E11">
      <w:pPr>
        <w:jc w:val="both"/>
      </w:pPr>
      <w:r w:rsidRPr="00F45F3D">
        <w:t xml:space="preserve">The prototype implemented in the dissertation began defining one local Hyperledger Fabric blockchain network running over the MacOS Sonoma operating system with Apple M1 Max Chip.  </w:t>
      </w:r>
    </w:p>
    <w:p w14:paraId="6E990D28" w14:textId="77777777" w:rsidR="00525E11" w:rsidRPr="00F45F3D" w:rsidRDefault="00525E11" w:rsidP="00525E11">
      <w:pPr>
        <w:jc w:val="both"/>
      </w:pPr>
      <w:r w:rsidRPr="00F45F3D">
        <w:t>The Fabric installation consisted of, first, downloading the Fabric files using the following command:</w:t>
      </w:r>
    </w:p>
    <w:p w14:paraId="009AA1B5" w14:textId="77777777" w:rsidR="00525E11" w:rsidRPr="00F45F3D" w:rsidRDefault="00525E11" w:rsidP="00525E11">
      <w:pPr>
        <w:jc w:val="both"/>
      </w:pPr>
    </w:p>
    <w:p w14:paraId="473A5F11" w14:textId="284B5FBB" w:rsidR="00525E11" w:rsidRPr="00A413F2" w:rsidRDefault="00A413F2" w:rsidP="00525E11">
      <w:pPr>
        <w:jc w:val="both"/>
        <w:rPr>
          <w:rFonts w:ascii="Courier New" w:hAnsi="Courier New" w:cs="Courier New"/>
          <w:sz w:val="22"/>
          <w:szCs w:val="22"/>
        </w:rPr>
      </w:pPr>
      <w:r w:rsidRPr="00A413F2">
        <w:rPr>
          <w:rFonts w:ascii="Courier New" w:hAnsi="Courier New" w:cs="Courier New"/>
          <w:sz w:val="22"/>
          <w:szCs w:val="22"/>
        </w:rPr>
        <w:t xml:space="preserve">$ </w:t>
      </w:r>
      <w:r w:rsidR="00525E11" w:rsidRPr="00A413F2">
        <w:rPr>
          <w:rFonts w:ascii="Courier New" w:hAnsi="Courier New" w:cs="Courier New"/>
          <w:sz w:val="22"/>
          <w:szCs w:val="22"/>
        </w:rPr>
        <w:t>curl -</w:t>
      </w:r>
      <w:proofErr w:type="spellStart"/>
      <w:r w:rsidR="00525E11" w:rsidRPr="00A413F2">
        <w:rPr>
          <w:rFonts w:ascii="Courier New" w:hAnsi="Courier New" w:cs="Courier New"/>
          <w:sz w:val="22"/>
          <w:szCs w:val="22"/>
        </w:rPr>
        <w:t>sSL</w:t>
      </w:r>
      <w:proofErr w:type="spellEnd"/>
      <w:r w:rsidR="00525E11" w:rsidRPr="00A413F2">
        <w:rPr>
          <w:rFonts w:ascii="Courier New" w:hAnsi="Courier New" w:cs="Courier New"/>
          <w:sz w:val="22"/>
          <w:szCs w:val="22"/>
        </w:rPr>
        <w:t xml:space="preserve"> https://raw.githubusercontent.com/hyperledger/fabric/main/scripts/bootstrap.sh</w:t>
      </w:r>
      <w:r>
        <w:rPr>
          <w:rFonts w:ascii="Courier New" w:hAnsi="Courier New" w:cs="Courier New"/>
          <w:sz w:val="22"/>
          <w:szCs w:val="22"/>
        </w:rPr>
        <w:t xml:space="preserve"> </w:t>
      </w:r>
      <w:r w:rsidR="00525E11" w:rsidRPr="00A413F2">
        <w:rPr>
          <w:rFonts w:ascii="Courier New" w:hAnsi="Courier New" w:cs="Courier New"/>
          <w:sz w:val="22"/>
          <w:szCs w:val="22"/>
        </w:rPr>
        <w:t>| bash -s</w:t>
      </w:r>
    </w:p>
    <w:p w14:paraId="255DDF81" w14:textId="77777777" w:rsidR="00525E11" w:rsidRPr="00F45F3D" w:rsidRDefault="00525E11" w:rsidP="00525E11">
      <w:pPr>
        <w:jc w:val="both"/>
      </w:pPr>
    </w:p>
    <w:p w14:paraId="1D540C04" w14:textId="77777777" w:rsidR="00525E11" w:rsidRPr="00F45F3D" w:rsidRDefault="00525E11" w:rsidP="00525E11">
      <w:pPr>
        <w:jc w:val="both"/>
      </w:pPr>
      <w:r w:rsidRPr="00F45F3D">
        <w:t>After the files are downloaded and copied to the folder fabric-samples, move to fabric-samples/test-network to execute the following command to run the Fabric and create the channel.</w:t>
      </w:r>
    </w:p>
    <w:p w14:paraId="3C5DB91D" w14:textId="77777777" w:rsidR="00525E11" w:rsidRPr="00F45F3D" w:rsidRDefault="00525E11" w:rsidP="00525E11">
      <w:pPr>
        <w:jc w:val="both"/>
      </w:pPr>
    </w:p>
    <w:p w14:paraId="72936832" w14:textId="53FDC480" w:rsidR="00525E11" w:rsidRPr="00A413F2" w:rsidRDefault="00A413F2" w:rsidP="00525E11">
      <w:pPr>
        <w:jc w:val="both"/>
        <w:rPr>
          <w:rFonts w:ascii="Courier New" w:hAnsi="Courier New" w:cs="Courier New"/>
        </w:rPr>
      </w:pPr>
      <w:r w:rsidRPr="00A413F2">
        <w:rPr>
          <w:rFonts w:ascii="Courier New" w:hAnsi="Courier New" w:cs="Courier New"/>
        </w:rPr>
        <w:t xml:space="preserve">$ </w:t>
      </w:r>
      <w:r w:rsidR="00525E11" w:rsidRPr="00A413F2">
        <w:rPr>
          <w:rFonts w:ascii="Courier New" w:hAnsi="Courier New" w:cs="Courier New"/>
        </w:rPr>
        <w:t xml:space="preserve">./network.sh up </w:t>
      </w:r>
      <w:proofErr w:type="spellStart"/>
      <w:r w:rsidR="00525E11" w:rsidRPr="00A413F2">
        <w:rPr>
          <w:rFonts w:ascii="Courier New" w:hAnsi="Courier New" w:cs="Courier New"/>
        </w:rPr>
        <w:t>createChannel</w:t>
      </w:r>
      <w:proofErr w:type="spellEnd"/>
      <w:r w:rsidR="00525E11" w:rsidRPr="00A413F2">
        <w:rPr>
          <w:rFonts w:ascii="Courier New" w:hAnsi="Courier New" w:cs="Courier New"/>
        </w:rPr>
        <w:t xml:space="preserve"> -c </w:t>
      </w:r>
      <w:proofErr w:type="spellStart"/>
      <w:r w:rsidR="00525E11" w:rsidRPr="00A413F2">
        <w:rPr>
          <w:rFonts w:ascii="Courier New" w:hAnsi="Courier New" w:cs="Courier New"/>
        </w:rPr>
        <w:t>mychannel</w:t>
      </w:r>
      <w:proofErr w:type="spellEnd"/>
      <w:r w:rsidR="00525E11" w:rsidRPr="00A413F2">
        <w:rPr>
          <w:rFonts w:ascii="Courier New" w:hAnsi="Courier New" w:cs="Courier New"/>
        </w:rPr>
        <w:t xml:space="preserve"> -ca</w:t>
      </w:r>
    </w:p>
    <w:p w14:paraId="1C113E20" w14:textId="77777777" w:rsidR="00525E11" w:rsidRPr="00F45F3D" w:rsidRDefault="00525E11" w:rsidP="00525E11">
      <w:pPr>
        <w:jc w:val="both"/>
      </w:pPr>
    </w:p>
    <w:p w14:paraId="5C89241F" w14:textId="32656014" w:rsidR="00525E11" w:rsidRPr="00F45F3D" w:rsidRDefault="00525E11" w:rsidP="00525E11">
      <w:pPr>
        <w:jc w:val="both"/>
      </w:pPr>
      <w:r w:rsidRPr="00F45F3D">
        <w:t xml:space="preserve">The Hyperledger Fabric has a test network to be executed, and nodes are run on a local machine. In this case, the script </w:t>
      </w:r>
      <w:r w:rsidRPr="00604AAB">
        <w:rPr>
          <w:rFonts w:ascii="Courier New" w:hAnsi="Courier New" w:cs="Courier New"/>
        </w:rPr>
        <w:t>network.sh</w:t>
      </w:r>
      <w:r w:rsidRPr="00F45F3D">
        <w:t xml:space="preserve"> executes the </w:t>
      </w:r>
      <w:r w:rsidRPr="00604AAB">
        <w:rPr>
          <w:rFonts w:ascii="Courier New" w:hAnsi="Courier New" w:cs="Courier New"/>
        </w:rPr>
        <w:t>test-network</w:t>
      </w:r>
      <w:r w:rsidRPr="00F45F3D">
        <w:t xml:space="preserve"> and creates the channel </w:t>
      </w:r>
      <w:proofErr w:type="spellStart"/>
      <w:r w:rsidRPr="00604AAB">
        <w:rPr>
          <w:rFonts w:ascii="Courier New" w:hAnsi="Courier New" w:cs="Courier New"/>
        </w:rPr>
        <w:t>mychannel</w:t>
      </w:r>
      <w:proofErr w:type="spellEnd"/>
      <w:r w:rsidRPr="00F45F3D">
        <w:t>. These nodes are one ordering and two peers’ organizations and all certificates are issued by the root CA’s</w:t>
      </w:r>
      <w:r>
        <w:t xml:space="preserve"> as shown in </w:t>
      </w:r>
      <w:r w:rsidR="00C36B6E">
        <w:fldChar w:fldCharType="begin"/>
      </w:r>
      <w:r w:rsidR="00C36B6E">
        <w:instrText xml:space="preserve"> REF _Ref180009646 \h </w:instrText>
      </w:r>
      <w:r w:rsidR="00C36B6E">
        <w:fldChar w:fldCharType="separate"/>
      </w:r>
      <w:r w:rsidR="00C36B6E">
        <w:t xml:space="preserve">Figure </w:t>
      </w:r>
      <w:r w:rsidR="00C36B6E">
        <w:rPr>
          <w:noProof/>
        </w:rPr>
        <w:t>4</w:t>
      </w:r>
      <w:r w:rsidR="00C36B6E">
        <w:fldChar w:fldCharType="end"/>
      </w:r>
    </w:p>
    <w:p w14:paraId="143B9294" w14:textId="77777777" w:rsidR="00525E11" w:rsidRPr="00F45F3D" w:rsidRDefault="00525E11" w:rsidP="00525E11">
      <w:pPr>
        <w:jc w:val="both"/>
      </w:pPr>
    </w:p>
    <w:p w14:paraId="46E3FB4E" w14:textId="77777777" w:rsidR="00C36B6E" w:rsidRDefault="00A413F2" w:rsidP="00C36B6E">
      <w:pPr>
        <w:keepNext/>
        <w:spacing w:line="276" w:lineRule="auto"/>
        <w:ind w:right="176"/>
        <w:jc w:val="both"/>
      </w:pPr>
      <w:r>
        <w:rPr>
          <w:noProof/>
        </w:rPr>
        <w:drawing>
          <wp:inline distT="0" distB="0" distL="0" distR="0" wp14:anchorId="025222E1" wp14:editId="6F6E8EAF">
            <wp:extent cx="6120130" cy="467995"/>
            <wp:effectExtent l="0" t="0" r="1270" b="1905"/>
            <wp:docPr id="1681186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86996" name="Picture 168118699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67995"/>
                    </a:xfrm>
                    <a:prstGeom prst="rect">
                      <a:avLst/>
                    </a:prstGeom>
                  </pic:spPr>
                </pic:pic>
              </a:graphicData>
            </a:graphic>
          </wp:inline>
        </w:drawing>
      </w:r>
    </w:p>
    <w:p w14:paraId="122F4996" w14:textId="1BC374C5" w:rsidR="00C36B6E" w:rsidRPr="00C36B6E" w:rsidRDefault="00C36B6E" w:rsidP="00C36B6E">
      <w:pPr>
        <w:pStyle w:val="Caption"/>
        <w:jc w:val="both"/>
      </w:pPr>
      <w:bookmarkStart w:id="42" w:name="_Ref180009646"/>
      <w:bookmarkStart w:id="43" w:name="_Toc180009811"/>
      <w:bookmarkStart w:id="44" w:name="_Toc180011731"/>
      <w:bookmarkStart w:id="45" w:name="_Toc180069194"/>
      <w:bookmarkStart w:id="46" w:name="_Toc180081080"/>
      <w:bookmarkStart w:id="47" w:name="_Toc180081382"/>
      <w:r>
        <w:t xml:space="preserve">Figure </w:t>
      </w:r>
      <w:r>
        <w:fldChar w:fldCharType="begin"/>
      </w:r>
      <w:r>
        <w:instrText xml:space="preserve"> SEQ Figure \* ARABIC </w:instrText>
      </w:r>
      <w:r>
        <w:fldChar w:fldCharType="separate"/>
      </w:r>
      <w:r w:rsidR="00C25037">
        <w:rPr>
          <w:noProof/>
        </w:rPr>
        <w:t>4</w:t>
      </w:r>
      <w:r>
        <w:fldChar w:fldCharType="end"/>
      </w:r>
      <w:bookmarkEnd w:id="42"/>
      <w:r>
        <w:t xml:space="preserve">. </w:t>
      </w:r>
      <w:r w:rsidRPr="00CE3CED">
        <w:t>Hyperledger Fabric entities to support the dissertation prototype</w:t>
      </w:r>
      <w:r>
        <w:t>.</w:t>
      </w:r>
      <w:bookmarkEnd w:id="43"/>
      <w:bookmarkEnd w:id="44"/>
      <w:bookmarkEnd w:id="45"/>
      <w:bookmarkEnd w:id="46"/>
      <w:bookmarkEnd w:id="47"/>
    </w:p>
    <w:p w14:paraId="259B39B1" w14:textId="77777777" w:rsidR="00525E11" w:rsidRDefault="00525E11" w:rsidP="00525E11">
      <w:pPr>
        <w:pStyle w:val="Heading3"/>
        <w:numPr>
          <w:ilvl w:val="2"/>
          <w:numId w:val="6"/>
        </w:numPr>
        <w:rPr>
          <w:color w:val="000000" w:themeColor="text1"/>
        </w:rPr>
      </w:pPr>
      <w:bookmarkStart w:id="48" w:name="_Toc180081491"/>
      <w:r>
        <w:rPr>
          <w:color w:val="000000" w:themeColor="text1"/>
        </w:rPr>
        <w:t>Smart-contract installation (deploy)</w:t>
      </w:r>
      <w:bookmarkEnd w:id="48"/>
    </w:p>
    <w:p w14:paraId="4F00F96A" w14:textId="0156FAAB" w:rsidR="00525E11" w:rsidRPr="00F45F3D" w:rsidRDefault="00525E11" w:rsidP="00525E11">
      <w:pPr>
        <w:jc w:val="both"/>
      </w:pPr>
      <w:r w:rsidRPr="00F45F3D">
        <w:t xml:space="preserve">A smart contract is a piece of code accepted by the members of the network to manage the logic. Although the name smart contract is the term widely accepted in the blockchain context, Hyperledger Fabric names them as </w:t>
      </w:r>
      <w:proofErr w:type="spellStart"/>
      <w:r w:rsidRPr="00604AAB">
        <w:rPr>
          <w:rFonts w:ascii="Courier New" w:hAnsi="Courier New" w:cs="Courier New"/>
        </w:rPr>
        <w:t>chaincode</w:t>
      </w:r>
      <w:proofErr w:type="spellEnd"/>
      <w:r w:rsidRPr="00F45F3D">
        <w:t xml:space="preserve">. It is the same thing, nevertheless </w:t>
      </w:r>
      <w:r w:rsidRPr="00F45F3D">
        <w:fldChar w:fldCharType="begin"/>
      </w:r>
      <w:r w:rsidRPr="00F45F3D">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Pr="00F45F3D">
        <w:fldChar w:fldCharType="separate"/>
      </w:r>
      <w:r w:rsidRPr="00F45F3D">
        <w:t>(Fabric, 2023)</w:t>
      </w:r>
      <w:r w:rsidRPr="00F45F3D">
        <w:fldChar w:fldCharType="end"/>
      </w:r>
      <w:r w:rsidRPr="00F45F3D">
        <w:t xml:space="preserve">. </w:t>
      </w:r>
    </w:p>
    <w:p w14:paraId="736D4799" w14:textId="77777777" w:rsidR="00525E11" w:rsidRPr="00F45F3D" w:rsidRDefault="00525E11" w:rsidP="00525E11">
      <w:pPr>
        <w:jc w:val="both"/>
      </w:pPr>
      <w:r w:rsidRPr="00F45F3D">
        <w:lastRenderedPageBreak/>
        <w:t xml:space="preserve">Both smart contracts, energy and apartment, were deployed to the channel </w:t>
      </w:r>
      <w:proofErr w:type="spellStart"/>
      <w:r w:rsidRPr="00604AAB">
        <w:rPr>
          <w:rFonts w:ascii="Courier New" w:hAnsi="Courier New" w:cs="Courier New"/>
        </w:rPr>
        <w:t>mychannel</w:t>
      </w:r>
      <w:proofErr w:type="spellEnd"/>
      <w:r w:rsidRPr="00F45F3D">
        <w:t xml:space="preserve"> using </w:t>
      </w:r>
      <w:proofErr w:type="spellStart"/>
      <w:r w:rsidRPr="00604AAB">
        <w:rPr>
          <w:rFonts w:ascii="Courier New" w:hAnsi="Courier New" w:cs="Courier New"/>
        </w:rPr>
        <w:t>deployCC</w:t>
      </w:r>
      <w:proofErr w:type="spellEnd"/>
      <w:r w:rsidRPr="00F45F3D">
        <w:t xml:space="preserve"> subcommand from the </w:t>
      </w:r>
      <w:r w:rsidRPr="00604AAB">
        <w:rPr>
          <w:rFonts w:ascii="Courier New" w:hAnsi="Courier New" w:cs="Courier New"/>
        </w:rPr>
        <w:t>test-network</w:t>
      </w:r>
      <w:r w:rsidRPr="00F45F3D">
        <w:t xml:space="preserve"> directory as follows:</w:t>
      </w:r>
    </w:p>
    <w:p w14:paraId="4260AE98" w14:textId="77777777" w:rsidR="00525E11" w:rsidRPr="00F45F3D" w:rsidRDefault="00525E11" w:rsidP="00525E11">
      <w:pPr>
        <w:jc w:val="both"/>
      </w:pPr>
    </w:p>
    <w:p w14:paraId="1216DA5C" w14:textId="50C750DC" w:rsidR="00525E11" w:rsidRPr="00604AAB" w:rsidRDefault="00604AAB" w:rsidP="00525E11">
      <w:pPr>
        <w:pStyle w:val="NormalWeb"/>
        <w:shd w:val="clear" w:color="auto" w:fill="FFFFFF"/>
        <w:spacing w:before="0" w:beforeAutospacing="0"/>
        <w:rPr>
          <w:rFonts w:ascii="Courier New" w:eastAsiaTheme="minorHAnsi" w:hAnsi="Courier New" w:cs="Courier New"/>
          <w:kern w:val="2"/>
          <w:sz w:val="15"/>
          <w:szCs w:val="15"/>
          <w:lang w:val="en-GB" w:eastAsia="en-US"/>
          <w14:ligatures w14:val="standardContextual"/>
        </w:rPr>
      </w:pPr>
      <w:r w:rsidRPr="00604AAB">
        <w:rPr>
          <w:rFonts w:ascii="Courier New" w:eastAsiaTheme="minorHAnsi" w:hAnsi="Courier New" w:cs="Courier New"/>
          <w:kern w:val="2"/>
          <w:sz w:val="15"/>
          <w:szCs w:val="15"/>
          <w:lang w:val="en-GB" w:eastAsia="en-US"/>
          <w14:ligatures w14:val="standardContextual"/>
        </w:rPr>
        <w:t xml:space="preserve">$ </w:t>
      </w:r>
      <w:r w:rsidR="00525E11" w:rsidRPr="00604AAB">
        <w:rPr>
          <w:rFonts w:ascii="Courier New" w:eastAsiaTheme="minorHAnsi" w:hAnsi="Courier New" w:cs="Courier New"/>
          <w:kern w:val="2"/>
          <w:sz w:val="15"/>
          <w:szCs w:val="15"/>
          <w:lang w:val="en-GB" w:eastAsia="en-US"/>
          <w14:ligatures w14:val="standardContextual"/>
        </w:rPr>
        <w:t xml:space="preserve">./network.sh </w:t>
      </w:r>
      <w:proofErr w:type="spellStart"/>
      <w:r w:rsidR="00525E11" w:rsidRPr="00604AAB">
        <w:rPr>
          <w:rFonts w:ascii="Courier New" w:eastAsiaTheme="minorHAnsi" w:hAnsi="Courier New" w:cs="Courier New"/>
          <w:kern w:val="2"/>
          <w:sz w:val="15"/>
          <w:szCs w:val="15"/>
          <w:lang w:val="en-GB" w:eastAsia="en-US"/>
          <w14:ligatures w14:val="standardContextual"/>
        </w:rPr>
        <w:t>deployCC</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n</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energy -</w:t>
      </w:r>
      <w:proofErr w:type="spellStart"/>
      <w:r w:rsidR="00525E11" w:rsidRPr="00604AAB">
        <w:rPr>
          <w:rFonts w:ascii="Courier New" w:eastAsiaTheme="minorHAnsi" w:hAnsi="Courier New" w:cs="Courier New"/>
          <w:kern w:val="2"/>
          <w:sz w:val="15"/>
          <w:szCs w:val="15"/>
          <w:lang w:val="en-GB" w:eastAsia="en-US"/>
          <w14:ligatures w14:val="standardContextual"/>
        </w:rPr>
        <w:t>ccp</w:t>
      </w:r>
      <w:proofErr w:type="spellEnd"/>
      <w:proofErr w:type="gramStart"/>
      <w:r w:rsidR="00525E11" w:rsidRPr="00604AAB">
        <w:rPr>
          <w:rFonts w:ascii="Courier New" w:eastAsiaTheme="minorHAnsi" w:hAnsi="Courier New" w:cs="Courier New"/>
          <w:kern w:val="2"/>
          <w:sz w:val="15"/>
          <w:szCs w:val="15"/>
          <w:lang w:val="en-GB" w:eastAsia="en-US"/>
          <w14:ligatures w14:val="standardContextual"/>
        </w:rPr>
        <w:t xml:space="preserve"> ..</w:t>
      </w:r>
      <w:proofErr w:type="gramEnd"/>
      <w:r w:rsidR="00525E11" w:rsidRPr="00604AAB">
        <w:rPr>
          <w:rFonts w:ascii="Courier New" w:eastAsiaTheme="minorHAnsi" w:hAnsi="Courier New" w:cs="Courier New"/>
          <w:kern w:val="2"/>
          <w:sz w:val="15"/>
          <w:szCs w:val="15"/>
          <w:lang w:val="en-GB" w:eastAsia="en-US"/>
          <w14:ligatures w14:val="standardContextual"/>
        </w:rPr>
        <w:t>/asset-transfer-events/_</w:t>
      </w:r>
      <w:proofErr w:type="spellStart"/>
      <w:r w:rsidR="00525E11" w:rsidRPr="00604AAB">
        <w:rPr>
          <w:rFonts w:ascii="Courier New" w:eastAsiaTheme="minorHAnsi" w:hAnsi="Courier New" w:cs="Courier New"/>
          <w:kern w:val="2"/>
          <w:sz w:val="15"/>
          <w:szCs w:val="15"/>
          <w:lang w:val="en-GB" w:eastAsia="en-US"/>
          <w14:ligatures w14:val="standardContextual"/>
        </w:rPr>
        <w:t>chaincode</w:t>
      </w:r>
      <w:proofErr w:type="spellEnd"/>
      <w:r w:rsidR="00525E11" w:rsidRPr="00604AAB">
        <w:rPr>
          <w:rFonts w:ascii="Courier New" w:eastAsiaTheme="minorHAnsi" w:hAnsi="Courier New" w:cs="Courier New"/>
          <w:kern w:val="2"/>
          <w:sz w:val="15"/>
          <w:szCs w:val="15"/>
          <w:lang w:val="en-GB" w:eastAsia="en-US"/>
          <w14:ligatures w14:val="standardContextual"/>
        </w:rPr>
        <w:t>-</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energy -ccl </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ep</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OR('Org1MSP.peer','Org2MSP.peer')"</w:t>
      </w:r>
    </w:p>
    <w:p w14:paraId="11C3A66F" w14:textId="73B34F7B" w:rsidR="00525E11" w:rsidRPr="00604AAB" w:rsidRDefault="00604AAB" w:rsidP="00525E11">
      <w:pPr>
        <w:rPr>
          <w:rFonts w:ascii="Courier New" w:eastAsia="Calibri" w:hAnsi="Courier New" w:cs="Courier New"/>
          <w:bCs/>
          <w:sz w:val="14"/>
          <w:szCs w:val="14"/>
          <w:lang w:val="en-GB"/>
        </w:rPr>
      </w:pPr>
      <w:r w:rsidRPr="00604AAB">
        <w:rPr>
          <w:rFonts w:ascii="Courier New" w:eastAsia="Calibri" w:hAnsi="Courier New" w:cs="Courier New"/>
          <w:bCs/>
          <w:sz w:val="14"/>
          <w:szCs w:val="14"/>
          <w:lang w:val="en-GB"/>
        </w:rPr>
        <w:t xml:space="preserve">$ </w:t>
      </w:r>
      <w:r w:rsidR="00525E11" w:rsidRPr="00604AAB">
        <w:rPr>
          <w:rFonts w:ascii="Courier New" w:eastAsia="Calibri" w:hAnsi="Courier New" w:cs="Courier New"/>
          <w:bCs/>
          <w:sz w:val="14"/>
          <w:szCs w:val="14"/>
          <w:lang w:val="en-GB"/>
        </w:rPr>
        <w:t xml:space="preserve">./network.sh </w:t>
      </w:r>
      <w:proofErr w:type="spellStart"/>
      <w:r w:rsidR="00525E11" w:rsidRPr="00604AAB">
        <w:rPr>
          <w:rFonts w:ascii="Courier New" w:eastAsia="Calibri" w:hAnsi="Courier New" w:cs="Courier New"/>
          <w:bCs/>
          <w:sz w:val="14"/>
          <w:szCs w:val="14"/>
          <w:lang w:val="en-GB"/>
        </w:rPr>
        <w:t>deployCC</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n</w:t>
      </w:r>
      <w:proofErr w:type="spellEnd"/>
      <w:r w:rsidR="00525E11" w:rsidRPr="00604AAB">
        <w:rPr>
          <w:rFonts w:ascii="Courier New" w:eastAsia="Calibri" w:hAnsi="Courier New" w:cs="Courier New"/>
          <w:bCs/>
          <w:sz w:val="14"/>
          <w:szCs w:val="14"/>
          <w:lang w:val="en-GB"/>
        </w:rPr>
        <w:t xml:space="preserve"> apartment -</w:t>
      </w:r>
      <w:proofErr w:type="spellStart"/>
      <w:r w:rsidR="00525E11" w:rsidRPr="00604AAB">
        <w:rPr>
          <w:rFonts w:ascii="Courier New" w:eastAsia="Calibri" w:hAnsi="Courier New" w:cs="Courier New"/>
          <w:bCs/>
          <w:sz w:val="14"/>
          <w:szCs w:val="14"/>
          <w:lang w:val="en-GB"/>
        </w:rPr>
        <w:t>ccp</w:t>
      </w:r>
      <w:proofErr w:type="spellEnd"/>
      <w:proofErr w:type="gramStart"/>
      <w:r w:rsidR="00525E11" w:rsidRPr="00604AAB">
        <w:rPr>
          <w:rFonts w:ascii="Courier New" w:eastAsia="Calibri" w:hAnsi="Courier New" w:cs="Courier New"/>
          <w:bCs/>
          <w:sz w:val="14"/>
          <w:szCs w:val="14"/>
          <w:lang w:val="en-GB"/>
        </w:rPr>
        <w:t xml:space="preserve"> ..</w:t>
      </w:r>
      <w:proofErr w:type="gramEnd"/>
      <w:r w:rsidR="00525E11" w:rsidRPr="00604AAB">
        <w:rPr>
          <w:rFonts w:ascii="Courier New" w:eastAsia="Calibri" w:hAnsi="Courier New" w:cs="Courier New"/>
          <w:bCs/>
          <w:sz w:val="14"/>
          <w:szCs w:val="14"/>
          <w:lang w:val="en-GB"/>
        </w:rPr>
        <w:t>/asset-transfer-events/_</w:t>
      </w:r>
      <w:proofErr w:type="spellStart"/>
      <w:r w:rsidR="00525E11" w:rsidRPr="00604AAB">
        <w:rPr>
          <w:rFonts w:ascii="Courier New" w:eastAsia="Calibri" w:hAnsi="Courier New" w:cs="Courier New"/>
          <w:bCs/>
          <w:sz w:val="14"/>
          <w:szCs w:val="14"/>
          <w:lang w:val="en-GB"/>
        </w:rPr>
        <w:t>chaincode</w:t>
      </w:r>
      <w:proofErr w:type="spellEnd"/>
      <w:r w:rsidR="00525E11" w:rsidRPr="00604AAB">
        <w:rPr>
          <w:rFonts w:ascii="Courier New" w:eastAsia="Calibri" w:hAnsi="Courier New" w:cs="Courier New"/>
          <w:bCs/>
          <w:sz w:val="14"/>
          <w:szCs w:val="14"/>
          <w:lang w:val="en-GB"/>
        </w:rPr>
        <w:t>-</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apartment -ccl </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ep</w:t>
      </w:r>
      <w:proofErr w:type="spellEnd"/>
      <w:r w:rsidR="00525E11" w:rsidRPr="00604AAB">
        <w:rPr>
          <w:rFonts w:ascii="Courier New" w:eastAsia="Calibri" w:hAnsi="Courier New" w:cs="Courier New"/>
          <w:bCs/>
          <w:sz w:val="14"/>
          <w:szCs w:val="14"/>
          <w:lang w:val="en-GB"/>
        </w:rPr>
        <w:t xml:space="preserve"> "OR('Org1MSP.peer','Org2MSP.peer')"</w:t>
      </w:r>
    </w:p>
    <w:p w14:paraId="19D4ADD8" w14:textId="77777777" w:rsidR="00525E11" w:rsidRPr="009307EE" w:rsidRDefault="00525E11" w:rsidP="00525E11">
      <w:pPr>
        <w:rPr>
          <w:rFonts w:ascii="Calibri" w:eastAsia="Calibri" w:hAnsi="Calibri" w:cs="Calibri"/>
          <w:b/>
          <w:sz w:val="14"/>
          <w:szCs w:val="14"/>
          <w:lang w:val="en-GB"/>
        </w:rPr>
      </w:pPr>
    </w:p>
    <w:p w14:paraId="0F1DEFD1" w14:textId="41A695C8" w:rsidR="00525E11" w:rsidRPr="00F45F3D" w:rsidRDefault="00525E11" w:rsidP="00525E11">
      <w:pPr>
        <w:jc w:val="both"/>
      </w:pPr>
      <w:r w:rsidRPr="00F45F3D">
        <w:t xml:space="preserve">The smart contract started after the execution of the script </w:t>
      </w:r>
      <w:r w:rsidRPr="00604AAB">
        <w:rPr>
          <w:rFonts w:ascii="Courier New" w:hAnsi="Courier New" w:cs="Courier New"/>
        </w:rPr>
        <w:t>network.sh</w:t>
      </w:r>
      <w:r w:rsidRPr="00F45F3D">
        <w:t xml:space="preserve"> with the subcommand </w:t>
      </w:r>
      <w:proofErr w:type="spellStart"/>
      <w:r w:rsidRPr="00604AAB">
        <w:rPr>
          <w:rFonts w:ascii="Courier New" w:hAnsi="Courier New" w:cs="Courier New"/>
        </w:rPr>
        <w:t>deployCC</w:t>
      </w:r>
      <w:proofErr w:type="spellEnd"/>
      <w:r w:rsidRPr="00F45F3D">
        <w:t xml:space="preserve">, the flag </w:t>
      </w:r>
      <w:proofErr w:type="spellStart"/>
      <w:r w:rsidRPr="00604AAB">
        <w:rPr>
          <w:rFonts w:ascii="Courier New" w:hAnsi="Courier New" w:cs="Courier New"/>
        </w:rPr>
        <w:t>ccn</w:t>
      </w:r>
      <w:proofErr w:type="spellEnd"/>
      <w:r w:rsidRPr="00F45F3D">
        <w:t xml:space="preserve"> to name the smart contract,</w:t>
      </w:r>
      <w:r w:rsidR="00604AAB">
        <w:t xml:space="preserve"> the</w:t>
      </w:r>
      <w:r w:rsidRPr="00F45F3D">
        <w:t xml:space="preserve"> </w:t>
      </w:r>
      <w:proofErr w:type="spellStart"/>
      <w:r w:rsidRPr="00604AAB">
        <w:rPr>
          <w:rFonts w:ascii="Courier New" w:hAnsi="Courier New" w:cs="Courier New"/>
        </w:rPr>
        <w:t>ccp</w:t>
      </w:r>
      <w:proofErr w:type="spellEnd"/>
      <w:r w:rsidRPr="00F45F3D">
        <w:t xml:space="preserve"> </w:t>
      </w:r>
      <w:r w:rsidR="00604AAB">
        <w:t xml:space="preserve">flag </w:t>
      </w:r>
      <w:r w:rsidRPr="00F45F3D">
        <w:t>to indicate its path</w:t>
      </w:r>
      <w:r w:rsidR="00604AAB">
        <w:t>,</w:t>
      </w:r>
      <w:r w:rsidRPr="00F45F3D">
        <w:t xml:space="preserve"> and</w:t>
      </w:r>
      <w:r w:rsidR="00604AAB">
        <w:t xml:space="preserve"> the</w:t>
      </w:r>
      <w:r w:rsidRPr="00F45F3D">
        <w:t xml:space="preserve"> </w:t>
      </w:r>
      <w:r w:rsidRPr="00604AAB">
        <w:rPr>
          <w:rFonts w:ascii="Courier New" w:hAnsi="Courier New" w:cs="Courier New"/>
        </w:rPr>
        <w:t>ccl</w:t>
      </w:r>
      <w:r w:rsidRPr="00F45F3D">
        <w:t xml:space="preserve"> </w:t>
      </w:r>
      <w:r w:rsidR="00604AAB">
        <w:t xml:space="preserve">flag </w:t>
      </w:r>
      <w:r w:rsidRPr="00F45F3D">
        <w:t xml:space="preserve">the language used to code it. Finally, </w:t>
      </w:r>
      <w:proofErr w:type="spellStart"/>
      <w:r w:rsidRPr="00604AAB">
        <w:rPr>
          <w:rFonts w:ascii="Courier New" w:hAnsi="Courier New" w:cs="Courier New"/>
        </w:rPr>
        <w:t>ccep</w:t>
      </w:r>
      <w:proofErr w:type="spellEnd"/>
      <w:r w:rsidRPr="00F45F3D">
        <w:t xml:space="preserve"> flag deploy</w:t>
      </w:r>
      <w:r w:rsidR="00604AAB">
        <w:t>ed</w:t>
      </w:r>
      <w:r w:rsidRPr="00F45F3D">
        <w:t xml:space="preserve"> with an endorsement policy, allowing both organisations, </w:t>
      </w:r>
      <w:r w:rsidRPr="00604AAB">
        <w:rPr>
          <w:rFonts w:ascii="Courier New" w:hAnsi="Courier New" w:cs="Courier New"/>
        </w:rPr>
        <w:t>Org1MSP</w:t>
      </w:r>
      <w:r w:rsidRPr="00F45F3D">
        <w:t xml:space="preserve"> and </w:t>
      </w:r>
      <w:r w:rsidRPr="00604AAB">
        <w:rPr>
          <w:rFonts w:ascii="Courier New" w:hAnsi="Courier New" w:cs="Courier New"/>
        </w:rPr>
        <w:t>Org2MSP</w:t>
      </w:r>
      <w:r w:rsidRPr="00F45F3D">
        <w:t xml:space="preserve">, to create assets without getting an endorsement from the other </w:t>
      </w:r>
      <w:r w:rsidRPr="00F45F3D">
        <w:fldChar w:fldCharType="begin"/>
      </w:r>
      <w:r w:rsidRPr="00F45F3D">
        <w:instrText xml:space="preserve"> ADDIN EN.CITE &lt;EndNote&gt;&lt;Cite&gt;&lt;Author&gt;Fabric&lt;/Author&gt;&lt;Year&gt;2022&lt;/Year&gt;&lt;RecNum&gt;116&lt;/RecNum&gt;&lt;DisplayText&gt;(Fabric, 2022)&lt;/DisplayText&gt;&lt;record&gt;&lt;rec-number&gt;116&lt;/rec-number&gt;&lt;foreign-keys&gt;&lt;key app="EN" db-id="refdsetfmxfv0xezzx0x00r2eas9wvvxsrxv" timestamp="1728007513"&gt;116&lt;/key&gt;&lt;/foreign-keys&gt;&lt;ref-type name="Web Page"&gt;12&lt;/ref-type&gt;&lt;contributors&gt;&lt;authors&gt;&lt;author&gt;Hyperledger Fabric&lt;/author&gt;&lt;/authors&gt;&lt;/contributors&gt;&lt;titles&gt;&lt;title&gt;Secured asset transfer in Fabric&lt;/title&gt;&lt;/titles&gt;&lt;dates&gt;&lt;year&gt;2022&lt;/year&gt;&lt;/dates&gt;&lt;urls&gt;&lt;related-urls&gt;&lt;url&gt;https://hyperledger-fabric.readthedocs.io/en/release-2.5/secured_asset_transfer/secured_private_asset_transfer_tutorial.html&lt;/url&gt;&lt;/related-urls&gt;&lt;/urls&gt;&lt;/record&gt;&lt;/Cite&gt;&lt;/EndNote&gt;</w:instrText>
      </w:r>
      <w:r w:rsidRPr="00F45F3D">
        <w:fldChar w:fldCharType="separate"/>
      </w:r>
      <w:r w:rsidRPr="00F45F3D">
        <w:t>(Fabric, 2022)</w:t>
      </w:r>
      <w:r w:rsidRPr="00F45F3D">
        <w:fldChar w:fldCharType="end"/>
      </w:r>
      <w:r w:rsidRPr="00F45F3D">
        <w:t xml:space="preserve">.  </w:t>
      </w:r>
    </w:p>
    <w:p w14:paraId="21B30857" w14:textId="70F0CBE1" w:rsidR="00525E11" w:rsidRPr="00525E11" w:rsidRDefault="00525E11" w:rsidP="00525E11">
      <w:pPr>
        <w:rPr>
          <w:rFonts w:asciiTheme="majorHAnsi" w:eastAsiaTheme="majorEastAsia" w:hAnsiTheme="majorHAnsi" w:cstheme="majorBidi"/>
          <w:color w:val="000000" w:themeColor="text1"/>
          <w:sz w:val="32"/>
          <w:szCs w:val="32"/>
        </w:rPr>
      </w:pPr>
      <w:r>
        <w:rPr>
          <w:color w:val="000000" w:themeColor="text1"/>
        </w:rPr>
        <w:br w:type="page"/>
      </w:r>
    </w:p>
    <w:p w14:paraId="57098220" w14:textId="092A96A4" w:rsidR="009307EE" w:rsidRDefault="008A3D7C" w:rsidP="000377A3">
      <w:pPr>
        <w:pStyle w:val="Heading1"/>
        <w:numPr>
          <w:ilvl w:val="0"/>
          <w:numId w:val="6"/>
        </w:numPr>
        <w:rPr>
          <w:color w:val="000000" w:themeColor="text1"/>
        </w:rPr>
      </w:pPr>
      <w:bookmarkStart w:id="49" w:name="_Toc180081492"/>
      <w:r>
        <w:rPr>
          <w:color w:val="000000" w:themeColor="text1"/>
        </w:rPr>
        <w:lastRenderedPageBreak/>
        <w:t>Prototype Setup</w:t>
      </w:r>
      <w:bookmarkEnd w:id="49"/>
    </w:p>
    <w:p w14:paraId="4136FFB8" w14:textId="2D98A746" w:rsidR="0024790E" w:rsidRPr="00F45F3D" w:rsidRDefault="001D34D9" w:rsidP="0024790E">
      <w:pPr>
        <w:jc w:val="both"/>
      </w:pPr>
      <w:r>
        <w:t>The</w:t>
      </w:r>
      <w:r w:rsidR="0024790E" w:rsidRPr="00F45F3D">
        <w:t xml:space="preserve"> goal </w:t>
      </w:r>
      <w:r w:rsidR="00E0061F">
        <w:t xml:space="preserve">of this prototype </w:t>
      </w:r>
      <w:r w:rsidR="0024790E" w:rsidRPr="00F45F3D">
        <w:t>is to</w:t>
      </w:r>
      <w:r>
        <w:t xml:space="preserve"> simulate the energy reading, simulating a smart city, from the energy grid to the apartment building management. </w:t>
      </w:r>
      <w:r w:rsidR="00383BE2">
        <w:t>It s</w:t>
      </w:r>
      <w:r>
        <w:t>tarts by fetching</w:t>
      </w:r>
      <w:r w:rsidR="005210AB">
        <w:t xml:space="preserve"> the energy usage from the apartment smart contract to be used in the energy smart contract. After fetching the energy usage</w:t>
      </w:r>
      <w:r>
        <w:t xml:space="preserve"> from the apartment</w:t>
      </w:r>
      <w:r w:rsidR="005210AB">
        <w:t>, the energy smart contract fetches forecast weather data from outside the blockchain to define the</w:t>
      </w:r>
      <w:r w:rsidR="0024790E" w:rsidRPr="00F45F3D">
        <w:t xml:space="preserve"> electricity </w:t>
      </w:r>
      <w:r w:rsidR="005210AB">
        <w:t xml:space="preserve">price per unit of energy used. </w:t>
      </w:r>
    </w:p>
    <w:p w14:paraId="318B679E" w14:textId="550F6DBD" w:rsidR="0024790E" w:rsidRPr="00F45F3D" w:rsidRDefault="0024790E" w:rsidP="0024790E">
      <w:pPr>
        <w:jc w:val="both"/>
      </w:pPr>
      <w:r>
        <w:t>The prototype’s a</w:t>
      </w:r>
      <w:r w:rsidRPr="00F45F3D">
        <w:t>ctors</w:t>
      </w:r>
      <w:r>
        <w:t xml:space="preserve"> are A) the </w:t>
      </w:r>
      <w:r w:rsidRPr="00F45F3D">
        <w:t>Energy Grid Network System</w:t>
      </w:r>
      <w:r>
        <w:t xml:space="preserve">, represented by the energy smart contract, </w:t>
      </w:r>
      <w:r w:rsidRPr="00F45F3D">
        <w:t xml:space="preserve">to manage energy transactions inside the energy network, obtaining real-time consumption. </w:t>
      </w:r>
      <w:r>
        <w:t xml:space="preserve">B) The </w:t>
      </w:r>
      <w:r w:rsidRPr="00F45F3D">
        <w:t>Building Management System</w:t>
      </w:r>
      <w:r>
        <w:t xml:space="preserve">, represented by the apartment smart contract energy, generates and stores the energy usage, which would be read by the energy smart contract. C) Apartment NodeJS application to trigger the generation of the apartments and its power meter value to be read, and D) Energy NodeJS application to update the apartments in the energy smart contract reading the energy usage in the apartment smart contract. E) This NodeJS application also sets an event which triggers a request for an external value to </w:t>
      </w:r>
      <w:proofErr w:type="spellStart"/>
      <w:r>
        <w:t>Accuweather</w:t>
      </w:r>
      <w:proofErr w:type="spellEnd"/>
      <w:r>
        <w:t xml:space="preserve"> API, called the oracle, anytime the update asset is called.</w:t>
      </w:r>
    </w:p>
    <w:p w14:paraId="58AB008B" w14:textId="77777777" w:rsidR="00E0061F" w:rsidRDefault="0024790E" w:rsidP="0024790E">
      <w:pPr>
        <w:jc w:val="both"/>
      </w:pPr>
      <w:r>
        <w:t>The a</w:t>
      </w:r>
      <w:r w:rsidRPr="00F45F3D">
        <w:t>partment</w:t>
      </w:r>
      <w:r>
        <w:t xml:space="preserve"> attributes in the apartment smart contract are </w:t>
      </w:r>
      <w:proofErr w:type="spellStart"/>
      <w:r w:rsidRPr="005210AB">
        <w:rPr>
          <w:rFonts w:ascii="Courier New" w:hAnsi="Courier New" w:cs="Courier New"/>
        </w:rPr>
        <w:t>ApartmentID</w:t>
      </w:r>
      <w:proofErr w:type="spellEnd"/>
      <w:r>
        <w:t xml:space="preserve"> and </w:t>
      </w:r>
      <w:proofErr w:type="spellStart"/>
      <w:r w:rsidRPr="005210AB">
        <w:rPr>
          <w:rFonts w:ascii="Courier New" w:hAnsi="Courier New" w:cs="Courier New"/>
        </w:rPr>
        <w:t>EnergyUsage</w:t>
      </w:r>
      <w:proofErr w:type="spellEnd"/>
      <w:r>
        <w:t xml:space="preserve">. </w:t>
      </w:r>
    </w:p>
    <w:p w14:paraId="24082952" w14:textId="6825F9CA" w:rsidR="00AD447F" w:rsidRDefault="0024790E" w:rsidP="0024790E">
      <w:pPr>
        <w:jc w:val="both"/>
      </w:pPr>
      <w:r>
        <w:t xml:space="preserve">The apartment attributes in the energy smart contract are </w:t>
      </w:r>
      <w:proofErr w:type="spellStart"/>
      <w:r w:rsidRPr="005210AB">
        <w:rPr>
          <w:rFonts w:ascii="Courier New" w:hAnsi="Courier New" w:cs="Courier New"/>
        </w:rPr>
        <w:t>ApartmentID</w:t>
      </w:r>
      <w:proofErr w:type="spellEnd"/>
      <w:r>
        <w:t xml:space="preserve">, </w:t>
      </w:r>
      <w:proofErr w:type="spellStart"/>
      <w:r w:rsidRPr="005210AB">
        <w:rPr>
          <w:rFonts w:ascii="Courier New" w:hAnsi="Courier New" w:cs="Courier New"/>
        </w:rPr>
        <w:t>EnergyUsage</w:t>
      </w:r>
      <w:proofErr w:type="spellEnd"/>
      <w:r>
        <w:t xml:space="preserve">, </w:t>
      </w:r>
      <w:proofErr w:type="spellStart"/>
      <w:r w:rsidRPr="005210AB">
        <w:rPr>
          <w:rFonts w:ascii="Courier New" w:hAnsi="Courier New" w:cs="Courier New"/>
        </w:rPr>
        <w:t>StartTime</w:t>
      </w:r>
      <w:proofErr w:type="spellEnd"/>
      <w:r>
        <w:t xml:space="preserve">, </w:t>
      </w:r>
      <w:proofErr w:type="spellStart"/>
      <w:r w:rsidRPr="005210AB">
        <w:rPr>
          <w:rFonts w:ascii="Courier New" w:hAnsi="Courier New" w:cs="Courier New"/>
        </w:rPr>
        <w:t>EndTime</w:t>
      </w:r>
      <w:proofErr w:type="spellEnd"/>
      <w:r>
        <w:t xml:space="preserve">, </w:t>
      </w:r>
      <w:r w:rsidRPr="005210AB">
        <w:rPr>
          <w:rFonts w:ascii="Courier New" w:hAnsi="Courier New" w:cs="Courier New"/>
        </w:rPr>
        <w:t>Latency</w:t>
      </w:r>
      <w:r>
        <w:t xml:space="preserve">, </w:t>
      </w:r>
      <w:r w:rsidRPr="005210AB">
        <w:rPr>
          <w:rFonts w:ascii="Courier New" w:hAnsi="Courier New" w:cs="Courier New"/>
        </w:rPr>
        <w:t>Price</w:t>
      </w:r>
      <w:r>
        <w:t xml:space="preserve">, </w:t>
      </w:r>
      <w:r w:rsidRPr="005210AB">
        <w:rPr>
          <w:rFonts w:ascii="Courier New" w:hAnsi="Courier New" w:cs="Courier New"/>
        </w:rPr>
        <w:t>Phrase</w:t>
      </w:r>
      <w:r>
        <w:t xml:space="preserve">, </w:t>
      </w:r>
      <w:proofErr w:type="spellStart"/>
      <w:r w:rsidRPr="005210AB">
        <w:rPr>
          <w:rFonts w:ascii="Courier New" w:hAnsi="Courier New" w:cs="Courier New"/>
        </w:rPr>
        <w:t>TypeID</w:t>
      </w:r>
      <w:proofErr w:type="spellEnd"/>
      <w:r w:rsidRPr="005210AB">
        <w:rPr>
          <w:rFonts w:ascii="Courier New" w:hAnsi="Courier New" w:cs="Courier New"/>
        </w:rPr>
        <w:t xml:space="preserve"> </w:t>
      </w:r>
      <w:r>
        <w:t xml:space="preserve">and </w:t>
      </w:r>
      <w:r w:rsidRPr="005210AB">
        <w:rPr>
          <w:rFonts w:ascii="Courier New" w:hAnsi="Courier New" w:cs="Courier New"/>
        </w:rPr>
        <w:t>Invoice</w:t>
      </w:r>
      <w:r>
        <w:t>.</w:t>
      </w:r>
    </w:p>
    <w:p w14:paraId="71999199" w14:textId="77777777" w:rsidR="00A41148" w:rsidRDefault="00A41148" w:rsidP="0024790E">
      <w:pPr>
        <w:jc w:val="both"/>
      </w:pPr>
    </w:p>
    <w:p w14:paraId="37C03DA0" w14:textId="649DE789" w:rsidR="00A41148" w:rsidRDefault="00A41148" w:rsidP="00A41148">
      <w:pPr>
        <w:jc w:val="both"/>
      </w:pPr>
      <w:r>
        <w:t xml:space="preserve">The apartment ledger defines </w:t>
      </w:r>
      <w:r w:rsidR="00CE2835">
        <w:t>N</w:t>
      </w:r>
      <w:r>
        <w:t xml:space="preserve"> apartments to be initialised with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and </w:t>
      </w:r>
      <w:proofErr w:type="spellStart"/>
      <w:r w:rsidRPr="00383BE2">
        <w:rPr>
          <w:rFonts w:ascii="Courier New" w:hAnsi="Courier New" w:cs="Courier New"/>
        </w:rPr>
        <w:t>EnergyUsage</w:t>
      </w:r>
      <w:proofErr w:type="spellEnd"/>
      <w:r>
        <w:t xml:space="preserve"> as attributes. First, </w:t>
      </w:r>
      <w:proofErr w:type="spellStart"/>
      <w:r w:rsidRPr="00383BE2">
        <w:rPr>
          <w:rFonts w:ascii="Courier New" w:hAnsi="Courier New" w:cs="Courier New"/>
        </w:rPr>
        <w:t>EnergyUsage</w:t>
      </w:r>
      <w:proofErr w:type="spellEnd"/>
      <w:r>
        <w:t xml:space="preserve"> is defined with </w:t>
      </w:r>
      <w:r w:rsidR="005817CF">
        <w:t xml:space="preserve">a </w:t>
      </w:r>
      <w:r w:rsidR="00383BE2">
        <w:t xml:space="preserve">value equal </w:t>
      </w:r>
      <w:r w:rsidR="005817CF">
        <w:t xml:space="preserve">to </w:t>
      </w:r>
      <w:r>
        <w:t xml:space="preserve">0. Second, by using an external node application to trigger the prototype, this attribute is initialised with a random number representing the energy usage or the power meter of the apartment at a given moment.  </w:t>
      </w:r>
    </w:p>
    <w:p w14:paraId="6508FAB7" w14:textId="77777777" w:rsidR="00A41148" w:rsidRDefault="00A41148" w:rsidP="00A41148">
      <w:pPr>
        <w:jc w:val="both"/>
      </w:pPr>
    </w:p>
    <w:p w14:paraId="24872549" w14:textId="2AB7BA04" w:rsidR="00A41148" w:rsidRDefault="00A41148" w:rsidP="00A41148">
      <w:pPr>
        <w:jc w:val="both"/>
      </w:pPr>
      <w:r>
        <w:t xml:space="preserve">The node application below arbitrarily creates 10,000 apartments with the attribute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equal to the string Apartment plus the apartment’s number e.g.</w:t>
      </w:r>
      <w:r w:rsidR="00EF0AEE">
        <w:t>,</w:t>
      </w:r>
      <w:r>
        <w:t xml:space="preserve"> </w:t>
      </w:r>
      <w:proofErr w:type="spellStart"/>
      <w:r w:rsidR="00EF0AEE" w:rsidRPr="00383BE2">
        <w:rPr>
          <w:rFonts w:ascii="Courier New" w:hAnsi="Courier New" w:cs="Courier New"/>
        </w:rPr>
        <w:t>ApartmentID</w:t>
      </w:r>
      <w:proofErr w:type="spellEnd"/>
      <w:r w:rsidR="00EF0AEE">
        <w:rPr>
          <w:rFonts w:ascii="Courier New" w:hAnsi="Courier New" w:cs="Courier New"/>
        </w:rPr>
        <w:t>: ”Apartment3”</w:t>
      </w:r>
      <w:r>
        <w:t xml:space="preserve"> and</w:t>
      </w:r>
      <w:r w:rsidR="00EF0AEE">
        <w:t xml:space="preserve"> the attribute</w:t>
      </w:r>
      <w:r>
        <w:t xml:space="preserve"> </w:t>
      </w:r>
      <w:proofErr w:type="spellStart"/>
      <w:r w:rsidRPr="00383BE2">
        <w:rPr>
          <w:rFonts w:ascii="Courier New" w:hAnsi="Courier New" w:cs="Courier New"/>
        </w:rPr>
        <w:t>EnergyUsage</w:t>
      </w:r>
      <w:proofErr w:type="spellEnd"/>
      <w:r>
        <w:t xml:space="preserve"> equal to a random number between 20 and 250, which is recorded </w:t>
      </w:r>
      <w:r w:rsidR="00EF0AEE">
        <w:t>in</w:t>
      </w:r>
      <w:r>
        <w:t xml:space="preserve"> string format</w:t>
      </w:r>
      <w:r w:rsidR="00EF0AEE">
        <w:t>, e.g</w:t>
      </w:r>
      <w:r>
        <w:t>.</w:t>
      </w:r>
      <w:r w:rsidR="00EF0AEE">
        <w:t>,</w:t>
      </w:r>
      <w:r>
        <w:t xml:space="preserve"> </w:t>
      </w:r>
      <w:r w:rsidR="00EF0AEE" w:rsidRPr="00383BE2">
        <w:rPr>
          <w:rFonts w:ascii="Courier New" w:hAnsi="Courier New" w:cs="Courier New"/>
        </w:rPr>
        <w:t>EnergyUsage</w:t>
      </w:r>
      <w:r w:rsidR="00EF0AEE">
        <w:rPr>
          <w:rFonts w:ascii="Courier New" w:hAnsi="Courier New" w:cs="Courier New"/>
        </w:rPr>
        <w:t>:”43”.</w:t>
      </w:r>
    </w:p>
    <w:p w14:paraId="6FAE1D16" w14:textId="77777777" w:rsidR="00A41148" w:rsidRDefault="00A41148" w:rsidP="00A41148">
      <w:pPr>
        <w:jc w:val="both"/>
      </w:pPr>
    </w:p>
    <w:p w14:paraId="059EBE58" w14:textId="52F46FE4" w:rsidR="00A41148" w:rsidRDefault="00A41148" w:rsidP="00A41148">
      <w:pPr>
        <w:jc w:val="both"/>
      </w:pPr>
      <w:r>
        <w:t xml:space="preserve">In the energy smart contract, the function </w:t>
      </w:r>
      <w:proofErr w:type="spellStart"/>
      <w:r w:rsidRPr="00383BE2">
        <w:rPr>
          <w:rFonts w:ascii="Courier New" w:hAnsi="Courier New" w:cs="Courier New"/>
        </w:rPr>
        <w:t>CreateAsset</w:t>
      </w:r>
      <w:proofErr w:type="spellEnd"/>
      <w:r>
        <w:t xml:space="preserve"> was defined with a third </w:t>
      </w:r>
      <w:r w:rsidR="00EF0AEE">
        <w:t>parameter</w:t>
      </w:r>
      <w:r>
        <w:t xml:space="preserve">, </w:t>
      </w:r>
      <w:proofErr w:type="spellStart"/>
      <w:r w:rsidRPr="00383BE2">
        <w:rPr>
          <w:rFonts w:ascii="Courier New" w:hAnsi="Courier New" w:cs="Courier New"/>
        </w:rPr>
        <w:t>energyUsage</w:t>
      </w:r>
      <w:proofErr w:type="spellEnd"/>
      <w:r>
        <w:t xml:space="preserve">. The </w:t>
      </w:r>
      <w:r w:rsidR="00EF0AEE">
        <w:t>purpose</w:t>
      </w:r>
      <w:r>
        <w:t xml:space="preserve"> </w:t>
      </w:r>
      <w:r w:rsidR="00EF0AEE">
        <w:t>of</w:t>
      </w:r>
      <w:r>
        <w:t xml:space="preserve"> this argument is to receive the power meter readings </w:t>
      </w:r>
      <w:r w:rsidR="00EF0AEE">
        <w:t>of</w:t>
      </w:r>
      <w:r>
        <w:t xml:space="preserve"> the apartment.</w:t>
      </w:r>
    </w:p>
    <w:p w14:paraId="35F8F848" w14:textId="77777777" w:rsidR="00A41148" w:rsidRDefault="00A41148" w:rsidP="00A41148">
      <w:pPr>
        <w:jc w:val="both"/>
      </w:pPr>
    </w:p>
    <w:p w14:paraId="2B59B27B" w14:textId="612E727D" w:rsidR="00A41148" w:rsidRDefault="00383BE2" w:rsidP="00A41148">
      <w:pPr>
        <w:jc w:val="both"/>
      </w:pPr>
      <w:r>
        <w:t xml:space="preserve">A different </w:t>
      </w:r>
      <w:r w:rsidR="003961ED">
        <w:t>N</w:t>
      </w:r>
      <w:r w:rsidR="00A41148">
        <w:t>ode</w:t>
      </w:r>
      <w:r w:rsidR="003961ED">
        <w:t>JS</w:t>
      </w:r>
      <w:r w:rsidR="00A41148">
        <w:t xml:space="preserve"> application trigger</w:t>
      </w:r>
      <w:r>
        <w:t>s</w:t>
      </w:r>
      <w:r w:rsidR="00A41148">
        <w:t xml:space="preserve"> the energy smart contract. </w:t>
      </w:r>
      <w:r w:rsidR="003961ED">
        <w:t>The</w:t>
      </w:r>
      <w:r w:rsidR="00A41148">
        <w:t xml:space="preserve"> function </w:t>
      </w:r>
      <w:proofErr w:type="spellStart"/>
      <w:r w:rsidR="00A41148" w:rsidRPr="00383BE2">
        <w:rPr>
          <w:rFonts w:ascii="Courier New" w:hAnsi="Courier New" w:cs="Courier New"/>
        </w:rPr>
        <w:t>updateAsset</w:t>
      </w:r>
      <w:proofErr w:type="spellEnd"/>
      <w:r w:rsidR="00A41148">
        <w:t xml:space="preserve"> </w:t>
      </w:r>
      <w:r w:rsidR="003961ED">
        <w:t>in the NodeJS app calls</w:t>
      </w:r>
      <w:r w:rsidR="00A41148">
        <w:t xml:space="preserve"> the</w:t>
      </w:r>
      <w:r w:rsidR="003961ED">
        <w:t xml:space="preserve"> function </w:t>
      </w:r>
      <w:proofErr w:type="spellStart"/>
      <w:r w:rsidR="00A41148" w:rsidRPr="00383BE2">
        <w:rPr>
          <w:rFonts w:ascii="Courier New" w:hAnsi="Courier New" w:cs="Courier New"/>
        </w:rPr>
        <w:t>UpdateAsset</w:t>
      </w:r>
      <w:proofErr w:type="spellEnd"/>
      <w:r w:rsidR="003961ED">
        <w:rPr>
          <w:rFonts w:ascii="Courier New" w:hAnsi="Courier New" w:cs="Courier New"/>
        </w:rPr>
        <w:t xml:space="preserve"> </w:t>
      </w:r>
      <w:r w:rsidR="003961ED">
        <w:t>in the smart contract</w:t>
      </w:r>
      <w:r w:rsidR="00A41148">
        <w:t xml:space="preserve"> to match the apartments using the</w:t>
      </w:r>
      <w:r>
        <w:t xml:space="preserve"> </w:t>
      </w:r>
      <w:proofErr w:type="spellStart"/>
      <w:r w:rsidRPr="00383BE2">
        <w:rPr>
          <w:rFonts w:ascii="Courier New" w:hAnsi="Courier New" w:cs="Courier New"/>
        </w:rPr>
        <w:t>ApartmentID</w:t>
      </w:r>
      <w:proofErr w:type="spellEnd"/>
      <w:r>
        <w:t xml:space="preserve"> attribute</w:t>
      </w:r>
      <w:r w:rsidR="00A41148">
        <w:t xml:space="preserve">. </w:t>
      </w:r>
      <w:r w:rsidR="005E5B5C">
        <w:t>The</w:t>
      </w:r>
      <w:r>
        <w:t xml:space="preserve"> value in the attribute</w:t>
      </w:r>
      <w:r w:rsidR="00A41148">
        <w:t xml:space="preserve"> </w:t>
      </w:r>
      <w:proofErr w:type="spellStart"/>
      <w:r w:rsidRPr="00383BE2">
        <w:rPr>
          <w:rFonts w:ascii="Courier New" w:hAnsi="Courier New" w:cs="Courier New"/>
        </w:rPr>
        <w:t>E</w:t>
      </w:r>
      <w:r w:rsidR="00A41148" w:rsidRPr="00383BE2">
        <w:rPr>
          <w:rFonts w:ascii="Courier New" w:hAnsi="Courier New" w:cs="Courier New"/>
        </w:rPr>
        <w:t>nergy</w:t>
      </w:r>
      <w:r w:rsidRPr="00383BE2">
        <w:rPr>
          <w:rFonts w:ascii="Courier New" w:hAnsi="Courier New" w:cs="Courier New"/>
        </w:rPr>
        <w:t>U</w:t>
      </w:r>
      <w:r w:rsidR="00A41148" w:rsidRPr="00383BE2">
        <w:rPr>
          <w:rFonts w:ascii="Courier New" w:hAnsi="Courier New" w:cs="Courier New"/>
        </w:rPr>
        <w:t>sage</w:t>
      </w:r>
      <w:proofErr w:type="spellEnd"/>
      <w:r w:rsidR="00A41148">
        <w:t xml:space="preserve">, is fetched from the apartment smart contract to be recorded in the energy smart contract using the function </w:t>
      </w:r>
      <w:proofErr w:type="spellStart"/>
      <w:r w:rsidR="00A41148" w:rsidRPr="00383BE2">
        <w:rPr>
          <w:rFonts w:ascii="Courier New" w:hAnsi="Courier New" w:cs="Courier New"/>
        </w:rPr>
        <w:t>GetEnergyUsage</w:t>
      </w:r>
      <w:proofErr w:type="spellEnd"/>
      <w:r w:rsidR="005E5B5C">
        <w:t xml:space="preserve">. It </w:t>
      </w:r>
      <w:r w:rsidR="00A41148">
        <w:t>send</w:t>
      </w:r>
      <w:r w:rsidR="005E5B5C">
        <w:t>s</w:t>
      </w:r>
      <w:r w:rsidR="00A41148">
        <w:t xml:space="preserve"> the </w:t>
      </w:r>
      <w:proofErr w:type="spellStart"/>
      <w:r w:rsidRPr="00383BE2">
        <w:rPr>
          <w:rFonts w:ascii="Courier New" w:hAnsi="Courier New" w:cs="Courier New"/>
        </w:rPr>
        <w:t>A</w:t>
      </w:r>
      <w:r w:rsidR="00A41148" w:rsidRPr="00383BE2">
        <w:rPr>
          <w:rFonts w:ascii="Courier New" w:hAnsi="Courier New" w:cs="Courier New"/>
        </w:rPr>
        <w:t>partmentID</w:t>
      </w:r>
      <w:proofErr w:type="spellEnd"/>
      <w:r w:rsidR="00A41148">
        <w:t xml:space="preserve"> and the </w:t>
      </w:r>
      <w:r>
        <w:t>ZKPs</w:t>
      </w:r>
      <w:r w:rsidR="00A41148">
        <w:t xml:space="preserve"> off-chain-generated signal</w:t>
      </w:r>
      <w:r w:rsidR="005E5B5C">
        <w:t xml:space="preserve"> </w:t>
      </w:r>
      <w:r w:rsidR="005E5B5C">
        <w:t>as parameters</w:t>
      </w:r>
      <w:r w:rsidR="00A41148">
        <w:t xml:space="preserve">. </w:t>
      </w:r>
    </w:p>
    <w:p w14:paraId="2B20E7BC" w14:textId="77777777" w:rsidR="00A41148" w:rsidRDefault="00A41148" w:rsidP="00A41148">
      <w:pPr>
        <w:jc w:val="both"/>
      </w:pPr>
    </w:p>
    <w:p w14:paraId="2866E2FA" w14:textId="77777777" w:rsidR="00A41148" w:rsidRDefault="00A41148" w:rsidP="00A41148">
      <w:pPr>
        <w:jc w:val="both"/>
      </w:pPr>
      <w:r>
        <w:t xml:space="preserve">As mentioned above, </w:t>
      </w:r>
      <w:proofErr w:type="spellStart"/>
      <w:r w:rsidRPr="00383BE2">
        <w:rPr>
          <w:rFonts w:ascii="Courier New" w:hAnsi="Courier New" w:cs="Courier New"/>
        </w:rPr>
        <w:t>GetEnergyUsage</w:t>
      </w:r>
      <w:proofErr w:type="spellEnd"/>
      <w:r>
        <w:t xml:space="preserve"> is a function defined in the energy smart contract which has the following functionalities: a) call </w:t>
      </w:r>
      <w:proofErr w:type="spellStart"/>
      <w:r w:rsidRPr="00383BE2">
        <w:rPr>
          <w:rFonts w:ascii="Courier New" w:hAnsi="Courier New" w:cs="Courier New"/>
        </w:rPr>
        <w:t>QueryEnergyUsage</w:t>
      </w:r>
      <w:proofErr w:type="spellEnd"/>
      <w:r>
        <w:t xml:space="preserve"> from the apartment smart contract to know the power meter reading, b) record the start and c) end times before and after the call and d) calculate and e) record the difference between them (latency) in the asset.</w:t>
      </w:r>
    </w:p>
    <w:p w14:paraId="0E1E55D5" w14:textId="77777777" w:rsidR="00A41148" w:rsidRDefault="00A41148" w:rsidP="00A41148">
      <w:pPr>
        <w:jc w:val="both"/>
      </w:pPr>
    </w:p>
    <w:p w14:paraId="0EBE9A6D" w14:textId="27A212E4" w:rsidR="0024790E" w:rsidRPr="0024790E" w:rsidRDefault="00A41148" w:rsidP="006328C4">
      <w:pPr>
        <w:jc w:val="both"/>
      </w:pPr>
      <w:r>
        <w:t xml:space="preserve">On the other hand, the apartment smart contract-defined function </w:t>
      </w:r>
      <w:proofErr w:type="spellStart"/>
      <w:r w:rsidRPr="00383BE2">
        <w:rPr>
          <w:rFonts w:ascii="Courier New" w:hAnsi="Courier New" w:cs="Courier New"/>
        </w:rPr>
        <w:t>QueryEnergyUsage</w:t>
      </w:r>
      <w:proofErr w:type="spellEnd"/>
      <w:r>
        <w:t xml:space="preserve"> first verifies that the received signal </w:t>
      </w:r>
      <w:proofErr w:type="spellStart"/>
      <w:r w:rsidRPr="00383BE2">
        <w:rPr>
          <w:rFonts w:ascii="Courier New" w:hAnsi="Courier New" w:cs="Courier New"/>
        </w:rPr>
        <w:t>arrayArg</w:t>
      </w:r>
      <w:proofErr w:type="spellEnd"/>
      <w:r>
        <w:t xml:space="preserve"> proves that the apartment is what it says it is. Second, if authorised, return the asset where the energy usage is recorded.</w:t>
      </w:r>
    </w:p>
    <w:p w14:paraId="6B6323FF" w14:textId="77777777" w:rsidR="00DF1AF9" w:rsidRPr="00B67F67" w:rsidRDefault="00DF1AF9" w:rsidP="000377A3">
      <w:pPr>
        <w:pStyle w:val="Heading2"/>
        <w:numPr>
          <w:ilvl w:val="1"/>
          <w:numId w:val="6"/>
        </w:numPr>
        <w:rPr>
          <w:color w:val="000000" w:themeColor="text1"/>
        </w:rPr>
      </w:pPr>
      <w:bookmarkStart w:id="50" w:name="_Toc179037742"/>
      <w:bookmarkStart w:id="51" w:name="_Toc180081493"/>
      <w:r>
        <w:rPr>
          <w:color w:val="000000" w:themeColor="text1"/>
        </w:rPr>
        <w:lastRenderedPageBreak/>
        <w:t>Zero Knowledge Proof</w:t>
      </w:r>
      <w:bookmarkEnd w:id="50"/>
      <w:bookmarkEnd w:id="51"/>
    </w:p>
    <w:p w14:paraId="5568E213" w14:textId="77777777" w:rsidR="00DF1AF9" w:rsidRPr="004475A8" w:rsidRDefault="00DF1AF9" w:rsidP="000377A3">
      <w:pPr>
        <w:pStyle w:val="Heading3"/>
        <w:numPr>
          <w:ilvl w:val="2"/>
          <w:numId w:val="6"/>
        </w:numPr>
        <w:rPr>
          <w:color w:val="000000" w:themeColor="text1"/>
        </w:rPr>
      </w:pPr>
      <w:bookmarkStart w:id="52" w:name="_Toc179037743"/>
      <w:bookmarkStart w:id="53" w:name="_Toc180081494"/>
      <w:r>
        <w:rPr>
          <w:color w:val="000000" w:themeColor="text1"/>
        </w:rPr>
        <w:t>I</w:t>
      </w:r>
      <w:r w:rsidRPr="00C861EB">
        <w:rPr>
          <w:color w:val="000000" w:themeColor="text1"/>
        </w:rPr>
        <w:t>mplementation</w:t>
      </w:r>
      <w:bookmarkEnd w:id="52"/>
      <w:bookmarkEnd w:id="53"/>
    </w:p>
    <w:p w14:paraId="33B5D715" w14:textId="18157793" w:rsidR="00DF1AF9" w:rsidRDefault="00DF1AF9" w:rsidP="00DF1AF9">
      <w:pPr>
        <w:jc w:val="both"/>
      </w:pPr>
      <w:r>
        <w:t xml:space="preserve">The protocol implementation was done using the library snarkjs.js </w:t>
      </w:r>
      <w:r>
        <w:fldChar w:fldCharType="begin"/>
      </w:r>
      <w:r>
        <w:instrText xml:space="preserve"> ADDIN EN.CITE &lt;EndNote&gt;&lt;Cite&gt;&lt;Author&gt;Iden3&lt;/Author&gt;&lt;Year&gt;2024&lt;/Year&gt;&lt;RecNum&gt;104&lt;/RecNum&gt;&lt;DisplayText&gt;(Iden3, 2024b)&lt;/DisplayText&gt;&lt;record&gt;&lt;rec-number&gt;104&lt;/rec-number&gt;&lt;foreign-keys&gt;&lt;key app="EN" db-id="refdsetfmxfv0xezzx0x00r2eas9wvvxsrxv" timestamp="1723262212"&gt;104&lt;/key&gt;&lt;/foreign-keys&gt;&lt;ref-type name="Web Page"&gt;12&lt;/ref-type&gt;&lt;contributors&gt;&lt;authors&gt;&lt;author&gt;Iden3&lt;/author&gt;&lt;/authors&gt;&lt;/contributors&gt;&lt;titles&gt;&lt;title&gt;SnarkJs&lt;/title&gt;&lt;/titles&gt;&lt;dates&gt;&lt;year&gt;2024&lt;/year&gt;&lt;/dates&gt;&lt;urls&gt;&lt;related-urls&gt;&lt;url&gt;https://github.com/iden3/snarkjs&lt;/url&gt;&lt;/related-urls&gt;&lt;/urls&gt;&lt;/record&gt;&lt;/Cite&gt;&lt;/EndNote&gt;</w:instrText>
      </w:r>
      <w:r>
        <w:fldChar w:fldCharType="separate"/>
      </w:r>
      <w:r>
        <w:t>(Iden3, 2024b)</w:t>
      </w:r>
      <w:r>
        <w:fldChar w:fldCharType="end"/>
      </w:r>
      <w:r>
        <w:t xml:space="preserve">, a JavaScript implementation of the </w:t>
      </w:r>
      <w:proofErr w:type="spellStart"/>
      <w:r>
        <w:t>zk</w:t>
      </w:r>
      <w:proofErr w:type="spellEnd"/>
      <w:r>
        <w:t>-S</w:t>
      </w:r>
      <w:r w:rsidR="005357EE">
        <w:t>NARK</w:t>
      </w:r>
      <w:r>
        <w:t xml:space="preserve"> protocol that can use several schemes such as Groth16, </w:t>
      </w:r>
      <w:r w:rsidR="00492B65">
        <w:t>P</w:t>
      </w:r>
      <w:r>
        <w:t xml:space="preserve">lonk and </w:t>
      </w:r>
      <w:proofErr w:type="spellStart"/>
      <w:r w:rsidR="00492B65">
        <w:t>F</w:t>
      </w:r>
      <w:r>
        <w:t>flonk</w:t>
      </w:r>
      <w:proofErr w:type="spellEnd"/>
      <w:r>
        <w:t xml:space="preserve"> protocols. Additionally, a domain-specific language (DSL) named </w:t>
      </w:r>
      <w:proofErr w:type="spellStart"/>
      <w:r>
        <w:t>Circom</w:t>
      </w:r>
      <w:proofErr w:type="spellEnd"/>
      <w:r>
        <w:t xml:space="preserve"> </w:t>
      </w:r>
      <w:r>
        <w:fldChar w:fldCharType="begin"/>
      </w:r>
      <w:r>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fldChar w:fldCharType="separate"/>
      </w:r>
      <w:r>
        <w:t>(Iden3, 2024a)</w:t>
      </w:r>
      <w:r>
        <w:fldChar w:fldCharType="end"/>
      </w:r>
      <w:r>
        <w:t xml:space="preserve"> was used for creating the ZKPs circuit. This compiler defines arithmetic circuits and constraints to portray computational calculations to be proven and verified without revealing the inputs. </w:t>
      </w:r>
    </w:p>
    <w:p w14:paraId="620914D9" w14:textId="77777777" w:rsidR="00DF1AF9" w:rsidRDefault="00DF1AF9" w:rsidP="00DF1AF9"/>
    <w:p w14:paraId="1171A8F8" w14:textId="756B0C1D" w:rsidR="00DF1AF9" w:rsidRDefault="00DF1AF9" w:rsidP="00DF1AF9">
      <w:pPr>
        <w:jc w:val="both"/>
      </w:pPr>
      <w:r>
        <w:t xml:space="preserve">Plonk, Groth16 and </w:t>
      </w:r>
      <w:proofErr w:type="spellStart"/>
      <w:r>
        <w:t>Fflonk</w:t>
      </w:r>
      <w:proofErr w:type="spellEnd"/>
      <w:r>
        <w:t xml:space="preserve"> verification keys and proofs were generated off-chain for this proof of concept</w:t>
      </w:r>
      <w:r w:rsidR="00492B65">
        <w:t>, which has been named “the prototype”</w:t>
      </w:r>
      <w:r>
        <w:t>. Further, the witness was computed off-chain. Once those processes were ended, the verification keys and the proofs of each protocol were hard-coded to the Hyperledger Fabric smart contracts to be used in the transactions.</w:t>
      </w:r>
    </w:p>
    <w:p w14:paraId="506BE74B" w14:textId="77777777" w:rsidR="00DF1AF9" w:rsidRDefault="00DF1AF9" w:rsidP="00DF1AF9">
      <w:pPr>
        <w:jc w:val="both"/>
      </w:pPr>
    </w:p>
    <w:p w14:paraId="7F075A4B" w14:textId="77777777" w:rsidR="00312004" w:rsidRDefault="00DF1AF9" w:rsidP="00DF1AF9">
      <w:pPr>
        <w:jc w:val="both"/>
      </w:pPr>
      <w:r>
        <w:t xml:space="preserve">The process was similar for the three protocols </w:t>
      </w:r>
      <w:r>
        <w:fldChar w:fldCharType="begin"/>
      </w:r>
      <w:r>
        <w:instrText xml:space="preserve"> ADDIN EN.CITE &lt;EndNote&gt;&lt;Cite&gt;&lt;Author&gt;Circom&lt;/Author&gt;&lt;Year&gt;2023&lt;/Year&gt;&lt;RecNum&gt;117&lt;/RecNum&gt;&lt;DisplayText&gt;(Circom, 2023)&lt;/DisplayText&gt;&lt;record&gt;&lt;rec-number&gt;117&lt;/rec-number&gt;&lt;foreign-keys&gt;&lt;key app="EN" db-id="refdsetfmxfv0xezzx0x00r2eas9wvvxsrxv" timestamp="1728073315"&gt;117&lt;/key&gt;&lt;/foreign-keys&gt;&lt;ref-type name="Web Page"&gt;12&lt;/ref-type&gt;&lt;contributors&gt;&lt;authors&gt;&lt;author&gt;Circom&lt;/author&gt;&lt;/authors&gt;&lt;/contributors&gt;&lt;titles&gt;&lt;title&gt;Proving circuits with ZK&lt;/title&gt;&lt;/titles&gt;&lt;dates&gt;&lt;year&gt;2023&lt;/year&gt;&lt;/dates&gt;&lt;urls&gt;&lt;related-urls&gt;&lt;url&gt;https://docs.circom.io/getting-started/proving-circuits/&lt;/url&gt;&lt;/related-urls&gt;&lt;/urls&gt;&lt;/record&gt;&lt;/Cite&gt;&lt;/EndNote&gt;</w:instrText>
      </w:r>
      <w:r>
        <w:fldChar w:fldCharType="separate"/>
      </w:r>
      <w:r>
        <w:rPr>
          <w:noProof/>
        </w:rPr>
        <w:t>(Circom, 2023)</w:t>
      </w:r>
      <w:r>
        <w:fldChar w:fldCharType="end"/>
      </w:r>
      <w:r>
        <w:t xml:space="preserve">. First, the arithmetic circuit using </w:t>
      </w:r>
      <w:proofErr w:type="spellStart"/>
      <w:r>
        <w:t>circom</w:t>
      </w:r>
      <w:proofErr w:type="spellEnd"/>
      <w:r>
        <w:t xml:space="preserve"> was defined. Second, the circuit is compiled to get a low-level representation (R1CS) using the following command: </w:t>
      </w:r>
    </w:p>
    <w:p w14:paraId="5B68A993" w14:textId="77777777" w:rsidR="00312004" w:rsidRDefault="00312004" w:rsidP="00DF1AF9">
      <w:pPr>
        <w:jc w:val="both"/>
      </w:pPr>
    </w:p>
    <w:p w14:paraId="569500BC" w14:textId="6B0233C5"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circom</w:t>
      </w:r>
      <w:proofErr w:type="spellEnd"/>
      <w:r w:rsidR="00DF1AF9" w:rsidRPr="00492B65">
        <w:rPr>
          <w:rFonts w:ascii="Courier New" w:hAnsi="Courier New" w:cs="Courier New"/>
        </w:rPr>
        <w:t xml:space="preserve"> Multiplier2.circom --r1cs --</w:t>
      </w:r>
      <w:proofErr w:type="spellStart"/>
      <w:r w:rsidR="00DF1AF9" w:rsidRPr="00492B65">
        <w:rPr>
          <w:rFonts w:ascii="Courier New" w:hAnsi="Courier New" w:cs="Courier New"/>
        </w:rPr>
        <w:t>wasm</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sym</w:t>
      </w:r>
      <w:proofErr w:type="spellEnd"/>
    </w:p>
    <w:p w14:paraId="2D4A19FE" w14:textId="77777777" w:rsidR="00DF1AF9" w:rsidRDefault="00DF1AF9" w:rsidP="00DF1AF9">
      <w:pPr>
        <w:jc w:val="both"/>
      </w:pPr>
    </w:p>
    <w:p w14:paraId="0ED3FC1E" w14:textId="0B46238D" w:rsidR="00DF1AF9" w:rsidRDefault="00DF1AF9" w:rsidP="00DF1AF9">
      <w:pPr>
        <w:jc w:val="both"/>
      </w:pPr>
      <w:r>
        <w:t xml:space="preserve">Third, after compiling the circuit, the next step is computing the witness using the script </w:t>
      </w:r>
      <w:r w:rsidRPr="00492B65">
        <w:rPr>
          <w:rFonts w:ascii="Courier New" w:hAnsi="Courier New" w:cs="Courier New"/>
        </w:rPr>
        <w:t>witness_calculator.js</w:t>
      </w:r>
      <w:r>
        <w:t>. The output of this execution is</w:t>
      </w:r>
      <w:r w:rsidR="00D03285">
        <w:t xml:space="preserve"> the binary file</w:t>
      </w:r>
      <w:r>
        <w:t xml:space="preserve"> </w:t>
      </w:r>
      <w:proofErr w:type="spellStart"/>
      <w:r w:rsidRPr="00492B65">
        <w:rPr>
          <w:rFonts w:ascii="Courier New" w:hAnsi="Courier New" w:cs="Courier New"/>
        </w:rPr>
        <w:t>witness.wtns</w:t>
      </w:r>
      <w:proofErr w:type="spellEnd"/>
      <w:r>
        <w:t xml:space="preserve"> containing the computed signals and </w:t>
      </w:r>
      <w:r w:rsidRPr="00492B65">
        <w:rPr>
          <w:rFonts w:ascii="Courier New" w:hAnsi="Courier New" w:cs="Courier New"/>
        </w:rPr>
        <w:t>MultiplierX.r1cs</w:t>
      </w:r>
      <w:r>
        <w:t xml:space="preserve"> having the defined circuit constraints. These files are mandatory for creating the proof. </w:t>
      </w:r>
    </w:p>
    <w:p w14:paraId="757BD261" w14:textId="77777777" w:rsidR="00DF1AF9" w:rsidRDefault="00DF1AF9" w:rsidP="00DF1AF9">
      <w:pPr>
        <w:jc w:val="both"/>
      </w:pPr>
    </w:p>
    <w:p w14:paraId="2A42B805" w14:textId="7A403236" w:rsidR="00DF1AF9" w:rsidRDefault="00DF1AF9" w:rsidP="00DF1AF9">
      <w:pPr>
        <w:jc w:val="both"/>
      </w:pPr>
      <w:r>
        <w:t xml:space="preserve">Fourth, generate a trusted setup and get a </w:t>
      </w:r>
      <w:proofErr w:type="spellStart"/>
      <w:r>
        <w:t>zk</w:t>
      </w:r>
      <w:proofErr w:type="spellEnd"/>
      <w:r>
        <w:t xml:space="preserve">-SNARK proof. The trusted setup has two steps, one independent of the circuit called phase one, the powers of tau, and another that is circuit-dependent, named phase two. </w:t>
      </w:r>
      <w:r w:rsidR="00A90FC0">
        <w:t>By using the power</w:t>
      </w:r>
      <w:r w:rsidR="00492B65">
        <w:t>s</w:t>
      </w:r>
      <w:r w:rsidR="00A90FC0">
        <w:t xml:space="preserve"> of tau ceremony, the trusted setup becomes more decentralised. T</w:t>
      </w:r>
      <w:r>
        <w:t>he ceremony starts with the execution of the following command:</w:t>
      </w:r>
    </w:p>
    <w:p w14:paraId="5C9A5721" w14:textId="77777777" w:rsidR="00DF1AF9" w:rsidRDefault="00DF1AF9" w:rsidP="00DF1AF9">
      <w:pPr>
        <w:jc w:val="both"/>
      </w:pPr>
    </w:p>
    <w:p w14:paraId="280D797C" w14:textId="40CD9B44"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owersoftau</w:t>
      </w:r>
      <w:proofErr w:type="spellEnd"/>
      <w:r w:rsidR="00DF1AF9" w:rsidRPr="00492B65">
        <w:rPr>
          <w:rFonts w:ascii="Courier New" w:hAnsi="Courier New" w:cs="Courier New"/>
        </w:rPr>
        <w:t xml:space="preserve"> new bn128 12 pot12_0000.ptau -v</w:t>
      </w:r>
    </w:p>
    <w:p w14:paraId="27FA647D" w14:textId="77777777" w:rsidR="00DF1AF9" w:rsidRDefault="00DF1AF9" w:rsidP="00DF1AF9">
      <w:pPr>
        <w:jc w:val="both"/>
      </w:pPr>
    </w:p>
    <w:p w14:paraId="27DD5230" w14:textId="1FE4C837" w:rsidR="00A90FC0" w:rsidRDefault="00A90FC0" w:rsidP="00DF1AF9">
      <w:pPr>
        <w:jc w:val="both"/>
      </w:pPr>
      <w:r>
        <w:t>In this case, the creation of the secret using the power</w:t>
      </w:r>
      <w:r w:rsidR="00A74891">
        <w:t>s</w:t>
      </w:r>
      <w:r>
        <w:t xml:space="preserve"> of tau ceremony allows multiple actors to contribute to the creation of the random secret. </w:t>
      </w:r>
    </w:p>
    <w:p w14:paraId="4AD25C28" w14:textId="77777777" w:rsidR="00A90FC0" w:rsidRDefault="00A90FC0" w:rsidP="00DF1AF9">
      <w:pPr>
        <w:jc w:val="both"/>
      </w:pPr>
    </w:p>
    <w:p w14:paraId="4BEDCC1A" w14:textId="70A6D1FA" w:rsidR="00DF1AF9" w:rsidRDefault="00DF1AF9" w:rsidP="00DF1AF9">
      <w:pPr>
        <w:jc w:val="both"/>
      </w:pPr>
      <w:r>
        <w:t>After that comes the contribution to the ceremony:</w:t>
      </w:r>
    </w:p>
    <w:p w14:paraId="7CBBE03A" w14:textId="77777777" w:rsidR="00DF1AF9" w:rsidRDefault="00DF1AF9" w:rsidP="00DF1AF9">
      <w:pPr>
        <w:jc w:val="both"/>
      </w:pPr>
    </w:p>
    <w:p w14:paraId="4E9608A8" w14:textId="24A033E4"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contribute pot12_0000.ptau pot12_0001.ptau --name="First contribution" -v</w:t>
      </w:r>
    </w:p>
    <w:p w14:paraId="6CD6EAF9" w14:textId="77777777" w:rsidR="00DF1AF9" w:rsidRDefault="00DF1AF9" w:rsidP="00DF1AF9">
      <w:pPr>
        <w:jc w:val="both"/>
      </w:pPr>
    </w:p>
    <w:p w14:paraId="0C013969" w14:textId="77777777" w:rsidR="00DF1AF9" w:rsidRDefault="00DF1AF9" w:rsidP="00DF1AF9">
      <w:pPr>
        <w:jc w:val="both"/>
      </w:pPr>
      <w:r>
        <w:t>The trusted setup of phase two starts with the execution of the following command:</w:t>
      </w:r>
    </w:p>
    <w:p w14:paraId="26043AA7" w14:textId="77777777" w:rsidR="00DF1AF9" w:rsidRDefault="00DF1AF9" w:rsidP="00DF1AF9">
      <w:pPr>
        <w:jc w:val="both"/>
      </w:pPr>
    </w:p>
    <w:p w14:paraId="0B4AD36A" w14:textId="6FEE5876"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prepare phase2 pot12_0001.ptau pot12_final.ptau -v</w:t>
      </w:r>
    </w:p>
    <w:p w14:paraId="509D4C91" w14:textId="77777777" w:rsidR="00DF1AF9" w:rsidRDefault="00DF1AF9" w:rsidP="00DF1AF9">
      <w:pPr>
        <w:jc w:val="both"/>
      </w:pPr>
    </w:p>
    <w:p w14:paraId="7E5F103F" w14:textId="26B64230" w:rsidR="006A3E6F" w:rsidRDefault="006A3E6F" w:rsidP="00DF1AF9">
      <w:pPr>
        <w:jc w:val="both"/>
      </w:pPr>
      <w:r>
        <w:t xml:space="preserve">The function </w:t>
      </w:r>
      <w:proofErr w:type="spellStart"/>
      <w:r w:rsidRPr="00492B65">
        <w:rPr>
          <w:rFonts w:ascii="Courier New" w:hAnsi="Courier New" w:cs="Courier New"/>
        </w:rPr>
        <w:t>power</w:t>
      </w:r>
      <w:r w:rsidR="00492B65" w:rsidRPr="00492B65">
        <w:rPr>
          <w:rFonts w:ascii="Courier New" w:hAnsi="Courier New" w:cs="Courier New"/>
        </w:rPr>
        <w:t>s</w:t>
      </w:r>
      <w:r w:rsidRPr="00492B65">
        <w:rPr>
          <w:rFonts w:ascii="Courier New" w:hAnsi="Courier New" w:cs="Courier New"/>
        </w:rPr>
        <w:t>oftau</w:t>
      </w:r>
      <w:proofErr w:type="spellEnd"/>
      <w:r>
        <w:t xml:space="preserve"> included in the </w:t>
      </w:r>
      <w:proofErr w:type="spellStart"/>
      <w:r w:rsidRPr="00492B65">
        <w:rPr>
          <w:rFonts w:ascii="Courier New" w:hAnsi="Courier New" w:cs="Courier New"/>
        </w:rPr>
        <w:t>snarkjs</w:t>
      </w:r>
      <w:proofErr w:type="spellEnd"/>
      <w:r>
        <w:t xml:space="preserve"> library contains a series of functions related </w:t>
      </w:r>
      <w:r w:rsidR="00492B65">
        <w:t>to</w:t>
      </w:r>
      <w:r>
        <w:t xml:space="preserve"> the ceremony. </w:t>
      </w:r>
      <w:r w:rsidRPr="00492B65">
        <w:rPr>
          <w:rFonts w:ascii="Courier New" w:hAnsi="Courier New" w:cs="Courier New"/>
        </w:rPr>
        <w:t>Contribute</w:t>
      </w:r>
      <w:r>
        <w:t xml:space="preserve"> and </w:t>
      </w:r>
      <w:r w:rsidRPr="00492B65">
        <w:rPr>
          <w:rFonts w:ascii="Courier New" w:hAnsi="Courier New" w:cs="Courier New"/>
        </w:rPr>
        <w:t>preparePhase2</w:t>
      </w:r>
      <w:r>
        <w:t xml:space="preserve"> are two of those. The first one</w:t>
      </w:r>
      <w:r w:rsidR="005606A7">
        <w:t xml:space="preserve">, </w:t>
      </w:r>
      <w:r w:rsidR="005606A7" w:rsidRPr="00492B65">
        <w:rPr>
          <w:rFonts w:ascii="Courier New" w:hAnsi="Courier New" w:cs="Courier New"/>
        </w:rPr>
        <w:t>contribute</w:t>
      </w:r>
      <w:r w:rsidR="005606A7">
        <w:t>,</w:t>
      </w:r>
      <w:r>
        <w:t xml:space="preserve"> receives as parameters a) the existing power</w:t>
      </w:r>
      <w:r w:rsidR="00492B65">
        <w:t>s</w:t>
      </w:r>
      <w:r>
        <w:t xml:space="preserve"> of tau file, b) the new file that would be generated, c) the contribution id, d) a randomness value used in the contribution (entropy). Finally, e) an optional logger. </w:t>
      </w:r>
      <w:r w:rsidR="005606A7">
        <w:t xml:space="preserve">Second, </w:t>
      </w:r>
      <w:r w:rsidR="005606A7" w:rsidRPr="00492B65">
        <w:rPr>
          <w:rFonts w:ascii="Courier New" w:hAnsi="Courier New" w:cs="Courier New"/>
        </w:rPr>
        <w:t>preparePhase2</w:t>
      </w:r>
      <w:r w:rsidR="005606A7">
        <w:t xml:space="preserve">, receives as parameters a) the existing </w:t>
      </w:r>
      <w:r w:rsidR="005606A7">
        <w:lastRenderedPageBreak/>
        <w:t>power</w:t>
      </w:r>
      <w:r w:rsidR="00492B65">
        <w:t>s</w:t>
      </w:r>
      <w:r w:rsidR="005606A7">
        <w:t xml:space="preserve"> of tau file name, b) the new power</w:t>
      </w:r>
      <w:r w:rsidR="00492B65">
        <w:t>s</w:t>
      </w:r>
      <w:r w:rsidR="005606A7">
        <w:t xml:space="preserve"> of tau file name and c) the optional logger. Both functions return a void promise.</w:t>
      </w:r>
    </w:p>
    <w:p w14:paraId="731DC3AD" w14:textId="77777777" w:rsidR="006A3E6F" w:rsidRDefault="006A3E6F" w:rsidP="00DF1AF9">
      <w:pPr>
        <w:jc w:val="both"/>
      </w:pPr>
    </w:p>
    <w:p w14:paraId="3D8F4652" w14:textId="77777777" w:rsidR="00DF1AF9" w:rsidRDefault="00DF1AF9" w:rsidP="00DF1AF9">
      <w:pPr>
        <w:jc w:val="both"/>
      </w:pPr>
      <w:r>
        <w:t xml:space="preserve">Followed by the generation of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containing the proving and keys for verification plus phase two contributions all together after the execution of the following command:</w:t>
      </w:r>
    </w:p>
    <w:p w14:paraId="3C8983FE" w14:textId="77777777" w:rsidR="00DF1AF9" w:rsidRDefault="00DF1AF9" w:rsidP="00DF1AF9">
      <w:pPr>
        <w:jc w:val="both"/>
      </w:pPr>
    </w:p>
    <w:p w14:paraId="029976B4" w14:textId="76F4036D" w:rsidR="00DF1AF9" w:rsidRPr="00FB565B" w:rsidRDefault="00492B65" w:rsidP="00492B65">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fflonk</w:t>
      </w:r>
      <w:proofErr w:type="spellEnd"/>
      <w:r w:rsidR="00DF1AF9" w:rsidRPr="00FB565B">
        <w:rPr>
          <w:rFonts w:ascii="Courier New" w:hAnsi="Courier New" w:cs="Courier New"/>
        </w:rPr>
        <w:t xml:space="preserve"> setup Multiplier3.r1cs pot12_final.ptau Multiplier3_final.zkey</w:t>
      </w:r>
    </w:p>
    <w:p w14:paraId="546B792F" w14:textId="77777777" w:rsidR="00DF1AF9" w:rsidRDefault="00DF1AF9" w:rsidP="00DF1AF9">
      <w:pPr>
        <w:jc w:val="both"/>
      </w:pPr>
    </w:p>
    <w:p w14:paraId="3A14D6D8" w14:textId="77777777" w:rsidR="00DF1AF9" w:rsidRDefault="00DF1AF9" w:rsidP="00DF1AF9">
      <w:pPr>
        <w:jc w:val="both"/>
      </w:pPr>
      <w:r>
        <w:t xml:space="preserve">Once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is created, the verification key was exported:</w:t>
      </w:r>
    </w:p>
    <w:p w14:paraId="4C82F3FC" w14:textId="77777777" w:rsidR="00DF1AF9" w:rsidRDefault="00DF1AF9" w:rsidP="00DF1AF9">
      <w:pPr>
        <w:jc w:val="both"/>
      </w:pPr>
    </w:p>
    <w:p w14:paraId="56D6EA61" w14:textId="4EA8E2CD" w:rsidR="00DF1AF9" w:rsidRPr="0025550F" w:rsidRDefault="00492B65" w:rsidP="00DF1AF9">
      <w:pPr>
        <w:jc w:val="both"/>
        <w:rPr>
          <w:rFonts w:ascii="Courier New" w:hAnsi="Courier New" w:cs="Courier New"/>
        </w:rPr>
      </w:pPr>
      <w:r w:rsidRPr="0025550F">
        <w:rPr>
          <w:rFonts w:ascii="Courier New" w:hAnsi="Courier New" w:cs="Courier New"/>
        </w:rPr>
        <w:t xml:space="preserve">$ </w:t>
      </w:r>
      <w:proofErr w:type="spellStart"/>
      <w:r w:rsidR="00DF1AF9" w:rsidRPr="0025550F">
        <w:rPr>
          <w:rFonts w:ascii="Courier New" w:hAnsi="Courier New" w:cs="Courier New"/>
        </w:rPr>
        <w:t>snarkjs</w:t>
      </w:r>
      <w:proofErr w:type="spellEnd"/>
      <w:r w:rsidR="00DF1AF9" w:rsidRPr="0025550F">
        <w:rPr>
          <w:rFonts w:ascii="Courier New" w:hAnsi="Courier New" w:cs="Courier New"/>
        </w:rPr>
        <w:t xml:space="preserve"> </w:t>
      </w:r>
      <w:proofErr w:type="spellStart"/>
      <w:r w:rsidR="00DF1AF9" w:rsidRPr="0025550F">
        <w:rPr>
          <w:rFonts w:ascii="Courier New" w:hAnsi="Courier New" w:cs="Courier New"/>
        </w:rPr>
        <w:t>zkey</w:t>
      </w:r>
      <w:proofErr w:type="spellEnd"/>
      <w:r w:rsidR="00DF1AF9" w:rsidRPr="0025550F">
        <w:rPr>
          <w:rFonts w:ascii="Courier New" w:hAnsi="Courier New" w:cs="Courier New"/>
        </w:rPr>
        <w:t xml:space="preserve"> export </w:t>
      </w:r>
      <w:proofErr w:type="spellStart"/>
      <w:r w:rsidR="00DF1AF9" w:rsidRPr="0025550F">
        <w:rPr>
          <w:rFonts w:ascii="Courier New" w:hAnsi="Courier New" w:cs="Courier New"/>
        </w:rPr>
        <w:t>verificationkey</w:t>
      </w:r>
      <w:proofErr w:type="spellEnd"/>
      <w:r w:rsidR="00DF1AF9" w:rsidRPr="0025550F">
        <w:rPr>
          <w:rFonts w:ascii="Courier New" w:hAnsi="Courier New" w:cs="Courier New"/>
        </w:rPr>
        <w:t xml:space="preserve"> Multiplier3_final.zkey </w:t>
      </w:r>
      <w:proofErr w:type="spellStart"/>
      <w:r w:rsidR="00DF1AF9" w:rsidRPr="0025550F">
        <w:rPr>
          <w:rFonts w:ascii="Courier New" w:hAnsi="Courier New" w:cs="Courier New"/>
        </w:rPr>
        <w:t>verification_key.json</w:t>
      </w:r>
      <w:proofErr w:type="spellEnd"/>
    </w:p>
    <w:p w14:paraId="0DEA714B" w14:textId="77777777" w:rsidR="00DF1AF9" w:rsidRDefault="00DF1AF9" w:rsidP="00DF1AF9">
      <w:pPr>
        <w:jc w:val="both"/>
        <w:rPr>
          <w:b/>
          <w:bCs/>
        </w:rPr>
      </w:pPr>
    </w:p>
    <w:p w14:paraId="76090CDB" w14:textId="77777777" w:rsidR="00DF1AF9" w:rsidRDefault="00DF1AF9" w:rsidP="00DF1AF9">
      <w:pPr>
        <w:jc w:val="both"/>
      </w:pPr>
      <w:r>
        <w:t>Finally, create and validate the proof with the following commands:</w:t>
      </w:r>
    </w:p>
    <w:p w14:paraId="543F19C1" w14:textId="77777777" w:rsidR="00DF1AF9" w:rsidRDefault="00DF1AF9" w:rsidP="00DF1AF9">
      <w:pPr>
        <w:jc w:val="both"/>
      </w:pPr>
    </w:p>
    <w:p w14:paraId="13CBE60B" w14:textId="780F8A3B" w:rsidR="00DF1AF9" w:rsidRPr="001A02E0" w:rsidRDefault="00492B65" w:rsidP="00DF1AF9">
      <w:pPr>
        <w:jc w:val="both"/>
        <w:rPr>
          <w:rFonts w:ascii="Courier New" w:hAnsi="Courier New" w:cs="Courier New"/>
        </w:rPr>
      </w:pPr>
      <w:r w:rsidRPr="001A02E0">
        <w:rPr>
          <w:rFonts w:ascii="Courier New" w:hAnsi="Courier New" w:cs="Courier New"/>
        </w:rPr>
        <w:t xml:space="preserve">$ </w:t>
      </w:r>
      <w:proofErr w:type="spellStart"/>
      <w:r w:rsidR="00DF1AF9" w:rsidRPr="001A02E0">
        <w:rPr>
          <w:rFonts w:ascii="Courier New" w:hAnsi="Courier New" w:cs="Courier New"/>
        </w:rPr>
        <w:t>snarkj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fflonk</w:t>
      </w:r>
      <w:proofErr w:type="spellEnd"/>
      <w:r w:rsidR="00DF1AF9" w:rsidRPr="001A02E0">
        <w:rPr>
          <w:rFonts w:ascii="Courier New" w:hAnsi="Courier New" w:cs="Courier New"/>
        </w:rPr>
        <w:t xml:space="preserve"> prove Multiplier3_final.zkey </w:t>
      </w:r>
      <w:proofErr w:type="spellStart"/>
      <w:r w:rsidR="00DF1AF9" w:rsidRPr="001A02E0">
        <w:rPr>
          <w:rFonts w:ascii="Courier New" w:hAnsi="Courier New" w:cs="Courier New"/>
        </w:rPr>
        <w:t>witness.wtn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roof.json</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ublic.json</w:t>
      </w:r>
      <w:proofErr w:type="spellEnd"/>
    </w:p>
    <w:p w14:paraId="1045012D" w14:textId="77777777" w:rsidR="00DF1AF9" w:rsidRDefault="00DF1AF9" w:rsidP="00DF1AF9">
      <w:pPr>
        <w:jc w:val="both"/>
      </w:pPr>
    </w:p>
    <w:p w14:paraId="424AD245" w14:textId="5F4AFF78"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fflonk</w:t>
      </w:r>
      <w:proofErr w:type="spellEnd"/>
      <w:r w:rsidR="00DF1AF9" w:rsidRPr="00492B65">
        <w:rPr>
          <w:rFonts w:ascii="Courier New" w:hAnsi="Courier New" w:cs="Courier New"/>
        </w:rPr>
        <w:t xml:space="preserve"> verify </w:t>
      </w:r>
      <w:proofErr w:type="spellStart"/>
      <w:r w:rsidR="00DF1AF9" w:rsidRPr="00492B65">
        <w:rPr>
          <w:rFonts w:ascii="Courier New" w:hAnsi="Courier New" w:cs="Courier New"/>
        </w:rPr>
        <w:t>verification_key.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ublic.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roof.json</w:t>
      </w:r>
      <w:proofErr w:type="spellEnd"/>
    </w:p>
    <w:p w14:paraId="75048659" w14:textId="77777777" w:rsidR="006A3E6F" w:rsidRDefault="006A3E6F" w:rsidP="00DF1AF9">
      <w:pPr>
        <w:jc w:val="both"/>
      </w:pPr>
    </w:p>
    <w:p w14:paraId="5C56BE83" w14:textId="77777777" w:rsidR="00DF1AF9" w:rsidRPr="00A57C34" w:rsidRDefault="00DF1AF9" w:rsidP="0012568F">
      <w:pPr>
        <w:pStyle w:val="Heading3"/>
        <w:numPr>
          <w:ilvl w:val="2"/>
          <w:numId w:val="6"/>
        </w:numPr>
        <w:rPr>
          <w:color w:val="000000" w:themeColor="text1"/>
        </w:rPr>
      </w:pPr>
      <w:bookmarkStart w:id="54" w:name="_Toc179037744"/>
      <w:bookmarkStart w:id="55" w:name="_Toc180081495"/>
      <w:r w:rsidRPr="00A57C34">
        <w:rPr>
          <w:color w:val="000000" w:themeColor="text1"/>
        </w:rPr>
        <w:t>Circuit definition</w:t>
      </w:r>
      <w:bookmarkEnd w:id="54"/>
      <w:bookmarkEnd w:id="55"/>
    </w:p>
    <w:p w14:paraId="06D7870D" w14:textId="28048B51" w:rsidR="00DF1AF9" w:rsidRDefault="00DF1AF9" w:rsidP="00DF1AF9">
      <w:pPr>
        <w:jc w:val="both"/>
      </w:pPr>
      <w:r>
        <w:t xml:space="preserve">This simple circuit is defined with </w:t>
      </w:r>
      <w:proofErr w:type="spellStart"/>
      <w:r w:rsidR="00FC5166">
        <w:t>C</w:t>
      </w:r>
      <w:r>
        <w:t>ircom</w:t>
      </w:r>
      <w:proofErr w:type="spellEnd"/>
      <w:r>
        <w:t xml:space="preserve"> </w:t>
      </w:r>
      <w:r w:rsidRPr="00FC5166">
        <w:rPr>
          <w:rFonts w:ascii="Courier New" w:hAnsi="Courier New" w:cs="Courier New"/>
        </w:rPr>
        <w:t>zksnark.js</w:t>
      </w:r>
      <w:r>
        <w:t xml:space="preserve"> library to prove that the prime numbers multiplication plus the </w:t>
      </w:r>
      <w:proofErr w:type="spellStart"/>
      <w:r>
        <w:t>the</w:t>
      </w:r>
      <w:proofErr w:type="spellEnd"/>
      <w:r>
        <w:t xml:space="preserve"> cube of the result is known without revealing the number. </w:t>
      </w:r>
    </w:p>
    <w:p w14:paraId="1564C0F0" w14:textId="77777777" w:rsidR="00DF1AF9" w:rsidRDefault="00DF1AF9" w:rsidP="00DF1AF9">
      <w:pPr>
        <w:jc w:val="both"/>
      </w:pPr>
    </w:p>
    <w:p w14:paraId="1137542E" w14:textId="30D3AC9E" w:rsidR="00DF1AF9" w:rsidRDefault="00DF1AF9" w:rsidP="00890045">
      <w:pPr>
        <w:jc w:val="both"/>
      </w:pPr>
      <w:r>
        <w:t>Firstly, input and output circuits were defined using two arbitrarily selected prime numbers (7,3), obtaining their product and the cube of that product (9261)</w:t>
      </w:r>
      <w:r w:rsidR="00890045">
        <w:t xml:space="preserve"> as shown</w:t>
      </w:r>
      <w:r w:rsidR="00C4584E">
        <w:t xml:space="preserve"> below</w:t>
      </w:r>
      <w:r w:rsidR="00890045">
        <w:t xml:space="preserve">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w:t>
      </w:r>
    </w:p>
    <w:p w14:paraId="10385840" w14:textId="77777777" w:rsidR="005A4AEA" w:rsidRDefault="005A4AEA" w:rsidP="00890045">
      <w:pPr>
        <w:jc w:val="both"/>
      </w:pPr>
    </w:p>
    <w:p w14:paraId="2F78FD03" w14:textId="4F8F3B40" w:rsidR="005A4AEA" w:rsidRDefault="005A4AEA" w:rsidP="00890045">
      <w:pPr>
        <w:jc w:val="both"/>
      </w:pPr>
      <w:r>
        <w:rPr>
          <w:noProof/>
        </w:rPr>
        <w:drawing>
          <wp:inline distT="0" distB="0" distL="0" distR="0" wp14:anchorId="44E0D3F3" wp14:editId="2DF17B4A">
            <wp:extent cx="3382267" cy="2844000"/>
            <wp:effectExtent l="0" t="0" r="0" b="1270"/>
            <wp:docPr id="88082429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24295" name="Picture 2" descr="A screen 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2267" cy="2844000"/>
                    </a:xfrm>
                    <a:prstGeom prst="rect">
                      <a:avLst/>
                    </a:prstGeom>
                  </pic:spPr>
                </pic:pic>
              </a:graphicData>
            </a:graphic>
          </wp:inline>
        </w:drawing>
      </w:r>
    </w:p>
    <w:p w14:paraId="12A529D4" w14:textId="7FDBF104" w:rsidR="00DF1AF9" w:rsidRDefault="005A4AEA" w:rsidP="005A4AEA">
      <w:pPr>
        <w:pStyle w:val="Caption"/>
      </w:pPr>
      <w:bookmarkStart w:id="56" w:name="_Ref179129987"/>
      <w:bookmarkStart w:id="57" w:name="_Toc179535062"/>
      <w:bookmarkStart w:id="58" w:name="_Toc179998846"/>
      <w:bookmarkStart w:id="59" w:name="_Toc180009178"/>
      <w:bookmarkStart w:id="60" w:name="_Toc180009812"/>
      <w:bookmarkStart w:id="61" w:name="_Toc180011732"/>
      <w:bookmarkStart w:id="62" w:name="_Toc180069195"/>
      <w:bookmarkStart w:id="63" w:name="_Toc180081081"/>
      <w:bookmarkStart w:id="64" w:name="_Toc180081383"/>
      <w:r>
        <w:t xml:space="preserve">Figure </w:t>
      </w:r>
      <w:r w:rsidR="00000000">
        <w:fldChar w:fldCharType="begin"/>
      </w:r>
      <w:r w:rsidR="00000000">
        <w:instrText xml:space="preserve"> SEQ Figure \* ARABIC </w:instrText>
      </w:r>
      <w:r w:rsidR="00000000">
        <w:fldChar w:fldCharType="separate"/>
      </w:r>
      <w:r w:rsidR="00C25037">
        <w:rPr>
          <w:noProof/>
        </w:rPr>
        <w:t>5</w:t>
      </w:r>
      <w:r w:rsidR="00000000">
        <w:rPr>
          <w:noProof/>
        </w:rPr>
        <w:fldChar w:fldCharType="end"/>
      </w:r>
      <w:bookmarkEnd w:id="56"/>
      <w:r>
        <w:t xml:space="preserve">. </w:t>
      </w:r>
      <w:r w:rsidRPr="00597EC8">
        <w:t xml:space="preserve">Circuit definition using </w:t>
      </w:r>
      <w:proofErr w:type="spellStart"/>
      <w:r w:rsidR="00960AF7">
        <w:t>C</w:t>
      </w:r>
      <w:r w:rsidRPr="00597EC8">
        <w:t>ircom</w:t>
      </w:r>
      <w:proofErr w:type="spellEnd"/>
      <w:r w:rsidRPr="00597EC8">
        <w:t xml:space="preserve"> for the prototype.</w:t>
      </w:r>
      <w:bookmarkEnd w:id="57"/>
      <w:bookmarkEnd w:id="58"/>
      <w:bookmarkEnd w:id="59"/>
      <w:bookmarkEnd w:id="60"/>
      <w:bookmarkEnd w:id="61"/>
      <w:bookmarkEnd w:id="62"/>
      <w:bookmarkEnd w:id="63"/>
      <w:bookmarkEnd w:id="64"/>
    </w:p>
    <w:p w14:paraId="323DDE6A" w14:textId="41AEFD01" w:rsidR="00DF1AF9" w:rsidRDefault="00DF1AF9" w:rsidP="00DF1AF9">
      <w:pPr>
        <w:jc w:val="both"/>
      </w:pPr>
      <w:r>
        <w:t>Additionally, the computational model for the proof of concept</w:t>
      </w:r>
      <w:r w:rsidR="00D03285">
        <w:t xml:space="preserve"> as shown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 xml:space="preserve">. </w:t>
      </w:r>
      <w:r>
        <w:t>In this case, the verification consists of knowing the cube (9261) of the product without knowing the original factors (7,3).</w:t>
      </w:r>
      <w:r w:rsidR="00513187">
        <w:t xml:space="preserve"> </w:t>
      </w:r>
      <w:r>
        <w:t xml:space="preserve">Finally, the public input </w:t>
      </w:r>
      <w:proofErr w:type="spellStart"/>
      <w:r>
        <w:t>expectedCube</w:t>
      </w:r>
      <w:proofErr w:type="spellEnd"/>
      <w:r>
        <w:t xml:space="preserve"> is returned and published</w:t>
      </w:r>
      <w:r w:rsidR="00513187">
        <w:t xml:space="preserve"> as it is presented in </w:t>
      </w:r>
      <w:r w:rsidR="004D7690">
        <w:fldChar w:fldCharType="begin"/>
      </w:r>
      <w:r w:rsidR="004D7690">
        <w:instrText xml:space="preserve"> REF _Ref179130312 \h </w:instrText>
      </w:r>
      <w:r w:rsidR="004D7690">
        <w:fldChar w:fldCharType="separate"/>
      </w:r>
      <w:r w:rsidR="004D7690">
        <w:t>Figure</w:t>
      </w:r>
      <w:r w:rsidR="004D7690">
        <w:t xml:space="preserve"> </w:t>
      </w:r>
      <w:r w:rsidR="004D7690">
        <w:rPr>
          <w:noProof/>
        </w:rPr>
        <w:t>13</w:t>
      </w:r>
      <w:r w:rsidR="004D7690">
        <w:fldChar w:fldCharType="end"/>
      </w:r>
      <w:r w:rsidR="004D7690">
        <w:t>.</w:t>
      </w:r>
    </w:p>
    <w:p w14:paraId="0A8A650C" w14:textId="77777777" w:rsidR="00DF1AF9" w:rsidRDefault="00DF1AF9" w:rsidP="00DF1AF9">
      <w:pPr>
        <w:jc w:val="both"/>
      </w:pPr>
    </w:p>
    <w:p w14:paraId="59CCF6B6" w14:textId="122EE7F3" w:rsidR="00DF1AF9" w:rsidRDefault="00DF1AF9" w:rsidP="00DF1AF9">
      <w:pPr>
        <w:jc w:val="both"/>
      </w:pPr>
      <w:r>
        <w:lastRenderedPageBreak/>
        <w:t xml:space="preserve">Set up is made by the powers of the tau ceremony, assuring it is random. The randomness of powers of tau is defined as a key in the </w:t>
      </w:r>
      <w:proofErr w:type="spellStart"/>
      <w:r>
        <w:t>zk</w:t>
      </w:r>
      <w:proofErr w:type="spellEnd"/>
      <w:r>
        <w:t>-S</w:t>
      </w:r>
      <w:r w:rsidR="005357EE">
        <w:t>NARK</w:t>
      </w:r>
      <w:r>
        <w:t xml:space="preserve"> context</w:t>
      </w:r>
      <w:r w:rsidR="00381AE4">
        <w:t xml:space="preserve"> </w:t>
      </w:r>
      <w:r w:rsidR="00381AE4">
        <w:fldChar w:fldCharType="begin"/>
      </w:r>
      <w:r w:rsidR="00381AE4">
        <w:instrText xml:space="preserve"> ADDIN EN.CITE &lt;EndNote&gt;&lt;Cite&gt;&lt;Author&gt;Ethereum&lt;/Author&gt;&lt;Year&gt;2022&lt;/Year&gt;&lt;RecNum&gt;107&lt;/RecNum&gt;&lt;DisplayText&gt;(Ethereum, 2022)&lt;/DisplayText&gt;&lt;record&gt;&lt;rec-number&gt;107&lt;/rec-number&gt;&lt;foreign-keys&gt;&lt;key app="EN" db-id="refdsetfmxfv0xezzx0x00r2eas9wvvxsrxv" timestamp="1727241572"&gt;107&lt;/key&gt;&lt;/foreign-keys&gt;&lt;ref-type name="Web Page"&gt;12&lt;/ref-type&gt;&lt;contributors&gt;&lt;authors&gt;&lt;author&gt;Ethereum&lt;/author&gt;&lt;/authors&gt;&lt;/contributors&gt;&lt;titles&gt;&lt;title&gt;Powers of tau specification&lt;/title&gt;&lt;/titles&gt;&lt;dates&gt;&lt;year&gt;2022&lt;/year&gt;&lt;/dates&gt;&lt;urls&gt;&lt;related-urls&gt;&lt;url&gt;https://github.com/ethereum/kzg-ceremony-specs&lt;/url&gt;&lt;/related-urls&gt;&lt;/urls&gt;&lt;/record&gt;&lt;/Cite&gt;&lt;/EndNote&gt;</w:instrText>
      </w:r>
      <w:r w:rsidR="00381AE4">
        <w:fldChar w:fldCharType="separate"/>
      </w:r>
      <w:r w:rsidR="00381AE4">
        <w:t>(Ethereum, 2022)</w:t>
      </w:r>
      <w:r w:rsidR="00381AE4">
        <w:fldChar w:fldCharType="end"/>
      </w:r>
      <w:r>
        <w:t xml:space="preserve">. Its proposal complies with two requirements: first, creating a public parameter set to be used at the verification, also called secret randomness. Second, involving several rounds of contributions, where each round adds randomness to the parameter. This way, there is no single contributor controlling the outcome. The verification key, public signals and the proof will be used for verification. </w:t>
      </w:r>
    </w:p>
    <w:p w14:paraId="27219184" w14:textId="77777777" w:rsidR="00DF1AF9" w:rsidRDefault="00DF1AF9" w:rsidP="00DF1AF9"/>
    <w:p w14:paraId="4DD82FEC" w14:textId="360BFCC7" w:rsidR="00DF1AF9" w:rsidRDefault="00DF1AF9" w:rsidP="00DF1AF9">
      <w:pPr>
        <w:jc w:val="both"/>
      </w:pPr>
      <w:r>
        <w:t xml:space="preserve">To verify the proof, three files are passed as parameters: </w:t>
      </w:r>
      <w:proofErr w:type="spellStart"/>
      <w:r w:rsidRPr="00FC7B95">
        <w:rPr>
          <w:rFonts w:ascii="Courier New" w:hAnsi="Courier New" w:cs="Courier New"/>
        </w:rPr>
        <w:t>verification_key.json</w:t>
      </w:r>
      <w:proofErr w:type="spellEnd"/>
      <w:r>
        <w:t xml:space="preserve">, </w:t>
      </w:r>
      <w:proofErr w:type="spellStart"/>
      <w:r w:rsidRPr="00FC7B95">
        <w:rPr>
          <w:rFonts w:ascii="Courier New" w:hAnsi="Courier New" w:cs="Courier New"/>
        </w:rPr>
        <w:t>publicSignals.json</w:t>
      </w:r>
      <w:proofErr w:type="spellEnd"/>
      <w:r>
        <w:t xml:space="preserve"> and </w:t>
      </w:r>
      <w:proofErr w:type="spellStart"/>
      <w:r w:rsidRPr="00FC7B95">
        <w:rPr>
          <w:rFonts w:ascii="Courier New" w:hAnsi="Courier New" w:cs="Courier New"/>
        </w:rPr>
        <w:t>proof.json</w:t>
      </w:r>
      <w:proofErr w:type="spellEnd"/>
      <w:r w:rsidR="00FC7B95">
        <w:rPr>
          <w:rFonts w:ascii="Courier New" w:hAnsi="Courier New" w:cs="Courier New"/>
        </w:rPr>
        <w:t xml:space="preserve">. </w:t>
      </w:r>
    </w:p>
    <w:p w14:paraId="79B348B2" w14:textId="77777777" w:rsidR="00DF1AF9" w:rsidRDefault="00DF1AF9" w:rsidP="00DF1AF9">
      <w:pPr>
        <w:jc w:val="both"/>
      </w:pPr>
    </w:p>
    <w:p w14:paraId="6DF8DE4E" w14:textId="76A61960" w:rsidR="00DF1AF9" w:rsidRDefault="00DF1AF9" w:rsidP="00DF1AF9">
      <w:pPr>
        <w:jc w:val="both"/>
      </w:pPr>
      <w:r>
        <w:t>Using ZKP</w:t>
      </w:r>
      <w:r w:rsidR="00DC11C1">
        <w:t>s</w:t>
      </w:r>
      <w:r>
        <w:t xml:space="preserve"> to test that the secret is known, the proof and the verification keys created off-chain were manually added to the smart contract. This is not a normal process. However, it was done to simplify the validation process. This proof should have been sent from the back end in a </w:t>
      </w:r>
      <w:r w:rsidR="00FC7B95">
        <w:t>production</w:t>
      </w:r>
      <w:r>
        <w:t xml:space="preserve"> application. </w:t>
      </w:r>
    </w:p>
    <w:p w14:paraId="7F754A19" w14:textId="77777777" w:rsidR="00DF1AF9" w:rsidRDefault="00DF1AF9" w:rsidP="00DF1AF9">
      <w:pPr>
        <w:jc w:val="both"/>
      </w:pPr>
    </w:p>
    <w:p w14:paraId="7BF42FDD" w14:textId="200F2F32" w:rsidR="00DF1AF9" w:rsidRDefault="00DF1AF9" w:rsidP="00DF1AF9">
      <w:pPr>
        <w:jc w:val="both"/>
      </w:pPr>
      <w:r>
        <w:t xml:space="preserve">As part of the same process, verification keys were added to energy and apartment smart contracts </w:t>
      </w:r>
      <w:r w:rsidR="00022F16">
        <w:t>and</w:t>
      </w:r>
      <w:r w:rsidR="00513187">
        <w:t xml:space="preserve"> appeared in</w:t>
      </w:r>
      <w:r w:rsidR="00895BD9">
        <w:t xml:space="preserve"> </w:t>
      </w:r>
      <w:r w:rsidR="004D7690">
        <w:fldChar w:fldCharType="begin"/>
      </w:r>
      <w:r w:rsidR="004D7690">
        <w:instrText xml:space="preserve"> REF _Ref179130546 \h </w:instrText>
      </w:r>
      <w:r w:rsidR="004D7690">
        <w:fldChar w:fldCharType="separate"/>
      </w:r>
      <w:r w:rsidR="004D7690">
        <w:t xml:space="preserve">Figure </w:t>
      </w:r>
      <w:r w:rsidR="004D7690">
        <w:rPr>
          <w:noProof/>
        </w:rPr>
        <w:t>14</w:t>
      </w:r>
      <w:r w:rsidR="004D7690">
        <w:fldChar w:fldCharType="end"/>
      </w:r>
      <w:r w:rsidR="004D7690">
        <w:t xml:space="preserve">. </w:t>
      </w:r>
      <w:r w:rsidR="00513187">
        <w:t>Additionally, t</w:t>
      </w:r>
      <w:r>
        <w:t xml:space="preserve">he file </w:t>
      </w:r>
      <w:proofErr w:type="spellStart"/>
      <w:r w:rsidRPr="00022F16">
        <w:rPr>
          <w:rFonts w:ascii="Courier New" w:hAnsi="Courier New" w:cs="Courier New"/>
        </w:rPr>
        <w:t>public.json</w:t>
      </w:r>
      <w:proofErr w:type="spellEnd"/>
      <w:r>
        <w:t>, as its name suggests, contains the public input values for the circuit</w:t>
      </w:r>
      <w:r w:rsidR="00513187">
        <w:t>, called signals</w:t>
      </w:r>
      <w:r w:rsidR="00022F16">
        <w:t>,</w:t>
      </w:r>
      <w:r w:rsidR="00D14BF1">
        <w:t xml:space="preserve"> as illustrated in</w:t>
      </w:r>
      <w:r w:rsidR="004D7690">
        <w:t xml:space="preserve"> </w:t>
      </w:r>
      <w:r w:rsidR="004D7690">
        <w:fldChar w:fldCharType="begin"/>
      </w:r>
      <w:r w:rsidR="004D7690">
        <w:instrText xml:space="preserve"> REF _Ref179130873 \h </w:instrText>
      </w:r>
      <w:r w:rsidR="004D7690">
        <w:fldChar w:fldCharType="separate"/>
      </w:r>
      <w:r w:rsidR="004D7690">
        <w:t xml:space="preserve">Figure </w:t>
      </w:r>
      <w:r w:rsidR="004D7690">
        <w:rPr>
          <w:noProof/>
        </w:rPr>
        <w:t>15</w:t>
      </w:r>
      <w:r w:rsidR="004D7690">
        <w:fldChar w:fldCharType="end"/>
      </w:r>
      <w:r w:rsidR="00895BD9">
        <w:t>.</w:t>
      </w:r>
    </w:p>
    <w:p w14:paraId="5DBEEBB8" w14:textId="77777777" w:rsidR="00DF1AF9" w:rsidRDefault="00DF1AF9" w:rsidP="00DF1AF9"/>
    <w:p w14:paraId="0065EBC2" w14:textId="2135574A" w:rsidR="00DF1AF9" w:rsidRDefault="00DF1AF9" w:rsidP="00DF1AF9">
      <w:pPr>
        <w:jc w:val="both"/>
      </w:pPr>
      <w:r>
        <w:t xml:space="preserve">The file </w:t>
      </w:r>
      <w:proofErr w:type="spellStart"/>
      <w:r w:rsidRPr="000E0DAF">
        <w:rPr>
          <w:rFonts w:ascii="Courier New" w:hAnsi="Courier New" w:cs="Courier New"/>
        </w:rPr>
        <w:t>proof.json</w:t>
      </w:r>
      <w:proofErr w:type="spellEnd"/>
      <w:r>
        <w:t xml:space="preserve"> </w:t>
      </w:r>
      <w:r w:rsidR="00043EBF">
        <w:t xml:space="preserve">in </w:t>
      </w:r>
      <w:r w:rsidR="004D7690">
        <w:fldChar w:fldCharType="begin"/>
      </w:r>
      <w:r w:rsidR="004D7690">
        <w:instrText xml:space="preserve"> REF _Ref179131017 \h </w:instrText>
      </w:r>
      <w:r w:rsidR="004D7690">
        <w:fldChar w:fldCharType="separate"/>
      </w:r>
      <w:r w:rsidR="004D7690">
        <w:t xml:space="preserve">Figure </w:t>
      </w:r>
      <w:r w:rsidR="004D7690">
        <w:rPr>
          <w:noProof/>
        </w:rPr>
        <w:t>16</w:t>
      </w:r>
      <w:r w:rsidR="004D7690">
        <w:fldChar w:fldCharType="end"/>
      </w:r>
      <w:r w:rsidR="004D7690">
        <w:t xml:space="preserve"> </w:t>
      </w:r>
      <w:r>
        <w:t xml:space="preserve">contains the proof itself generated by </w:t>
      </w:r>
      <w:proofErr w:type="spellStart"/>
      <w:r>
        <w:t>snarkjs</w:t>
      </w:r>
      <w:proofErr w:type="spellEnd"/>
      <w:r>
        <w:t xml:space="preserve">. These numbers, the cube of the result of the product of 7 </w:t>
      </w:r>
      <w:r w:rsidR="00CD2BF2">
        <w:t>and</w:t>
      </w:r>
      <w:r>
        <w:t xml:space="preserve"> 3, are the signal that will be passed as</w:t>
      </w:r>
      <w:r w:rsidR="000E0DAF">
        <w:t xml:space="preserve"> a</w:t>
      </w:r>
      <w:r>
        <w:t xml:space="preserve"> parameter. </w:t>
      </w:r>
    </w:p>
    <w:p w14:paraId="611212E5" w14:textId="77777777" w:rsidR="00DF1AF9" w:rsidRDefault="00DF1AF9" w:rsidP="00DF1AF9">
      <w:pPr>
        <w:jc w:val="both"/>
      </w:pPr>
    </w:p>
    <w:p w14:paraId="34D2FAAB" w14:textId="6D2002AB" w:rsidR="00DF1AF9" w:rsidRDefault="00DF1AF9" w:rsidP="00DF1AF9">
      <w:pPr>
        <w:jc w:val="both"/>
      </w:pPr>
      <w:r>
        <w:t xml:space="preserve">To make the proof of concept easy to use, </w:t>
      </w:r>
      <w:proofErr w:type="spellStart"/>
      <w:r w:rsidRPr="00C1687D">
        <w:rPr>
          <w:rFonts w:ascii="Courier New" w:hAnsi="Courier New" w:cs="Courier New"/>
        </w:rPr>
        <w:t>verification_key</w:t>
      </w:r>
      <w:proofErr w:type="spellEnd"/>
      <w:r>
        <w:t xml:space="preserve"> and proof were copied into </w:t>
      </w:r>
      <w:r w:rsidR="00C1687D">
        <w:t xml:space="preserve">the </w:t>
      </w:r>
      <w:r>
        <w:t>Fabric inside</w:t>
      </w:r>
      <w:r w:rsidR="00907172">
        <w:t xml:space="preserve"> the file</w:t>
      </w:r>
      <w:r>
        <w:t xml:space="preserve"> </w:t>
      </w:r>
      <w:r w:rsidRPr="00C1687D">
        <w:rPr>
          <w:rFonts w:ascii="Courier New" w:hAnsi="Courier New" w:cs="Courier New"/>
        </w:rPr>
        <w:t>assetTransfer.js</w:t>
      </w:r>
      <w:r>
        <w:t xml:space="preserve"> and stored as variables. </w:t>
      </w:r>
    </w:p>
    <w:p w14:paraId="1CE7510F" w14:textId="77777777" w:rsidR="00DF1AF9" w:rsidRDefault="00DF1AF9" w:rsidP="00DF1AF9">
      <w:pPr>
        <w:jc w:val="both"/>
      </w:pPr>
    </w:p>
    <w:p w14:paraId="711D653E" w14:textId="6AB3015C" w:rsidR="00DF1AF9" w:rsidRDefault="00DF1AF9" w:rsidP="00DF1AF9">
      <w:pPr>
        <w:jc w:val="both"/>
      </w:pPr>
      <w:r>
        <w:t xml:space="preserve">Finally, the verifier method, which needed to verify the sender, was extended with the new function </w:t>
      </w:r>
      <w:r w:rsidRPr="00DC2477">
        <w:rPr>
          <w:rFonts w:ascii="Courier New" w:hAnsi="Courier New" w:cs="Courier New"/>
        </w:rPr>
        <w:t>verify</w:t>
      </w:r>
      <w:r>
        <w:t xml:space="preserve">. The verification process uses three different functions depending on the protocol needed: </w:t>
      </w:r>
      <w:r w:rsidRPr="00DC2477">
        <w:rPr>
          <w:rFonts w:ascii="Courier New" w:hAnsi="Courier New" w:cs="Courier New"/>
        </w:rPr>
        <w:t>plonk</w:t>
      </w:r>
      <w:r>
        <w:t xml:space="preserve">, </w:t>
      </w:r>
      <w:r w:rsidRPr="00DC2477">
        <w:rPr>
          <w:rFonts w:ascii="Courier New" w:hAnsi="Courier New" w:cs="Courier New"/>
        </w:rPr>
        <w:t>groth16</w:t>
      </w:r>
      <w:r>
        <w:t xml:space="preserve"> or </w:t>
      </w:r>
      <w:proofErr w:type="spellStart"/>
      <w:r w:rsidRPr="00DC2477">
        <w:rPr>
          <w:rFonts w:ascii="Courier New" w:hAnsi="Courier New" w:cs="Courier New"/>
        </w:rPr>
        <w:t>fflonk</w:t>
      </w:r>
      <w:proofErr w:type="spellEnd"/>
      <w:r>
        <w:t>, the three of them being ZKP</w:t>
      </w:r>
      <w:r w:rsidR="00DC11C1">
        <w:t>s</w:t>
      </w:r>
      <w:r>
        <w:t xml:space="preserve"> system verification functionality from </w:t>
      </w:r>
      <w:proofErr w:type="spellStart"/>
      <w:r>
        <w:t>snarkjs</w:t>
      </w:r>
      <w:proofErr w:type="spellEnd"/>
      <w:r>
        <w:t>, which receives the verification keys,</w:t>
      </w:r>
      <w:r w:rsidR="00DC2477">
        <w:t xml:space="preserve"> the</w:t>
      </w:r>
      <w:r>
        <w:t xml:space="preserve"> input and the proof as parameters. </w:t>
      </w:r>
    </w:p>
    <w:p w14:paraId="0FC1EF97" w14:textId="77777777" w:rsidR="00DF1AF9" w:rsidRDefault="00DF1AF9" w:rsidP="00DF1AF9"/>
    <w:p w14:paraId="3BEA1F47" w14:textId="394A07F3" w:rsidR="00DF1AF9" w:rsidRDefault="00DF1AF9" w:rsidP="006475CD">
      <w:pPr>
        <w:jc w:val="both"/>
      </w:pPr>
      <w:r>
        <w:t xml:space="preserve">In the three cases, as the generated keys were small, the off-chain process of generating them finished in less than a minute. As said above, this process uses the powers of the tau ceremony, a component that creates the public argument to be used in the cryptographic proof. </w:t>
      </w:r>
    </w:p>
    <w:p w14:paraId="1FBEADFA" w14:textId="77777777" w:rsidR="00DF1AF9" w:rsidRDefault="00DF1AF9" w:rsidP="00DF1AF9"/>
    <w:p w14:paraId="712518B9" w14:textId="69C16D59" w:rsidR="00DF1AF9" w:rsidRDefault="00DF1AF9" w:rsidP="00DF1AF9">
      <w:pPr>
        <w:jc w:val="both"/>
      </w:pPr>
      <w:r>
        <w:t>The</w:t>
      </w:r>
      <w:r w:rsidR="006475CD">
        <w:t xml:space="preserve"> file</w:t>
      </w:r>
      <w:r>
        <w:t xml:space="preserve"> </w:t>
      </w:r>
      <w:proofErr w:type="spellStart"/>
      <w:r w:rsidRPr="00C674F1">
        <w:rPr>
          <w:rFonts w:ascii="Courier New" w:hAnsi="Courier New" w:cs="Courier New"/>
        </w:rPr>
        <w:t>input.json</w:t>
      </w:r>
      <w:proofErr w:type="spellEnd"/>
      <w:r w:rsidR="006475CD">
        <w:t xml:space="preserve"> displayed in </w:t>
      </w:r>
      <w:r w:rsidR="004D7690">
        <w:fldChar w:fldCharType="begin"/>
      </w:r>
      <w:r w:rsidR="004D7690">
        <w:instrText xml:space="preserve"> REF _Ref179131478 \h </w:instrText>
      </w:r>
      <w:r w:rsidR="004D7690">
        <w:fldChar w:fldCharType="separate"/>
      </w:r>
      <w:r w:rsidR="004D7690">
        <w:t xml:space="preserve">Figure </w:t>
      </w:r>
      <w:r w:rsidR="004D7690">
        <w:rPr>
          <w:noProof/>
        </w:rPr>
        <w:t>17</w:t>
      </w:r>
      <w:r w:rsidR="004D7690">
        <w:fldChar w:fldCharType="end"/>
      </w:r>
      <w:r w:rsidR="004D7690">
        <w:t xml:space="preserve"> </w:t>
      </w:r>
      <w:r>
        <w:t>contains the input values and the public signal’s value, whether public or private. In this case, 7 and 3 are private inputs, and 9261 is a public input, the signal to be sent for verification.</w:t>
      </w:r>
    </w:p>
    <w:p w14:paraId="6D5F4613" w14:textId="647FAF37" w:rsidR="00DF1AF9" w:rsidRDefault="00DF1AF9" w:rsidP="006475CD"/>
    <w:p w14:paraId="7B102F46" w14:textId="534DEDF5" w:rsidR="00DF1AF9" w:rsidRDefault="00DF1AF9" w:rsidP="00DF1AF9">
      <w:pPr>
        <w:jc w:val="both"/>
      </w:pPr>
      <w:r>
        <w:t xml:space="preserve">In both energy and apartment smart contracts, the Verify function was implemented for each protocol, Plonk, Groth16 and </w:t>
      </w:r>
      <w:proofErr w:type="spellStart"/>
      <w:r>
        <w:t>Fflonk</w:t>
      </w:r>
      <w:proofErr w:type="spellEnd"/>
      <w:r>
        <w:t xml:space="preserve">. In this function, inputs are received as a parameter to validate that the secret is known and, most importantly, that the function </w:t>
      </w:r>
      <w:proofErr w:type="spellStart"/>
      <w:r w:rsidRPr="00C674F1">
        <w:rPr>
          <w:rFonts w:ascii="Courier New" w:hAnsi="Courier New" w:cs="Courier New"/>
        </w:rPr>
        <w:t>snarkjs.plonk.verify</w:t>
      </w:r>
      <w:proofErr w:type="spellEnd"/>
      <w:r>
        <w:t xml:space="preserve"> can prove it. For example, if the secret is validated, the function running on the energy smart contract can read the power meter energy usage from the apartment smart contract, fetch that data and update its asset by recording the energy usage at the energy smart contract. </w:t>
      </w:r>
    </w:p>
    <w:p w14:paraId="41C6316E" w14:textId="77777777" w:rsidR="00DF1AF9" w:rsidRPr="00DF1AF9" w:rsidRDefault="00DF1AF9" w:rsidP="00DF1AF9"/>
    <w:p w14:paraId="6B7F4ACD" w14:textId="77777777" w:rsidR="000961A0" w:rsidRDefault="000961A0" w:rsidP="0012568F">
      <w:pPr>
        <w:pStyle w:val="Heading2"/>
        <w:numPr>
          <w:ilvl w:val="1"/>
          <w:numId w:val="6"/>
        </w:numPr>
        <w:rPr>
          <w:color w:val="000000" w:themeColor="text1"/>
        </w:rPr>
      </w:pPr>
      <w:bookmarkStart w:id="65" w:name="_Toc180081496"/>
      <w:proofErr w:type="spellStart"/>
      <w:r>
        <w:rPr>
          <w:color w:val="000000" w:themeColor="text1"/>
        </w:rPr>
        <w:t>SnarkJS</w:t>
      </w:r>
      <w:proofErr w:type="spellEnd"/>
      <w:r>
        <w:rPr>
          <w:color w:val="000000" w:themeColor="text1"/>
        </w:rPr>
        <w:t xml:space="preserve"> i</w:t>
      </w:r>
      <w:r w:rsidRPr="00F91FD6">
        <w:rPr>
          <w:color w:val="000000" w:themeColor="text1"/>
        </w:rPr>
        <w:t xml:space="preserve">nstallation </w:t>
      </w:r>
      <w:r>
        <w:rPr>
          <w:color w:val="000000" w:themeColor="text1"/>
        </w:rPr>
        <w:t>set-up p</w:t>
      </w:r>
      <w:r w:rsidRPr="00F91FD6">
        <w:rPr>
          <w:color w:val="000000" w:themeColor="text1"/>
        </w:rPr>
        <w:t>rocess</w:t>
      </w:r>
      <w:bookmarkEnd w:id="65"/>
    </w:p>
    <w:p w14:paraId="0D6596A2" w14:textId="19D052F9" w:rsidR="000961A0" w:rsidRDefault="000961A0" w:rsidP="000961A0">
      <w:pPr>
        <w:jc w:val="both"/>
      </w:pPr>
      <w:r>
        <w:t>This research use</w:t>
      </w:r>
      <w:r w:rsidR="00C674F1">
        <w:t>s</w:t>
      </w:r>
      <w:r>
        <w:t xml:space="preserve"> </w:t>
      </w:r>
      <w:proofErr w:type="spellStart"/>
      <w:r>
        <w:t>zk</w:t>
      </w:r>
      <w:proofErr w:type="spellEnd"/>
      <w:r>
        <w:t>-</w:t>
      </w:r>
      <w:r w:rsidR="005357EE">
        <w:t>SNARK</w:t>
      </w:r>
      <w:r>
        <w:t xml:space="preserve"> for the validation, proofing, and key generation processes to validate the two different smart contracts. As Hyperledger Fabric doesn’t support this protocol by default, the JavaScript library </w:t>
      </w:r>
      <w:proofErr w:type="spellStart"/>
      <w:r>
        <w:t>SnarkJS</w:t>
      </w:r>
      <w:proofErr w:type="spellEnd"/>
      <w:r>
        <w:t xml:space="preserve"> was added to the blockchain </w:t>
      </w:r>
      <w:r>
        <w:fldChar w:fldCharType="begin"/>
      </w:r>
      <w:r>
        <w:instrText xml:space="preserve"> ADDIN EN.CITE &lt;EndNote&gt;&lt;Cite&gt;&lt;Author&gt;Szego&lt;/Author&gt;&lt;Year&gt;2024&lt;/Year&gt;&lt;RecNum&gt;114&lt;/RecNum&gt;&lt;DisplayText&gt;(Szego, 2024)&lt;/DisplayText&gt;&lt;record&gt;&lt;rec-number&gt;114&lt;/rec-number&gt;&lt;foreign-keys&gt;&lt;key app="EN" db-id="refdsetfmxfv0xezzx0x00r2eas9wvvxsrxv" timestamp="1728000973"&gt;114&lt;/key&gt;&lt;/foreign-keys&gt;&lt;ref-type name="Web Page"&gt;12&lt;/ref-type&gt;&lt;contributors&gt;&lt;authors&gt;&lt;author&gt;Daniel Szego&lt;/author&gt;&lt;/authors&gt;&lt;/contributors&gt;&lt;titles&gt;&lt;title&gt;Zero Knowledge Proof Workshop&lt;/title&gt;&lt;/titles&gt;&lt;dates&gt;&lt;year&gt;2024&lt;/year&gt;&lt;/dates&gt;&lt;urls&gt;&lt;related-urls&gt;&lt;url&gt;https://github.com/Daniel-Szego/Zeroknowledgeworkshop&lt;/url&gt;&lt;/related-urls&gt;&lt;/urls&gt;&lt;/record&gt;&lt;/Cite&gt;&lt;/EndNote&gt;</w:instrText>
      </w:r>
      <w:r>
        <w:fldChar w:fldCharType="separate"/>
      </w:r>
      <w:r>
        <w:rPr>
          <w:noProof/>
        </w:rPr>
        <w:t>(Szego, 2024)</w:t>
      </w:r>
      <w:r>
        <w:fldChar w:fldCharType="end"/>
      </w:r>
      <w:r>
        <w:t xml:space="preserve">. </w:t>
      </w:r>
    </w:p>
    <w:p w14:paraId="0D507795" w14:textId="4EB92929" w:rsidR="000961A0" w:rsidRDefault="000961A0" w:rsidP="000961A0">
      <w:pPr>
        <w:jc w:val="both"/>
      </w:pPr>
      <w:r>
        <w:lastRenderedPageBreak/>
        <w:t xml:space="preserve">The process of installing the library started with the command </w:t>
      </w:r>
      <w:proofErr w:type="spellStart"/>
      <w:r w:rsidRPr="00FF5D4C">
        <w:rPr>
          <w:rFonts w:ascii="Courier New" w:hAnsi="Courier New" w:cs="Courier New"/>
        </w:rPr>
        <w:t>npm</w:t>
      </w:r>
      <w:proofErr w:type="spellEnd"/>
      <w:r w:rsidRPr="00FF5D4C">
        <w:rPr>
          <w:rFonts w:ascii="Courier New" w:hAnsi="Courier New" w:cs="Courier New"/>
        </w:rPr>
        <w:t xml:space="preserve"> install </w:t>
      </w:r>
      <w:proofErr w:type="spellStart"/>
      <w:r w:rsidRPr="00FF5D4C">
        <w:rPr>
          <w:rFonts w:ascii="Courier New" w:hAnsi="Courier New" w:cs="Courier New"/>
        </w:rPr>
        <w:t>snarkjs@latest</w:t>
      </w:r>
      <w:proofErr w:type="spellEnd"/>
      <w:r>
        <w:t xml:space="preserve">. Second, by using the language functionality </w:t>
      </w:r>
      <w:r w:rsidRPr="00FF5D4C">
        <w:rPr>
          <w:rFonts w:ascii="Courier New" w:hAnsi="Courier New" w:cs="Courier New"/>
        </w:rPr>
        <w:t>require</w:t>
      </w:r>
      <w:r>
        <w:t xml:space="preserve"> to add modules, as shown in</w:t>
      </w:r>
      <w:r w:rsidR="004D7690">
        <w:t xml:space="preserve"> </w:t>
      </w:r>
      <w:r w:rsidR="004D7690">
        <w:fldChar w:fldCharType="begin"/>
      </w:r>
      <w:r w:rsidR="004D7690">
        <w:instrText xml:space="preserve"> REF _Ref179132123 \h </w:instrText>
      </w:r>
      <w:r w:rsidR="004D7690">
        <w:fldChar w:fldCharType="separate"/>
      </w:r>
      <w:r w:rsidR="004D7690">
        <w:t xml:space="preserve">Figure </w:t>
      </w:r>
      <w:r w:rsidR="004D7690">
        <w:rPr>
          <w:noProof/>
        </w:rPr>
        <w:t>18</w:t>
      </w:r>
      <w:r w:rsidR="004D7690">
        <w:fldChar w:fldCharType="end"/>
      </w:r>
      <w:r w:rsidR="00895BD9">
        <w:t xml:space="preserve">, </w:t>
      </w:r>
      <w:r>
        <w:t xml:space="preserve">the </w:t>
      </w:r>
      <w:proofErr w:type="spellStart"/>
      <w:r>
        <w:t>SnarkJS</w:t>
      </w:r>
      <w:proofErr w:type="spellEnd"/>
      <w:r>
        <w:t xml:space="preserve"> library was added to the Hyperledger Fabric smart contracts, energy and apartment, to use the protocols, </w:t>
      </w:r>
      <w:r w:rsidR="00FF5D4C">
        <w:t>P</w:t>
      </w:r>
      <w:r>
        <w:t xml:space="preserve">lonk, </w:t>
      </w:r>
      <w:r w:rsidR="00FF5D4C">
        <w:t>G</w:t>
      </w:r>
      <w:r>
        <w:t xml:space="preserve">roth16 and </w:t>
      </w:r>
      <w:proofErr w:type="spellStart"/>
      <w:r w:rsidR="00FF5D4C">
        <w:t>F</w:t>
      </w:r>
      <w:r>
        <w:t>flonk</w:t>
      </w:r>
      <w:proofErr w:type="spellEnd"/>
      <w:r>
        <w:t>, all features provided by the library to verify the input data complies with the defined circuit.</w:t>
      </w:r>
    </w:p>
    <w:p w14:paraId="6308417B" w14:textId="77777777" w:rsidR="000961A0" w:rsidRDefault="000961A0" w:rsidP="000961A0">
      <w:pPr>
        <w:jc w:val="both"/>
      </w:pPr>
    </w:p>
    <w:p w14:paraId="4EC4E7EB" w14:textId="5371C2DC" w:rsidR="000961A0" w:rsidRDefault="004D7690" w:rsidP="000961A0">
      <w:pPr>
        <w:jc w:val="both"/>
      </w:pPr>
      <w:r>
        <w:fldChar w:fldCharType="begin"/>
      </w:r>
      <w:r>
        <w:instrText xml:space="preserve"> REF _Ref179132311 \h </w:instrText>
      </w:r>
      <w:r>
        <w:fldChar w:fldCharType="separate"/>
      </w:r>
      <w:r>
        <w:t xml:space="preserve">Figure </w:t>
      </w:r>
      <w:r>
        <w:rPr>
          <w:noProof/>
        </w:rPr>
        <w:t>19</w:t>
      </w:r>
      <w:r>
        <w:fldChar w:fldCharType="end"/>
      </w:r>
      <w:r>
        <w:t xml:space="preserve"> </w:t>
      </w:r>
      <w:r w:rsidR="00AD1286">
        <w:t>reveals</w:t>
      </w:r>
      <w:r w:rsidR="000961A0">
        <w:t xml:space="preserve"> that the </w:t>
      </w:r>
      <w:proofErr w:type="spellStart"/>
      <w:r w:rsidR="000961A0">
        <w:t>SnarkJS</w:t>
      </w:r>
      <w:proofErr w:type="spellEnd"/>
      <w:r w:rsidR="000961A0">
        <w:t xml:space="preserve"> library was correctly added to the Fabric environment as a dependency,  hence allowing the verification proof in the energy and apartment smart</w:t>
      </w:r>
      <w:r w:rsidR="0037428D">
        <w:t xml:space="preserve"> </w:t>
      </w:r>
      <w:r w:rsidR="000961A0">
        <w:t xml:space="preserve">contracts. The smart-contracts configuration file </w:t>
      </w:r>
      <w:proofErr w:type="spellStart"/>
      <w:r w:rsidR="000961A0" w:rsidRPr="00635166">
        <w:rPr>
          <w:rFonts w:ascii="Courier New" w:hAnsi="Courier New" w:cs="Courier New"/>
        </w:rPr>
        <w:t>package.json</w:t>
      </w:r>
      <w:proofErr w:type="spellEnd"/>
      <w:r w:rsidR="000961A0">
        <w:t xml:space="preserve"> is shown </w:t>
      </w:r>
      <w:r w:rsidR="009536F4">
        <w:t>on</w:t>
      </w:r>
      <w:r w:rsidR="000961A0">
        <w:t xml:space="preserve"> the above</w:t>
      </w:r>
      <w:r w:rsidR="0037428D">
        <w:t xml:space="preserve"> library</w:t>
      </w:r>
      <w:r w:rsidR="000961A0">
        <w:t xml:space="preserve"> as a dependency.</w:t>
      </w:r>
    </w:p>
    <w:p w14:paraId="78DAAA5A" w14:textId="77777777" w:rsidR="00D03285" w:rsidRPr="00D03285" w:rsidRDefault="00D03285" w:rsidP="00D03285"/>
    <w:p w14:paraId="07343A04" w14:textId="510E1750" w:rsidR="009307EE" w:rsidRDefault="009307EE" w:rsidP="0012568F">
      <w:pPr>
        <w:pStyle w:val="Heading2"/>
        <w:numPr>
          <w:ilvl w:val="1"/>
          <w:numId w:val="6"/>
        </w:numPr>
        <w:rPr>
          <w:color w:val="000000" w:themeColor="text1"/>
        </w:rPr>
      </w:pPr>
      <w:bookmarkStart w:id="66" w:name="_Toc180081497"/>
      <w:r w:rsidRPr="009307EE">
        <w:rPr>
          <w:color w:val="000000" w:themeColor="text1"/>
        </w:rPr>
        <w:t>Smart-contract Application</w:t>
      </w:r>
      <w:bookmarkEnd w:id="66"/>
    </w:p>
    <w:p w14:paraId="02EFDD7C" w14:textId="1F29EF93" w:rsidR="001E69D1" w:rsidRDefault="001E69D1" w:rsidP="001E69D1">
      <w:pPr>
        <w:jc w:val="both"/>
      </w:pPr>
      <w:r>
        <w:t>Running the prototype require</w:t>
      </w:r>
      <w:r w:rsidR="00C80048">
        <w:t>s</w:t>
      </w:r>
      <w:r>
        <w:t xml:space="preserve"> the setup of two smart contracts: apartment and energy.</w:t>
      </w:r>
    </w:p>
    <w:p w14:paraId="7B0E7E2D" w14:textId="77777777" w:rsidR="00365E6C" w:rsidRPr="001E69D1" w:rsidRDefault="00365E6C" w:rsidP="001E69D1">
      <w:pPr>
        <w:jc w:val="both"/>
      </w:pPr>
    </w:p>
    <w:p w14:paraId="5E10BB19" w14:textId="29CB96CF" w:rsidR="007925B1" w:rsidRDefault="007925B1" w:rsidP="0012568F">
      <w:pPr>
        <w:pStyle w:val="Heading3"/>
        <w:numPr>
          <w:ilvl w:val="2"/>
          <w:numId w:val="6"/>
        </w:numPr>
        <w:rPr>
          <w:color w:val="000000" w:themeColor="text1"/>
        </w:rPr>
      </w:pPr>
      <w:bookmarkStart w:id="67" w:name="_Toc180081498"/>
      <w:r>
        <w:rPr>
          <w:color w:val="000000" w:themeColor="text1"/>
        </w:rPr>
        <w:t>Apartment Smart Contract</w:t>
      </w:r>
      <w:bookmarkEnd w:id="67"/>
    </w:p>
    <w:p w14:paraId="742A2F2D" w14:textId="011D4EA9"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7E627CCA" w14:textId="6404F53F" w:rsidR="00187183" w:rsidRDefault="00D62F27" w:rsidP="00C468E1">
      <w:pPr>
        <w:jc w:val="both"/>
      </w:pPr>
      <w:r w:rsidRPr="001E69D1">
        <w:t xml:space="preserve">On the one hand, the apartment smart contract </w:t>
      </w:r>
      <w:r w:rsidR="002111A0" w:rsidRPr="001E69D1">
        <w:t>is responsible for creating</w:t>
      </w:r>
      <w:r w:rsidRPr="001E69D1">
        <w:t xml:space="preserve"> apartments through the </w:t>
      </w:r>
      <w:proofErr w:type="spellStart"/>
      <w:r w:rsidRPr="00A94DA4">
        <w:rPr>
          <w:rFonts w:ascii="Courier New" w:hAnsi="Courier New" w:cs="Courier New"/>
        </w:rPr>
        <w:t>CreateAsset</w:t>
      </w:r>
      <w:proofErr w:type="spellEnd"/>
      <w:r w:rsidRPr="001E69D1">
        <w:t xml:space="preserve"> function</w:t>
      </w:r>
      <w:r w:rsidR="00DE5C43">
        <w:t xml:space="preserve"> as displayed in </w:t>
      </w:r>
      <w:r w:rsidR="004D7690">
        <w:fldChar w:fldCharType="begin"/>
      </w:r>
      <w:r w:rsidR="004D7690">
        <w:instrText xml:space="preserve"> REF _Ref179132530 \h </w:instrText>
      </w:r>
      <w:r w:rsidR="004D7690">
        <w:fldChar w:fldCharType="separate"/>
      </w:r>
      <w:r w:rsidR="004D7690">
        <w:t xml:space="preserve">Figure </w:t>
      </w:r>
      <w:r w:rsidR="004D7690">
        <w:rPr>
          <w:noProof/>
        </w:rPr>
        <w:t>20</w:t>
      </w:r>
      <w:r w:rsidR="004D7690">
        <w:fldChar w:fldCharType="end"/>
      </w:r>
      <w:r w:rsidR="004D7690">
        <w:t xml:space="preserve">. </w:t>
      </w:r>
      <w:r w:rsidRPr="001E69D1">
        <w:t xml:space="preserve">This function receives the context, </w:t>
      </w:r>
      <w:proofErr w:type="spellStart"/>
      <w:r w:rsidR="00A94DA4">
        <w:rPr>
          <w:rFonts w:ascii="Courier New" w:hAnsi="Courier New" w:cs="Courier New"/>
        </w:rPr>
        <w:t>A</w:t>
      </w:r>
      <w:r w:rsidRPr="00A94DA4">
        <w:rPr>
          <w:rFonts w:ascii="Courier New" w:hAnsi="Courier New" w:cs="Courier New"/>
        </w:rPr>
        <w:t>parmentI</w:t>
      </w:r>
      <w:r w:rsidR="00A94DA4">
        <w:rPr>
          <w:rFonts w:ascii="Courier New" w:hAnsi="Courier New" w:cs="Courier New"/>
        </w:rPr>
        <w:t>D</w:t>
      </w:r>
      <w:proofErr w:type="spellEnd"/>
      <w:r w:rsidRPr="001E69D1">
        <w:t xml:space="preserve"> and </w:t>
      </w:r>
      <w:proofErr w:type="spellStart"/>
      <w:r w:rsidRPr="00A94DA4">
        <w:rPr>
          <w:rFonts w:ascii="Courier New" w:hAnsi="Courier New" w:cs="Courier New"/>
        </w:rPr>
        <w:t>energyUsage</w:t>
      </w:r>
      <w:proofErr w:type="spellEnd"/>
      <w:r w:rsidRPr="001E69D1">
        <w:t xml:space="preserve"> as parameters and creates assets with two attributes, </w:t>
      </w:r>
      <w:proofErr w:type="spellStart"/>
      <w:r w:rsidRPr="00A94DA4">
        <w:rPr>
          <w:rFonts w:ascii="Courier New" w:hAnsi="Courier New" w:cs="Courier New"/>
        </w:rPr>
        <w:t>ApartmentID</w:t>
      </w:r>
      <w:proofErr w:type="spellEnd"/>
      <w:r w:rsidRPr="001E69D1">
        <w:t xml:space="preserve"> and </w:t>
      </w:r>
      <w:proofErr w:type="spellStart"/>
      <w:r w:rsidRPr="00A94DA4">
        <w:rPr>
          <w:rFonts w:ascii="Courier New" w:hAnsi="Courier New" w:cs="Courier New"/>
        </w:rPr>
        <w:t>EnergyUsage</w:t>
      </w:r>
      <w:proofErr w:type="spellEnd"/>
      <w:r w:rsidRPr="001E69D1">
        <w:t>.</w:t>
      </w:r>
    </w:p>
    <w:p w14:paraId="259148D0" w14:textId="77777777" w:rsidR="00C468E1" w:rsidRPr="00C468E1" w:rsidRDefault="00C468E1" w:rsidP="00C468E1">
      <w:pPr>
        <w:jc w:val="both"/>
      </w:pPr>
    </w:p>
    <w:p w14:paraId="43322F1C" w14:textId="6FB7ED4C" w:rsidR="00187183" w:rsidRPr="00187183" w:rsidRDefault="00187183" w:rsidP="0012568F">
      <w:pPr>
        <w:pStyle w:val="Heading4"/>
        <w:numPr>
          <w:ilvl w:val="3"/>
          <w:numId w:val="6"/>
        </w:numPr>
        <w:rPr>
          <w:color w:val="000000" w:themeColor="text1"/>
        </w:rPr>
      </w:pPr>
      <w:proofErr w:type="spellStart"/>
      <w:r>
        <w:rPr>
          <w:color w:val="000000" w:themeColor="text1"/>
        </w:rPr>
        <w:t>QueryEnergyUsage</w:t>
      </w:r>
      <w:proofErr w:type="spellEnd"/>
    </w:p>
    <w:p w14:paraId="070D5575" w14:textId="176B3E9C" w:rsidR="00CF1429" w:rsidRPr="001E69D1" w:rsidRDefault="00CF1429" w:rsidP="001E69D1">
      <w:pPr>
        <w:jc w:val="both"/>
      </w:pPr>
      <w:r w:rsidRPr="001E69D1">
        <w:t>This function return</w:t>
      </w:r>
      <w:r w:rsidR="00A94DA4">
        <w:t>s</w:t>
      </w:r>
      <w:r w:rsidRPr="001E69D1">
        <w:t xml:space="preserve"> an asset depending on the </w:t>
      </w:r>
      <w:proofErr w:type="spellStart"/>
      <w:r w:rsidR="00A94DA4" w:rsidRPr="00A94DA4">
        <w:rPr>
          <w:rFonts w:ascii="Courier New" w:hAnsi="Courier New" w:cs="Courier New"/>
        </w:rPr>
        <w:t>ApartmentID</w:t>
      </w:r>
      <w:proofErr w:type="spellEnd"/>
      <w:r w:rsidRPr="001E69D1">
        <w:t xml:space="preserve"> passed as a parameter</w:t>
      </w:r>
      <w:r w:rsidR="009E11A1">
        <w:t xml:space="preserve"> as exposed in   </w:t>
      </w:r>
      <w:r w:rsidR="004D7690">
        <w:fldChar w:fldCharType="begin"/>
      </w:r>
      <w:r w:rsidR="004D7690">
        <w:instrText xml:space="preserve"> REF _Ref179132702 \h </w:instrText>
      </w:r>
      <w:r w:rsidR="004D7690">
        <w:fldChar w:fldCharType="separate"/>
      </w:r>
      <w:r w:rsidR="004D7690">
        <w:t xml:space="preserve">Figure </w:t>
      </w:r>
      <w:r w:rsidR="004D7690">
        <w:rPr>
          <w:noProof/>
        </w:rPr>
        <w:t>21</w:t>
      </w:r>
      <w:r w:rsidR="004D7690">
        <w:fldChar w:fldCharType="end"/>
      </w:r>
      <w:r w:rsidRPr="001E69D1">
        <w:t xml:space="preserve">. To do so, the function calls the function </w:t>
      </w:r>
      <w:r w:rsidRPr="00A94DA4">
        <w:rPr>
          <w:rFonts w:ascii="Courier New" w:hAnsi="Courier New" w:cs="Courier New"/>
        </w:rPr>
        <w:t>Verify</w:t>
      </w:r>
      <w:r w:rsidRPr="001E69D1">
        <w:t xml:space="preserve">, which does the </w:t>
      </w:r>
      <w:r w:rsidR="00A94DA4">
        <w:t>ZKPs</w:t>
      </w:r>
      <w:r w:rsidRPr="001E69D1">
        <w:t xml:space="preserve"> verification of the signal passed as</w:t>
      </w:r>
      <w:r w:rsidR="00A94DA4">
        <w:t xml:space="preserve"> a</w:t>
      </w:r>
      <w:r w:rsidRPr="001E69D1">
        <w:t xml:space="preserve"> parameter. </w:t>
      </w:r>
    </w:p>
    <w:p w14:paraId="6F73A99F" w14:textId="2660A595" w:rsidR="00CF1429" w:rsidRPr="001E69D1" w:rsidRDefault="00CF1429" w:rsidP="001E69D1">
      <w:pPr>
        <w:jc w:val="both"/>
      </w:pPr>
      <w:r w:rsidRPr="001E69D1">
        <w:t xml:space="preserve">As the prototype was run with three different protocols, Plonk, Groth16 and </w:t>
      </w:r>
      <w:proofErr w:type="spellStart"/>
      <w:r w:rsidRPr="001E69D1">
        <w:t>Fflonk</w:t>
      </w:r>
      <w:proofErr w:type="spellEnd"/>
      <w:r w:rsidRPr="001E69D1">
        <w:t xml:space="preserve">, three different functions were coded to comply with the requirement. </w:t>
      </w:r>
    </w:p>
    <w:p w14:paraId="52F9B7CC" w14:textId="77777777" w:rsidR="009E11A1" w:rsidRDefault="009E11A1" w:rsidP="003F6666">
      <w:pPr>
        <w:spacing w:line="276" w:lineRule="auto"/>
        <w:ind w:right="176"/>
        <w:jc w:val="both"/>
        <w:rPr>
          <w:rFonts w:ascii="Calibri" w:eastAsia="Calibri" w:hAnsi="Calibri" w:cs="Calibri"/>
          <w:bCs/>
          <w:lang w:val="en-GB"/>
        </w:rPr>
      </w:pPr>
    </w:p>
    <w:p w14:paraId="1F7CFD1B" w14:textId="5595EBC3" w:rsidR="007925B1" w:rsidRDefault="007925B1" w:rsidP="0012568F">
      <w:pPr>
        <w:pStyle w:val="Heading3"/>
        <w:numPr>
          <w:ilvl w:val="2"/>
          <w:numId w:val="6"/>
        </w:numPr>
        <w:rPr>
          <w:color w:val="000000" w:themeColor="text1"/>
        </w:rPr>
      </w:pPr>
      <w:bookmarkStart w:id="68" w:name="_Toc180081499"/>
      <w:r>
        <w:rPr>
          <w:color w:val="000000" w:themeColor="text1"/>
        </w:rPr>
        <w:t>Energy Smart Contract</w:t>
      </w:r>
      <w:bookmarkEnd w:id="68"/>
    </w:p>
    <w:p w14:paraId="650255FB" w14:textId="70A7C18D"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0206DEDC" w14:textId="1E4033F2" w:rsidR="00D62F27" w:rsidRPr="001E69D1" w:rsidRDefault="00D62F27" w:rsidP="001E69D1">
      <w:pPr>
        <w:jc w:val="both"/>
      </w:pPr>
      <w:r w:rsidRPr="001E69D1">
        <w:t>On the other hand, the energy smart contract also creates apartments</w:t>
      </w:r>
      <w:r w:rsidR="00FE4862" w:rsidRPr="001E69D1">
        <w:t xml:space="preserve"> that</w:t>
      </w:r>
      <w:r w:rsidRPr="001E69D1">
        <w:t xml:space="preserve"> mirror</w:t>
      </w:r>
      <w:r w:rsidR="00FE4862" w:rsidRPr="001E69D1">
        <w:t xml:space="preserve"> those </w:t>
      </w:r>
      <w:r w:rsidRPr="001E69D1">
        <w:t xml:space="preserve">in the apartment smart contract. However, apartments in </w:t>
      </w:r>
      <w:r w:rsidR="004061A2">
        <w:t xml:space="preserve">the </w:t>
      </w:r>
      <w:r w:rsidR="00FE4862" w:rsidRPr="001E69D1">
        <w:t xml:space="preserve">energy smart contract </w:t>
      </w:r>
      <w:r w:rsidRPr="001E69D1">
        <w:t xml:space="preserve">will be created with </w:t>
      </w:r>
      <w:r w:rsidR="004061A2">
        <w:t xml:space="preserve">the attribute </w:t>
      </w:r>
      <w:proofErr w:type="spellStart"/>
      <w:r w:rsidRPr="00A94DA4">
        <w:rPr>
          <w:rFonts w:ascii="Courier New" w:hAnsi="Courier New" w:cs="Courier New"/>
        </w:rPr>
        <w:t>EnergyUsage</w:t>
      </w:r>
      <w:proofErr w:type="spellEnd"/>
      <w:r w:rsidRPr="001E69D1">
        <w:t xml:space="preserve"> equal </w:t>
      </w:r>
      <w:r w:rsidR="00A94DA4">
        <w:t xml:space="preserve">to </w:t>
      </w:r>
      <w:r w:rsidRPr="001E69D1">
        <w:t>0</w:t>
      </w:r>
      <w:r w:rsidR="00A94DA4">
        <w:t>,</w:t>
      </w:r>
      <w:r w:rsidR="004061A2">
        <w:t xml:space="preserve"> as it is shown in</w:t>
      </w:r>
      <w:r w:rsidR="004D7690">
        <w:t xml:space="preserve"> </w:t>
      </w:r>
      <w:r w:rsidR="004D7690">
        <w:fldChar w:fldCharType="begin"/>
      </w:r>
      <w:r w:rsidR="004D7690">
        <w:instrText xml:space="preserve"> REF _Ref179300177 \h </w:instrText>
      </w:r>
      <w:r w:rsidR="004D7690">
        <w:fldChar w:fldCharType="separate"/>
      </w:r>
      <w:r w:rsidR="004D7690">
        <w:t xml:space="preserve">Figure </w:t>
      </w:r>
      <w:r w:rsidR="004D7690">
        <w:rPr>
          <w:noProof/>
        </w:rPr>
        <w:t>22</w:t>
      </w:r>
      <w:r w:rsidR="004D7690">
        <w:fldChar w:fldCharType="end"/>
      </w:r>
      <w:r w:rsidR="00435995">
        <w:t>.</w:t>
      </w:r>
      <w:r w:rsidR="00187183" w:rsidRPr="001E69D1">
        <w:t xml:space="preserve"> </w:t>
      </w:r>
      <w:r w:rsidR="00435995">
        <w:t>T</w:t>
      </w:r>
      <w:r w:rsidR="00187183" w:rsidRPr="001E69D1">
        <w:t>his value</w:t>
      </w:r>
      <w:r w:rsidR="00435995">
        <w:t xml:space="preserve"> is meant</w:t>
      </w:r>
      <w:r w:rsidR="00187183" w:rsidRPr="001E69D1">
        <w:t xml:space="preserve"> to be updated by querying the energy usage for each apartment in the apartment smart contract</w:t>
      </w:r>
      <w:r w:rsidRPr="001E69D1">
        <w:t>.</w:t>
      </w:r>
      <w:r w:rsidR="00FE4862" w:rsidRPr="001E69D1">
        <w:t xml:space="preserve"> </w:t>
      </w:r>
    </w:p>
    <w:p w14:paraId="5688FDE5" w14:textId="44D30060" w:rsidR="00D62F27" w:rsidRDefault="00D62F27" w:rsidP="003F6666">
      <w:pPr>
        <w:spacing w:line="276" w:lineRule="auto"/>
        <w:ind w:right="176"/>
        <w:jc w:val="both"/>
        <w:rPr>
          <w:rFonts w:ascii="Calibri" w:eastAsia="Calibri" w:hAnsi="Calibri" w:cs="Calibri"/>
          <w:bCs/>
          <w:lang w:val="en-GB"/>
        </w:rPr>
      </w:pPr>
    </w:p>
    <w:p w14:paraId="727D540A" w14:textId="48D9B756" w:rsidR="00F12119" w:rsidRPr="00187183" w:rsidRDefault="00187183" w:rsidP="0012568F">
      <w:pPr>
        <w:pStyle w:val="Heading4"/>
        <w:numPr>
          <w:ilvl w:val="3"/>
          <w:numId w:val="6"/>
        </w:numPr>
        <w:rPr>
          <w:color w:val="000000" w:themeColor="text1"/>
        </w:rPr>
      </w:pPr>
      <w:proofErr w:type="spellStart"/>
      <w:r>
        <w:rPr>
          <w:color w:val="000000" w:themeColor="text1"/>
        </w:rPr>
        <w:t>GetEnergyUsage</w:t>
      </w:r>
      <w:proofErr w:type="spellEnd"/>
    </w:p>
    <w:p w14:paraId="73498878" w14:textId="201590AD" w:rsidR="002111A0" w:rsidRPr="001E69D1" w:rsidRDefault="00187183" w:rsidP="001E69D1">
      <w:pPr>
        <w:jc w:val="both"/>
      </w:pPr>
      <w:r w:rsidRPr="001E69D1">
        <w:t>The second function described</w:t>
      </w:r>
      <w:r w:rsidR="007B4CE9">
        <w:t xml:space="preserve"> in this smart contract</w:t>
      </w:r>
      <w:r w:rsidRPr="001E69D1">
        <w:t xml:space="preserve"> is </w:t>
      </w:r>
      <w:proofErr w:type="spellStart"/>
      <w:r w:rsidRPr="00A94DA4">
        <w:rPr>
          <w:rFonts w:ascii="Courier New" w:hAnsi="Courier New" w:cs="Courier New"/>
        </w:rPr>
        <w:t>GetEnergyUsage</w:t>
      </w:r>
      <w:proofErr w:type="spellEnd"/>
      <w:r w:rsidR="004D7690">
        <w:t xml:space="preserve"> </w:t>
      </w:r>
      <w:r w:rsidR="004D7690">
        <w:fldChar w:fldCharType="begin"/>
      </w:r>
      <w:r w:rsidR="004D7690">
        <w:instrText xml:space="preserve"> REF _Ref179300436 \h </w:instrText>
      </w:r>
      <w:r w:rsidR="004D7690">
        <w:fldChar w:fldCharType="separate"/>
      </w:r>
      <w:r w:rsidR="004D7690">
        <w:t xml:space="preserve">Figure </w:t>
      </w:r>
      <w:r w:rsidR="004D7690">
        <w:rPr>
          <w:noProof/>
        </w:rPr>
        <w:t>23</w:t>
      </w:r>
      <w:r w:rsidR="004D7690">
        <w:fldChar w:fldCharType="end"/>
      </w:r>
      <w:r w:rsidRPr="001E69D1">
        <w:t xml:space="preserve">. This function is responsible for connecting both smart contracts. To do </w:t>
      </w:r>
      <w:r w:rsidR="007B4CE9">
        <w:t>so</w:t>
      </w:r>
      <w:r w:rsidRPr="001E69D1">
        <w:t xml:space="preserve"> </w:t>
      </w:r>
      <w:r w:rsidR="002111A0" w:rsidRPr="001E69D1">
        <w:t xml:space="preserve">requires </w:t>
      </w:r>
      <w:r w:rsidRPr="001E69D1">
        <w:t>using</w:t>
      </w:r>
      <w:r w:rsidR="002111A0" w:rsidRPr="001E69D1">
        <w:t xml:space="preserve"> the function </w:t>
      </w:r>
      <w:proofErr w:type="spellStart"/>
      <w:r w:rsidR="002111A0" w:rsidRPr="00A94DA4">
        <w:rPr>
          <w:rFonts w:ascii="Courier New" w:hAnsi="Courier New" w:cs="Courier New"/>
        </w:rPr>
        <w:t>invokeChaincode</w:t>
      </w:r>
      <w:proofErr w:type="spellEnd"/>
      <w:r w:rsidR="007B4CE9">
        <w:t>,</w:t>
      </w:r>
      <w:r w:rsidRPr="001E69D1">
        <w:t xml:space="preserve"> which receives the name of the smart contract as the first parameter, an array with the name of the apartment smart contract function to be used as well as the parameters that i</w:t>
      </w:r>
      <w:r w:rsidR="007B4CE9">
        <w:t>t</w:t>
      </w:r>
      <w:r w:rsidRPr="001E69D1">
        <w:t xml:space="preserve"> would use, and the name of the channel where the smart contract resides as the third parameter</w:t>
      </w:r>
      <w:r w:rsidR="002111A0" w:rsidRPr="001E69D1">
        <w:t xml:space="preserve">. </w:t>
      </w:r>
    </w:p>
    <w:p w14:paraId="5D1A9160" w14:textId="77777777" w:rsidR="002111A0" w:rsidRDefault="002111A0" w:rsidP="003F6666">
      <w:pPr>
        <w:spacing w:line="276" w:lineRule="auto"/>
        <w:ind w:right="176"/>
        <w:jc w:val="both"/>
        <w:rPr>
          <w:rFonts w:ascii="Calibri" w:eastAsia="Calibri" w:hAnsi="Calibri" w:cs="Calibri"/>
          <w:bCs/>
          <w:lang w:val="en-GB"/>
        </w:rPr>
      </w:pPr>
    </w:p>
    <w:p w14:paraId="51B30E6A" w14:textId="46EC6EAA" w:rsidR="00074DC8" w:rsidRDefault="00074DC8" w:rsidP="0012568F">
      <w:pPr>
        <w:pStyle w:val="Heading3"/>
        <w:numPr>
          <w:ilvl w:val="2"/>
          <w:numId w:val="6"/>
        </w:numPr>
        <w:rPr>
          <w:color w:val="000000" w:themeColor="text1"/>
        </w:rPr>
      </w:pPr>
      <w:bookmarkStart w:id="69" w:name="_Toc180081500"/>
      <w:r>
        <w:rPr>
          <w:color w:val="000000" w:themeColor="text1"/>
        </w:rPr>
        <w:t>Common for both Smart Contract</w:t>
      </w:r>
      <w:bookmarkEnd w:id="69"/>
    </w:p>
    <w:p w14:paraId="6299F679" w14:textId="031D2FD9" w:rsidR="007B514C" w:rsidRPr="007B514C" w:rsidRDefault="007B514C" w:rsidP="007B514C">
      <w:r>
        <w:t xml:space="preserve">Both smart contracts implement three different functions to verify the received request is from a valid source. Each of them uses a different protocol to do so, Plonk, Groth16 and </w:t>
      </w:r>
      <w:proofErr w:type="spellStart"/>
      <w:r>
        <w:t>Fflonk</w:t>
      </w:r>
      <w:proofErr w:type="spellEnd"/>
      <w:r>
        <w:t xml:space="preserve">.  </w:t>
      </w:r>
    </w:p>
    <w:p w14:paraId="2E47ACDD" w14:textId="77777777" w:rsidR="00074DC8" w:rsidRDefault="00074DC8" w:rsidP="002C30CA">
      <w:pPr>
        <w:pStyle w:val="Heading4"/>
        <w:numPr>
          <w:ilvl w:val="3"/>
          <w:numId w:val="6"/>
        </w:numPr>
        <w:rPr>
          <w:color w:val="000000" w:themeColor="text1"/>
        </w:rPr>
      </w:pPr>
      <w:proofErr w:type="spellStart"/>
      <w:r>
        <w:rPr>
          <w:color w:val="000000" w:themeColor="text1"/>
        </w:rPr>
        <w:lastRenderedPageBreak/>
        <w:t>VerifyPlonk</w:t>
      </w:r>
      <w:proofErr w:type="spellEnd"/>
    </w:p>
    <w:p w14:paraId="0EBF6943" w14:textId="5A082DB5" w:rsidR="00074DC8" w:rsidRPr="00CF1429" w:rsidRDefault="00074DC8" w:rsidP="00074DC8">
      <w:pPr>
        <w:jc w:val="both"/>
      </w:pPr>
      <w:proofErr w:type="spellStart"/>
      <w:r w:rsidRPr="00B26BA9">
        <w:rPr>
          <w:rFonts w:ascii="Courier New" w:hAnsi="Courier New" w:cs="Courier New"/>
        </w:rPr>
        <w:t>VerifyPlonk</w:t>
      </w:r>
      <w:proofErr w:type="spellEnd"/>
      <w:r>
        <w:t xml:space="preserve"> </w:t>
      </w:r>
      <w:r w:rsidR="00B26BA9">
        <w:t xml:space="preserve">function </w:t>
      </w:r>
      <w:r>
        <w:t xml:space="preserve">uses </w:t>
      </w:r>
      <w:proofErr w:type="spellStart"/>
      <w:r w:rsidRPr="00B26BA9">
        <w:rPr>
          <w:rFonts w:ascii="Courier New" w:hAnsi="Courier New" w:cs="Courier New"/>
        </w:rPr>
        <w:t>snarkjs.p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B26BA9">
        <w:t>,</w:t>
      </w:r>
      <w:r w:rsidR="007B514C">
        <w:t xml:space="preserve"> as shown in</w:t>
      </w:r>
      <w:r w:rsidR="004D7690">
        <w:t xml:space="preserve"> </w:t>
      </w:r>
      <w:r w:rsidR="004D7690">
        <w:fldChar w:fldCharType="begin"/>
      </w:r>
      <w:r w:rsidR="004D7690">
        <w:instrText xml:space="preserve"> REF _Ref179357773 \h </w:instrText>
      </w:r>
      <w:r w:rsidR="004D7690">
        <w:fldChar w:fldCharType="separate"/>
      </w:r>
      <w:r w:rsidR="004D7690">
        <w:t xml:space="preserve">Figure </w:t>
      </w:r>
      <w:r w:rsidR="004D7690">
        <w:rPr>
          <w:noProof/>
        </w:rPr>
        <w:t>24</w:t>
      </w:r>
      <w:r w:rsidR="004D7690">
        <w:fldChar w:fldCharType="end"/>
      </w:r>
      <w:r>
        <w:t xml:space="preserve">. </w:t>
      </w:r>
    </w:p>
    <w:p w14:paraId="6035F40C" w14:textId="6F815079" w:rsidR="00074DC8" w:rsidRPr="00CF1429" w:rsidRDefault="00074DC8" w:rsidP="00074DC8"/>
    <w:p w14:paraId="10E05FDB" w14:textId="77777777" w:rsidR="00074DC8" w:rsidRPr="00CF1429" w:rsidRDefault="00074DC8" w:rsidP="002C30CA">
      <w:pPr>
        <w:pStyle w:val="Heading4"/>
        <w:numPr>
          <w:ilvl w:val="3"/>
          <w:numId w:val="6"/>
        </w:numPr>
        <w:rPr>
          <w:color w:val="000000" w:themeColor="text1"/>
        </w:rPr>
      </w:pPr>
      <w:r>
        <w:rPr>
          <w:color w:val="000000" w:themeColor="text1"/>
        </w:rPr>
        <w:t>VerifyGroth16</w:t>
      </w:r>
    </w:p>
    <w:p w14:paraId="0ACA12D4" w14:textId="5BB1FB13" w:rsidR="00074DC8" w:rsidRPr="00CF1429" w:rsidRDefault="00074DC8" w:rsidP="00074DC8">
      <w:pPr>
        <w:jc w:val="both"/>
      </w:pPr>
      <w:r w:rsidRPr="00066F30">
        <w:rPr>
          <w:rFonts w:ascii="Courier New" w:hAnsi="Courier New" w:cs="Courier New"/>
        </w:rPr>
        <w:t>VerifyGroth16</w:t>
      </w:r>
      <w:r>
        <w:t xml:space="preserve"> </w:t>
      </w:r>
      <w:r w:rsidR="00066F30">
        <w:t xml:space="preserve">function </w:t>
      </w:r>
      <w:r>
        <w:t xml:space="preserve">uses </w:t>
      </w:r>
      <w:r w:rsidRPr="00066F30">
        <w:rPr>
          <w:rFonts w:ascii="Courier New" w:hAnsi="Courier New" w:cs="Courier New"/>
        </w:rPr>
        <w:t>snarkjs.groth16.verify</w:t>
      </w:r>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7B514C">
        <w:t xml:space="preserve"> as shown in </w:t>
      </w:r>
      <w:r w:rsidR="004D7690">
        <w:fldChar w:fldCharType="begin"/>
      </w:r>
      <w:r w:rsidR="004D7690">
        <w:instrText xml:space="preserve"> REF _Ref179357866 \h </w:instrText>
      </w:r>
      <w:r w:rsidR="004D7690">
        <w:fldChar w:fldCharType="separate"/>
      </w:r>
      <w:r w:rsidR="004D7690">
        <w:t xml:space="preserve">Figure </w:t>
      </w:r>
      <w:r w:rsidR="004D7690">
        <w:rPr>
          <w:noProof/>
        </w:rPr>
        <w:t>25</w:t>
      </w:r>
      <w:r w:rsidR="004D7690">
        <w:fldChar w:fldCharType="end"/>
      </w:r>
      <w:r>
        <w:t xml:space="preserve">. </w:t>
      </w:r>
    </w:p>
    <w:p w14:paraId="29B61133" w14:textId="77777777" w:rsidR="00074DC8" w:rsidRPr="00CF1429" w:rsidRDefault="00074DC8" w:rsidP="00074DC8"/>
    <w:p w14:paraId="48BE88F9" w14:textId="77777777" w:rsidR="00074DC8" w:rsidRDefault="00074DC8" w:rsidP="002C30CA">
      <w:pPr>
        <w:pStyle w:val="Heading4"/>
        <w:numPr>
          <w:ilvl w:val="3"/>
          <w:numId w:val="6"/>
        </w:numPr>
        <w:rPr>
          <w:color w:val="000000" w:themeColor="text1"/>
        </w:rPr>
      </w:pPr>
      <w:proofErr w:type="spellStart"/>
      <w:r>
        <w:rPr>
          <w:color w:val="000000" w:themeColor="text1"/>
        </w:rPr>
        <w:t>VerifyFflonk</w:t>
      </w:r>
      <w:proofErr w:type="spellEnd"/>
    </w:p>
    <w:p w14:paraId="5099A22E" w14:textId="55F9FAEB" w:rsidR="00074DC8" w:rsidRPr="00CF1429" w:rsidRDefault="00074DC8" w:rsidP="00074DC8">
      <w:pPr>
        <w:jc w:val="both"/>
      </w:pPr>
      <w:proofErr w:type="spellStart"/>
      <w:r w:rsidRPr="00066F30">
        <w:rPr>
          <w:rFonts w:ascii="Courier New" w:hAnsi="Courier New" w:cs="Courier New"/>
        </w:rPr>
        <w:t>VerifyFflonk</w:t>
      </w:r>
      <w:proofErr w:type="spellEnd"/>
      <w:r>
        <w:t xml:space="preserve"> uses </w:t>
      </w:r>
      <w:proofErr w:type="spellStart"/>
      <w:r w:rsidRPr="00066F30">
        <w:rPr>
          <w:rFonts w:ascii="Courier New" w:hAnsi="Courier New" w:cs="Courier New"/>
        </w:rPr>
        <w:t>snarkjs.ff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EE3F17">
        <w:t xml:space="preserve"> as shown in </w:t>
      </w:r>
      <w:r w:rsidR="004D7690">
        <w:fldChar w:fldCharType="begin"/>
      </w:r>
      <w:r w:rsidR="004D7690">
        <w:instrText xml:space="preserve"> REF _Ref179357965 \h </w:instrText>
      </w:r>
      <w:r w:rsidR="004D7690">
        <w:fldChar w:fldCharType="separate"/>
      </w:r>
      <w:r w:rsidR="004D7690">
        <w:t xml:space="preserve">Figure </w:t>
      </w:r>
      <w:r w:rsidR="004D7690">
        <w:rPr>
          <w:noProof/>
        </w:rPr>
        <w:t>26</w:t>
      </w:r>
      <w:r w:rsidR="004D7690">
        <w:fldChar w:fldCharType="end"/>
      </w:r>
      <w:r>
        <w:t xml:space="preserve">. </w:t>
      </w:r>
    </w:p>
    <w:p w14:paraId="26A324AA" w14:textId="77777777" w:rsidR="00074DC8" w:rsidRDefault="00074DC8" w:rsidP="003F6666">
      <w:pPr>
        <w:spacing w:line="276" w:lineRule="auto"/>
        <w:ind w:right="176"/>
        <w:jc w:val="both"/>
        <w:rPr>
          <w:rFonts w:ascii="Calibri" w:eastAsia="Calibri" w:hAnsi="Calibri" w:cs="Calibri"/>
          <w:bCs/>
          <w:lang w:val="en-GB"/>
        </w:rPr>
      </w:pPr>
    </w:p>
    <w:p w14:paraId="73DA9988" w14:textId="2719EC10" w:rsidR="009307EE" w:rsidRDefault="009307EE" w:rsidP="002C30CA">
      <w:pPr>
        <w:pStyle w:val="Heading2"/>
        <w:numPr>
          <w:ilvl w:val="1"/>
          <w:numId w:val="6"/>
        </w:numPr>
        <w:rPr>
          <w:color w:val="000000" w:themeColor="text1"/>
        </w:rPr>
      </w:pPr>
      <w:bookmarkStart w:id="70" w:name="_Toc180081501"/>
      <w:r>
        <w:rPr>
          <w:color w:val="000000" w:themeColor="text1"/>
        </w:rPr>
        <w:t>TypeScript</w:t>
      </w:r>
      <w:r w:rsidRPr="009307EE">
        <w:rPr>
          <w:color w:val="000000" w:themeColor="text1"/>
        </w:rPr>
        <w:t xml:space="preserve"> Application</w:t>
      </w:r>
      <w:r>
        <w:rPr>
          <w:color w:val="000000" w:themeColor="text1"/>
        </w:rPr>
        <w:t>s</w:t>
      </w:r>
      <w:bookmarkEnd w:id="70"/>
    </w:p>
    <w:p w14:paraId="460303B8" w14:textId="010C5BBE" w:rsidR="009307EE" w:rsidRDefault="009307EE" w:rsidP="000335DA">
      <w:pPr>
        <w:pStyle w:val="Heading3"/>
        <w:numPr>
          <w:ilvl w:val="2"/>
          <w:numId w:val="6"/>
        </w:numPr>
        <w:rPr>
          <w:color w:val="000000" w:themeColor="text1"/>
        </w:rPr>
      </w:pPr>
      <w:bookmarkStart w:id="71" w:name="_Toc180081502"/>
      <w:r>
        <w:rPr>
          <w:color w:val="000000" w:themeColor="text1"/>
        </w:rPr>
        <w:t>Apartment TypeScript App</w:t>
      </w:r>
      <w:bookmarkEnd w:id="71"/>
    </w:p>
    <w:p w14:paraId="447B2919" w14:textId="749580F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76F28610" w14:textId="06C7CEBC" w:rsidR="009307EE" w:rsidRPr="001E69D1" w:rsidRDefault="009307EE" w:rsidP="001E69D1">
      <w:pPr>
        <w:jc w:val="both"/>
      </w:pPr>
      <w:r w:rsidRPr="001E69D1">
        <w:t>Once deployed, the smart contracts are ready to execute when called. In this prototype, two Node.js applications are responsible for calling them. The first application is responsible for telling the apartment smart contract how many apartments should be created</w:t>
      </w:r>
      <w:r w:rsidR="006D1D2B">
        <w:t xml:space="preserve"> by</w:t>
      </w:r>
      <w:r w:rsidRPr="001E69D1">
        <w:t xml:space="preserve"> running its </w:t>
      </w:r>
      <w:proofErr w:type="spellStart"/>
      <w:r w:rsidRPr="006D1D2B">
        <w:rPr>
          <w:rFonts w:ascii="Courier New" w:hAnsi="Courier New" w:cs="Courier New"/>
        </w:rPr>
        <w:t>createAsset</w:t>
      </w:r>
      <w:proofErr w:type="spellEnd"/>
      <w:r w:rsidRPr="001E69D1">
        <w:t xml:space="preserve"> function</w:t>
      </w:r>
      <w:r w:rsidR="006D1D2B">
        <w:t>,</w:t>
      </w:r>
      <w:r w:rsidR="00200A55">
        <w:t xml:space="preserve"> as shown in </w:t>
      </w:r>
      <w:r w:rsidR="004D7690">
        <w:fldChar w:fldCharType="begin"/>
      </w:r>
      <w:r w:rsidR="004D7690">
        <w:instrText xml:space="preserve"> REF _Ref179361096 \h </w:instrText>
      </w:r>
      <w:r w:rsidR="004D7690">
        <w:fldChar w:fldCharType="separate"/>
      </w:r>
      <w:r w:rsidR="004D7690">
        <w:t xml:space="preserve">Figure </w:t>
      </w:r>
      <w:r w:rsidR="004D7690">
        <w:rPr>
          <w:noProof/>
        </w:rPr>
        <w:t>27</w:t>
      </w:r>
      <w:r w:rsidR="004D7690">
        <w:fldChar w:fldCharType="end"/>
      </w:r>
      <w:r w:rsidRPr="001E69D1">
        <w:t xml:space="preserve">. </w:t>
      </w:r>
    </w:p>
    <w:p w14:paraId="16BB5254" w14:textId="77777777" w:rsidR="009307EE" w:rsidRDefault="009307EE" w:rsidP="009307EE">
      <w:pPr>
        <w:spacing w:line="276" w:lineRule="auto"/>
        <w:ind w:right="176"/>
        <w:jc w:val="both"/>
        <w:rPr>
          <w:rFonts w:ascii="Calibri" w:eastAsia="Calibri" w:hAnsi="Calibri" w:cs="Calibri"/>
          <w:bCs/>
          <w:lang w:val="en-GB"/>
        </w:rPr>
      </w:pPr>
    </w:p>
    <w:p w14:paraId="450EFD7A" w14:textId="24650537" w:rsidR="009307EE" w:rsidRDefault="009307EE" w:rsidP="001E69D1">
      <w:pPr>
        <w:jc w:val="both"/>
      </w:pPr>
      <w:r w:rsidRPr="001E69D1">
        <w:t xml:space="preserve">Even though </w:t>
      </w:r>
      <w:r w:rsidR="00200A55">
        <w:t xml:space="preserve">the </w:t>
      </w:r>
      <w:r w:rsidRPr="001E69D1">
        <w:t xml:space="preserve">typescript application </w:t>
      </w:r>
      <w:proofErr w:type="spellStart"/>
      <w:r w:rsidRPr="006D1D2B">
        <w:rPr>
          <w:rFonts w:ascii="Courier New" w:hAnsi="Courier New" w:cs="Courier New"/>
        </w:rPr>
        <w:t>createAsset</w:t>
      </w:r>
      <w:proofErr w:type="spellEnd"/>
      <w:r w:rsidRPr="001E69D1">
        <w:t xml:space="preserve"> function</w:t>
      </w:r>
      <w:r w:rsidR="00200A55">
        <w:t>’s</w:t>
      </w:r>
      <w:r w:rsidRPr="001E69D1">
        <w:t xml:space="preserve"> first responsibility is calling the apartment smart contract</w:t>
      </w:r>
      <w:r w:rsidR="00200A55">
        <w:t xml:space="preserve"> function</w:t>
      </w:r>
      <w:r w:rsidRPr="001E69D1">
        <w:t xml:space="preserve"> </w:t>
      </w:r>
      <w:proofErr w:type="spellStart"/>
      <w:r w:rsidRPr="006D1D2B">
        <w:rPr>
          <w:rFonts w:ascii="Courier New" w:hAnsi="Courier New" w:cs="Courier New"/>
        </w:rPr>
        <w:t>CreateAsset</w:t>
      </w:r>
      <w:proofErr w:type="spellEnd"/>
      <w:r w:rsidRPr="001E69D1">
        <w:t xml:space="preserve"> to create the apartment, it also generates the </w:t>
      </w:r>
      <w:proofErr w:type="spellStart"/>
      <w:r w:rsidRPr="006D1D2B">
        <w:rPr>
          <w:rFonts w:ascii="Courier New" w:hAnsi="Courier New" w:cs="Courier New"/>
        </w:rPr>
        <w:t>ApartmentID</w:t>
      </w:r>
      <w:proofErr w:type="spellEnd"/>
      <w:r w:rsidRPr="001E69D1">
        <w:t xml:space="preserve"> and a random integer, used as the energy usage value, to be passed as parameters to initialise the apartment asset.</w:t>
      </w:r>
    </w:p>
    <w:p w14:paraId="761F1383" w14:textId="77777777" w:rsidR="00200A55" w:rsidRPr="001E69D1" w:rsidRDefault="00200A55" w:rsidP="001E69D1">
      <w:pPr>
        <w:jc w:val="both"/>
      </w:pPr>
    </w:p>
    <w:p w14:paraId="696332FE" w14:textId="6DEE618E" w:rsidR="009307EE" w:rsidRDefault="009307EE" w:rsidP="000335DA">
      <w:pPr>
        <w:pStyle w:val="Heading3"/>
        <w:numPr>
          <w:ilvl w:val="2"/>
          <w:numId w:val="6"/>
        </w:numPr>
        <w:rPr>
          <w:color w:val="000000" w:themeColor="text1"/>
        </w:rPr>
      </w:pPr>
      <w:bookmarkStart w:id="72" w:name="_Toc180081503"/>
      <w:r>
        <w:rPr>
          <w:color w:val="000000" w:themeColor="text1"/>
        </w:rPr>
        <w:t>Energy TypeScript App</w:t>
      </w:r>
      <w:bookmarkEnd w:id="72"/>
    </w:p>
    <w:p w14:paraId="37B3A4D5" w14:textId="15E0C62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4D987706" w14:textId="34F4C5FF" w:rsidR="003F6666" w:rsidRPr="001E69D1" w:rsidRDefault="00187183" w:rsidP="001E69D1">
      <w:pPr>
        <w:jc w:val="both"/>
      </w:pPr>
      <w:r w:rsidRPr="001E69D1">
        <w:t xml:space="preserve">The first responsibility for this application is to create apartments for the energy smart contract, generating an </w:t>
      </w:r>
      <w:proofErr w:type="spellStart"/>
      <w:r w:rsidRPr="006D1D2B">
        <w:rPr>
          <w:rFonts w:ascii="Courier New" w:hAnsi="Courier New" w:cs="Courier New"/>
        </w:rPr>
        <w:t>ApartmentID</w:t>
      </w:r>
      <w:proofErr w:type="spellEnd"/>
      <w:r w:rsidRPr="001E69D1">
        <w:t xml:space="preserve"> for each apartment, which has to match the apartments in the apartment smart contract</w:t>
      </w:r>
      <w:r w:rsidR="001D0BFE">
        <w:t xml:space="preserve"> as shown in </w:t>
      </w:r>
      <w:r w:rsidR="004D7690">
        <w:fldChar w:fldCharType="begin"/>
      </w:r>
      <w:r w:rsidR="004D7690">
        <w:instrText xml:space="preserve"> REF _Ref179361682 \h </w:instrText>
      </w:r>
      <w:r w:rsidR="004D7690">
        <w:fldChar w:fldCharType="separate"/>
      </w:r>
      <w:r w:rsidR="004D7690">
        <w:t xml:space="preserve">Figure </w:t>
      </w:r>
      <w:r w:rsidR="004D7690">
        <w:rPr>
          <w:noProof/>
        </w:rPr>
        <w:t>28</w:t>
      </w:r>
      <w:r w:rsidR="004D7690">
        <w:fldChar w:fldCharType="end"/>
      </w:r>
      <w:r w:rsidRPr="001E69D1">
        <w:t xml:space="preserve">. </w:t>
      </w:r>
    </w:p>
    <w:p w14:paraId="6D1AFD44" w14:textId="77777777" w:rsidR="003F6666" w:rsidRDefault="003F6666" w:rsidP="003F6666">
      <w:pPr>
        <w:spacing w:line="276" w:lineRule="auto"/>
        <w:ind w:right="176"/>
        <w:jc w:val="both"/>
        <w:rPr>
          <w:rFonts w:ascii="Calibri" w:eastAsia="Calibri" w:hAnsi="Calibri" w:cs="Calibri"/>
          <w:bCs/>
          <w:lang w:val="en-GB"/>
        </w:rPr>
      </w:pPr>
    </w:p>
    <w:p w14:paraId="2F91EDB8" w14:textId="6F333475" w:rsidR="009306B9" w:rsidRPr="009306B9" w:rsidRDefault="009306B9" w:rsidP="000335DA">
      <w:pPr>
        <w:pStyle w:val="Heading4"/>
        <w:numPr>
          <w:ilvl w:val="3"/>
          <w:numId w:val="6"/>
        </w:numPr>
        <w:rPr>
          <w:color w:val="000000" w:themeColor="text1"/>
        </w:rPr>
      </w:pPr>
      <w:proofErr w:type="spellStart"/>
      <w:r>
        <w:rPr>
          <w:color w:val="000000" w:themeColor="text1"/>
        </w:rPr>
        <w:t>updateAsset</w:t>
      </w:r>
      <w:proofErr w:type="spellEnd"/>
    </w:p>
    <w:p w14:paraId="79DFE2B3" w14:textId="4AA552D6" w:rsidR="00187183" w:rsidRDefault="00187183" w:rsidP="001D0BFE">
      <w:pPr>
        <w:jc w:val="both"/>
      </w:pPr>
      <w:r w:rsidRPr="001E69D1">
        <w:t xml:space="preserve">Additionally, this app implemented the </w:t>
      </w:r>
      <w:proofErr w:type="spellStart"/>
      <w:r w:rsidRPr="006D1D2B">
        <w:rPr>
          <w:rFonts w:ascii="Courier New" w:hAnsi="Courier New" w:cs="Courier New"/>
        </w:rPr>
        <w:t>updateAsset</w:t>
      </w:r>
      <w:proofErr w:type="spellEnd"/>
      <w:r w:rsidRPr="001E69D1">
        <w:t xml:space="preserve"> function, having the responsibility to invoke the </w:t>
      </w:r>
      <w:proofErr w:type="spellStart"/>
      <w:r w:rsidRPr="006D1D2B">
        <w:rPr>
          <w:rFonts w:ascii="Courier New" w:hAnsi="Courier New" w:cs="Courier New"/>
        </w:rPr>
        <w:t>UpdateAsset</w:t>
      </w:r>
      <w:proofErr w:type="spellEnd"/>
      <w:r w:rsidRPr="001E69D1">
        <w:t xml:space="preserve"> in the energy smart contract</w:t>
      </w:r>
      <w:r w:rsidR="00BB7A6D">
        <w:t>. It</w:t>
      </w:r>
      <w:r w:rsidRPr="001E69D1">
        <w:t xml:space="preserve"> also </w:t>
      </w:r>
      <w:r w:rsidR="006C3541" w:rsidRPr="001E69D1">
        <w:t>records</w:t>
      </w:r>
      <w:r w:rsidRPr="001E69D1">
        <w:t xml:space="preserve"> the asset</w:t>
      </w:r>
      <w:r w:rsidR="006C3541" w:rsidRPr="001E69D1">
        <w:t>s</w:t>
      </w:r>
      <w:r w:rsidRPr="001E69D1">
        <w:t xml:space="preserve"> with more and less latency and</w:t>
      </w:r>
      <w:r w:rsidR="006C3541" w:rsidRPr="001E69D1">
        <w:t xml:space="preserve"> calculates</w:t>
      </w:r>
      <w:r w:rsidRPr="001E69D1">
        <w:t xml:space="preserve"> the latency average</w:t>
      </w:r>
      <w:r w:rsidR="00B326BE">
        <w:t>,</w:t>
      </w:r>
      <w:r w:rsidR="001D0BFE">
        <w:t xml:space="preserve"> as shown in</w:t>
      </w:r>
      <w:r w:rsidR="007E592D">
        <w:t xml:space="preserve"> </w:t>
      </w:r>
      <w:r w:rsidR="004D7690">
        <w:fldChar w:fldCharType="begin"/>
      </w:r>
      <w:r w:rsidR="004D7690">
        <w:instrText xml:space="preserve"> REF _Ref179362149 \h </w:instrText>
      </w:r>
      <w:r w:rsidR="004D7690">
        <w:fldChar w:fldCharType="separate"/>
      </w:r>
      <w:r w:rsidR="004D7690">
        <w:t xml:space="preserve">Figure </w:t>
      </w:r>
      <w:r w:rsidR="004D7690">
        <w:rPr>
          <w:noProof/>
        </w:rPr>
        <w:t>29</w:t>
      </w:r>
      <w:r w:rsidR="004D7690">
        <w:fldChar w:fldCharType="end"/>
      </w:r>
      <w:r w:rsidR="007E592D">
        <w:t xml:space="preserve">. </w:t>
      </w:r>
      <w:r w:rsidRPr="001E69D1">
        <w:t xml:space="preserve">Finally, </w:t>
      </w:r>
      <w:r w:rsidR="00B326BE">
        <w:t xml:space="preserve">it </w:t>
      </w:r>
      <w:r w:rsidRPr="001E69D1">
        <w:t xml:space="preserve">saves all the latency values in an array to be exported and analysed. </w:t>
      </w:r>
    </w:p>
    <w:p w14:paraId="47033ABE" w14:textId="77777777" w:rsidR="00D2491D" w:rsidRDefault="00D2491D" w:rsidP="00F45F3D">
      <w:pPr>
        <w:jc w:val="both"/>
      </w:pPr>
    </w:p>
    <w:p w14:paraId="49CB3602" w14:textId="3E119607" w:rsidR="006F4B95" w:rsidRDefault="006F4B95" w:rsidP="000335DA">
      <w:pPr>
        <w:pStyle w:val="Heading2"/>
        <w:numPr>
          <w:ilvl w:val="1"/>
          <w:numId w:val="6"/>
        </w:numPr>
        <w:rPr>
          <w:color w:val="000000" w:themeColor="text1"/>
        </w:rPr>
      </w:pPr>
      <w:bookmarkStart w:id="73" w:name="_Toc180081504"/>
      <w:r>
        <w:rPr>
          <w:color w:val="000000" w:themeColor="text1"/>
        </w:rPr>
        <w:t>The Oracle</w:t>
      </w:r>
      <w:bookmarkEnd w:id="73"/>
      <w:r w:rsidRPr="00C861EB">
        <w:rPr>
          <w:color w:val="000000" w:themeColor="text1"/>
        </w:rPr>
        <w:t xml:space="preserve"> </w:t>
      </w:r>
    </w:p>
    <w:p w14:paraId="5FA00DF2" w14:textId="705277D4" w:rsidR="006F4B95" w:rsidRDefault="006F4B95" w:rsidP="00F45F3D">
      <w:pPr>
        <w:jc w:val="both"/>
      </w:pPr>
      <w:r w:rsidRPr="00F45F3D">
        <w:fldChar w:fldCharType="begin"/>
      </w:r>
      <w:r w:rsidRPr="00F45F3D">
        <w:instrText xml:space="preserve"> ADDIN EN.CITE &lt;EndNote&gt;&lt;Cite AuthorYear="1"&gt;&lt;Author&gt;Beniiche&lt;/Author&gt;&lt;Year&gt;2020&lt;/Year&gt;&lt;RecNum&gt;106&lt;/RecNum&gt;&lt;DisplayText&gt;Beniiche (2020)&lt;/DisplayText&gt;&lt;record&gt;&lt;rec-number&gt;106&lt;/rec-number&gt;&lt;foreign-keys&gt;&lt;key app="EN" db-id="refdsetfmxfv0xezzx0x00r2eas9wvvxsrxv" timestamp="1727232391"&gt;106&lt;/key&gt;&lt;/foreign-keys&gt;&lt;ref-type name="Journal Article"&gt;17&lt;/ref-type&gt;&lt;contributors&gt;&lt;authors&gt;&lt;author&gt;Beniiche, Abdeljalil&lt;/author&gt;&lt;/authors&gt;&lt;/contributors&gt;&lt;titles&gt;&lt;title&gt;A study of blockchain oracles&lt;/title&gt;&lt;secondary-title&gt;arXiv preprint arXiv:2004.07140&lt;/secondary-title&gt;&lt;/titles&gt;&lt;periodical&gt;&lt;full-title&gt;arXiv preprint arXiv:2004.07140&lt;/full-title&gt;&lt;/periodical&gt;&lt;dates&gt;&lt;year&gt;2020&lt;/year&gt;&lt;/dates&gt;&lt;urls&gt;&lt;/urls&gt;&lt;/record&gt;&lt;/Cite&gt;&lt;/EndNote&gt;</w:instrText>
      </w:r>
      <w:r w:rsidRPr="00F45F3D">
        <w:fldChar w:fldCharType="separate"/>
      </w:r>
      <w:proofErr w:type="spellStart"/>
      <w:r w:rsidRPr="00F45F3D">
        <w:t>Beniiche</w:t>
      </w:r>
      <w:proofErr w:type="spellEnd"/>
      <w:r w:rsidRPr="00F45F3D">
        <w:t xml:space="preserve"> (2020)</w:t>
      </w:r>
      <w:r w:rsidRPr="00F45F3D">
        <w:fldChar w:fldCharType="end"/>
      </w:r>
      <w:r w:rsidRPr="00F45F3D">
        <w:t xml:space="preserve"> defines a b</w:t>
      </w:r>
      <w:r w:rsidRPr="004D13A2">
        <w:t>lockchain oracle</w:t>
      </w:r>
      <w:r w:rsidRPr="00F45F3D">
        <w:t xml:space="preserve"> as a</w:t>
      </w:r>
      <w:r w:rsidRPr="004D13A2">
        <w:t xml:space="preserve"> conceptuali</w:t>
      </w:r>
      <w:r w:rsidRPr="00F45F3D">
        <w:t>s</w:t>
      </w:r>
      <w:r w:rsidRPr="004D13A2">
        <w:t>ed</w:t>
      </w:r>
      <w:r w:rsidRPr="00F45F3D">
        <w:t xml:space="preserve"> representation</w:t>
      </w:r>
      <w:r w:rsidRPr="004D13A2">
        <w:t xml:space="preserve"> mechanism enabling blockchain networks to interact with external data, </w:t>
      </w:r>
      <w:r w:rsidRPr="00F45F3D">
        <w:t>called</w:t>
      </w:r>
      <w:r w:rsidRPr="004D13A2">
        <w:t xml:space="preserve"> “off-chain” data. This data </w:t>
      </w:r>
      <w:r w:rsidR="007E592D">
        <w:t>must</w:t>
      </w:r>
      <w:r w:rsidRPr="004D13A2">
        <w:t xml:space="preserve"> originat</w:t>
      </w:r>
      <w:r w:rsidR="007E592D">
        <w:t>e</w:t>
      </w:r>
      <w:r w:rsidRPr="004D13A2">
        <w:t xml:space="preserve"> from a credible source and must be accessible to the blockchain network</w:t>
      </w:r>
      <w:r w:rsidRPr="00F45F3D">
        <w:t xml:space="preserve"> oracles function as an Application Programming Interface (API) accessible via the public internet. They offer an endpoint that can be programmatically invoked from a Smart Contract, returning the requested data. The software hosting the required information can take various forms, while the API delivers a structured </w:t>
      </w:r>
      <w:r w:rsidRPr="00F45F3D">
        <w:lastRenderedPageBreak/>
        <w:t xml:space="preserve">response in accordance with the user’s specifications. For example, a weather application on a smartphone may initiate an API request to a meteorological service, retrieving data in a specified format, which it subsequently processes to generate a visual representation. In the realm of smart contracts, the procedure is analogous; the contract requests data in a particular format and validates the received response based on its internal logic, thereby determining subsequent actions. In this prototype, the Oracle API functionality is defined at the energy node application. </w:t>
      </w:r>
    </w:p>
    <w:p w14:paraId="37282092" w14:textId="77777777" w:rsidR="006F4B95" w:rsidRDefault="006F4B95" w:rsidP="006F4B95"/>
    <w:p w14:paraId="19765975" w14:textId="00299104" w:rsidR="006F4B95" w:rsidRDefault="006F4B95" w:rsidP="00F45F3D">
      <w:pPr>
        <w:jc w:val="both"/>
      </w:pPr>
      <w:r>
        <w:t>Officiating as the Oracle API</w:t>
      </w:r>
      <w:r w:rsidR="001A23EE">
        <w:t>, the</w:t>
      </w:r>
      <w:r>
        <w:t xml:space="preserve"> </w:t>
      </w:r>
      <w:proofErr w:type="spellStart"/>
      <w:r w:rsidRPr="001A23EE">
        <w:rPr>
          <w:rFonts w:ascii="Courier New" w:hAnsi="Courier New" w:cs="Courier New"/>
        </w:rPr>
        <w:t>oracleUpdateAsset</w:t>
      </w:r>
      <w:proofErr w:type="spellEnd"/>
      <w:r w:rsidR="00E65621">
        <w:t xml:space="preserve"> </w:t>
      </w:r>
      <w:r>
        <w:t xml:space="preserve">function is declared on the energy node application and calls the </w:t>
      </w:r>
      <w:proofErr w:type="spellStart"/>
      <w:r w:rsidRPr="001A23EE">
        <w:rPr>
          <w:rFonts w:ascii="Courier New" w:hAnsi="Courier New" w:cs="Courier New"/>
        </w:rPr>
        <w:t>CallOracle</w:t>
      </w:r>
      <w:proofErr w:type="spellEnd"/>
      <w:r>
        <w:t xml:space="preserve"> function</w:t>
      </w:r>
      <w:r w:rsidR="00E65621">
        <w:t xml:space="preserve">, exhibited in </w:t>
      </w:r>
      <w:r w:rsidR="004D7690">
        <w:fldChar w:fldCharType="begin"/>
      </w:r>
      <w:r w:rsidR="004D7690">
        <w:instrText xml:space="preserve"> REF _Ref179362376 \h </w:instrText>
      </w:r>
      <w:r w:rsidR="004D7690">
        <w:fldChar w:fldCharType="separate"/>
      </w:r>
      <w:r w:rsidR="004D7690">
        <w:t xml:space="preserve">Figure </w:t>
      </w:r>
      <w:r w:rsidR="004D7690">
        <w:rPr>
          <w:noProof/>
        </w:rPr>
        <w:t>31</w:t>
      </w:r>
      <w:r w:rsidR="004D7690">
        <w:fldChar w:fldCharType="end"/>
      </w:r>
      <w:r w:rsidR="00E65621">
        <w:t>,</w:t>
      </w:r>
      <w:r>
        <w:t xml:space="preserve"> getting in return an </w:t>
      </w:r>
      <w:proofErr w:type="spellStart"/>
      <w:r>
        <w:t>Accuweather</w:t>
      </w:r>
      <w:proofErr w:type="spellEnd"/>
      <w:r>
        <w:t xml:space="preserve"> API object. </w:t>
      </w:r>
    </w:p>
    <w:p w14:paraId="0145D625" w14:textId="77777777" w:rsidR="006F4B95" w:rsidRDefault="006F4B95" w:rsidP="00F45F3D">
      <w:pPr>
        <w:jc w:val="both"/>
      </w:pPr>
    </w:p>
    <w:p w14:paraId="6F350B60" w14:textId="052BA1F5" w:rsidR="00C55AAA" w:rsidRDefault="006F4B95" w:rsidP="00F45F3D">
      <w:pPr>
        <w:jc w:val="both"/>
      </w:pPr>
      <w:r>
        <w:t xml:space="preserve">After fetching the object, </w:t>
      </w:r>
      <w:proofErr w:type="spellStart"/>
      <w:r w:rsidRPr="001A23EE">
        <w:rPr>
          <w:rFonts w:ascii="Courier New" w:hAnsi="Courier New" w:cs="Courier New"/>
        </w:rPr>
        <w:t>oracleUpdateAsset</w:t>
      </w:r>
      <w:proofErr w:type="spellEnd"/>
      <w:r>
        <w:t xml:space="preserve"> calls the function </w:t>
      </w:r>
      <w:proofErr w:type="spellStart"/>
      <w:r w:rsidRPr="001A23EE">
        <w:rPr>
          <w:rFonts w:ascii="Courier New" w:hAnsi="Courier New" w:cs="Courier New"/>
        </w:rPr>
        <w:t>OracleUpdateAsset</w:t>
      </w:r>
      <w:proofErr w:type="spellEnd"/>
      <w:r>
        <w:t xml:space="preserve"> declared in the energy smart contract</w:t>
      </w:r>
      <w:r w:rsidR="00863ECA">
        <w:t xml:space="preserve"> exposed in</w:t>
      </w:r>
      <w:r w:rsidR="00E65621">
        <w:t xml:space="preserve"> </w:t>
      </w:r>
      <w:r w:rsidR="004D7690">
        <w:fldChar w:fldCharType="begin"/>
      </w:r>
      <w:r w:rsidR="004D7690">
        <w:instrText xml:space="preserve"> REF _Ref179362963 \h </w:instrText>
      </w:r>
      <w:r w:rsidR="004D7690">
        <w:fldChar w:fldCharType="separate"/>
      </w:r>
      <w:r w:rsidR="004D7690">
        <w:t xml:space="preserve">Figure </w:t>
      </w:r>
      <w:r w:rsidR="004D7690">
        <w:rPr>
          <w:noProof/>
        </w:rPr>
        <w:t>32</w:t>
      </w:r>
      <w:r w:rsidR="004D7690">
        <w:fldChar w:fldCharType="end"/>
      </w:r>
      <w:r>
        <w:t xml:space="preserve">. The following arguments are sent: the </w:t>
      </w:r>
      <w:proofErr w:type="spellStart"/>
      <w:r w:rsidR="001A23EE" w:rsidRPr="001A23EE">
        <w:rPr>
          <w:rFonts w:ascii="Courier New" w:hAnsi="Courier New" w:cs="Courier New"/>
        </w:rPr>
        <w:t>ApartmentID</w:t>
      </w:r>
      <w:proofErr w:type="spellEnd"/>
      <w:r>
        <w:t xml:space="preserve">, the </w:t>
      </w:r>
      <w:r w:rsidR="001A23EE">
        <w:rPr>
          <w:rFonts w:ascii="Courier New" w:hAnsi="Courier New" w:cs="Courier New"/>
        </w:rPr>
        <w:t>P</w:t>
      </w:r>
      <w:r w:rsidRPr="001A23EE">
        <w:rPr>
          <w:rFonts w:ascii="Courier New" w:hAnsi="Courier New" w:cs="Courier New"/>
        </w:rPr>
        <w:t>hrase</w:t>
      </w:r>
      <w:r>
        <w:t xml:space="preserve"> and the </w:t>
      </w:r>
      <w:proofErr w:type="spellStart"/>
      <w:r w:rsidR="001A23EE" w:rsidRPr="001A23EE">
        <w:rPr>
          <w:rFonts w:ascii="Courier New" w:hAnsi="Courier New" w:cs="Courier New"/>
        </w:rPr>
        <w:t>T</w:t>
      </w:r>
      <w:r w:rsidRPr="001A23EE">
        <w:rPr>
          <w:rFonts w:ascii="Courier New" w:hAnsi="Courier New" w:cs="Courier New"/>
        </w:rPr>
        <w:t>ypeID</w:t>
      </w:r>
      <w:proofErr w:type="spellEnd"/>
      <w:r>
        <w:t xml:space="preserve"> retrieved from the </w:t>
      </w:r>
      <w:proofErr w:type="spellStart"/>
      <w:r>
        <w:t>Accuweather</w:t>
      </w:r>
      <w:proofErr w:type="spellEnd"/>
      <w:r>
        <w:t xml:space="preserve"> object. </w:t>
      </w:r>
    </w:p>
    <w:p w14:paraId="11EE7C84" w14:textId="24900C9D" w:rsidR="006F4B95" w:rsidRDefault="00C55AAA" w:rsidP="00C55AAA">
      <w:r>
        <w:br w:type="page"/>
      </w:r>
    </w:p>
    <w:p w14:paraId="2C05ECB5" w14:textId="7E4BF8C4" w:rsidR="0099738F" w:rsidRPr="0099738F" w:rsidRDefault="00291C06" w:rsidP="00ED0E08">
      <w:pPr>
        <w:pStyle w:val="Heading1"/>
        <w:numPr>
          <w:ilvl w:val="0"/>
          <w:numId w:val="6"/>
        </w:numPr>
        <w:rPr>
          <w:color w:val="000000" w:themeColor="text1"/>
        </w:rPr>
      </w:pPr>
      <w:bookmarkStart w:id="74" w:name="_Toc180081505"/>
      <w:r>
        <w:rPr>
          <w:color w:val="000000" w:themeColor="text1"/>
        </w:rPr>
        <w:lastRenderedPageBreak/>
        <w:t>Prototype Execution</w:t>
      </w:r>
      <w:bookmarkEnd w:id="74"/>
    </w:p>
    <w:p w14:paraId="311F478A" w14:textId="27204C36" w:rsidR="0099738F" w:rsidRPr="00DF348C" w:rsidRDefault="0099738F" w:rsidP="0099738F">
      <w:pPr>
        <w:jc w:val="both"/>
      </w:pPr>
      <w:r>
        <w:t>The planification of the testing was done considering</w:t>
      </w:r>
      <w:r w:rsidRPr="00F45F3D">
        <w:t xml:space="preserve"> twenty execution tests with ten requests, with the expected result of more than 0.65 requests per second. </w:t>
      </w:r>
      <w:r w:rsidR="00525E11">
        <w:t>From the literature review</w:t>
      </w:r>
      <w:r w:rsidRPr="00F45F3D">
        <w:t>, it is also expected that most of the time would happen during ZKP</w:t>
      </w:r>
      <w:r>
        <w:t>s</w:t>
      </w:r>
      <w:r w:rsidRPr="00F45F3D">
        <w:t xml:space="preserve"> generation. </w:t>
      </w:r>
      <w:r>
        <w:t xml:space="preserve">However, in view of the massive amount of data that a smart city has to manage, the setup of the test was changed as follows. </w:t>
      </w:r>
    </w:p>
    <w:p w14:paraId="4A7600B5" w14:textId="77777777" w:rsidR="0099738F" w:rsidRPr="0099738F" w:rsidRDefault="0099738F" w:rsidP="0099738F"/>
    <w:p w14:paraId="42EAD1F4" w14:textId="79E4DDF4" w:rsidR="000C68DB" w:rsidRPr="000C68DB" w:rsidRDefault="000C68DB" w:rsidP="00304C46">
      <w:pPr>
        <w:pStyle w:val="Heading2"/>
        <w:numPr>
          <w:ilvl w:val="1"/>
          <w:numId w:val="6"/>
        </w:numPr>
        <w:rPr>
          <w:color w:val="000000" w:themeColor="text1"/>
        </w:rPr>
      </w:pPr>
      <w:bookmarkStart w:id="75" w:name="_Toc180081506"/>
      <w:r>
        <w:rPr>
          <w:color w:val="000000" w:themeColor="text1"/>
        </w:rPr>
        <w:t>Explanation</w:t>
      </w:r>
      <w:bookmarkEnd w:id="75"/>
    </w:p>
    <w:p w14:paraId="41A19337" w14:textId="6A1B12B9" w:rsidR="00105C7E" w:rsidRDefault="00105C7E" w:rsidP="00105C7E">
      <w:pPr>
        <w:jc w:val="both"/>
      </w:pPr>
      <w:r>
        <w:t>The test was defined to run 10,000 times sequentially for each protocol to provide the ZKP</w:t>
      </w:r>
      <w:r w:rsidR="00DC11C1">
        <w:t>s</w:t>
      </w:r>
      <w:r>
        <w:t xml:space="preserve"> verification. The goal was </w:t>
      </w:r>
      <w:r w:rsidR="00D00727">
        <w:t>to calculate</w:t>
      </w:r>
      <w:r>
        <w:t xml:space="preserve"> the time needed to get the energy usage in the apartment smart contract from the energy smart contract.</w:t>
      </w:r>
    </w:p>
    <w:p w14:paraId="78800F65" w14:textId="77777777" w:rsidR="00BF39D1" w:rsidRDefault="00BF39D1" w:rsidP="00105C7E">
      <w:pPr>
        <w:jc w:val="both"/>
      </w:pPr>
    </w:p>
    <w:p w14:paraId="72DEC925" w14:textId="45FD66E0" w:rsidR="00BF39D1" w:rsidRDefault="00BF39D1" w:rsidP="00BF39D1">
      <w:pPr>
        <w:jc w:val="both"/>
      </w:pPr>
      <w:r>
        <w:t xml:space="preserve">To run the prototype, the apartments first have to be created. To do so, the code from the </w:t>
      </w:r>
      <w:proofErr w:type="spellStart"/>
      <w:r w:rsidRPr="00525E11">
        <w:rPr>
          <w:rFonts w:ascii="Courier New" w:hAnsi="Courier New" w:cs="Courier New"/>
        </w:rPr>
        <w:t>createAsset</w:t>
      </w:r>
      <w:proofErr w:type="spellEnd"/>
      <w:r>
        <w:t xml:space="preserve"> function is installed from the apartment node application using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After the installation, the script is started using</w:t>
      </w:r>
      <w:r w:rsidR="001A7C58">
        <w:t xml:space="preserve"> the command</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w:t>
      </w:r>
      <w:r w:rsidR="006C5F77">
        <w:t xml:space="preserve"> The terminal output of the </w:t>
      </w:r>
      <w:proofErr w:type="spellStart"/>
      <w:r w:rsidR="006C5F77" w:rsidRPr="00525E11">
        <w:rPr>
          <w:rFonts w:ascii="Courier New" w:hAnsi="Courier New" w:cs="Courier New"/>
        </w:rPr>
        <w:t>createAsset</w:t>
      </w:r>
      <w:proofErr w:type="spellEnd"/>
      <w:r w:rsidR="006C5F77">
        <w:t xml:space="preserve"> function execution is displayed in </w:t>
      </w:r>
      <w:r w:rsidR="004D7690">
        <w:fldChar w:fldCharType="begin"/>
      </w:r>
      <w:r w:rsidR="004D7690">
        <w:instrText xml:space="preserve"> REF _Ref179363199 \h </w:instrText>
      </w:r>
      <w:r w:rsidR="004D7690">
        <w:fldChar w:fldCharType="separate"/>
      </w:r>
      <w:r w:rsidR="004D7690">
        <w:t xml:space="preserve">Figure </w:t>
      </w:r>
      <w:r w:rsidR="004D7690">
        <w:rPr>
          <w:noProof/>
        </w:rPr>
        <w:t>33</w:t>
      </w:r>
      <w:r w:rsidR="004D7690">
        <w:fldChar w:fldCharType="end"/>
      </w:r>
      <w:r>
        <w:t>.</w:t>
      </w:r>
    </w:p>
    <w:p w14:paraId="67D77DC2" w14:textId="77777777" w:rsidR="00BF39D1" w:rsidRDefault="00BF39D1" w:rsidP="00BF39D1">
      <w:pPr>
        <w:jc w:val="both"/>
      </w:pPr>
    </w:p>
    <w:p w14:paraId="698A6D9D" w14:textId="6DFCD95A" w:rsidR="00BF39D1" w:rsidRDefault="00BF39D1" w:rsidP="00BF39D1">
      <w:pPr>
        <w:jc w:val="both"/>
      </w:pPr>
      <w:r>
        <w:t xml:space="preserve">Even though Apartment0 is created and an </w:t>
      </w:r>
      <w:proofErr w:type="spellStart"/>
      <w:r w:rsidRPr="00525E11">
        <w:rPr>
          <w:rFonts w:ascii="Courier New" w:hAnsi="Courier New" w:cs="Courier New"/>
        </w:rPr>
        <w:t>EnergyUsage</w:t>
      </w:r>
      <w:proofErr w:type="spellEnd"/>
      <w:r>
        <w:t xml:space="preserve"> value assigned, its reading was not used in the prototype</w:t>
      </w:r>
      <w:r w:rsidR="006C5F77">
        <w:t xml:space="preserve"> to fetch the energy usage from </w:t>
      </w:r>
      <w:r w:rsidR="00525E11">
        <w:t xml:space="preserve">the </w:t>
      </w:r>
      <w:r w:rsidR="006C5F77">
        <w:t>energy smart contract</w:t>
      </w:r>
      <w:r>
        <w:t xml:space="preserve">. </w:t>
      </w:r>
    </w:p>
    <w:p w14:paraId="2D9BFC45" w14:textId="77777777" w:rsidR="00BF39D1" w:rsidRDefault="00BF39D1" w:rsidP="00BF39D1">
      <w:pPr>
        <w:jc w:val="both"/>
      </w:pPr>
    </w:p>
    <w:p w14:paraId="59F35C08" w14:textId="4C7C8992" w:rsidR="00BF39D1" w:rsidRDefault="00BF39D1" w:rsidP="00FA4B27">
      <w:pPr>
        <w:jc w:val="both"/>
      </w:pPr>
      <w:r>
        <w:t>After the apartment’s power meter creation</w:t>
      </w:r>
      <w:r w:rsidR="006C5F77">
        <w:t xml:space="preserve"> (</w:t>
      </w:r>
      <w:proofErr w:type="spellStart"/>
      <w:r w:rsidR="00525E11" w:rsidRPr="00525E11">
        <w:rPr>
          <w:rFonts w:ascii="Courier New" w:hAnsi="Courier New" w:cs="Courier New"/>
        </w:rPr>
        <w:t>E</w:t>
      </w:r>
      <w:r w:rsidR="006C5F77" w:rsidRPr="00525E11">
        <w:rPr>
          <w:rFonts w:ascii="Courier New" w:hAnsi="Courier New" w:cs="Courier New"/>
        </w:rPr>
        <w:t>nergyUsage</w:t>
      </w:r>
      <w:proofErr w:type="spellEnd"/>
      <w:r w:rsidR="006C5F77">
        <w:t>)</w:t>
      </w:r>
      <w:r>
        <w:t xml:space="preserve">, the energy node application will be installed and executed to create the apartments in the energy smart contract, following a similar process </w:t>
      </w:r>
      <w:r w:rsidR="006C5F77">
        <w:t>to</w:t>
      </w:r>
      <w:r>
        <w:t xml:space="preserve"> the one executed for the apartments but from </w:t>
      </w:r>
      <w:r w:rsidRPr="00525E11">
        <w:rPr>
          <w:rFonts w:ascii="Courier New" w:hAnsi="Courier New" w:cs="Courier New"/>
        </w:rPr>
        <w:t>_application-gateway-typescript-energy</w:t>
      </w:r>
      <w:r>
        <w:t xml:space="preserve"> folder. First, the script installation using</w:t>
      </w:r>
      <w:r w:rsidR="001A7C58">
        <w:t xml:space="preserve"> the</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xml:space="preserve"> command. Second, start the script using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 xml:space="preserve"> command to create the apartments with </w:t>
      </w:r>
      <w:proofErr w:type="spellStart"/>
      <w:r w:rsidRPr="00525E11">
        <w:rPr>
          <w:rFonts w:ascii="Courier New" w:hAnsi="Courier New" w:cs="Courier New"/>
        </w:rPr>
        <w:t>EnergyUsage</w:t>
      </w:r>
      <w:proofErr w:type="spellEnd"/>
      <w:r>
        <w:t xml:space="preserve"> equal to 0. </w:t>
      </w:r>
      <w:r w:rsidR="00FA4B27">
        <w:t xml:space="preserve">The terminal output after running the script is shown in </w:t>
      </w:r>
      <w:r w:rsidR="004D7690">
        <w:fldChar w:fldCharType="begin"/>
      </w:r>
      <w:r w:rsidR="004D7690">
        <w:instrText xml:space="preserve"> REF _Ref179363756 \h </w:instrText>
      </w:r>
      <w:r w:rsidR="004D7690">
        <w:fldChar w:fldCharType="separate"/>
      </w:r>
      <w:r w:rsidR="004D7690">
        <w:t xml:space="preserve">Figure </w:t>
      </w:r>
      <w:r w:rsidR="004D7690">
        <w:rPr>
          <w:noProof/>
        </w:rPr>
        <w:t>34</w:t>
      </w:r>
      <w:r w:rsidR="004D7690">
        <w:fldChar w:fldCharType="end"/>
      </w:r>
      <w:r w:rsidR="00FA4B27">
        <w:t>.</w:t>
      </w:r>
    </w:p>
    <w:p w14:paraId="1D9A2157" w14:textId="77777777" w:rsidR="00BF39D1" w:rsidRDefault="00BF39D1" w:rsidP="00BF39D1">
      <w:pPr>
        <w:jc w:val="both"/>
      </w:pPr>
    </w:p>
    <w:p w14:paraId="3CFDC8EB" w14:textId="2BAA2690" w:rsidR="00BF39D1" w:rsidRDefault="00BF39D1" w:rsidP="00BF39D1">
      <w:pPr>
        <w:jc w:val="both"/>
      </w:pPr>
      <w:r>
        <w:t xml:space="preserve">The apartments represented in the energy smart contract will be updated </w:t>
      </w:r>
      <w:r w:rsidR="00FA4B27">
        <w:t>immediately</w:t>
      </w:r>
      <w:r>
        <w:t xml:space="preserve"> after its creation by fetching the energy usage from the apartment smart contract validating its identity by using ZKP</w:t>
      </w:r>
      <w:r w:rsidR="00DC11C1">
        <w:t>s</w:t>
      </w:r>
      <w:r w:rsidR="00FA4B27">
        <w:t xml:space="preserve">, with the execution of the energy smart contract </w:t>
      </w:r>
      <w:proofErr w:type="spellStart"/>
      <w:r w:rsidR="00FA4B27" w:rsidRPr="00525E11">
        <w:rPr>
          <w:rFonts w:ascii="Courier New" w:hAnsi="Courier New" w:cs="Courier New"/>
        </w:rPr>
        <w:t>UpdateAsset</w:t>
      </w:r>
      <w:proofErr w:type="spellEnd"/>
      <w:r>
        <w:t>.</w:t>
      </w:r>
      <w:r w:rsidR="00FA4B27">
        <w:t xml:space="preserve"> The terminal output can be seen in </w:t>
      </w:r>
      <w:r w:rsidR="004D7690">
        <w:fldChar w:fldCharType="begin"/>
      </w:r>
      <w:r w:rsidR="004D7690">
        <w:instrText xml:space="preserve"> REF _Ref179364039 \h </w:instrText>
      </w:r>
      <w:r w:rsidR="004D7690">
        <w:fldChar w:fldCharType="separate"/>
      </w:r>
      <w:r w:rsidR="004D7690">
        <w:t xml:space="preserve">Figure </w:t>
      </w:r>
      <w:r w:rsidR="004D7690">
        <w:rPr>
          <w:noProof/>
        </w:rPr>
        <w:t>35</w:t>
      </w:r>
      <w:r w:rsidR="004D7690">
        <w:fldChar w:fldCharType="end"/>
      </w:r>
    </w:p>
    <w:p w14:paraId="6F11AFB1" w14:textId="77777777" w:rsidR="00BF39D1" w:rsidRDefault="00BF39D1" w:rsidP="00BF39D1">
      <w:pPr>
        <w:jc w:val="both"/>
      </w:pPr>
    </w:p>
    <w:p w14:paraId="66E11FC6" w14:textId="0FD845F5" w:rsidR="00BF39D1" w:rsidRDefault="00BF39D1" w:rsidP="00BF39D1">
      <w:pPr>
        <w:jc w:val="both"/>
      </w:pPr>
      <w:r>
        <w:t>As stated above, before triggering the function to retrieve the energy usage, a timer is started and finished when the data is retrieved. The difference is calculated, and the three pieces of information are recorded at the asset with the attribute name</w:t>
      </w:r>
      <w:r w:rsidR="00F1274B">
        <w:t>s</w:t>
      </w:r>
      <w:r w:rsidR="00372A79">
        <w:t xml:space="preserve"> </w:t>
      </w:r>
      <w:proofErr w:type="spellStart"/>
      <w:r w:rsidR="00372A79" w:rsidRPr="00525E11">
        <w:rPr>
          <w:rFonts w:ascii="Courier New" w:hAnsi="Courier New" w:cs="Courier New"/>
        </w:rPr>
        <w:t>StartTime</w:t>
      </w:r>
      <w:proofErr w:type="spellEnd"/>
      <w:r w:rsidR="00372A79">
        <w:t xml:space="preserve">, </w:t>
      </w:r>
      <w:proofErr w:type="spellStart"/>
      <w:r w:rsidR="00372A79" w:rsidRPr="00525E11">
        <w:rPr>
          <w:rFonts w:ascii="Courier New" w:hAnsi="Courier New" w:cs="Courier New"/>
        </w:rPr>
        <w:t>EndTime</w:t>
      </w:r>
      <w:proofErr w:type="spellEnd"/>
      <w:r w:rsidR="00372A79">
        <w:t xml:space="preserve"> and</w:t>
      </w:r>
      <w:r>
        <w:t xml:space="preserve"> </w:t>
      </w:r>
      <w:r w:rsidRPr="00525E11">
        <w:rPr>
          <w:rFonts w:ascii="Courier New" w:hAnsi="Courier New" w:cs="Courier New"/>
        </w:rPr>
        <w:t>Latency</w:t>
      </w:r>
      <w:r>
        <w:t>.</w:t>
      </w:r>
    </w:p>
    <w:p w14:paraId="0FEF4129" w14:textId="77777777" w:rsidR="00105C7E" w:rsidRPr="00105C7E" w:rsidRDefault="00105C7E" w:rsidP="00105C7E"/>
    <w:p w14:paraId="7B5939CD" w14:textId="208207C9" w:rsidR="00291C06" w:rsidRPr="004556F2" w:rsidRDefault="004556F2" w:rsidP="00543606">
      <w:pPr>
        <w:pStyle w:val="Heading2"/>
        <w:numPr>
          <w:ilvl w:val="2"/>
          <w:numId w:val="6"/>
        </w:numPr>
        <w:rPr>
          <w:color w:val="000000" w:themeColor="text1"/>
        </w:rPr>
      </w:pPr>
      <w:bookmarkStart w:id="76" w:name="_Toc180081507"/>
      <w:r>
        <w:rPr>
          <w:color w:val="000000" w:themeColor="text1"/>
        </w:rPr>
        <w:t>The Oracle</w:t>
      </w:r>
      <w:bookmarkEnd w:id="76"/>
      <w:r w:rsidRPr="00C861EB">
        <w:rPr>
          <w:color w:val="000000" w:themeColor="text1"/>
        </w:rPr>
        <w:t xml:space="preserve"> </w:t>
      </w:r>
    </w:p>
    <w:p w14:paraId="3E90FF0B" w14:textId="2238C1B6" w:rsidR="006F4B95" w:rsidRDefault="006F4B95" w:rsidP="00F45F3D">
      <w:pPr>
        <w:jc w:val="both"/>
      </w:pPr>
      <w:r>
        <w:t xml:space="preserve">The </w:t>
      </w:r>
      <w:proofErr w:type="spellStart"/>
      <w:r>
        <w:t>OracleUpdateAsset</w:t>
      </w:r>
      <w:proofErr w:type="spellEnd"/>
      <w:r>
        <w:t xml:space="preserve"> declared at the energy smart contract uses the type </w:t>
      </w:r>
      <w:r w:rsidR="00400370">
        <w:t>ID attribute</w:t>
      </w:r>
      <w:r>
        <w:t xml:space="preserve"> received as a parameter to decide the energy cost. On the one hand, when the API answers </w:t>
      </w:r>
      <w:proofErr w:type="spellStart"/>
      <w:r>
        <w:t>TypeID</w:t>
      </w:r>
      <w:proofErr w:type="spellEnd"/>
      <w:r>
        <w:t xml:space="preserve"> equals 0, it represents that it is not raining. It is assumed that hydroelectric energy generation would be more expensive (23 per energy usage unit)</w:t>
      </w:r>
      <w:r w:rsidR="00400370">
        <w:t xml:space="preserve">. As it is shown in </w:t>
      </w:r>
      <w:r w:rsidR="004D7690">
        <w:fldChar w:fldCharType="begin"/>
      </w:r>
      <w:r w:rsidR="004D7690">
        <w:instrText xml:space="preserve"> REF _Ref179367495 \h </w:instrText>
      </w:r>
      <w:r w:rsidR="004D7690">
        <w:fldChar w:fldCharType="separate"/>
      </w:r>
      <w:r w:rsidR="004D7690">
        <w:t>Figur</w:t>
      </w:r>
      <w:r w:rsidR="004D7690">
        <w:t>e</w:t>
      </w:r>
      <w:r w:rsidR="004D7690">
        <w:t xml:space="preserve"> </w:t>
      </w:r>
      <w:r w:rsidR="004D7690">
        <w:rPr>
          <w:noProof/>
        </w:rPr>
        <w:t>45</w:t>
      </w:r>
      <w:r w:rsidR="004D7690">
        <w:fldChar w:fldCharType="end"/>
      </w:r>
      <w:r w:rsidR="00400370">
        <w:t xml:space="preserve">, the retrieved data from </w:t>
      </w:r>
      <w:proofErr w:type="spellStart"/>
      <w:r w:rsidR="00400370">
        <w:t>Accuweather</w:t>
      </w:r>
      <w:proofErr w:type="spellEnd"/>
      <w:r w:rsidR="00400370">
        <w:t xml:space="preserve"> API, </w:t>
      </w:r>
      <w:proofErr w:type="spellStart"/>
      <w:r w:rsidR="00400370">
        <w:t>TypeID</w:t>
      </w:r>
      <w:proofErr w:type="spellEnd"/>
      <w:r w:rsidR="00400370">
        <w:t xml:space="preserve"> and Phrase, are recorded in the asset for clarification. In addition, the price and the calculated invoice are stored too. </w:t>
      </w:r>
    </w:p>
    <w:p w14:paraId="5B950E87" w14:textId="77777777" w:rsidR="006F4B95" w:rsidRDefault="006F4B95" w:rsidP="00F45F3D">
      <w:pPr>
        <w:jc w:val="both"/>
      </w:pPr>
    </w:p>
    <w:p w14:paraId="22D97DF2" w14:textId="2ED74837" w:rsidR="006F4B95" w:rsidRDefault="006F4B95" w:rsidP="002947BC">
      <w:pPr>
        <w:jc w:val="both"/>
      </w:pPr>
      <w:r>
        <w:t xml:space="preserve">On the other hand, when the API answers </w:t>
      </w:r>
      <w:proofErr w:type="spellStart"/>
      <w:r>
        <w:t>TypeID</w:t>
      </w:r>
      <w:proofErr w:type="spellEnd"/>
      <w:r>
        <w:t xml:space="preserve"> equals 1, it means it is raining or it will be in the next two hours, and the hydroelectric energy generation would be cheaper (19 per energy usage unit). Finally, all the values received and calculated are recorded in the asset</w:t>
      </w:r>
      <w:r w:rsidR="004D7690">
        <w:t xml:space="preserve"> as presented in </w:t>
      </w:r>
      <w:r w:rsidR="004D7690">
        <w:fldChar w:fldCharType="begin"/>
      </w:r>
      <w:r w:rsidR="004D7690">
        <w:instrText xml:space="preserve"> REF _Ref179378082 \h </w:instrText>
      </w:r>
      <w:r w:rsidR="004D7690">
        <w:fldChar w:fldCharType="separate"/>
      </w:r>
      <w:r w:rsidR="004D7690">
        <w:t xml:space="preserve">Figure </w:t>
      </w:r>
      <w:r w:rsidR="004D7690">
        <w:rPr>
          <w:noProof/>
        </w:rPr>
        <w:t>46</w:t>
      </w:r>
      <w:r w:rsidR="004D7690">
        <w:fldChar w:fldCharType="end"/>
      </w:r>
      <w:r>
        <w:t>.</w:t>
      </w:r>
      <w:r w:rsidR="008E1D59">
        <w:br w:type="page"/>
      </w:r>
    </w:p>
    <w:p w14:paraId="1224FEFC" w14:textId="4113928E" w:rsidR="002A7175" w:rsidRPr="002A7175" w:rsidRDefault="00596D46" w:rsidP="002A7175">
      <w:pPr>
        <w:pStyle w:val="Heading1"/>
        <w:numPr>
          <w:ilvl w:val="0"/>
          <w:numId w:val="6"/>
        </w:numPr>
        <w:rPr>
          <w:color w:val="000000" w:themeColor="text1"/>
        </w:rPr>
      </w:pPr>
      <w:bookmarkStart w:id="77" w:name="_Toc180081508"/>
      <w:r>
        <w:rPr>
          <w:color w:val="000000" w:themeColor="text1"/>
        </w:rPr>
        <w:lastRenderedPageBreak/>
        <w:t>Results</w:t>
      </w:r>
      <w:r w:rsidR="00FE4AC6">
        <w:rPr>
          <w:color w:val="000000" w:themeColor="text1"/>
        </w:rPr>
        <w:t xml:space="preserve"> and </w:t>
      </w:r>
      <w:r w:rsidR="0036547E">
        <w:rPr>
          <w:color w:val="000000" w:themeColor="text1"/>
        </w:rPr>
        <w:t>D</w:t>
      </w:r>
      <w:r w:rsidR="00FE4AC6">
        <w:rPr>
          <w:color w:val="000000" w:themeColor="text1"/>
        </w:rPr>
        <w:t>isc</w:t>
      </w:r>
      <w:r w:rsidR="000F6DE7">
        <w:rPr>
          <w:color w:val="000000" w:themeColor="text1"/>
        </w:rPr>
        <w:t>u</w:t>
      </w:r>
      <w:r w:rsidR="00FE4AC6">
        <w:rPr>
          <w:color w:val="000000" w:themeColor="text1"/>
        </w:rPr>
        <w:t>ssion</w:t>
      </w:r>
      <w:bookmarkEnd w:id="77"/>
      <w:r w:rsidR="00FE4AC6">
        <w:rPr>
          <w:color w:val="000000" w:themeColor="text1"/>
        </w:rPr>
        <w:t xml:space="preserve"> </w:t>
      </w:r>
    </w:p>
    <w:p w14:paraId="6965D7BD" w14:textId="2C9A6326" w:rsidR="00F65A47" w:rsidRPr="00F65A47" w:rsidRDefault="00F65A47" w:rsidP="00F65A47">
      <w:pPr>
        <w:pStyle w:val="Heading2"/>
        <w:numPr>
          <w:ilvl w:val="1"/>
          <w:numId w:val="6"/>
        </w:numPr>
        <w:rPr>
          <w:color w:val="000000" w:themeColor="text1"/>
        </w:rPr>
      </w:pPr>
      <w:bookmarkStart w:id="78" w:name="_Toc180081509"/>
      <w:r>
        <w:rPr>
          <w:color w:val="000000" w:themeColor="text1"/>
        </w:rPr>
        <w:t>Results</w:t>
      </w:r>
      <w:bookmarkEnd w:id="78"/>
    </w:p>
    <w:p w14:paraId="5BA956D4" w14:textId="77777777" w:rsidR="00230CC4" w:rsidRDefault="00230CC4" w:rsidP="00F65A47">
      <w:pPr>
        <w:pStyle w:val="Heading2"/>
        <w:numPr>
          <w:ilvl w:val="2"/>
          <w:numId w:val="6"/>
        </w:numPr>
        <w:rPr>
          <w:color w:val="000000" w:themeColor="text1"/>
        </w:rPr>
      </w:pPr>
      <w:bookmarkStart w:id="79" w:name="_Toc180081510"/>
      <w:r>
        <w:rPr>
          <w:color w:val="000000" w:themeColor="text1"/>
        </w:rPr>
        <w:t>Plonk</w:t>
      </w:r>
      <w:bookmarkEnd w:id="79"/>
    </w:p>
    <w:p w14:paraId="55DC0FFD" w14:textId="3F530F13" w:rsidR="00230CC4" w:rsidRDefault="00230CC4" w:rsidP="00230CC4">
      <w:pPr>
        <w:jc w:val="both"/>
      </w:pPr>
      <w:r>
        <w:t xml:space="preserve">The first test used the Plonk protocol to fetch the energy usage value from each apartment smart-contract power meter. After 10,000 queries, the average mean latency was 24.354 milliseconds per query. The lowest time to gather the data from the apartment smart contract was 17 milliseconds for Apartment 580, and the highest latency was for Apartment 9955, which spent 59 milliseconds running the query. The terminal output for both assets is shown in </w:t>
      </w:r>
      <w:r>
        <w:fldChar w:fldCharType="begin"/>
      </w:r>
      <w:r>
        <w:instrText xml:space="preserve"> REF _Ref179365323 \h </w:instrText>
      </w:r>
      <w:r>
        <w:fldChar w:fldCharType="separate"/>
      </w:r>
      <w:r>
        <w:t xml:space="preserve">Figure </w:t>
      </w:r>
      <w:r>
        <w:rPr>
          <w:noProof/>
        </w:rPr>
        <w:t>36</w:t>
      </w:r>
      <w:r>
        <w:fldChar w:fldCharType="end"/>
      </w:r>
      <w:r>
        <w:t xml:space="preserve"> and </w:t>
      </w:r>
      <w:r>
        <w:fldChar w:fldCharType="begin"/>
      </w:r>
      <w:r>
        <w:instrText xml:space="preserve"> REF _Ref179365342 \h </w:instrText>
      </w:r>
      <w:r>
        <w:fldChar w:fldCharType="separate"/>
      </w:r>
      <w:r>
        <w:t xml:space="preserve">Figure </w:t>
      </w:r>
      <w:r>
        <w:rPr>
          <w:noProof/>
        </w:rPr>
        <w:t>37</w:t>
      </w:r>
      <w:r>
        <w:fldChar w:fldCharType="end"/>
      </w:r>
      <w:r>
        <w:t>.</w:t>
      </w:r>
      <w:r w:rsidR="001C661C">
        <w:t xml:space="preserve"> </w:t>
      </w:r>
      <w:r>
        <w:t xml:space="preserve">The terminal output for the Plonk protocol summary test execution is presented in </w:t>
      </w:r>
      <w:r>
        <w:fldChar w:fldCharType="begin"/>
      </w:r>
      <w:r>
        <w:instrText xml:space="preserve"> REF _Ref179365885 \h </w:instrText>
      </w:r>
      <w:r>
        <w:fldChar w:fldCharType="separate"/>
      </w:r>
      <w:r>
        <w:t xml:space="preserve">Figure </w:t>
      </w:r>
      <w:r>
        <w:rPr>
          <w:noProof/>
        </w:rPr>
        <w:t>38</w:t>
      </w:r>
      <w:r>
        <w:fldChar w:fldCharType="end"/>
      </w:r>
      <w:r>
        <w:t>.</w:t>
      </w:r>
    </w:p>
    <w:p w14:paraId="765E39D1" w14:textId="77777777" w:rsidR="00230CC4" w:rsidRDefault="00230CC4" w:rsidP="00230CC4"/>
    <w:p w14:paraId="17DD101F" w14:textId="77777777" w:rsidR="00230CC4" w:rsidRDefault="00230CC4" w:rsidP="00F65A47">
      <w:pPr>
        <w:pStyle w:val="Heading2"/>
        <w:numPr>
          <w:ilvl w:val="2"/>
          <w:numId w:val="6"/>
        </w:numPr>
        <w:rPr>
          <w:color w:val="000000" w:themeColor="text1"/>
        </w:rPr>
      </w:pPr>
      <w:bookmarkStart w:id="80" w:name="_Toc180081511"/>
      <w:r>
        <w:rPr>
          <w:color w:val="000000" w:themeColor="text1"/>
        </w:rPr>
        <w:t>Groth16</w:t>
      </w:r>
      <w:bookmarkEnd w:id="80"/>
    </w:p>
    <w:p w14:paraId="7635FEB2" w14:textId="04310EED" w:rsidR="00230CC4" w:rsidRDefault="00230CC4" w:rsidP="00A4587E">
      <w:pPr>
        <w:jc w:val="both"/>
      </w:pPr>
      <w:r>
        <w:t xml:space="preserve">The second out of three tests used Groth16 fetched the energy usage value from each apartment smart-contract power meter. After 10,000 queries, the average mean latency was 22.523 milliseconds per query. The lowest time to gather the data from the apartment smart contract was 16 milliseconds for Apartment 1963, and the highest latency was for Apartment 1, which ran the query for an extraordinary 394 milliseconds, both terminal outputs shown in </w:t>
      </w:r>
      <w:r>
        <w:fldChar w:fldCharType="begin"/>
      </w:r>
      <w:r>
        <w:instrText xml:space="preserve"> REF _Ref179366006 \h </w:instrText>
      </w:r>
      <w:r>
        <w:fldChar w:fldCharType="separate"/>
      </w:r>
      <w:r>
        <w:t xml:space="preserve">Figure </w:t>
      </w:r>
      <w:r>
        <w:rPr>
          <w:noProof/>
        </w:rPr>
        <w:t>39</w:t>
      </w:r>
      <w:r>
        <w:fldChar w:fldCharType="end"/>
      </w:r>
      <w:r>
        <w:t xml:space="preserve"> and </w:t>
      </w:r>
      <w:r>
        <w:fldChar w:fldCharType="begin"/>
      </w:r>
      <w:r>
        <w:instrText xml:space="preserve"> REF _Ref179366024 \h </w:instrText>
      </w:r>
      <w:r>
        <w:fldChar w:fldCharType="separate"/>
      </w:r>
      <w:r>
        <w:t xml:space="preserve">Figure </w:t>
      </w:r>
      <w:r>
        <w:rPr>
          <w:noProof/>
        </w:rPr>
        <w:t>40</w:t>
      </w:r>
      <w:r>
        <w:fldChar w:fldCharType="end"/>
      </w:r>
      <w:r>
        <w:t xml:space="preserve">. The terminal output for the Groth16 protocol summary test execution is presented in </w:t>
      </w:r>
      <w:r>
        <w:fldChar w:fldCharType="begin"/>
      </w:r>
      <w:r>
        <w:instrText xml:space="preserve"> REF _Ref179366112 \h </w:instrText>
      </w:r>
      <w:r>
        <w:fldChar w:fldCharType="separate"/>
      </w:r>
      <w:r>
        <w:t xml:space="preserve">Figure </w:t>
      </w:r>
      <w:r>
        <w:rPr>
          <w:noProof/>
        </w:rPr>
        <w:t>41</w:t>
      </w:r>
      <w:r>
        <w:fldChar w:fldCharType="end"/>
      </w:r>
      <w:r>
        <w:t>.</w:t>
      </w:r>
    </w:p>
    <w:p w14:paraId="1078DFEA" w14:textId="77777777" w:rsidR="00230CC4" w:rsidRDefault="00230CC4" w:rsidP="00230CC4"/>
    <w:p w14:paraId="0832C10B" w14:textId="77777777" w:rsidR="00230CC4" w:rsidRDefault="00230CC4" w:rsidP="00F65A47">
      <w:pPr>
        <w:pStyle w:val="Heading2"/>
        <w:numPr>
          <w:ilvl w:val="2"/>
          <w:numId w:val="6"/>
        </w:numPr>
        <w:rPr>
          <w:color w:val="000000" w:themeColor="text1"/>
        </w:rPr>
      </w:pPr>
      <w:bookmarkStart w:id="81" w:name="_Toc180081512"/>
      <w:proofErr w:type="spellStart"/>
      <w:r>
        <w:rPr>
          <w:color w:val="000000" w:themeColor="text1"/>
        </w:rPr>
        <w:t>Fflonk</w:t>
      </w:r>
      <w:bookmarkEnd w:id="81"/>
      <w:proofErr w:type="spellEnd"/>
      <w:r w:rsidRPr="00C861EB">
        <w:rPr>
          <w:color w:val="000000" w:themeColor="text1"/>
        </w:rPr>
        <w:t xml:space="preserve"> </w:t>
      </w:r>
    </w:p>
    <w:p w14:paraId="7ECB38D8" w14:textId="5DA0E927" w:rsidR="00230CC4" w:rsidRDefault="00230CC4" w:rsidP="005D42AE">
      <w:pPr>
        <w:jc w:val="both"/>
      </w:pPr>
      <w:r>
        <w:t xml:space="preserve">The last test used to fetch the energy usage value from each apartment smart-contract power meter was </w:t>
      </w:r>
      <w:proofErr w:type="spellStart"/>
      <w:r>
        <w:t>Fflonk</w:t>
      </w:r>
      <w:proofErr w:type="spellEnd"/>
      <w:r>
        <w:t xml:space="preserve">. After 10,000 queries, the average mean latency was 20.5358 milliseconds per query. The lowest time to gather the data from the apartment smart contract was 12 milliseconds for Apartment 2092, and the highest latency was for Apartment 9986, which spent 44 milliseconds running the query. The terminal output for both assets is shown in </w:t>
      </w:r>
      <w:r>
        <w:fldChar w:fldCharType="begin"/>
      </w:r>
      <w:r>
        <w:instrText xml:space="preserve"> REF _Ref179366675 \h </w:instrText>
      </w:r>
      <w:r>
        <w:fldChar w:fldCharType="separate"/>
      </w:r>
      <w:r>
        <w:t xml:space="preserve">Figure </w:t>
      </w:r>
      <w:r>
        <w:rPr>
          <w:noProof/>
        </w:rPr>
        <w:t>42</w:t>
      </w:r>
      <w:r>
        <w:fldChar w:fldCharType="end"/>
      </w:r>
      <w:r>
        <w:t xml:space="preserve"> and </w:t>
      </w:r>
      <w:r>
        <w:fldChar w:fldCharType="begin"/>
      </w:r>
      <w:r>
        <w:instrText xml:space="preserve"> REF _Ref179366686 \h </w:instrText>
      </w:r>
      <w:r>
        <w:fldChar w:fldCharType="separate"/>
      </w:r>
      <w:r>
        <w:t xml:space="preserve">Figure </w:t>
      </w:r>
      <w:r>
        <w:rPr>
          <w:noProof/>
        </w:rPr>
        <w:t>43</w:t>
      </w:r>
      <w:r>
        <w:fldChar w:fldCharType="end"/>
      </w:r>
      <w:r>
        <w:t>.</w:t>
      </w:r>
      <w:r w:rsidR="005D42AE">
        <w:t xml:space="preserve"> </w:t>
      </w:r>
      <w:r>
        <w:t xml:space="preserve">The terminal output for the Plonk protocol summary test execution is presented in </w:t>
      </w:r>
      <w:r>
        <w:fldChar w:fldCharType="begin"/>
      </w:r>
      <w:r>
        <w:instrText xml:space="preserve"> REF _Ref179366731 \h </w:instrText>
      </w:r>
      <w:r>
        <w:fldChar w:fldCharType="separate"/>
      </w:r>
      <w:r>
        <w:t xml:space="preserve">Figure </w:t>
      </w:r>
      <w:r>
        <w:rPr>
          <w:noProof/>
        </w:rPr>
        <w:t>44</w:t>
      </w:r>
      <w:r>
        <w:fldChar w:fldCharType="end"/>
      </w:r>
      <w:r>
        <w:t>.</w:t>
      </w:r>
    </w:p>
    <w:p w14:paraId="5550B612" w14:textId="77777777" w:rsidR="00230CC4" w:rsidRDefault="00230CC4" w:rsidP="00230CC4"/>
    <w:p w14:paraId="4948EF5D" w14:textId="1319D50E" w:rsidR="002A7175" w:rsidRPr="002A7175" w:rsidRDefault="002A7175" w:rsidP="002A7175">
      <w:pPr>
        <w:pStyle w:val="Heading2"/>
        <w:numPr>
          <w:ilvl w:val="1"/>
          <w:numId w:val="6"/>
        </w:numPr>
        <w:rPr>
          <w:color w:val="000000" w:themeColor="text1"/>
        </w:rPr>
      </w:pPr>
      <w:bookmarkStart w:id="82" w:name="_Toc180081513"/>
      <w:r>
        <w:rPr>
          <w:color w:val="000000" w:themeColor="text1"/>
        </w:rPr>
        <w:t>Discussion</w:t>
      </w:r>
      <w:bookmarkEnd w:id="82"/>
    </w:p>
    <w:p w14:paraId="5738DE0F" w14:textId="3BABCFA0" w:rsidR="002A7175" w:rsidRDefault="002A7175" w:rsidP="002A7175">
      <w:pPr>
        <w:jc w:val="both"/>
      </w:pPr>
      <w:r>
        <w:t xml:space="preserve">The results here show that ZKPs are a good way to verify the proofs. </w:t>
      </w:r>
      <w:proofErr w:type="spellStart"/>
      <w:r>
        <w:t>Fflonk</w:t>
      </w:r>
      <w:proofErr w:type="spellEnd"/>
      <w:r>
        <w:t xml:space="preserve">, one of the protocols tested, turned out to be the fastest and most reliable, which means it can handle the constant flow of data in a smart city without reducing the speed or compromising privacy. </w:t>
      </w:r>
    </w:p>
    <w:p w14:paraId="5D8F22DA" w14:textId="77777777" w:rsidR="002A7175" w:rsidRDefault="002A7175" w:rsidP="00230CC4"/>
    <w:p w14:paraId="64166D47" w14:textId="07131EDE" w:rsidR="0013028E" w:rsidRDefault="0013028E" w:rsidP="000432D3">
      <w:pPr>
        <w:pStyle w:val="Heading2"/>
        <w:numPr>
          <w:ilvl w:val="2"/>
          <w:numId w:val="6"/>
        </w:numPr>
        <w:rPr>
          <w:color w:val="000000" w:themeColor="text1"/>
        </w:rPr>
      </w:pPr>
      <w:bookmarkStart w:id="83" w:name="_Toc180081514"/>
      <w:r w:rsidRPr="0013028E">
        <w:rPr>
          <w:color w:val="000000" w:themeColor="text1"/>
        </w:rPr>
        <w:t>Data Analysis</w:t>
      </w:r>
      <w:bookmarkEnd w:id="83"/>
    </w:p>
    <w:p w14:paraId="090DBFAB" w14:textId="2B5B1E4E" w:rsidR="007E086C" w:rsidRPr="007E086C" w:rsidRDefault="007E086C" w:rsidP="007E086C">
      <w:r>
        <w:t xml:space="preserve">As presented in </w:t>
      </w:r>
      <w:r>
        <w:fldChar w:fldCharType="begin"/>
      </w:r>
      <w:r>
        <w:instrText xml:space="preserve"> REF _Ref179378210 \h </w:instrText>
      </w:r>
      <w:r>
        <w:fldChar w:fldCharType="separate"/>
      </w:r>
      <w:r>
        <w:t xml:space="preserve">Figure </w:t>
      </w:r>
      <w:r>
        <w:rPr>
          <w:noProof/>
        </w:rPr>
        <w:t>6</w:t>
      </w:r>
      <w:r>
        <w:fldChar w:fldCharType="end"/>
      </w:r>
      <w:r>
        <w:t>, the three protocols tested in this dissertation show a relatively similar performance. It is worth expressing that in the case of the Plonk protocol, an outlier point of 59 milliseconds was left outside of the histogram. Utilising the same criteria, in the case of the Groth16 protocol, an outlier point of 394 milliseconds was also left outside of the graphic. The breakdown of the resulting test data can be found in the next sections.</w:t>
      </w:r>
    </w:p>
    <w:p w14:paraId="47DB84C9" w14:textId="77777777" w:rsidR="009044DE" w:rsidRPr="009044DE" w:rsidRDefault="009044DE" w:rsidP="009044DE"/>
    <w:p w14:paraId="645769F1" w14:textId="0320D71E" w:rsidR="00995F36" w:rsidRDefault="00995F36" w:rsidP="00995F36">
      <w:pPr>
        <w:keepNext/>
      </w:pPr>
      <w:r>
        <w:rPr>
          <w:noProof/>
        </w:rPr>
        <w:lastRenderedPageBreak/>
        <w:drawing>
          <wp:inline distT="0" distB="0" distL="0" distR="0" wp14:anchorId="1DE95099" wp14:editId="77ADF9CE">
            <wp:extent cx="6120130" cy="3731260"/>
            <wp:effectExtent l="0" t="0" r="13970" b="15240"/>
            <wp:docPr id="1644193315" name="Chart 1">
              <a:extLst xmlns:a="http://schemas.openxmlformats.org/drawingml/2006/main">
                <a:ext uri="{FF2B5EF4-FFF2-40B4-BE49-F238E27FC236}">
                  <a16:creationId xmlns:a16="http://schemas.microsoft.com/office/drawing/2014/main" id="{6D919D3B-1C59-184F-9F2A-9D75965FF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34238A4" w14:textId="5A2719C6" w:rsidR="009044DE" w:rsidRPr="009044DE" w:rsidRDefault="00995F36" w:rsidP="00995F36">
      <w:pPr>
        <w:pStyle w:val="Caption"/>
      </w:pPr>
      <w:bookmarkStart w:id="84" w:name="_Ref179378210"/>
      <w:bookmarkStart w:id="85" w:name="_Toc179535064"/>
      <w:bookmarkStart w:id="86" w:name="_Toc179998847"/>
      <w:bookmarkStart w:id="87" w:name="_Toc180009179"/>
      <w:bookmarkStart w:id="88" w:name="_Toc180009813"/>
      <w:bookmarkStart w:id="89" w:name="_Toc180011733"/>
      <w:bookmarkStart w:id="90" w:name="_Toc180069196"/>
      <w:bookmarkStart w:id="91" w:name="_Toc180081082"/>
      <w:bookmarkStart w:id="92" w:name="_Toc180081384"/>
      <w:r>
        <w:t xml:space="preserve">Figure </w:t>
      </w:r>
      <w:r w:rsidR="00000000">
        <w:fldChar w:fldCharType="begin"/>
      </w:r>
      <w:r w:rsidR="00000000">
        <w:instrText xml:space="preserve"> SEQ Figure \* ARABIC </w:instrText>
      </w:r>
      <w:r w:rsidR="00000000">
        <w:fldChar w:fldCharType="separate"/>
      </w:r>
      <w:r w:rsidR="00C25037">
        <w:rPr>
          <w:noProof/>
        </w:rPr>
        <w:t>6</w:t>
      </w:r>
      <w:r w:rsidR="00000000">
        <w:rPr>
          <w:noProof/>
        </w:rPr>
        <w:fldChar w:fldCharType="end"/>
      </w:r>
      <w:bookmarkEnd w:id="84"/>
      <w:r>
        <w:t>.</w:t>
      </w:r>
      <w:r w:rsidR="007E086C">
        <w:t xml:space="preserve"> Histogram of the</w:t>
      </w:r>
      <w:r w:rsidR="004F03FE">
        <w:t xml:space="preserve"> latency performance of the</w:t>
      </w:r>
      <w:r w:rsidR="007E086C">
        <w:t xml:space="preserve"> three protocols by milliseconds.</w:t>
      </w:r>
      <w:bookmarkEnd w:id="85"/>
      <w:bookmarkEnd w:id="86"/>
      <w:bookmarkEnd w:id="87"/>
      <w:bookmarkEnd w:id="88"/>
      <w:bookmarkEnd w:id="89"/>
      <w:bookmarkEnd w:id="90"/>
      <w:bookmarkEnd w:id="91"/>
      <w:bookmarkEnd w:id="92"/>
    </w:p>
    <w:p w14:paraId="1983C863" w14:textId="62EA9F22" w:rsidR="00976F0B" w:rsidRDefault="00976F0B" w:rsidP="00304C46">
      <w:pPr>
        <w:pStyle w:val="Heading3"/>
        <w:numPr>
          <w:ilvl w:val="2"/>
          <w:numId w:val="6"/>
        </w:numPr>
        <w:rPr>
          <w:color w:val="000000" w:themeColor="text1"/>
        </w:rPr>
      </w:pPr>
      <w:bookmarkStart w:id="93" w:name="_Toc180081515"/>
      <w:r>
        <w:rPr>
          <w:color w:val="000000" w:themeColor="text1"/>
        </w:rPr>
        <w:t>Plonk</w:t>
      </w:r>
      <w:bookmarkEnd w:id="93"/>
    </w:p>
    <w:p w14:paraId="7FE3D9C2" w14:textId="6C551119" w:rsidR="001C6D16" w:rsidRDefault="004E1151" w:rsidP="001C6D16">
      <w:pPr>
        <w:jc w:val="both"/>
      </w:pPr>
      <w:r>
        <w:t>T</w:t>
      </w:r>
      <w:r w:rsidR="001C6D16">
        <w:t xml:space="preserve">he x-axis shows the test’s input size, 10,000 assets. </w:t>
      </w:r>
      <w:r>
        <w:t>T</w:t>
      </w:r>
      <w:r w:rsidR="001C6D16">
        <w:t>he y-axis presents the measurement time needed to fetch the data after making the proof using</w:t>
      </w:r>
      <w:r w:rsidR="005A2752">
        <w:t xml:space="preserve"> the</w:t>
      </w:r>
      <w:r w:rsidR="001C6D16">
        <w:t xml:space="preserve"> </w:t>
      </w:r>
      <w:r w:rsidR="005A2752">
        <w:t>P</w:t>
      </w:r>
      <w:r w:rsidR="001C6D16">
        <w:t xml:space="preserve">lonk protocol represented in milliseconds. </w:t>
      </w:r>
    </w:p>
    <w:p w14:paraId="338054DA" w14:textId="77777777" w:rsidR="001C6D16" w:rsidRDefault="001C6D16" w:rsidP="001C6D16">
      <w:pPr>
        <w:jc w:val="both"/>
      </w:pPr>
    </w:p>
    <w:p w14:paraId="48B261F9" w14:textId="6222D7A3" w:rsidR="001C6D16" w:rsidRDefault="001C6D16" w:rsidP="001C6D16">
      <w:pPr>
        <w:jc w:val="both"/>
      </w:pPr>
      <w:r>
        <w:t>As the variation in the y-axis is not significant when x-axis values increase, a significant variation is not expected if the input number increases, suggesting a stable performance of the protocol</w:t>
      </w:r>
      <w:r w:rsidR="00A55AA1">
        <w:t xml:space="preserve"> that is</w:t>
      </w:r>
      <w:r>
        <w:t xml:space="preserve"> little related to the input value.</w:t>
      </w:r>
    </w:p>
    <w:p w14:paraId="4E35CA7D" w14:textId="77777777" w:rsidR="00C40675" w:rsidRDefault="00C40675" w:rsidP="001C6D16">
      <w:pPr>
        <w:jc w:val="both"/>
      </w:pPr>
    </w:p>
    <w:p w14:paraId="537A2441" w14:textId="4473BB75" w:rsidR="001C6D16" w:rsidRDefault="001C6D16" w:rsidP="001C6D16">
      <w:pPr>
        <w:jc w:val="both"/>
      </w:pPr>
      <w:r>
        <w:t>The cause of the presence of several points above the main cluster is not known.</w:t>
      </w:r>
      <w:r w:rsidR="00C40675">
        <w:t xml:space="preserve"> The lower value is 17, and the highest is 59 milliseconds</w:t>
      </w:r>
      <w:r>
        <w:t xml:space="preserve"> However, due to the characteristics of the personal computer on which this test was run, they could indicate computational overhead. </w:t>
      </w:r>
    </w:p>
    <w:p w14:paraId="199ACB47" w14:textId="77777777" w:rsidR="001C6D16" w:rsidRDefault="001C6D16" w:rsidP="001C6D16">
      <w:pPr>
        <w:jc w:val="both"/>
      </w:pPr>
    </w:p>
    <w:p w14:paraId="3BD772E6" w14:textId="77777777" w:rsidR="00895BD9" w:rsidRDefault="000A1654" w:rsidP="00895BD9">
      <w:pPr>
        <w:keepNext/>
        <w:jc w:val="both"/>
      </w:pPr>
      <w:r>
        <w:rPr>
          <w:noProof/>
        </w:rPr>
        <w:lastRenderedPageBreak/>
        <w:drawing>
          <wp:inline distT="0" distB="0" distL="0" distR="0" wp14:anchorId="125CFD8D" wp14:editId="59805352">
            <wp:extent cx="6120130" cy="2894965"/>
            <wp:effectExtent l="0" t="0" r="13970" b="13335"/>
            <wp:docPr id="1293098786" name="Chart 1">
              <a:extLst xmlns:a="http://schemas.openxmlformats.org/drawingml/2006/main">
                <a:ext uri="{FF2B5EF4-FFF2-40B4-BE49-F238E27FC236}">
                  <a16:creationId xmlns:a16="http://schemas.microsoft.com/office/drawing/2014/main" id="{90204535-083E-0558-AF37-9DB7133D6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AF6360" w14:textId="4A70CA35" w:rsidR="002F1374" w:rsidRDefault="00895BD9" w:rsidP="00766A6B">
      <w:pPr>
        <w:pStyle w:val="Caption"/>
        <w:jc w:val="both"/>
      </w:pPr>
      <w:bookmarkStart w:id="94" w:name="_Toc179535065"/>
      <w:bookmarkStart w:id="95" w:name="_Toc179998848"/>
      <w:bookmarkStart w:id="96" w:name="_Toc180009180"/>
      <w:bookmarkStart w:id="97" w:name="_Toc180009814"/>
      <w:bookmarkStart w:id="98" w:name="_Toc180011734"/>
      <w:bookmarkStart w:id="99" w:name="_Toc180069197"/>
      <w:bookmarkStart w:id="100" w:name="_Toc180081083"/>
      <w:bookmarkStart w:id="101" w:name="_Toc180081385"/>
      <w:r>
        <w:t xml:space="preserve">Figure </w:t>
      </w:r>
      <w:r w:rsidR="00000000">
        <w:fldChar w:fldCharType="begin"/>
      </w:r>
      <w:r w:rsidR="00000000">
        <w:instrText xml:space="preserve"> SEQ Figure \* ARABIC </w:instrText>
      </w:r>
      <w:r w:rsidR="00000000">
        <w:fldChar w:fldCharType="separate"/>
      </w:r>
      <w:r w:rsidR="00C25037">
        <w:rPr>
          <w:noProof/>
        </w:rPr>
        <w:t>7</w:t>
      </w:r>
      <w:r w:rsidR="00000000">
        <w:rPr>
          <w:noProof/>
        </w:rPr>
        <w:fldChar w:fldCharType="end"/>
      </w:r>
      <w:r>
        <w:t>.</w:t>
      </w:r>
      <w:r w:rsidR="0064439D">
        <w:t xml:space="preserve"> Plonk protocol performance data after running 10,000 queries.</w:t>
      </w:r>
      <w:bookmarkEnd w:id="94"/>
      <w:bookmarkEnd w:id="95"/>
      <w:bookmarkEnd w:id="96"/>
      <w:bookmarkEnd w:id="97"/>
      <w:bookmarkEnd w:id="98"/>
      <w:bookmarkEnd w:id="99"/>
      <w:bookmarkEnd w:id="100"/>
      <w:bookmarkEnd w:id="101"/>
    </w:p>
    <w:p w14:paraId="6C512CB9" w14:textId="14A60D43" w:rsidR="002F1374" w:rsidRDefault="000714F8" w:rsidP="001C6D16">
      <w:pPr>
        <w:jc w:val="both"/>
      </w:pPr>
      <w:r>
        <w:t xml:space="preserve">After looking at the result of the Plonk protocol test, </w:t>
      </w:r>
      <w:r w:rsidR="00A165FC">
        <w:t>even though the sample is just 10,000, it is confirmed that its verification time is efficient</w:t>
      </w:r>
      <w:r w:rsidR="00D366EE">
        <w:t>,</w:t>
      </w:r>
      <w:r w:rsidR="00A165FC">
        <w:t xml:space="preserve"> as stated by </w:t>
      </w:r>
      <w:r w:rsidR="00A165FC">
        <w:fldChar w:fldCharType="begin"/>
      </w:r>
      <w:r w:rsidR="00A165FC">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rsidR="00A165FC">
        <w:fldChar w:fldCharType="separate"/>
      </w:r>
      <w:r w:rsidR="00A165FC">
        <w:rPr>
          <w:noProof/>
        </w:rPr>
        <w:t>(Ambrona et al., 2022)</w:t>
      </w:r>
      <w:r w:rsidR="00A165FC">
        <w:fldChar w:fldCharType="end"/>
      </w:r>
      <w:r w:rsidR="00A165FC">
        <w:t>.</w:t>
      </w:r>
    </w:p>
    <w:p w14:paraId="0E4B5F5F" w14:textId="77777777" w:rsidR="00C40675" w:rsidRDefault="00C40675" w:rsidP="001C6D16">
      <w:pPr>
        <w:jc w:val="both"/>
      </w:pPr>
    </w:p>
    <w:p w14:paraId="1F671FAF" w14:textId="61F6E985" w:rsidR="00C40675" w:rsidRDefault="00C40675" w:rsidP="00C40675">
      <w:pPr>
        <w:jc w:val="both"/>
      </w:pPr>
      <w:r>
        <w:t>Plonk protocol remains stable when the number of assets increases, avoiding significant performance degradation. Despite some peaks, the data distribution clustering in the y-axis is tight, suggesting good performance consistency with an average mean of 24.35 milliseconds, 24 milliseconds median, and 1.122 milliseconds standard deviation.</w:t>
      </w:r>
    </w:p>
    <w:p w14:paraId="685F30DD" w14:textId="77777777" w:rsidR="00CD593F" w:rsidRDefault="00CD593F" w:rsidP="00C40675">
      <w:pPr>
        <w:jc w:val="both"/>
      </w:pPr>
    </w:p>
    <w:p w14:paraId="4100BDF8" w14:textId="77777777" w:rsidR="00895BD9" w:rsidRDefault="00CD593F" w:rsidP="00895BD9">
      <w:pPr>
        <w:keepNext/>
        <w:jc w:val="both"/>
      </w:pPr>
      <w:r>
        <w:rPr>
          <w:noProof/>
        </w:rPr>
        <w:drawing>
          <wp:inline distT="0" distB="0" distL="0" distR="0" wp14:anchorId="32FF2BA7" wp14:editId="08054DC7">
            <wp:extent cx="6120130" cy="3764280"/>
            <wp:effectExtent l="0" t="0" r="13970" b="7620"/>
            <wp:docPr id="1801065177" name="Chart 1">
              <a:extLst xmlns:a="http://schemas.openxmlformats.org/drawingml/2006/main">
                <a:ext uri="{FF2B5EF4-FFF2-40B4-BE49-F238E27FC236}">
                  <a16:creationId xmlns:a16="http://schemas.microsoft.com/office/drawing/2014/main" id="{A602527A-A654-4543-9CA2-A23DA356ED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0ADD5BA" w14:textId="592727C8" w:rsidR="00CD593F" w:rsidRPr="003314A5" w:rsidRDefault="00895BD9" w:rsidP="00895BD9">
      <w:pPr>
        <w:pStyle w:val="Caption"/>
        <w:jc w:val="both"/>
      </w:pPr>
      <w:bookmarkStart w:id="102" w:name="_Toc179535066"/>
      <w:bookmarkStart w:id="103" w:name="_Toc179998849"/>
      <w:bookmarkStart w:id="104" w:name="_Toc180009181"/>
      <w:bookmarkStart w:id="105" w:name="_Toc180009815"/>
      <w:bookmarkStart w:id="106" w:name="_Toc180011735"/>
      <w:bookmarkStart w:id="107" w:name="_Toc180069198"/>
      <w:bookmarkStart w:id="108" w:name="_Toc180081084"/>
      <w:bookmarkStart w:id="109" w:name="_Toc180081386"/>
      <w:r>
        <w:t xml:space="preserve">Figure </w:t>
      </w:r>
      <w:r w:rsidR="00000000">
        <w:fldChar w:fldCharType="begin"/>
      </w:r>
      <w:r w:rsidR="00000000">
        <w:instrText xml:space="preserve"> SEQ Figure \* ARABIC </w:instrText>
      </w:r>
      <w:r w:rsidR="00000000">
        <w:fldChar w:fldCharType="separate"/>
      </w:r>
      <w:r w:rsidR="00C25037">
        <w:rPr>
          <w:noProof/>
        </w:rPr>
        <w:t>8</w:t>
      </w:r>
      <w:r w:rsidR="00000000">
        <w:rPr>
          <w:noProof/>
        </w:rPr>
        <w:fldChar w:fldCharType="end"/>
      </w:r>
      <w:r>
        <w:t>.</w:t>
      </w:r>
      <w:r w:rsidR="0064439D">
        <w:t xml:space="preserve"> Plonk protocol </w:t>
      </w:r>
      <w:r w:rsidR="00F42732">
        <w:t xml:space="preserve">latency </w:t>
      </w:r>
      <w:r w:rsidR="0064439D">
        <w:t>performance data after running 10,000 queries grouped by milliseconds.</w:t>
      </w:r>
      <w:bookmarkEnd w:id="102"/>
      <w:bookmarkEnd w:id="103"/>
      <w:bookmarkEnd w:id="104"/>
      <w:bookmarkEnd w:id="105"/>
      <w:bookmarkEnd w:id="106"/>
      <w:bookmarkEnd w:id="107"/>
      <w:bookmarkEnd w:id="108"/>
      <w:bookmarkEnd w:id="109"/>
    </w:p>
    <w:p w14:paraId="2F57D4E0" w14:textId="77777777" w:rsidR="001C6D16" w:rsidRPr="001C6D16" w:rsidRDefault="001C6D16" w:rsidP="001C6D16">
      <w:pPr>
        <w:jc w:val="both"/>
      </w:pPr>
    </w:p>
    <w:p w14:paraId="16BD0452" w14:textId="76634844" w:rsidR="00976F0B" w:rsidRDefault="00976F0B" w:rsidP="00304C46">
      <w:pPr>
        <w:pStyle w:val="Heading3"/>
        <w:numPr>
          <w:ilvl w:val="2"/>
          <w:numId w:val="6"/>
        </w:numPr>
        <w:rPr>
          <w:color w:val="000000" w:themeColor="text1"/>
        </w:rPr>
      </w:pPr>
      <w:bookmarkStart w:id="110" w:name="_Toc180081516"/>
      <w:r>
        <w:rPr>
          <w:color w:val="000000" w:themeColor="text1"/>
        </w:rPr>
        <w:lastRenderedPageBreak/>
        <w:t>Groth16</w:t>
      </w:r>
      <w:bookmarkEnd w:id="110"/>
    </w:p>
    <w:p w14:paraId="12DCC82F" w14:textId="47FF04D0" w:rsidR="009E587C" w:rsidRDefault="00CA357B" w:rsidP="009E587C">
      <w:pPr>
        <w:jc w:val="both"/>
      </w:pPr>
      <w:r>
        <w:t>The Groth16 protocol requires a special mention of the first value of the test, an outstanding peak of 394 milliseconds, and a more expected lowest value of 16 milliseconds. Avoiding the first peak of the test, the analysis shows t</w:t>
      </w:r>
      <w:r w:rsidR="009E587C">
        <w:t>he x-axis input size</w:t>
      </w:r>
      <w:r>
        <w:t xml:space="preserve"> of </w:t>
      </w:r>
      <w:r w:rsidR="009E587C">
        <w:t xml:space="preserve">10,000 assets. The y-axis presents the performance metric of the communication between energy and apartment smart contracts and the Groth16 protocol verification represented in milliseconds. </w:t>
      </w:r>
    </w:p>
    <w:p w14:paraId="5343389C" w14:textId="77777777" w:rsidR="009E587C" w:rsidRDefault="009E587C" w:rsidP="009E587C">
      <w:pPr>
        <w:jc w:val="both"/>
      </w:pPr>
    </w:p>
    <w:p w14:paraId="22F2BB82" w14:textId="61EF4C0E" w:rsidR="009E587C" w:rsidRDefault="009E587C" w:rsidP="009E587C">
      <w:pPr>
        <w:jc w:val="both"/>
      </w:pPr>
      <w:r>
        <w:t xml:space="preserve">A stable performance of the protocol is suggested due to the little y-axis variation when the number of assets (x-axis) increases. </w:t>
      </w:r>
    </w:p>
    <w:p w14:paraId="4B47F845" w14:textId="77777777" w:rsidR="007179CC" w:rsidRDefault="007179CC" w:rsidP="009E587C">
      <w:pPr>
        <w:jc w:val="both"/>
      </w:pPr>
    </w:p>
    <w:p w14:paraId="4D348132" w14:textId="77777777" w:rsidR="00895BD9" w:rsidRDefault="00CD593F" w:rsidP="00895BD9">
      <w:pPr>
        <w:keepNext/>
        <w:jc w:val="both"/>
      </w:pPr>
      <w:r>
        <w:rPr>
          <w:noProof/>
        </w:rPr>
        <w:drawing>
          <wp:inline distT="0" distB="0" distL="0" distR="0" wp14:anchorId="4B774BC5" wp14:editId="77F3FC5E">
            <wp:extent cx="6120130" cy="2703830"/>
            <wp:effectExtent l="0" t="0" r="13970" b="13970"/>
            <wp:docPr id="780984997" name="Chart 1">
              <a:extLst xmlns:a="http://schemas.openxmlformats.org/drawingml/2006/main">
                <a:ext uri="{FF2B5EF4-FFF2-40B4-BE49-F238E27FC236}">
                  <a16:creationId xmlns:a16="http://schemas.microsoft.com/office/drawing/2014/main" id="{79E14DE6-F2B1-D239-6DBD-7C17D3286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F87037" w14:textId="7111BD08" w:rsidR="009E587C" w:rsidRDefault="00895BD9" w:rsidP="0064439D">
      <w:pPr>
        <w:pStyle w:val="Caption"/>
        <w:jc w:val="both"/>
      </w:pPr>
      <w:bookmarkStart w:id="111" w:name="_Toc179535067"/>
      <w:bookmarkStart w:id="112" w:name="_Toc179998850"/>
      <w:bookmarkStart w:id="113" w:name="_Toc180009182"/>
      <w:bookmarkStart w:id="114" w:name="_Toc180009816"/>
      <w:bookmarkStart w:id="115" w:name="_Toc180011736"/>
      <w:bookmarkStart w:id="116" w:name="_Toc180069199"/>
      <w:bookmarkStart w:id="117" w:name="_Toc180081085"/>
      <w:bookmarkStart w:id="118" w:name="_Toc180081387"/>
      <w:r>
        <w:t xml:space="preserve">Figure </w:t>
      </w:r>
      <w:r w:rsidR="00000000">
        <w:fldChar w:fldCharType="begin"/>
      </w:r>
      <w:r w:rsidR="00000000">
        <w:instrText xml:space="preserve"> SEQ Figure \* ARABIC </w:instrText>
      </w:r>
      <w:r w:rsidR="00000000">
        <w:fldChar w:fldCharType="separate"/>
      </w:r>
      <w:r w:rsidR="00C25037">
        <w:rPr>
          <w:noProof/>
        </w:rPr>
        <w:t>9</w:t>
      </w:r>
      <w:r w:rsidR="00000000">
        <w:rPr>
          <w:noProof/>
        </w:rPr>
        <w:fldChar w:fldCharType="end"/>
      </w:r>
      <w:r>
        <w:t>.</w:t>
      </w:r>
      <w:r w:rsidR="0064439D">
        <w:t xml:space="preserve"> Groth16 protocol performance data after running 10,000 queries.</w:t>
      </w:r>
      <w:bookmarkEnd w:id="111"/>
      <w:bookmarkEnd w:id="112"/>
      <w:bookmarkEnd w:id="113"/>
      <w:bookmarkEnd w:id="114"/>
      <w:bookmarkEnd w:id="115"/>
      <w:bookmarkEnd w:id="116"/>
      <w:bookmarkEnd w:id="117"/>
      <w:bookmarkEnd w:id="118"/>
    </w:p>
    <w:p w14:paraId="0B353271" w14:textId="3B7EE755" w:rsidR="009E587C" w:rsidRPr="009E587C" w:rsidRDefault="009E587C" w:rsidP="009E587C">
      <w:r>
        <w:t>The performance of the Groth16 protocol verification is similar</w:t>
      </w:r>
      <w:r w:rsidR="007179CC">
        <w:t xml:space="preserve"> but more consistent</w:t>
      </w:r>
      <w:r>
        <w:t xml:space="preserve"> to</w:t>
      </w:r>
      <w:r w:rsidR="00C40675">
        <w:t xml:space="preserve"> the</w:t>
      </w:r>
      <w:r>
        <w:t xml:space="preserve"> Plonk</w:t>
      </w:r>
      <w:r w:rsidR="00C40675">
        <w:t xml:space="preserve"> protocol</w:t>
      </w:r>
      <w:r w:rsidR="007179CC">
        <w:t xml:space="preserve"> when the outlier is removed from the data set as shown in</w:t>
      </w:r>
      <w:r w:rsidR="005A2752">
        <w:t xml:space="preserve">   </w:t>
      </w:r>
      <w:r>
        <w:t>. However, although some outliers are present, they are less than in Plonk protocol verification</w:t>
      </w:r>
      <w:r w:rsidR="00C40675">
        <w:t>,</w:t>
      </w:r>
      <w:r>
        <w:t xml:space="preserve"> suggesting a more </w:t>
      </w:r>
      <w:r w:rsidR="007179CC">
        <w:t>consistent p</w:t>
      </w:r>
      <w:r>
        <w:t>erformance.</w:t>
      </w:r>
      <w:r w:rsidR="00C40675">
        <w:t xml:space="preserve"> Furthermore, this suggests fewer exceptional cases affecting performance. </w:t>
      </w:r>
    </w:p>
    <w:p w14:paraId="014802C3" w14:textId="15813B50" w:rsidR="003314A5" w:rsidRDefault="003314A5" w:rsidP="003314A5"/>
    <w:p w14:paraId="5961D44B" w14:textId="65247864" w:rsidR="00CA357B" w:rsidRDefault="009E587C" w:rsidP="009E587C">
      <w:pPr>
        <w:jc w:val="both"/>
      </w:pPr>
      <w:r>
        <w:t>Like the Plonk protocol, Groth16 remains stable when the number of assets increases, avoiding significant performance degradation. However, the</w:t>
      </w:r>
      <w:r w:rsidR="00C40675">
        <w:t xml:space="preserve"> data distribution</w:t>
      </w:r>
      <w:r>
        <w:t xml:space="preserve"> clustering in the y-axis is tighter, suggesting a better performance consistency</w:t>
      </w:r>
      <w:r w:rsidR="00CA357B">
        <w:t xml:space="preserve"> when the first value of the test is avoided</w:t>
      </w:r>
      <w:r>
        <w:t>.</w:t>
      </w:r>
    </w:p>
    <w:p w14:paraId="77EB6E39" w14:textId="77777777" w:rsidR="00CA357B" w:rsidRDefault="00CA357B" w:rsidP="009E587C">
      <w:pPr>
        <w:jc w:val="both"/>
      </w:pPr>
    </w:p>
    <w:p w14:paraId="2FCD4DF6" w14:textId="7BD57BE5" w:rsidR="00CA357B" w:rsidRDefault="00CA357B" w:rsidP="009E587C">
      <w:pPr>
        <w:jc w:val="both"/>
      </w:pPr>
      <w:r>
        <w:t xml:space="preserve">Finally, considering the notable 394 milliseconds first value of the test, that point suggests that some transactions can be significantly slower. In addition, Groth16 data collected after the test showed an average mean of 22.523 milliseconds, 22 milliseconds media, and 4.17411 standard deviation. </w:t>
      </w:r>
    </w:p>
    <w:p w14:paraId="2E1E3469" w14:textId="77777777" w:rsidR="006458C2" w:rsidRDefault="006458C2" w:rsidP="009E587C">
      <w:pPr>
        <w:jc w:val="both"/>
      </w:pPr>
    </w:p>
    <w:p w14:paraId="5D974158" w14:textId="77777777" w:rsidR="00895BD9" w:rsidRDefault="006458C2" w:rsidP="00895BD9">
      <w:pPr>
        <w:keepNext/>
        <w:jc w:val="both"/>
      </w:pPr>
      <w:r>
        <w:rPr>
          <w:noProof/>
        </w:rPr>
        <w:lastRenderedPageBreak/>
        <w:drawing>
          <wp:inline distT="0" distB="0" distL="0" distR="0" wp14:anchorId="24C9FB42" wp14:editId="65EE74D7">
            <wp:extent cx="6120130" cy="2939970"/>
            <wp:effectExtent l="0" t="0" r="13970" b="6985"/>
            <wp:docPr id="576449528" name="Chart 1">
              <a:extLst xmlns:a="http://schemas.openxmlformats.org/drawingml/2006/main">
                <a:ext uri="{FF2B5EF4-FFF2-40B4-BE49-F238E27FC236}">
                  <a16:creationId xmlns:a16="http://schemas.microsoft.com/office/drawing/2014/main" id="{8235630C-F7BF-B65A-AA7C-2A6EEFCE07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C2C77A" w14:textId="7E20094E" w:rsidR="006458C2" w:rsidRPr="003314A5" w:rsidRDefault="00895BD9" w:rsidP="00895BD9">
      <w:pPr>
        <w:pStyle w:val="Caption"/>
        <w:jc w:val="both"/>
      </w:pPr>
      <w:bookmarkStart w:id="119" w:name="_Toc179535068"/>
      <w:bookmarkStart w:id="120" w:name="_Toc179998851"/>
      <w:bookmarkStart w:id="121" w:name="_Toc180009183"/>
      <w:bookmarkStart w:id="122" w:name="_Toc180009817"/>
      <w:bookmarkStart w:id="123" w:name="_Toc180011737"/>
      <w:bookmarkStart w:id="124" w:name="_Toc180069200"/>
      <w:bookmarkStart w:id="125" w:name="_Toc180081086"/>
      <w:bookmarkStart w:id="126" w:name="_Toc180081388"/>
      <w:r>
        <w:t xml:space="preserve">Figure </w:t>
      </w:r>
      <w:r w:rsidR="00000000">
        <w:fldChar w:fldCharType="begin"/>
      </w:r>
      <w:r w:rsidR="00000000">
        <w:instrText xml:space="preserve"> SEQ Figure \* ARABIC </w:instrText>
      </w:r>
      <w:r w:rsidR="00000000">
        <w:fldChar w:fldCharType="separate"/>
      </w:r>
      <w:r w:rsidR="00C25037">
        <w:rPr>
          <w:noProof/>
        </w:rPr>
        <w:t>10</w:t>
      </w:r>
      <w:r w:rsidR="00000000">
        <w:rPr>
          <w:noProof/>
        </w:rPr>
        <w:fldChar w:fldCharType="end"/>
      </w:r>
      <w:r>
        <w:t>.</w:t>
      </w:r>
      <w:r w:rsidR="001A41CE">
        <w:t xml:space="preserve"> Groth16 protocol performance data after running 10,000 queries grouped by milliseconds.</w:t>
      </w:r>
      <w:bookmarkEnd w:id="119"/>
      <w:bookmarkEnd w:id="120"/>
      <w:bookmarkEnd w:id="121"/>
      <w:bookmarkEnd w:id="122"/>
      <w:bookmarkEnd w:id="123"/>
      <w:bookmarkEnd w:id="124"/>
      <w:bookmarkEnd w:id="125"/>
      <w:bookmarkEnd w:id="126"/>
    </w:p>
    <w:p w14:paraId="3F2A7BE9" w14:textId="403ABB36" w:rsidR="001C6D16" w:rsidRDefault="006458C2" w:rsidP="001C6D16">
      <w:pPr>
        <w:jc w:val="both"/>
      </w:pPr>
      <w:r>
        <w:t xml:space="preserve">The chart above, </w:t>
      </w:r>
      <w:r w:rsidR="004A15C2">
        <w:t>which group</w:t>
      </w:r>
      <w:r w:rsidR="00CD593F">
        <w:t>s</w:t>
      </w:r>
      <w:r>
        <w:t xml:space="preserve"> energy assets by time used to fetch the energy usage from their correspondent apartment asset at the apartment smart contract</w:t>
      </w:r>
      <w:r w:rsidR="00CD593F">
        <w:t>,</w:t>
      </w:r>
      <w:r>
        <w:t xml:space="preserve"> and verify the origin of the request using Groth16, </w:t>
      </w:r>
      <w:r w:rsidR="004A15C2">
        <w:t>shows</w:t>
      </w:r>
      <w:r>
        <w:t xml:space="preserve"> that 28.82% of the assets needed 22 milliseconds and 67.82% of the assets required between 21 and 23 milliseconds. </w:t>
      </w:r>
    </w:p>
    <w:p w14:paraId="262FE3F1" w14:textId="77777777" w:rsidR="006458C2" w:rsidRPr="001C6D16" w:rsidRDefault="006458C2" w:rsidP="001C6D16">
      <w:pPr>
        <w:jc w:val="both"/>
      </w:pPr>
    </w:p>
    <w:p w14:paraId="6C5B76E2" w14:textId="009CED2D" w:rsidR="00976F0B" w:rsidRDefault="00976F0B" w:rsidP="00304C46">
      <w:pPr>
        <w:pStyle w:val="Heading3"/>
        <w:numPr>
          <w:ilvl w:val="2"/>
          <w:numId w:val="6"/>
        </w:numPr>
        <w:rPr>
          <w:color w:val="000000" w:themeColor="text1"/>
        </w:rPr>
      </w:pPr>
      <w:bookmarkStart w:id="127" w:name="_Toc180081517"/>
      <w:proofErr w:type="spellStart"/>
      <w:r>
        <w:rPr>
          <w:color w:val="000000" w:themeColor="text1"/>
        </w:rPr>
        <w:t>Fflonk</w:t>
      </w:r>
      <w:bookmarkEnd w:id="127"/>
      <w:proofErr w:type="spellEnd"/>
    </w:p>
    <w:p w14:paraId="1DA32487" w14:textId="3F03D6B1" w:rsidR="00976F0B" w:rsidRPr="00976F0B" w:rsidRDefault="00F63FE4" w:rsidP="001C6D16">
      <w:pPr>
        <w:jc w:val="both"/>
      </w:pPr>
      <w:r>
        <w:t xml:space="preserve">The input for </w:t>
      </w:r>
      <w:proofErr w:type="spellStart"/>
      <w:r>
        <w:t>Fflonk</w:t>
      </w:r>
      <w:proofErr w:type="spellEnd"/>
      <w:r>
        <w:t xml:space="preserve"> protocol was 10,000 assets, the same as the previous test of Plonk and Groth16 protocols. In this case, t</w:t>
      </w:r>
      <w:r w:rsidR="00C40675">
        <w:t>he points for</w:t>
      </w:r>
      <w:r>
        <w:t xml:space="preserve"> the</w:t>
      </w:r>
      <w:r w:rsidR="00C40675">
        <w:t xml:space="preserve"> </w:t>
      </w:r>
      <w:proofErr w:type="spellStart"/>
      <w:r w:rsidR="00C40675">
        <w:t>Fflonk</w:t>
      </w:r>
      <w:proofErr w:type="spellEnd"/>
      <w:r w:rsidR="00C40675">
        <w:t xml:space="preserve"> protocol are densely clustered within the y-axis narrow range between 12 and 44 milliseconds</w:t>
      </w:r>
      <w:r>
        <w:t>, the time it takes to fetch the data and make the verification</w:t>
      </w:r>
      <w:r w:rsidR="00C40675">
        <w:t xml:space="preserve">. </w:t>
      </w:r>
    </w:p>
    <w:p w14:paraId="5C601D10" w14:textId="4457D7A6" w:rsidR="00711BB9" w:rsidRDefault="00711BB9" w:rsidP="00F45F3D">
      <w:pPr>
        <w:jc w:val="both"/>
      </w:pPr>
    </w:p>
    <w:p w14:paraId="2E5DF73D" w14:textId="77777777" w:rsidR="00895BD9" w:rsidRDefault="000A1654" w:rsidP="00895BD9">
      <w:pPr>
        <w:keepNext/>
        <w:jc w:val="both"/>
      </w:pPr>
      <w:r>
        <w:rPr>
          <w:noProof/>
        </w:rPr>
        <w:drawing>
          <wp:inline distT="0" distB="0" distL="0" distR="0" wp14:anchorId="43A6E267" wp14:editId="145E748A">
            <wp:extent cx="6120130" cy="2682875"/>
            <wp:effectExtent l="0" t="0" r="13970" b="9525"/>
            <wp:docPr id="1617026222" name="Chart 1">
              <a:extLst xmlns:a="http://schemas.openxmlformats.org/drawingml/2006/main">
                <a:ext uri="{FF2B5EF4-FFF2-40B4-BE49-F238E27FC236}">
                  <a16:creationId xmlns:a16="http://schemas.microsoft.com/office/drawing/2014/main" id="{80C04FE1-BBBD-C7CA-6EAC-5686C47619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71E57B" w14:textId="0B5AD678" w:rsidR="000A1654" w:rsidRPr="00711BB9" w:rsidRDefault="00895BD9" w:rsidP="0064439D">
      <w:pPr>
        <w:pStyle w:val="Caption"/>
        <w:jc w:val="both"/>
      </w:pPr>
      <w:bookmarkStart w:id="128" w:name="_Toc179535069"/>
      <w:bookmarkStart w:id="129" w:name="_Toc179998852"/>
      <w:bookmarkStart w:id="130" w:name="_Toc180009184"/>
      <w:bookmarkStart w:id="131" w:name="_Toc180009818"/>
      <w:bookmarkStart w:id="132" w:name="_Toc180011738"/>
      <w:bookmarkStart w:id="133" w:name="_Toc180069201"/>
      <w:bookmarkStart w:id="134" w:name="_Toc180081087"/>
      <w:bookmarkStart w:id="135" w:name="_Toc180081389"/>
      <w:r>
        <w:t xml:space="preserve">Figure </w:t>
      </w:r>
      <w:r w:rsidR="00000000">
        <w:fldChar w:fldCharType="begin"/>
      </w:r>
      <w:r w:rsidR="00000000">
        <w:instrText xml:space="preserve"> SEQ Figure \* ARABIC </w:instrText>
      </w:r>
      <w:r w:rsidR="00000000">
        <w:fldChar w:fldCharType="separate"/>
      </w:r>
      <w:r w:rsidR="00C25037">
        <w:rPr>
          <w:noProof/>
        </w:rPr>
        <w:t>11</w:t>
      </w:r>
      <w:r w:rsidR="00000000">
        <w:rPr>
          <w:noProof/>
        </w:rPr>
        <w:fldChar w:fldCharType="end"/>
      </w:r>
      <w:r>
        <w:t>.</w:t>
      </w:r>
      <w:r w:rsidR="0064439D">
        <w:t xml:space="preserve"> </w:t>
      </w:r>
      <w:proofErr w:type="spellStart"/>
      <w:r w:rsidR="0064439D">
        <w:t>Fflonk</w:t>
      </w:r>
      <w:proofErr w:type="spellEnd"/>
      <w:r w:rsidR="0064439D">
        <w:t xml:space="preserve"> protocol performance data after running 10,000 queries.</w:t>
      </w:r>
      <w:bookmarkEnd w:id="128"/>
      <w:bookmarkEnd w:id="129"/>
      <w:bookmarkEnd w:id="130"/>
      <w:bookmarkEnd w:id="131"/>
      <w:bookmarkEnd w:id="132"/>
      <w:bookmarkEnd w:id="133"/>
      <w:bookmarkEnd w:id="134"/>
      <w:bookmarkEnd w:id="135"/>
    </w:p>
    <w:p w14:paraId="258B5353" w14:textId="77777777" w:rsidR="00F63FE4" w:rsidRDefault="00F63FE4" w:rsidP="00F45F3D">
      <w:pPr>
        <w:jc w:val="both"/>
      </w:pPr>
      <w:r>
        <w:t xml:space="preserve">The test data suggest that this protocol has less propensity for variation than Plonk and Groth16 when increasing the input of assets. There are fewer outliers than Plonk and similar to Groth16 when excluding the outstanding value. However, </w:t>
      </w:r>
      <w:proofErr w:type="spellStart"/>
      <w:r>
        <w:t>Fflonk</w:t>
      </w:r>
      <w:proofErr w:type="spellEnd"/>
      <w:r>
        <w:t xml:space="preserve"> has the least amount of outliers, reinforcing its reliability. </w:t>
      </w:r>
    </w:p>
    <w:p w14:paraId="528A217C" w14:textId="2CF6893C" w:rsidR="008770D3" w:rsidRDefault="00F63FE4" w:rsidP="00F45F3D">
      <w:pPr>
        <w:jc w:val="both"/>
      </w:pPr>
      <w:r>
        <w:lastRenderedPageBreak/>
        <w:t xml:space="preserve">Overall, displaying a lowest of 12 milliseconds, a highest record of 44 milliseconds, an average mean of 20.5358 milliseconds, and a standard deviation of 1.46565, </w:t>
      </w:r>
      <w:proofErr w:type="spellStart"/>
      <w:r>
        <w:t>Fflonk</w:t>
      </w:r>
      <w:proofErr w:type="spellEnd"/>
      <w:r>
        <w:t xml:space="preserve"> protocol showed the most stable performance of the three protocols. </w:t>
      </w:r>
    </w:p>
    <w:p w14:paraId="5663D62B" w14:textId="77777777" w:rsidR="00CD593F" w:rsidRDefault="00CD593F" w:rsidP="00F45F3D">
      <w:pPr>
        <w:jc w:val="both"/>
      </w:pPr>
    </w:p>
    <w:p w14:paraId="129C656D" w14:textId="77777777" w:rsidR="00895BD9" w:rsidRDefault="00CD593F" w:rsidP="00895BD9">
      <w:pPr>
        <w:keepNext/>
        <w:jc w:val="both"/>
      </w:pPr>
      <w:r>
        <w:rPr>
          <w:noProof/>
        </w:rPr>
        <w:drawing>
          <wp:inline distT="0" distB="0" distL="0" distR="0" wp14:anchorId="42FE6595" wp14:editId="192026AE">
            <wp:extent cx="6120130" cy="3764280"/>
            <wp:effectExtent l="0" t="0" r="13970" b="7620"/>
            <wp:docPr id="173656452" name="Chart 1">
              <a:extLst xmlns:a="http://schemas.openxmlformats.org/drawingml/2006/main">
                <a:ext uri="{FF2B5EF4-FFF2-40B4-BE49-F238E27FC236}">
                  <a16:creationId xmlns:a16="http://schemas.microsoft.com/office/drawing/2014/main" id="{02603822-54E5-4D4E-9672-1F3F575C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5090DB1" w14:textId="2DB5C622" w:rsidR="000432D3" w:rsidRPr="004556F2" w:rsidRDefault="00895BD9" w:rsidP="000072A6">
      <w:pPr>
        <w:pStyle w:val="Caption"/>
        <w:jc w:val="both"/>
      </w:pPr>
      <w:bookmarkStart w:id="136" w:name="_Toc179535070"/>
      <w:bookmarkStart w:id="137" w:name="_Toc179998853"/>
      <w:bookmarkStart w:id="138" w:name="_Toc180009185"/>
      <w:bookmarkStart w:id="139" w:name="_Toc180009819"/>
      <w:bookmarkStart w:id="140" w:name="_Toc180011739"/>
      <w:bookmarkStart w:id="141" w:name="_Toc180069202"/>
      <w:bookmarkStart w:id="142" w:name="_Toc180081088"/>
      <w:bookmarkStart w:id="143" w:name="_Toc180081390"/>
      <w:r>
        <w:t xml:space="preserve">Figure </w:t>
      </w:r>
      <w:r w:rsidR="00000000">
        <w:fldChar w:fldCharType="begin"/>
      </w:r>
      <w:r w:rsidR="00000000">
        <w:instrText xml:space="preserve"> SEQ Figure \* ARABIC </w:instrText>
      </w:r>
      <w:r w:rsidR="00000000">
        <w:fldChar w:fldCharType="separate"/>
      </w:r>
      <w:r w:rsidR="00C25037">
        <w:rPr>
          <w:noProof/>
        </w:rPr>
        <w:t>12</w:t>
      </w:r>
      <w:r w:rsidR="00000000">
        <w:rPr>
          <w:noProof/>
        </w:rPr>
        <w:fldChar w:fldCharType="end"/>
      </w:r>
      <w:r>
        <w:t>.</w:t>
      </w:r>
      <w:r w:rsidR="001A41CE">
        <w:t xml:space="preserve"> </w:t>
      </w:r>
      <w:proofErr w:type="spellStart"/>
      <w:r w:rsidR="001A41CE">
        <w:t>Fflonk</w:t>
      </w:r>
      <w:proofErr w:type="spellEnd"/>
      <w:r w:rsidR="001A41CE">
        <w:t xml:space="preserve"> protocol performance data after running 10,000 queries grouped by milliseconds.</w:t>
      </w:r>
      <w:bookmarkEnd w:id="136"/>
      <w:bookmarkEnd w:id="137"/>
      <w:bookmarkEnd w:id="138"/>
      <w:bookmarkEnd w:id="139"/>
      <w:bookmarkEnd w:id="140"/>
      <w:bookmarkEnd w:id="141"/>
      <w:bookmarkEnd w:id="142"/>
      <w:bookmarkEnd w:id="143"/>
      <w:r w:rsidR="00743C30">
        <w:t xml:space="preserve"> </w:t>
      </w:r>
    </w:p>
    <w:p w14:paraId="275F3F35" w14:textId="77777777" w:rsidR="000432D3" w:rsidRDefault="000432D3" w:rsidP="000432D3">
      <w:pPr>
        <w:pStyle w:val="Heading2"/>
        <w:numPr>
          <w:ilvl w:val="1"/>
          <w:numId w:val="6"/>
        </w:numPr>
        <w:rPr>
          <w:color w:val="000000" w:themeColor="text1"/>
        </w:rPr>
      </w:pPr>
      <w:bookmarkStart w:id="144" w:name="_Toc180081518"/>
      <w:r>
        <w:rPr>
          <w:color w:val="000000" w:themeColor="text1"/>
        </w:rPr>
        <w:t>Research Q1 answer</w:t>
      </w:r>
      <w:bookmarkEnd w:id="144"/>
      <w:r w:rsidRPr="00F67AD2">
        <w:rPr>
          <w:color w:val="000000" w:themeColor="text1"/>
        </w:rPr>
        <w:t xml:space="preserve"> </w:t>
      </w:r>
    </w:p>
    <w:p w14:paraId="1592F96B" w14:textId="30D3392E" w:rsidR="009853AB" w:rsidRDefault="009853AB" w:rsidP="009853AB">
      <w:r>
        <w:t xml:space="preserve">Q1: </w:t>
      </w:r>
      <w:r>
        <w:t>How can a distributed and agnostic mechanism be created to establish connections between different blockchain types to interconnect different smart contracts in a smart city?</w:t>
      </w:r>
    </w:p>
    <w:p w14:paraId="331542E0" w14:textId="77777777" w:rsidR="005A76DF" w:rsidRDefault="005A76DF" w:rsidP="005A76DF">
      <w:pPr>
        <w:jc w:val="both"/>
      </w:pPr>
    </w:p>
    <w:p w14:paraId="1E857509" w14:textId="6BA9090F" w:rsidR="00DF334C" w:rsidRDefault="005A76DF" w:rsidP="005A76DF">
      <w:pPr>
        <w:jc w:val="both"/>
      </w:pPr>
      <w:r>
        <w:t>As was shown in this dissertation, using ZKPs protocols would add a layer of privacy and security</w:t>
      </w:r>
      <w:r w:rsidR="00DF334C">
        <w:t xml:space="preserve"> to enable the verification of the data between two smart contracts but without revealing the data. Making that work for connecting two smart contracts from different blockchains would improve its functionality, getting closer to the goal of blockchain interconnectivity in a smart city.</w:t>
      </w:r>
    </w:p>
    <w:p w14:paraId="531DD18B" w14:textId="77777777" w:rsidR="00DF334C" w:rsidRDefault="00DF334C" w:rsidP="005A76DF">
      <w:pPr>
        <w:jc w:val="both"/>
      </w:pPr>
    </w:p>
    <w:p w14:paraId="67114540" w14:textId="6C3336A6" w:rsidR="005A76DF" w:rsidRDefault="00DF334C" w:rsidP="005A76DF">
      <w:pPr>
        <w:jc w:val="both"/>
      </w:pPr>
      <w:r>
        <w:t>A different approach can be taken by using events, enabling connectivity between smart contracts from different blockchains using oracles. As the approach presented in the paragraph above, this one would need a layer of privacy and security provided by ZKPs protocol</w:t>
      </w:r>
      <w:r w:rsidR="004100C9">
        <w:t>s</w:t>
      </w:r>
      <w:r>
        <w:t xml:space="preserve">, doing the verifications in the smart contracts connected and managing the events in the off-chain applications. The data flow centralisation </w:t>
      </w:r>
      <w:r w:rsidR="004100C9">
        <w:t xml:space="preserve">in </w:t>
      </w:r>
      <w:r>
        <w:t>the external application</w:t>
      </w:r>
      <w:r w:rsidR="004100C9">
        <w:t xml:space="preserve"> would negatively impact the distribution of the system and</w:t>
      </w:r>
      <w:r>
        <w:t xml:space="preserve"> </w:t>
      </w:r>
      <w:r w:rsidR="004100C9">
        <w:t xml:space="preserve">that </w:t>
      </w:r>
      <w:r>
        <w:t xml:space="preserve">would represent a risk and point of interest for potential intruders. </w:t>
      </w:r>
    </w:p>
    <w:p w14:paraId="605A9BCE" w14:textId="77777777" w:rsidR="004100C9" w:rsidRDefault="004100C9" w:rsidP="005A76DF">
      <w:pPr>
        <w:jc w:val="both"/>
      </w:pPr>
    </w:p>
    <w:p w14:paraId="2CA29334" w14:textId="4DED7898" w:rsidR="004100C9" w:rsidRDefault="004100C9" w:rsidP="005A76DF">
      <w:pPr>
        <w:jc w:val="both"/>
      </w:pPr>
      <w:r>
        <w:t xml:space="preserve">Finally, a new point of view is managing the connection between the smart contracts in different blockchains, using ZKPs protocols to add a layer of privacy and security, but instead of using a centralised off-chain application -such as the ones (energy and apartment </w:t>
      </w:r>
      <w:proofErr w:type="spellStart"/>
      <w:r>
        <w:t>nodeJS</w:t>
      </w:r>
      <w:proofErr w:type="spellEnd"/>
      <w:r>
        <w:t xml:space="preserve"> applications) used in the prototype for this dissertation- using a third blockchain to manage the events and connect the others blockchains. </w:t>
      </w:r>
    </w:p>
    <w:p w14:paraId="0C088A0E" w14:textId="77777777" w:rsidR="000432D3" w:rsidRDefault="000432D3" w:rsidP="000432D3">
      <w:pPr>
        <w:jc w:val="both"/>
      </w:pPr>
    </w:p>
    <w:p w14:paraId="3EA4FE99" w14:textId="77777777" w:rsidR="000432D3" w:rsidRPr="006C7091" w:rsidRDefault="000432D3" w:rsidP="000432D3">
      <w:pPr>
        <w:pStyle w:val="Heading2"/>
        <w:numPr>
          <w:ilvl w:val="1"/>
          <w:numId w:val="6"/>
        </w:numPr>
        <w:rPr>
          <w:color w:val="000000" w:themeColor="text1"/>
        </w:rPr>
      </w:pPr>
      <w:bookmarkStart w:id="145" w:name="_Toc180081519"/>
      <w:r>
        <w:rPr>
          <w:color w:val="000000" w:themeColor="text1"/>
        </w:rPr>
        <w:lastRenderedPageBreak/>
        <w:t>Research Q2 answer</w:t>
      </w:r>
      <w:bookmarkEnd w:id="145"/>
      <w:r w:rsidRPr="00F67AD2">
        <w:rPr>
          <w:color w:val="000000" w:themeColor="text1"/>
        </w:rPr>
        <w:t xml:space="preserve"> </w:t>
      </w:r>
    </w:p>
    <w:p w14:paraId="5AC8004F" w14:textId="77777777" w:rsidR="000432D3" w:rsidRDefault="000432D3" w:rsidP="000432D3">
      <w:pPr>
        <w:jc w:val="both"/>
      </w:pPr>
      <w:r>
        <w:t xml:space="preserve">Q2: </w:t>
      </w:r>
      <w:r w:rsidRPr="00F67AD2">
        <w:t>How can ZKPs achieve cross-smart-contract, anonymous and low-latency transactions in a smart city context, and how are these attributes (anonymous, low-latency) related?</w:t>
      </w:r>
    </w:p>
    <w:p w14:paraId="70C57DE0" w14:textId="77777777" w:rsidR="009853AB" w:rsidRDefault="009853AB" w:rsidP="000432D3">
      <w:pPr>
        <w:jc w:val="both"/>
      </w:pPr>
    </w:p>
    <w:p w14:paraId="45C0B08A" w14:textId="77777777" w:rsidR="000432D3" w:rsidRDefault="000432D3" w:rsidP="000432D3">
      <w:pPr>
        <w:jc w:val="both"/>
      </w:pPr>
      <w:r>
        <w:t xml:space="preserve">The three protocols tested, Groth16, Plonk, and </w:t>
      </w:r>
      <w:proofErr w:type="spellStart"/>
      <w:r>
        <w:t>Fflonk</w:t>
      </w:r>
      <w:proofErr w:type="spellEnd"/>
      <w:r>
        <w:t xml:space="preserve"> works having cross-smart-contract anonymous and low-latency transactions in smart cities are the principal attributes of the ZKPs protocol. It lets smart contracts share data securely without revealing private information. </w:t>
      </w:r>
    </w:p>
    <w:p w14:paraId="0C416FCF" w14:textId="77777777" w:rsidR="000432D3" w:rsidRDefault="000432D3" w:rsidP="000432D3">
      <w:pPr>
        <w:jc w:val="both"/>
      </w:pPr>
    </w:p>
    <w:p w14:paraId="456B0B3A" w14:textId="77777777" w:rsidR="000432D3" w:rsidRDefault="000432D3" w:rsidP="000432D3">
      <w:pPr>
        <w:jc w:val="both"/>
      </w:pPr>
      <w:r>
        <w:t xml:space="preserve">Cross smart contract transactions in smart cities context need different systems, like energy meters and traffic lights, to share information securely. ZKPs let them do that without showing all the data. For example, the energy smart contract pulls data from the apartment smart contract without revealing private details about the energy usage. Groth16, which was the first protocol, is quick at verifying proofs but needs a “trusted setup,” which makes some people worried about security </w:t>
      </w:r>
      <w:r>
        <w:fldChar w:fldCharType="begin"/>
      </w:r>
      <w:r>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Pr>
          <w:noProof/>
        </w:rPr>
        <w:t>(Groth, 2016)</w:t>
      </w:r>
      <w:r>
        <w:fldChar w:fldCharType="end"/>
      </w:r>
      <w:r>
        <w:t>. After testing, Groth16 had an average latency of 22.523 milliseconds, making it faster than Plonk but with more variability in the results​.</w:t>
      </w:r>
    </w:p>
    <w:p w14:paraId="369A7E4C" w14:textId="77777777" w:rsidR="000432D3" w:rsidRDefault="000432D3" w:rsidP="000432D3">
      <w:pPr>
        <w:jc w:val="both"/>
      </w:pPr>
    </w:p>
    <w:p w14:paraId="5FEBF55C" w14:textId="77777777" w:rsidR="000432D3" w:rsidRDefault="000432D3" w:rsidP="000432D3">
      <w:pPr>
        <w:jc w:val="both"/>
      </w:pPr>
      <w:r>
        <w:t xml:space="preserve">ZKPs also keep transactions anonymous by hiding the actual data while still proving that it’s correct. For example, the apartment’s energy usage could be verified by the energy smart contract without revealing the actual meter readings. Plonk allows this kind of verification without showing all the information, and it only needs one setup for all tasks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 In the testing done for this dissertation, Plonk had an average latency of 24.354 milliseconds, but it showed a bit more variability with some peaks reaching up to 59 milliseconds, which could slow things down​.</w:t>
      </w:r>
    </w:p>
    <w:p w14:paraId="7A30BCC2" w14:textId="77777777" w:rsidR="000432D3" w:rsidRDefault="000432D3" w:rsidP="000432D3">
      <w:pPr>
        <w:jc w:val="both"/>
      </w:pPr>
    </w:p>
    <w:p w14:paraId="3AC665B9" w14:textId="77777777" w:rsidR="000432D3" w:rsidRDefault="000432D3" w:rsidP="000432D3">
      <w:pPr>
        <w:jc w:val="both"/>
      </w:pPr>
      <w:proofErr w:type="spellStart"/>
      <w:r>
        <w:t>Fflonk</w:t>
      </w:r>
      <w:proofErr w:type="spellEnd"/>
      <w:r>
        <w:t xml:space="preserve"> was designed to be faster and handle larger workloads better. The following test shows that this protocol had the best performance with the lowest latency transactions, with an average latency of 20.535 milliseconds. Although it was the fastest protocol, its latency remained stable even with more transactions. This attribute becomes imperative in smart cities where systems like energy meters would have to operate in real-time. </w:t>
      </w:r>
      <w:proofErr w:type="spellStart"/>
      <w:r>
        <w:t>Fflonk’s</w:t>
      </w:r>
      <w:proofErr w:type="spellEnd"/>
      <w:r>
        <w:t xml:space="preserve">, by definition, means fast. It also means transactions can happen quickly, keeping the city running smoothly while still maintaining privacy </w:t>
      </w:r>
      <w:r>
        <w:fldChar w:fldCharType="begin"/>
      </w:r>
      <w:r>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w:t>
      </w:r>
    </w:p>
    <w:p w14:paraId="68393ECD" w14:textId="77777777" w:rsidR="000432D3" w:rsidRDefault="000432D3" w:rsidP="000432D3">
      <w:pPr>
        <w:jc w:val="both"/>
      </w:pPr>
    </w:p>
    <w:p w14:paraId="772B1B15" w14:textId="77777777" w:rsidR="000432D3" w:rsidRDefault="000432D3" w:rsidP="000432D3">
      <w:pPr>
        <w:jc w:val="both"/>
      </w:pPr>
      <w:r>
        <w:t xml:space="preserve">ZKPs keep the verification fast, in opposition of the fact that anonymous transactions usually reduce the speed of </w:t>
      </w:r>
      <w:r>
        <w:fldChar w:fldCharType="begin"/>
      </w:r>
      <w:r>
        <w:instrText xml:space="preserve"> ADDIN EN.CITE &lt;EndNote&gt;&lt;Cite&gt;&lt;Author&gt;Gabizon&lt;/Author&gt;&lt;Year&gt;2019&lt;/Year&gt;&lt;RecNum&gt;123&lt;/RecNum&gt;&lt;DisplayText&gt;(Ernstberger et al., 2024; 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Cite&gt;&lt;Author&gt;Ernstberger&lt;/Author&gt;&lt;Year&gt;2024&lt;/Year&gt;&lt;RecNum&gt;112&lt;/RecNum&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 Gabizon et al., 2019)</w:t>
      </w:r>
      <w:r>
        <w:fldChar w:fldCharType="end"/>
      </w:r>
      <w:r>
        <w:t>. Low latency is a critical attribute to be considered in smart cities where decisions need to happen very fast. No revealing private information is another mandatory attribute to ponder, and ZKPs help with this as well. This balance is mandatory when implementing cross smart contract transactions. Different systems can trust each other’s data quickly without seeing all the details, keeping transactions fast and private.</w:t>
      </w:r>
    </w:p>
    <w:p w14:paraId="07D0819D" w14:textId="77777777" w:rsidR="000432D3" w:rsidRPr="000432D3" w:rsidRDefault="000432D3" w:rsidP="000432D3"/>
    <w:p w14:paraId="1B465D6C" w14:textId="16F18B2A" w:rsidR="00B11B8F" w:rsidRPr="00B11B8F" w:rsidRDefault="00B11B8F" w:rsidP="00304C46">
      <w:pPr>
        <w:pStyle w:val="Heading2"/>
        <w:numPr>
          <w:ilvl w:val="1"/>
          <w:numId w:val="6"/>
        </w:numPr>
        <w:rPr>
          <w:color w:val="000000" w:themeColor="text1"/>
        </w:rPr>
      </w:pPr>
      <w:bookmarkStart w:id="146" w:name="_Toc180081520"/>
      <w:r w:rsidRPr="00B11B8F">
        <w:rPr>
          <w:color w:val="000000" w:themeColor="text1"/>
        </w:rPr>
        <w:t>Research Q3 answer</w:t>
      </w:r>
      <w:bookmarkEnd w:id="146"/>
    </w:p>
    <w:p w14:paraId="515B6C33" w14:textId="58CF6F94" w:rsidR="00B11B8F" w:rsidRDefault="00B11B8F" w:rsidP="00B11B8F">
      <w:r>
        <w:t>Q3: What are the security considerations in a smart city when implementing cross smart contract communication?</w:t>
      </w:r>
    </w:p>
    <w:p w14:paraId="23D801A1" w14:textId="77777777" w:rsidR="00B11B8F" w:rsidRDefault="00B11B8F" w:rsidP="00B11B8F">
      <w:pPr>
        <w:jc w:val="both"/>
      </w:pPr>
    </w:p>
    <w:p w14:paraId="4F9E32D6" w14:textId="67B2F8C3" w:rsidR="00B11B8F" w:rsidRDefault="00B11B8F" w:rsidP="00B11B8F">
      <w:pPr>
        <w:jc w:val="both"/>
      </w:pPr>
      <w:r>
        <w:t xml:space="preserve">There are security concerns when making different smart contracts interact with each other. </w:t>
      </w:r>
      <w:r w:rsidR="00AE191F">
        <w:t xml:space="preserve">Basically, what it means is that different parts of the city, smart devices, wearables, smart power meters, and servers to process the data and make decisions have the necessity of sharing data. Consequently, maintaining data safe from hackers is paramount. </w:t>
      </w:r>
    </w:p>
    <w:p w14:paraId="4DB51B80" w14:textId="77777777" w:rsidR="00AE191F" w:rsidRDefault="00AE191F" w:rsidP="00B11B8F">
      <w:pPr>
        <w:jc w:val="both"/>
      </w:pPr>
    </w:p>
    <w:p w14:paraId="172192D8" w14:textId="06042D12" w:rsidR="00AE191F" w:rsidRDefault="00AE191F" w:rsidP="00B11B8F">
      <w:pPr>
        <w:jc w:val="both"/>
      </w:pPr>
      <w:r>
        <w:t xml:space="preserve">First is data privacy. The code developed for the prototype of this dissertation shows a way in which the energy smart contract fetches the power meter readings from the apartment smart contract </w:t>
      </w:r>
      <w:r>
        <w:lastRenderedPageBreak/>
        <w:t>without exposing the ac</w:t>
      </w:r>
      <w:r w:rsidR="0083281D">
        <w:t>tu</w:t>
      </w:r>
      <w:r>
        <w:t xml:space="preserve">al data, in this case, how much energy the apartment consumed. In the prototype, </w:t>
      </w:r>
      <w:r w:rsidR="0083281D">
        <w:t xml:space="preserve">the </w:t>
      </w:r>
      <w:r>
        <w:t xml:space="preserve">ZKPs protocol allowed the smart contract to validate the data but never disclosed the user’s sensitive data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p>
    <w:p w14:paraId="2F36C9B9" w14:textId="77777777" w:rsidR="00AE191F" w:rsidRDefault="00AE191F" w:rsidP="00B11B8F">
      <w:pPr>
        <w:jc w:val="both"/>
      </w:pPr>
    </w:p>
    <w:p w14:paraId="76BC9BEC" w14:textId="7BB2FADC" w:rsidR="00AE191F" w:rsidRDefault="00AE191F" w:rsidP="00B11B8F">
      <w:pPr>
        <w:jc w:val="both"/>
      </w:pPr>
      <w:r>
        <w:t>Second comes anonymity,</w:t>
      </w:r>
      <w:r w:rsidR="00E020E0">
        <w:t xml:space="preserve"> a necessary attribute to</w:t>
      </w:r>
      <w:r>
        <w:t xml:space="preserve"> generat</w:t>
      </w:r>
      <w:r w:rsidR="00E020E0">
        <w:t>e</w:t>
      </w:r>
      <w:r>
        <w:t xml:space="preserve"> trust. The desirable solution to maintain</w:t>
      </w:r>
      <w:r w:rsidR="00D412B3">
        <w:t xml:space="preserve"> trust and anonymity</w:t>
      </w:r>
      <w:r>
        <w:t xml:space="preserve"> presented by </w:t>
      </w:r>
      <w:r>
        <w:fldChar w:fldCharType="begin"/>
      </w:r>
      <w:r w:rsidR="00D412B3">
        <w:instrText xml:space="preserve"> ADDIN EN.CITE &lt;EndNote&gt;&lt;Cite AuthorYear="1"&gt;&lt;Author&gt;Fan&lt;/Author&gt;&lt;Year&gt;2024&lt;/Year&gt;&lt;RecNum&gt;124&lt;/RecNum&gt;&lt;DisplayText&gt;Fan et al. (2024)&lt;/DisplayText&gt;&lt;record&gt;&lt;rec-number&gt;124&lt;/rec-number&gt;&lt;foreign-keys&gt;&lt;key app="EN" db-id="refdsetfmxfv0xezzx0x00r2eas9wvvxsrxv" timestamp="1728798705"&gt;124&lt;/key&gt;&lt;/foreign-keys&gt;&lt;ref-type name="Conference Proceedings"&gt;10&lt;/ref-type&gt;&lt;contributors&gt;&lt;authors&gt;&lt;author&gt;Fan, Wenjun&lt;/author&gt;&lt;author&gt;Wu, Siyuan&lt;/author&gt;&lt;author&gt;Zou, Yuwen&lt;/author&gt;&lt;/authors&gt;&lt;/contributors&gt;&lt;titles&gt;&lt;title&gt;A Keyless Authentication Based on Zero-Knowledge Proof with SDN Link Information to Secure Permissionless P2P Networking&lt;/title&gt;&lt;secondary-title&gt;ICC 2024-IEEE International Conference on Communications&lt;/secondary-title&gt;&lt;/titles&gt;&lt;pages&gt;133-139&lt;/pages&gt;&lt;dates&gt;&lt;year&gt;2024&lt;/year&gt;&lt;/dates&gt;&lt;publisher&gt;IEEE&lt;/publisher&gt;&lt;isbn&gt;1728190541&lt;/isbn&gt;&lt;urls&gt;&lt;/urls&gt;&lt;/record&gt;&lt;/Cite&gt;&lt;/EndNote&gt;</w:instrText>
      </w:r>
      <w:r>
        <w:fldChar w:fldCharType="separate"/>
      </w:r>
      <w:r w:rsidR="00D412B3">
        <w:rPr>
          <w:noProof/>
        </w:rPr>
        <w:t>Fan et al. (2024)</w:t>
      </w:r>
      <w:r>
        <w:fldChar w:fldCharType="end"/>
      </w:r>
      <w:r>
        <w:t xml:space="preserve"> in a peer to peer</w:t>
      </w:r>
      <w:r w:rsidR="00D412B3">
        <w:t xml:space="preserve"> (P2P)</w:t>
      </w:r>
      <w:r>
        <w:t xml:space="preserve"> network scheme is using the “</w:t>
      </w:r>
      <w:r w:rsidRPr="00AE191F">
        <w:rPr>
          <w:i/>
          <w:iCs/>
        </w:rPr>
        <w:t>key less</w:t>
      </w:r>
      <w:r>
        <w:t xml:space="preserve">” ZKPs. Moreover, the authors established that the only thing that the verifier knows is the fact that the secret is true. Besides, as per the definition of non-interactive intrinsic to the protocol, the prover and the verifier cannot communicate with each other. In the proposed prototype for this dissertation, this characteristic can be seen in the functions: </w:t>
      </w:r>
      <w:proofErr w:type="spellStart"/>
      <w:r>
        <w:t>VerifyPlonk</w:t>
      </w:r>
      <w:proofErr w:type="spellEnd"/>
      <w:r>
        <w:t xml:space="preserve">, VerifyGroth16 and </w:t>
      </w:r>
      <w:proofErr w:type="spellStart"/>
      <w:r>
        <w:t>VerifyFflonk</w:t>
      </w:r>
      <w:proofErr w:type="spellEnd"/>
      <w:r>
        <w:t xml:space="preserve">, where only three parameters were received: the verification key, the signals and the proof. </w:t>
      </w:r>
    </w:p>
    <w:p w14:paraId="1A5DED39" w14:textId="77777777" w:rsidR="0083281D" w:rsidRDefault="0083281D" w:rsidP="00B11B8F">
      <w:pPr>
        <w:jc w:val="both"/>
      </w:pPr>
    </w:p>
    <w:p w14:paraId="79134818" w14:textId="487AD7C2" w:rsidR="00C1060D" w:rsidRDefault="0083281D" w:rsidP="00B11B8F">
      <w:pPr>
        <w:jc w:val="both"/>
      </w:pPr>
      <w:r>
        <w:t>In sum, connecting smart contracts generates security concerns. However, as it was shown in the prototype implemented in this dissertation, using ZKPs allows the smart contract to verify the prover, preserving privacy and anonymity without disclosing the user’s sensitive data.</w:t>
      </w:r>
    </w:p>
    <w:p w14:paraId="180665C4" w14:textId="1808F005" w:rsidR="0083281D" w:rsidRDefault="00C1060D" w:rsidP="00C1060D">
      <w:r>
        <w:br w:type="page"/>
      </w:r>
    </w:p>
    <w:p w14:paraId="76677A42" w14:textId="7D4355FA" w:rsidR="00FE4AC6" w:rsidRDefault="00FE4AC6" w:rsidP="00304C46">
      <w:pPr>
        <w:pStyle w:val="Heading1"/>
        <w:numPr>
          <w:ilvl w:val="0"/>
          <w:numId w:val="6"/>
        </w:numPr>
        <w:rPr>
          <w:color w:val="000000" w:themeColor="text1"/>
        </w:rPr>
      </w:pPr>
      <w:bookmarkStart w:id="147" w:name="_Toc180081521"/>
      <w:r>
        <w:rPr>
          <w:color w:val="000000" w:themeColor="text1"/>
        </w:rPr>
        <w:lastRenderedPageBreak/>
        <w:t>Conclusion</w:t>
      </w:r>
      <w:bookmarkEnd w:id="147"/>
    </w:p>
    <w:p w14:paraId="00095CA9" w14:textId="76F48F9E" w:rsidR="00AB591B" w:rsidRDefault="00AB591B" w:rsidP="008C6219">
      <w:pPr>
        <w:jc w:val="both"/>
      </w:pPr>
      <w:r>
        <w:t xml:space="preserve">This dissertation was looking to test ZK protocols in a smart city context. </w:t>
      </w:r>
      <w:r w:rsidR="005D34E8">
        <w:t xml:space="preserve">The first contribution was that an application was developed to implement three different ZK methods, Groth16, Plonk and </w:t>
      </w:r>
      <w:proofErr w:type="spellStart"/>
      <w:r w:rsidR="005D34E8">
        <w:t>Fflonk</w:t>
      </w:r>
      <w:proofErr w:type="spellEnd"/>
      <w:r w:rsidR="005D34E8">
        <w:t xml:space="preserve">. The second result is that </w:t>
      </w:r>
      <w:proofErr w:type="spellStart"/>
      <w:r w:rsidR="005D34E8">
        <w:t>Fflonk</w:t>
      </w:r>
      <w:proofErr w:type="spellEnd"/>
      <w:r w:rsidR="005D34E8">
        <w:t xml:space="preserve"> is faster and more consistent than the others by two and four milliseconds</w:t>
      </w:r>
      <w:r w:rsidR="00B85A38">
        <w:t xml:space="preserve"> in a test done with 10,000 queries</w:t>
      </w:r>
      <w:r w:rsidR="005D34E8">
        <w:t>. The final result is that there are security considerations</w:t>
      </w:r>
      <w:r w:rsidR="00B2707D">
        <w:t xml:space="preserve"> such as anonymity and privacy</w:t>
      </w:r>
      <w:r w:rsidR="005D34E8">
        <w:t xml:space="preserve">.  </w:t>
      </w:r>
    </w:p>
    <w:p w14:paraId="313BC5C8" w14:textId="77777777" w:rsidR="00AB591B" w:rsidRDefault="00AB591B" w:rsidP="008C6219">
      <w:pPr>
        <w:jc w:val="both"/>
      </w:pPr>
    </w:p>
    <w:p w14:paraId="12EE57AA" w14:textId="02347366" w:rsidR="008C6219" w:rsidRDefault="008C6219" w:rsidP="008C6219">
      <w:pPr>
        <w:jc w:val="both"/>
      </w:pPr>
      <w:r w:rsidRPr="008C6219">
        <w:t xml:space="preserve">Among the approaches tested, this dissertation found that </w:t>
      </w:r>
      <w:proofErr w:type="spellStart"/>
      <w:r w:rsidRPr="008C6219">
        <w:t>Fflonk</w:t>
      </w:r>
      <w:proofErr w:type="spellEnd"/>
      <w:r w:rsidRPr="008C6219">
        <w:t xml:space="preserve"> consistently offered the best performance, showing the lowest latency and the most reliable results. This suggests that </w:t>
      </w:r>
      <w:proofErr w:type="spellStart"/>
      <w:r w:rsidRPr="008C6219">
        <w:t>Fflonk</w:t>
      </w:r>
      <w:proofErr w:type="spellEnd"/>
      <w:r w:rsidRPr="008C6219">
        <w:t xml:space="preserve"> could be a solid choice for use cases that require fast, efficient communication between smart contracts, where speed is a critical factor.</w:t>
      </w:r>
    </w:p>
    <w:p w14:paraId="499B516E" w14:textId="77777777" w:rsidR="008C6219" w:rsidRDefault="008C6219" w:rsidP="008C6219">
      <w:pPr>
        <w:jc w:val="both"/>
      </w:pPr>
    </w:p>
    <w:p w14:paraId="6F07CD0A" w14:textId="668FBF93" w:rsidR="008C6219" w:rsidRDefault="008C6219" w:rsidP="008C6219">
      <w:pPr>
        <w:jc w:val="both"/>
      </w:pPr>
      <w:r>
        <w:t>There’s a lot more work to be done in this area. Making these ZKP protocols scale better and cutting down the latency even more could make them way more useful for bigger setups. Another thing worth digging into is how oracles, which pull in outside data, can be hooked into this system while still keeping the same level of privacy and security.</w:t>
      </w:r>
    </w:p>
    <w:p w14:paraId="1C192930" w14:textId="77777777" w:rsidR="008C6219" w:rsidRDefault="008C6219" w:rsidP="008C6219">
      <w:pPr>
        <w:jc w:val="both"/>
      </w:pPr>
    </w:p>
    <w:p w14:paraId="43136A6B" w14:textId="73A82492" w:rsidR="0073388F" w:rsidRPr="0073388F" w:rsidRDefault="008C6219" w:rsidP="0073388F">
      <w:pPr>
        <w:pStyle w:val="Heading2"/>
        <w:numPr>
          <w:ilvl w:val="1"/>
          <w:numId w:val="6"/>
        </w:numPr>
        <w:rPr>
          <w:color w:val="000000" w:themeColor="text1"/>
        </w:rPr>
      </w:pPr>
      <w:bookmarkStart w:id="148" w:name="_Toc180081522"/>
      <w:r>
        <w:rPr>
          <w:color w:val="000000" w:themeColor="text1"/>
        </w:rPr>
        <w:t>Limitations</w:t>
      </w:r>
      <w:bookmarkEnd w:id="148"/>
    </w:p>
    <w:p w14:paraId="5516DBC0" w14:textId="13E3E570" w:rsidR="0073388F" w:rsidRDefault="0073388F" w:rsidP="008C6219">
      <w:pPr>
        <w:jc w:val="both"/>
      </w:pPr>
      <w:r>
        <w:t xml:space="preserve">Even though the results look good, there are some obvious drawbacks. </w:t>
      </w:r>
      <w:r>
        <w:t>The first one is that the t</w:t>
      </w:r>
      <w:r>
        <w:t>ests were all done on a local setup computer, which means the system might not perform</w:t>
      </w:r>
      <w:r>
        <w:t xml:space="preserve"> in</w:t>
      </w:r>
      <w:r>
        <w:t xml:space="preserve"> the same way in the real world, a much more complicated environment.</w:t>
      </w:r>
      <w:r>
        <w:t xml:space="preserve"> Second, </w:t>
      </w:r>
      <w:r>
        <w:t>the tests were conducted with both smart contracts running on the same channel</w:t>
      </w:r>
      <w:r>
        <w:t>,</w:t>
      </w:r>
      <w:r>
        <w:t xml:space="preserve"> so there</w:t>
      </w:r>
      <w:r>
        <w:t xml:space="preserve"> i</w:t>
      </w:r>
      <w:r>
        <w:t xml:space="preserve">s still </w:t>
      </w:r>
      <w:r>
        <w:t>much more</w:t>
      </w:r>
      <w:r>
        <w:t xml:space="preserve"> to figure out when it comes to using these techniques across different blockchain networks, which is becoming more of a thing in actual practice.</w:t>
      </w:r>
      <w:r>
        <w:t xml:space="preserve"> </w:t>
      </w:r>
      <w:r w:rsidR="00B44A8C">
        <w:t>Third</w:t>
      </w:r>
      <w:r>
        <w:t>, not having two or more blockchains connected is an evident limitation, as this could be useful for interconnection in a smart city.</w:t>
      </w:r>
      <w:r w:rsidR="00B44A8C">
        <w:t xml:space="preserve"> Fourth, even though 30,000 queries where executed to test the latency performance of Groth16, Plonk and </w:t>
      </w:r>
      <w:proofErr w:type="spellStart"/>
      <w:r w:rsidR="00B44A8C">
        <w:t>Fflonk</w:t>
      </w:r>
      <w:proofErr w:type="spellEnd"/>
      <w:r w:rsidR="00B44A8C">
        <w:t>, the reality is that in a smart city context, where massive amounts of data have to be managed, this number of queries would not be enough. Finally, when testing the latency of the protocols, no network testing were performed</w:t>
      </w:r>
      <w:r w:rsidR="00DB4EED">
        <w:t xml:space="preserve"> simulating a more realistic environment</w:t>
      </w:r>
      <w:r w:rsidR="00B44A8C">
        <w:t xml:space="preserve">. </w:t>
      </w:r>
    </w:p>
    <w:p w14:paraId="46F7FCB6" w14:textId="77777777" w:rsidR="008C6219" w:rsidRDefault="008C6219" w:rsidP="008C6219">
      <w:pPr>
        <w:jc w:val="both"/>
      </w:pPr>
    </w:p>
    <w:p w14:paraId="470E45E7" w14:textId="7AD69FAB" w:rsidR="00E75B7B" w:rsidRPr="00E75B7B" w:rsidRDefault="00E75B7B" w:rsidP="00304C46">
      <w:pPr>
        <w:pStyle w:val="Heading2"/>
        <w:numPr>
          <w:ilvl w:val="1"/>
          <w:numId w:val="6"/>
        </w:numPr>
        <w:rPr>
          <w:color w:val="000000" w:themeColor="text1"/>
        </w:rPr>
      </w:pPr>
      <w:bookmarkStart w:id="149" w:name="_Toc180081523"/>
      <w:r>
        <w:rPr>
          <w:color w:val="000000" w:themeColor="text1"/>
        </w:rPr>
        <w:t>Fu</w:t>
      </w:r>
      <w:r w:rsidR="0069594D">
        <w:rPr>
          <w:color w:val="000000" w:themeColor="text1"/>
        </w:rPr>
        <w:t>rther research</w:t>
      </w:r>
      <w:bookmarkEnd w:id="149"/>
    </w:p>
    <w:p w14:paraId="6E216229" w14:textId="438CD3D5" w:rsidR="008C6219" w:rsidRDefault="008C6219" w:rsidP="008C6219">
      <w:pPr>
        <w:jc w:val="both"/>
      </w:pPr>
      <w:r>
        <w:t xml:space="preserve">One possible step forward </w:t>
      </w:r>
      <w:r w:rsidR="0069594D">
        <w:t>in</w:t>
      </w:r>
      <w:r>
        <w:t xml:space="preserve"> this research would be using ZKPs to verify the communication between the NodeJS application officiating as the oracle and the API with the required data. However, the </w:t>
      </w:r>
      <w:proofErr w:type="spellStart"/>
      <w:r>
        <w:t>Accuweather</w:t>
      </w:r>
      <w:proofErr w:type="spellEnd"/>
      <w:r>
        <w:t xml:space="preserve"> API doesn’t allow </w:t>
      </w:r>
      <w:r w:rsidR="00564176">
        <w:t>modification to</w:t>
      </w:r>
      <w:r>
        <w:t xml:space="preserve"> the API to add this feature.</w:t>
      </w:r>
    </w:p>
    <w:p w14:paraId="4D8C77DB" w14:textId="77777777" w:rsidR="004354BF" w:rsidRDefault="004354BF" w:rsidP="008C6219">
      <w:pPr>
        <w:jc w:val="both"/>
      </w:pPr>
    </w:p>
    <w:p w14:paraId="3D4E2BCB" w14:textId="592B84AB" w:rsidR="00712906" w:rsidRDefault="004354BF" w:rsidP="00F45F3D">
      <w:pPr>
        <w:jc w:val="both"/>
      </w:pPr>
      <w:r>
        <w:t>It would also be desirable to connect different kinds of blockchains, for example, a permissioned blockchain like Fabric connected with a permissionless blockchain such as Ethereum. Furthermore, creating an agnostic hub where any blockchain</w:t>
      </w:r>
      <w:r w:rsidR="00C77E4E">
        <w:t xml:space="preserve"> type</w:t>
      </w:r>
      <w:r>
        <w:t xml:space="preserve"> can connect with each other would be</w:t>
      </w:r>
      <w:r w:rsidR="00C77E4E">
        <w:t>,</w:t>
      </w:r>
      <w:r>
        <w:t xml:space="preserve"> at least, beneficial in a smart city context. </w:t>
      </w:r>
      <w:r w:rsidR="00C77E4E">
        <w:t xml:space="preserve">However, anonymity, privacy, security and speed have to be considered. </w:t>
      </w:r>
      <w:r w:rsidR="00712906">
        <w:t>Finally,</w:t>
      </w:r>
      <w:r w:rsidR="00DA609E">
        <w:t xml:space="preserve"> measuring the latency when the challenges of the circuit are scaling, </w:t>
      </w:r>
      <w:r w:rsidR="00712906">
        <w:t xml:space="preserve"> </w:t>
      </w:r>
      <w:r w:rsidR="00DA609E">
        <w:t>or</w:t>
      </w:r>
      <w:r w:rsidR="00712906">
        <w:t xml:space="preserve"> the </w:t>
      </w:r>
      <w:r w:rsidR="00DA609E">
        <w:t xml:space="preserve">scaling up </w:t>
      </w:r>
      <w:r w:rsidR="00712906">
        <w:t xml:space="preserve">state </w:t>
      </w:r>
      <w:r w:rsidR="00DA609E">
        <w:t xml:space="preserve">with ZKPs </w:t>
      </w:r>
      <w:r w:rsidR="00712906">
        <w:t xml:space="preserve">in the prototype with ZK rollups is also a fair possibility in the next steps of the investigation. </w:t>
      </w:r>
    </w:p>
    <w:p w14:paraId="7C423F3D" w14:textId="77777777" w:rsidR="00335B8C" w:rsidRDefault="00335B8C" w:rsidP="00F45F3D">
      <w:pPr>
        <w:jc w:val="both"/>
      </w:pPr>
    </w:p>
    <w:p w14:paraId="338E9D58" w14:textId="77777777" w:rsidR="00335B8C" w:rsidRDefault="00335B8C" w:rsidP="00F45F3D">
      <w:pPr>
        <w:jc w:val="both"/>
      </w:pPr>
    </w:p>
    <w:p w14:paraId="4EE01102" w14:textId="3EE9AAB0" w:rsidR="003C31C0" w:rsidRPr="00E30BDD" w:rsidRDefault="003C31C0" w:rsidP="00B13E43">
      <w:pPr>
        <w:rPr>
          <w:rFonts w:asciiTheme="majorHAnsi" w:eastAsiaTheme="majorEastAsia" w:hAnsiTheme="majorHAnsi" w:cstheme="majorBidi"/>
          <w:color w:val="000000" w:themeColor="text1"/>
          <w:sz w:val="32"/>
          <w:szCs w:val="32"/>
        </w:rPr>
      </w:pPr>
      <w:r>
        <w:br w:type="page"/>
      </w:r>
    </w:p>
    <w:p w14:paraId="3B219C54" w14:textId="3624FA6B" w:rsidR="003F6666" w:rsidRPr="001D00A7" w:rsidRDefault="00AA1AA0" w:rsidP="00116F39">
      <w:pPr>
        <w:pStyle w:val="Heading1"/>
        <w:numPr>
          <w:ilvl w:val="0"/>
          <w:numId w:val="6"/>
        </w:numPr>
        <w:rPr>
          <w:rFonts w:cs="Times New Roman (Headings CS)"/>
          <w:color w:val="000000" w:themeColor="text1"/>
        </w:rPr>
      </w:pPr>
      <w:bookmarkStart w:id="150" w:name="_Toc180081524"/>
      <w:r>
        <w:rPr>
          <w:rFonts w:cs="Times New Roman (Headings CS)"/>
          <w:color w:val="000000" w:themeColor="text1"/>
        </w:rPr>
        <w:lastRenderedPageBreak/>
        <w:t>References</w:t>
      </w:r>
      <w:bookmarkEnd w:id="150"/>
    </w:p>
    <w:p w14:paraId="5B8D6078" w14:textId="77777777" w:rsidR="003F6666" w:rsidRDefault="003F6666" w:rsidP="0005586B"/>
    <w:p w14:paraId="404186F9" w14:textId="77777777" w:rsidR="00D412B3" w:rsidRPr="00D412B3" w:rsidRDefault="003F6666" w:rsidP="00D412B3">
      <w:pPr>
        <w:pStyle w:val="EndNoteBibliography"/>
        <w:ind w:left="720" w:hanging="720"/>
        <w:rPr>
          <w:noProof/>
        </w:rPr>
      </w:pPr>
      <w:r>
        <w:fldChar w:fldCharType="begin"/>
      </w:r>
      <w:r>
        <w:instrText xml:space="preserve"> ADDIN EN.REFLIST </w:instrText>
      </w:r>
      <w:r>
        <w:fldChar w:fldCharType="separate"/>
      </w:r>
      <w:r w:rsidR="00D412B3" w:rsidRPr="00D412B3">
        <w:rPr>
          <w:noProof/>
        </w:rPr>
        <w:t xml:space="preserve">Ahmid, M., &amp; Kazar, O. (2023). A comprehensive review of the internet of things security. </w:t>
      </w:r>
      <w:r w:rsidR="00D412B3" w:rsidRPr="00D412B3">
        <w:rPr>
          <w:i/>
          <w:noProof/>
        </w:rPr>
        <w:t>Journal of Applied Security Research</w:t>
      </w:r>
      <w:r w:rsidR="00D412B3" w:rsidRPr="00D412B3">
        <w:rPr>
          <w:noProof/>
        </w:rPr>
        <w:t>,</w:t>
      </w:r>
      <w:r w:rsidR="00D412B3" w:rsidRPr="00D412B3">
        <w:rPr>
          <w:i/>
          <w:noProof/>
        </w:rPr>
        <w:t xml:space="preserve"> 18</w:t>
      </w:r>
      <w:r w:rsidR="00D412B3" w:rsidRPr="00D412B3">
        <w:rPr>
          <w:noProof/>
        </w:rPr>
        <w:t xml:space="preserve">(3), 289-305. </w:t>
      </w:r>
    </w:p>
    <w:p w14:paraId="27DF4255" w14:textId="77777777" w:rsidR="00D412B3" w:rsidRPr="00D412B3" w:rsidRDefault="00D412B3" w:rsidP="00D412B3">
      <w:pPr>
        <w:pStyle w:val="EndNoteBibliography"/>
        <w:ind w:left="720" w:hanging="720"/>
        <w:rPr>
          <w:noProof/>
        </w:rPr>
      </w:pPr>
      <w:r w:rsidRPr="00D412B3">
        <w:rPr>
          <w:noProof/>
        </w:rPr>
        <w:t xml:space="preserve">Ambrona, M., Schmitt, A.-L., Toledo, R. R., &amp; Willems, D. (2022). New optimization techniques for PlonK’s arithmetization. </w:t>
      </w:r>
      <w:r w:rsidRPr="00D412B3">
        <w:rPr>
          <w:i/>
          <w:noProof/>
        </w:rPr>
        <w:t>Cryptology ePrint Archive</w:t>
      </w:r>
      <w:r w:rsidRPr="00D412B3">
        <w:rPr>
          <w:noProof/>
        </w:rPr>
        <w:t xml:space="preserve">. </w:t>
      </w:r>
    </w:p>
    <w:p w14:paraId="1F8BD6B7" w14:textId="77777777" w:rsidR="00D412B3" w:rsidRPr="00D412B3" w:rsidRDefault="00D412B3" w:rsidP="00D412B3">
      <w:pPr>
        <w:pStyle w:val="EndNoteBibliography"/>
        <w:ind w:left="720" w:hanging="720"/>
        <w:rPr>
          <w:noProof/>
        </w:rPr>
      </w:pPr>
      <w:r w:rsidRPr="00D412B3">
        <w:rPr>
          <w:noProof/>
        </w:rPr>
        <w:t xml:space="preserve">Arogundade, O. R. (2023). Network security concepts, dangers, and defense best practical. </w:t>
      </w:r>
      <w:r w:rsidRPr="00D412B3">
        <w:rPr>
          <w:i/>
          <w:noProof/>
        </w:rPr>
        <w:t>Computer Engineering and Intelligent Systems</w:t>
      </w:r>
      <w:r w:rsidRPr="00D412B3">
        <w:rPr>
          <w:noProof/>
        </w:rPr>
        <w:t>,</w:t>
      </w:r>
      <w:r w:rsidRPr="00D412B3">
        <w:rPr>
          <w:i/>
          <w:noProof/>
        </w:rPr>
        <w:t xml:space="preserve"> 14</w:t>
      </w:r>
      <w:r w:rsidRPr="00D412B3">
        <w:rPr>
          <w:noProof/>
        </w:rPr>
        <w:t xml:space="preserve">(2). </w:t>
      </w:r>
    </w:p>
    <w:p w14:paraId="48562FA5" w14:textId="77777777" w:rsidR="00D412B3" w:rsidRPr="00D412B3" w:rsidRDefault="00D412B3" w:rsidP="00D412B3">
      <w:pPr>
        <w:pStyle w:val="EndNoteBibliography"/>
        <w:ind w:left="720" w:hanging="720"/>
        <w:rPr>
          <w:noProof/>
        </w:rPr>
      </w:pPr>
      <w:r w:rsidRPr="00D412B3">
        <w:rPr>
          <w:noProof/>
        </w:rPr>
        <w:t xml:space="preserve">Ballesteros-Rodríguez, A., Sánchez-Alonso, S., &amp; Sicilia-Urbán, M.-Á. (2024). Enhancing Privacy and Integrity in Computing Services Provisioning Using Blockchain and zk-SNARKs. </w:t>
      </w:r>
      <w:r w:rsidRPr="00D412B3">
        <w:rPr>
          <w:i/>
          <w:noProof/>
        </w:rPr>
        <w:t>IEEE Access</w:t>
      </w:r>
      <w:r w:rsidRPr="00D412B3">
        <w:rPr>
          <w:noProof/>
        </w:rPr>
        <w:t xml:space="preserve">. </w:t>
      </w:r>
    </w:p>
    <w:p w14:paraId="07ADE798" w14:textId="77777777" w:rsidR="00D412B3" w:rsidRPr="00D412B3" w:rsidRDefault="00D412B3" w:rsidP="00D412B3">
      <w:pPr>
        <w:pStyle w:val="EndNoteBibliography"/>
        <w:ind w:left="720" w:hanging="720"/>
        <w:rPr>
          <w:noProof/>
        </w:rPr>
      </w:pPr>
      <w:r w:rsidRPr="00D412B3">
        <w:rPr>
          <w:noProof/>
        </w:rPr>
        <w:t xml:space="preserve">Beniiche, A. (2020). A study of blockchain oracles. </w:t>
      </w:r>
      <w:r w:rsidRPr="00D412B3">
        <w:rPr>
          <w:i/>
          <w:noProof/>
        </w:rPr>
        <w:t>arXiv preprint arXiv:2004.07140</w:t>
      </w:r>
      <w:r w:rsidRPr="00D412B3">
        <w:rPr>
          <w:noProof/>
        </w:rPr>
        <w:t xml:space="preserve">. </w:t>
      </w:r>
    </w:p>
    <w:p w14:paraId="2BA1AA70" w14:textId="77777777" w:rsidR="00D412B3" w:rsidRPr="00D412B3" w:rsidRDefault="00D412B3" w:rsidP="00D412B3">
      <w:pPr>
        <w:pStyle w:val="EndNoteBibliography"/>
        <w:ind w:left="720" w:hanging="720"/>
        <w:rPr>
          <w:noProof/>
        </w:rPr>
      </w:pPr>
      <w:r w:rsidRPr="00D412B3">
        <w:rPr>
          <w:noProof/>
        </w:rPr>
        <w:t xml:space="preserve">Bernabe, J. B., Canovas, J. L., Hernandez-Ramos, J. L., Moreno, R. T., &amp; Skarmeta, A. (2019). Privacy-preserving solutions for blockchain: Review and challenges. </w:t>
      </w:r>
      <w:r w:rsidRPr="00D412B3">
        <w:rPr>
          <w:i/>
          <w:noProof/>
        </w:rPr>
        <w:t>IEEE Access</w:t>
      </w:r>
      <w:r w:rsidRPr="00D412B3">
        <w:rPr>
          <w:noProof/>
        </w:rPr>
        <w:t>,</w:t>
      </w:r>
      <w:r w:rsidRPr="00D412B3">
        <w:rPr>
          <w:i/>
          <w:noProof/>
        </w:rPr>
        <w:t xml:space="preserve"> 7</w:t>
      </w:r>
      <w:r w:rsidRPr="00D412B3">
        <w:rPr>
          <w:noProof/>
        </w:rPr>
        <w:t xml:space="preserve">, 164908-164940. </w:t>
      </w:r>
    </w:p>
    <w:p w14:paraId="7A8848C6" w14:textId="77777777" w:rsidR="00D412B3" w:rsidRPr="00D412B3" w:rsidRDefault="00D412B3" w:rsidP="00D412B3">
      <w:pPr>
        <w:pStyle w:val="EndNoteBibliography"/>
        <w:ind w:left="720" w:hanging="720"/>
        <w:rPr>
          <w:noProof/>
        </w:rPr>
      </w:pPr>
      <w:r w:rsidRPr="00D412B3">
        <w:rPr>
          <w:noProof/>
        </w:rPr>
        <w:t xml:space="preserve">Buterin, V. (2014). A next-generation smart contract and decentralized application platform. </w:t>
      </w:r>
      <w:r w:rsidRPr="00D412B3">
        <w:rPr>
          <w:i/>
          <w:noProof/>
        </w:rPr>
        <w:t>white paper</w:t>
      </w:r>
      <w:r w:rsidRPr="00D412B3">
        <w:rPr>
          <w:noProof/>
        </w:rPr>
        <w:t>,</w:t>
      </w:r>
      <w:r w:rsidRPr="00D412B3">
        <w:rPr>
          <w:i/>
          <w:noProof/>
        </w:rPr>
        <w:t xml:space="preserve"> 3</w:t>
      </w:r>
      <w:r w:rsidRPr="00D412B3">
        <w:rPr>
          <w:noProof/>
        </w:rPr>
        <w:t xml:space="preserve">(37), 2-1. </w:t>
      </w:r>
    </w:p>
    <w:p w14:paraId="58151B9A" w14:textId="1B246AA1" w:rsidR="00D412B3" w:rsidRPr="00D412B3" w:rsidRDefault="00D412B3" w:rsidP="00D412B3">
      <w:pPr>
        <w:pStyle w:val="EndNoteBibliography"/>
        <w:ind w:left="720" w:hanging="720"/>
        <w:rPr>
          <w:noProof/>
        </w:rPr>
      </w:pPr>
      <w:r w:rsidRPr="00D412B3">
        <w:rPr>
          <w:noProof/>
        </w:rPr>
        <w:t xml:space="preserve">Buterin, V. (2021). </w:t>
      </w:r>
      <w:r w:rsidRPr="00D412B3">
        <w:rPr>
          <w:i/>
          <w:noProof/>
        </w:rPr>
        <w:t>An Incomplete Guide to Rollups</w:t>
      </w:r>
      <w:r w:rsidRPr="00D412B3">
        <w:rPr>
          <w:noProof/>
        </w:rPr>
        <w:t xml:space="preserve">. </w:t>
      </w:r>
      <w:hyperlink r:id="rId20" w:history="1">
        <w:r w:rsidRPr="00D412B3">
          <w:rPr>
            <w:rStyle w:val="Hyperlink"/>
            <w:noProof/>
          </w:rPr>
          <w:t>https://vitalik.eth.limo/general/2021/01/05/rollup.html</w:t>
        </w:r>
      </w:hyperlink>
    </w:p>
    <w:p w14:paraId="7BBED6B5" w14:textId="77777777" w:rsidR="00D412B3" w:rsidRPr="00D412B3" w:rsidRDefault="00D412B3" w:rsidP="00D412B3">
      <w:pPr>
        <w:pStyle w:val="EndNoteBibliography"/>
        <w:ind w:left="720" w:hanging="720"/>
        <w:rPr>
          <w:noProof/>
        </w:rPr>
      </w:pPr>
      <w:r w:rsidRPr="00D412B3">
        <w:rPr>
          <w:noProof/>
        </w:rPr>
        <w:t xml:space="preserve">Chen, Z., Jiang, Y., Song, X., &amp; Chen, L. (2023). A survey on zero-knowledge authentication for internet of things. </w:t>
      </w:r>
      <w:r w:rsidRPr="00D412B3">
        <w:rPr>
          <w:i/>
          <w:noProof/>
        </w:rPr>
        <w:t>Electronics</w:t>
      </w:r>
      <w:r w:rsidRPr="00D412B3">
        <w:rPr>
          <w:noProof/>
        </w:rPr>
        <w:t>,</w:t>
      </w:r>
      <w:r w:rsidRPr="00D412B3">
        <w:rPr>
          <w:i/>
          <w:noProof/>
        </w:rPr>
        <w:t xml:space="preserve"> 12</w:t>
      </w:r>
      <w:r w:rsidRPr="00D412B3">
        <w:rPr>
          <w:noProof/>
        </w:rPr>
        <w:t xml:space="preserve">(5), 1145. </w:t>
      </w:r>
    </w:p>
    <w:p w14:paraId="24668F6D" w14:textId="492B715F" w:rsidR="00D412B3" w:rsidRPr="00D412B3" w:rsidRDefault="00D412B3" w:rsidP="00D412B3">
      <w:pPr>
        <w:pStyle w:val="EndNoteBibliography"/>
        <w:ind w:left="720" w:hanging="720"/>
        <w:rPr>
          <w:noProof/>
        </w:rPr>
      </w:pPr>
      <w:r w:rsidRPr="00D412B3">
        <w:rPr>
          <w:noProof/>
        </w:rPr>
        <w:t xml:space="preserve">Circom. (2023). </w:t>
      </w:r>
      <w:r w:rsidRPr="00D412B3">
        <w:rPr>
          <w:i/>
          <w:noProof/>
        </w:rPr>
        <w:t>Proving circuits with ZK</w:t>
      </w:r>
      <w:r w:rsidRPr="00D412B3">
        <w:rPr>
          <w:noProof/>
        </w:rPr>
        <w:t xml:space="preserve">. </w:t>
      </w:r>
      <w:hyperlink r:id="rId21" w:history="1">
        <w:r w:rsidRPr="00D412B3">
          <w:rPr>
            <w:rStyle w:val="Hyperlink"/>
            <w:noProof/>
          </w:rPr>
          <w:t>https://docs.circom.io/getting-started/proving-circuits/</w:t>
        </w:r>
      </w:hyperlink>
    </w:p>
    <w:p w14:paraId="05818B91" w14:textId="77777777" w:rsidR="00D412B3" w:rsidRPr="00D412B3" w:rsidRDefault="00D412B3" w:rsidP="00D412B3">
      <w:pPr>
        <w:pStyle w:val="EndNoteBibliography"/>
        <w:ind w:left="720" w:hanging="720"/>
        <w:rPr>
          <w:noProof/>
        </w:rPr>
      </w:pPr>
      <w:r w:rsidRPr="00D412B3">
        <w:rPr>
          <w:noProof/>
        </w:rPr>
        <w:t xml:space="preserve">Dagdelen, Ö., Fischlin, M., &amp; Gagliardoni, T. (2013). The Fiat–Shamir transformation in a quantum world. Advances in Cryptology-ASIACRYPT 2013: 19th International Conference on the Theory and Application of Cryptology and Information Security, Bengaluru, India, December 1-5, 2013, Proceedings, Part II 19, </w:t>
      </w:r>
    </w:p>
    <w:p w14:paraId="3D8B8ADC" w14:textId="21C4B50E" w:rsidR="00D412B3" w:rsidRPr="00D412B3" w:rsidRDefault="00D412B3" w:rsidP="00D412B3">
      <w:pPr>
        <w:pStyle w:val="EndNoteBibliography"/>
        <w:ind w:left="720" w:hanging="720"/>
        <w:rPr>
          <w:noProof/>
        </w:rPr>
      </w:pPr>
      <w:r w:rsidRPr="00D412B3">
        <w:rPr>
          <w:noProof/>
        </w:rPr>
        <w:t xml:space="preserve">Enisa. (2023).  </w:t>
      </w:r>
      <w:hyperlink r:id="rId22" w:history="1">
        <w:r w:rsidRPr="00D412B3">
          <w:rPr>
            <w:rStyle w:val="Hyperlink"/>
            <w:noProof/>
          </w:rPr>
          <w:t>https://www.enisa.europa.eu/topics/incident-response/glossary/blockchain</w:t>
        </w:r>
      </w:hyperlink>
    </w:p>
    <w:p w14:paraId="3C2F73A9" w14:textId="77777777" w:rsidR="00D412B3" w:rsidRPr="00D412B3" w:rsidRDefault="00D412B3" w:rsidP="00D412B3">
      <w:pPr>
        <w:pStyle w:val="EndNoteBibliography"/>
        <w:ind w:left="720" w:hanging="720"/>
        <w:rPr>
          <w:noProof/>
        </w:rPr>
      </w:pPr>
      <w:r w:rsidRPr="00D412B3">
        <w:rPr>
          <w:noProof/>
        </w:rPr>
        <w:t xml:space="preserve">Ernstberger, J., Chaliasos, S., Zhou, L., Jovanovic, P., &amp; Gervais, A. (2024). Do You Need a Zero Knowledge Proof? </w:t>
      </w:r>
      <w:r w:rsidRPr="00D412B3">
        <w:rPr>
          <w:i/>
          <w:noProof/>
        </w:rPr>
        <w:t>Cryptology ePrint Archive</w:t>
      </w:r>
      <w:r w:rsidRPr="00D412B3">
        <w:rPr>
          <w:noProof/>
        </w:rPr>
        <w:t xml:space="preserve">. </w:t>
      </w:r>
    </w:p>
    <w:p w14:paraId="6F35C95F" w14:textId="77777777" w:rsidR="00D412B3" w:rsidRPr="00D412B3" w:rsidRDefault="00D412B3" w:rsidP="00D412B3">
      <w:pPr>
        <w:pStyle w:val="EndNoteBibliography"/>
        <w:ind w:left="720" w:hanging="720"/>
        <w:rPr>
          <w:noProof/>
        </w:rPr>
      </w:pPr>
      <w:r w:rsidRPr="00D412B3">
        <w:rPr>
          <w:noProof/>
        </w:rPr>
        <w:t xml:space="preserve">Eskhita, R., Manda, V. K., &amp; Hlali, A. (2021). Dubai and Barcelona as Smart Cities: Some Reflections on Data Protection Law and Privacy. </w:t>
      </w:r>
      <w:r w:rsidRPr="00D412B3">
        <w:rPr>
          <w:i/>
          <w:noProof/>
        </w:rPr>
        <w:t>Environmental Policy and Law</w:t>
      </w:r>
      <w:r w:rsidRPr="00D412B3">
        <w:rPr>
          <w:noProof/>
        </w:rPr>
        <w:t>,</w:t>
      </w:r>
      <w:r w:rsidRPr="00D412B3">
        <w:rPr>
          <w:i/>
          <w:noProof/>
        </w:rPr>
        <w:t xml:space="preserve"> 51</w:t>
      </w:r>
      <w:r w:rsidRPr="00D412B3">
        <w:rPr>
          <w:noProof/>
        </w:rPr>
        <w:t xml:space="preserve">(6), 403-407. </w:t>
      </w:r>
    </w:p>
    <w:p w14:paraId="7919C351" w14:textId="136E2DEF" w:rsidR="00D412B3" w:rsidRPr="00D412B3" w:rsidRDefault="00D412B3" w:rsidP="00D412B3">
      <w:pPr>
        <w:pStyle w:val="EndNoteBibliography"/>
        <w:ind w:left="720" w:hanging="720"/>
        <w:rPr>
          <w:noProof/>
        </w:rPr>
      </w:pPr>
      <w:r w:rsidRPr="00D412B3">
        <w:rPr>
          <w:noProof/>
        </w:rPr>
        <w:t xml:space="preserve">Ethereum. (2022). </w:t>
      </w:r>
      <w:r w:rsidRPr="00D412B3">
        <w:rPr>
          <w:i/>
          <w:noProof/>
        </w:rPr>
        <w:t>Powers of tau specification</w:t>
      </w:r>
      <w:r w:rsidRPr="00D412B3">
        <w:rPr>
          <w:noProof/>
        </w:rPr>
        <w:t xml:space="preserve">. </w:t>
      </w:r>
      <w:hyperlink r:id="rId23" w:history="1">
        <w:r w:rsidRPr="00D412B3">
          <w:rPr>
            <w:rStyle w:val="Hyperlink"/>
            <w:noProof/>
          </w:rPr>
          <w:t>https://github.com/ethereum/kzg-ceremony-specs</w:t>
        </w:r>
      </w:hyperlink>
    </w:p>
    <w:p w14:paraId="4E9663C0" w14:textId="7AD6429A" w:rsidR="00D412B3" w:rsidRPr="00D412B3" w:rsidRDefault="00D412B3" w:rsidP="00D412B3">
      <w:pPr>
        <w:pStyle w:val="EndNoteBibliography"/>
        <w:ind w:left="720" w:hanging="720"/>
        <w:rPr>
          <w:noProof/>
        </w:rPr>
      </w:pPr>
      <w:r w:rsidRPr="00D412B3">
        <w:rPr>
          <w:noProof/>
        </w:rPr>
        <w:t xml:space="preserve">Fabric, H. (2022). </w:t>
      </w:r>
      <w:r w:rsidRPr="00D412B3">
        <w:rPr>
          <w:i/>
          <w:noProof/>
        </w:rPr>
        <w:t>Secured asset transfer in Fabric</w:t>
      </w:r>
      <w:r w:rsidRPr="00D412B3">
        <w:rPr>
          <w:noProof/>
        </w:rPr>
        <w:t xml:space="preserve">. </w:t>
      </w:r>
      <w:hyperlink r:id="rId24" w:history="1">
        <w:r w:rsidRPr="00D412B3">
          <w:rPr>
            <w:rStyle w:val="Hyperlink"/>
            <w:noProof/>
          </w:rPr>
          <w:t>https://hyperledger-fabric.readthedocs.io/en/release-2.5/secured_asset_transfer/secured_private_asset_transfer_tutorial.html</w:t>
        </w:r>
      </w:hyperlink>
    </w:p>
    <w:p w14:paraId="3FCD479B" w14:textId="7627CA45" w:rsidR="00D412B3" w:rsidRPr="00D412B3" w:rsidRDefault="00D412B3" w:rsidP="00D412B3">
      <w:pPr>
        <w:pStyle w:val="EndNoteBibliography"/>
        <w:ind w:left="720" w:hanging="720"/>
        <w:rPr>
          <w:noProof/>
        </w:rPr>
      </w:pPr>
      <w:r w:rsidRPr="00D412B3">
        <w:rPr>
          <w:noProof/>
        </w:rPr>
        <w:t xml:space="preserve">Fabric, H. (2023). </w:t>
      </w:r>
      <w:r w:rsidRPr="00D412B3">
        <w:rPr>
          <w:i/>
          <w:noProof/>
        </w:rPr>
        <w:t>Fabric chaincode lifecycle</w:t>
      </w:r>
      <w:r w:rsidRPr="00D412B3">
        <w:rPr>
          <w:noProof/>
        </w:rPr>
        <w:t xml:space="preserve">. </w:t>
      </w:r>
      <w:hyperlink r:id="rId25" w:history="1">
        <w:r w:rsidRPr="00D412B3">
          <w:rPr>
            <w:rStyle w:val="Hyperlink"/>
            <w:noProof/>
          </w:rPr>
          <w:t>https://hyperledger-fabric.readthedocs.io/en/release-2.5/chaincode_lifecycle.html</w:t>
        </w:r>
      </w:hyperlink>
    </w:p>
    <w:p w14:paraId="26737754" w14:textId="77777777" w:rsidR="00D412B3" w:rsidRPr="00D412B3" w:rsidRDefault="00D412B3" w:rsidP="00D412B3">
      <w:pPr>
        <w:pStyle w:val="EndNoteBibliography"/>
        <w:ind w:left="720" w:hanging="720"/>
        <w:rPr>
          <w:noProof/>
        </w:rPr>
      </w:pPr>
      <w:r w:rsidRPr="00D412B3">
        <w:rPr>
          <w:noProof/>
        </w:rPr>
        <w:t xml:space="preserve">Fan, W., Wu, S., &amp; Zou, Y. (2024). A Keyless Authentication Based on Zero-Knowledge Proof with SDN Link Information to Secure Permissionless P2P Networking. ICC 2024-IEEE International Conference on Communications, </w:t>
      </w:r>
    </w:p>
    <w:p w14:paraId="141C6949" w14:textId="77777777" w:rsidR="00D412B3" w:rsidRPr="00D412B3" w:rsidRDefault="00D412B3" w:rsidP="00D412B3">
      <w:pPr>
        <w:pStyle w:val="EndNoteBibliography"/>
        <w:ind w:left="720" w:hanging="720"/>
        <w:rPr>
          <w:noProof/>
        </w:rPr>
      </w:pPr>
      <w:r w:rsidRPr="00D412B3">
        <w:rPr>
          <w:noProof/>
        </w:rPr>
        <w:t xml:space="preserve">Farayola, O. A., Olorunfemi, O. L., &amp; Shoetan, P. O. (2024). Data privacy and security in IT: a review of techniques and challenges. </w:t>
      </w:r>
      <w:r w:rsidRPr="00D412B3">
        <w:rPr>
          <w:i/>
          <w:noProof/>
        </w:rPr>
        <w:t>Computer Science &amp; IT Research Journal</w:t>
      </w:r>
      <w:r w:rsidRPr="00D412B3">
        <w:rPr>
          <w:noProof/>
        </w:rPr>
        <w:t>,</w:t>
      </w:r>
      <w:r w:rsidRPr="00D412B3">
        <w:rPr>
          <w:i/>
          <w:noProof/>
        </w:rPr>
        <w:t xml:space="preserve"> 5</w:t>
      </w:r>
      <w:r w:rsidRPr="00D412B3">
        <w:rPr>
          <w:noProof/>
        </w:rPr>
        <w:t xml:space="preserve">(3), 606-615. </w:t>
      </w:r>
    </w:p>
    <w:p w14:paraId="0A9FF3CB" w14:textId="77777777" w:rsidR="00D412B3" w:rsidRPr="00D412B3" w:rsidRDefault="00D412B3" w:rsidP="00D412B3">
      <w:pPr>
        <w:pStyle w:val="EndNoteBibliography"/>
        <w:ind w:left="720" w:hanging="720"/>
        <w:rPr>
          <w:noProof/>
        </w:rPr>
      </w:pPr>
      <w:r w:rsidRPr="00D412B3">
        <w:rPr>
          <w:noProof/>
        </w:rPr>
        <w:t xml:space="preserve">Fiege, U., Fiat, A., &amp; Shamir, A. (1987). Zero knowledge proofs of identity. Proceedings of the nineteenth annual ACM symposium on Theory of computing, </w:t>
      </w:r>
    </w:p>
    <w:p w14:paraId="1AFD4E64" w14:textId="77777777" w:rsidR="00D412B3" w:rsidRPr="00D412B3" w:rsidRDefault="00D412B3" w:rsidP="00D412B3">
      <w:pPr>
        <w:pStyle w:val="EndNoteBibliography"/>
        <w:ind w:left="720" w:hanging="720"/>
        <w:rPr>
          <w:noProof/>
        </w:rPr>
      </w:pPr>
      <w:r w:rsidRPr="00D412B3">
        <w:rPr>
          <w:noProof/>
        </w:rPr>
        <w:t xml:space="preserve">Gabizon, A., Williamson, Z. J., &amp; Ciobotaru, O. (2019). Plonk: Permutations over lagrange-bases for oecumenical noninteractive arguments of knowledge. </w:t>
      </w:r>
      <w:r w:rsidRPr="00D412B3">
        <w:rPr>
          <w:i/>
          <w:noProof/>
        </w:rPr>
        <w:t>Cryptology ePrint Archive</w:t>
      </w:r>
      <w:r w:rsidRPr="00D412B3">
        <w:rPr>
          <w:noProof/>
        </w:rPr>
        <w:t xml:space="preserve">. </w:t>
      </w:r>
    </w:p>
    <w:p w14:paraId="2CC69DCC" w14:textId="77777777" w:rsidR="00D412B3" w:rsidRPr="00D412B3" w:rsidRDefault="00D412B3" w:rsidP="00D412B3">
      <w:pPr>
        <w:pStyle w:val="EndNoteBibliography"/>
        <w:ind w:left="720" w:hanging="720"/>
        <w:rPr>
          <w:noProof/>
        </w:rPr>
      </w:pPr>
      <w:r w:rsidRPr="00D412B3">
        <w:rPr>
          <w:noProof/>
        </w:rPr>
        <w:t xml:space="preserve">Groth, J. (2016). On the size of pairing-based non-interactive arguments. Advances in Cryptology–EUROCRYPT 2016: 35th Annual International Conference on the Theory and Applications of Cryptographic Techniques, Vienna, Austria, May 8-12, 2016, Proceedings, Part II 35, </w:t>
      </w:r>
    </w:p>
    <w:p w14:paraId="7880C901" w14:textId="77777777" w:rsidR="00D412B3" w:rsidRPr="00D412B3" w:rsidRDefault="00D412B3" w:rsidP="00D412B3">
      <w:pPr>
        <w:pStyle w:val="EndNoteBibliography"/>
        <w:ind w:left="720" w:hanging="720"/>
        <w:rPr>
          <w:noProof/>
        </w:rPr>
      </w:pPr>
      <w:r w:rsidRPr="00D412B3">
        <w:rPr>
          <w:noProof/>
        </w:rPr>
        <w:t xml:space="preserve">Hasan, J. (2019). Overview and applications of zero knowledge proof (ZKP). </w:t>
      </w:r>
      <w:r w:rsidRPr="00D412B3">
        <w:rPr>
          <w:i/>
          <w:noProof/>
        </w:rPr>
        <w:t>International Journal of Computer Science and Network</w:t>
      </w:r>
      <w:r w:rsidRPr="00D412B3">
        <w:rPr>
          <w:noProof/>
        </w:rPr>
        <w:t>,</w:t>
      </w:r>
      <w:r w:rsidRPr="00D412B3">
        <w:rPr>
          <w:i/>
          <w:noProof/>
        </w:rPr>
        <w:t xml:space="preserve"> 8</w:t>
      </w:r>
      <w:r w:rsidRPr="00D412B3">
        <w:rPr>
          <w:noProof/>
        </w:rPr>
        <w:t xml:space="preserve">(5), 2277-5420. </w:t>
      </w:r>
    </w:p>
    <w:p w14:paraId="0BD0C2B0" w14:textId="77777777" w:rsidR="00D412B3" w:rsidRPr="00D412B3" w:rsidRDefault="00D412B3" w:rsidP="00D412B3">
      <w:pPr>
        <w:pStyle w:val="EndNoteBibliography"/>
        <w:ind w:left="720" w:hanging="720"/>
        <w:rPr>
          <w:noProof/>
        </w:rPr>
      </w:pPr>
      <w:r w:rsidRPr="00D412B3">
        <w:rPr>
          <w:noProof/>
        </w:rPr>
        <w:lastRenderedPageBreak/>
        <w:t xml:space="preserve">Huang, C., &amp; Shen, X. S. (2024). Decentralized Privacy Preservation in Smart Cities. </w:t>
      </w:r>
    </w:p>
    <w:p w14:paraId="68123AE3" w14:textId="57F6B731" w:rsidR="00D412B3" w:rsidRPr="00D412B3" w:rsidRDefault="00D412B3" w:rsidP="00D412B3">
      <w:pPr>
        <w:pStyle w:val="EndNoteBibliography"/>
        <w:ind w:left="720" w:hanging="720"/>
        <w:rPr>
          <w:noProof/>
        </w:rPr>
      </w:pPr>
      <w:r w:rsidRPr="00D412B3">
        <w:rPr>
          <w:noProof/>
        </w:rPr>
        <w:t xml:space="preserve">Iden3. (2024a). </w:t>
      </w:r>
      <w:r w:rsidRPr="00D412B3">
        <w:rPr>
          <w:i/>
          <w:noProof/>
        </w:rPr>
        <w:t>Circom Circuit Compiler</w:t>
      </w:r>
      <w:r w:rsidRPr="00D412B3">
        <w:rPr>
          <w:noProof/>
        </w:rPr>
        <w:t xml:space="preserve">. </w:t>
      </w:r>
      <w:hyperlink r:id="rId26" w:history="1">
        <w:r w:rsidRPr="00D412B3">
          <w:rPr>
            <w:rStyle w:val="Hyperlink"/>
            <w:noProof/>
          </w:rPr>
          <w:t>https://docs.circom.io/</w:t>
        </w:r>
      </w:hyperlink>
    </w:p>
    <w:p w14:paraId="726D3B1F" w14:textId="1F03FBD7" w:rsidR="00D412B3" w:rsidRPr="00D412B3" w:rsidRDefault="00D412B3" w:rsidP="00D412B3">
      <w:pPr>
        <w:pStyle w:val="EndNoteBibliography"/>
        <w:ind w:left="720" w:hanging="720"/>
        <w:rPr>
          <w:noProof/>
        </w:rPr>
      </w:pPr>
      <w:r w:rsidRPr="00D412B3">
        <w:rPr>
          <w:noProof/>
        </w:rPr>
        <w:t xml:space="preserve">Iden3. (2024b). </w:t>
      </w:r>
      <w:r w:rsidRPr="00D412B3">
        <w:rPr>
          <w:i/>
          <w:noProof/>
        </w:rPr>
        <w:t>SnarkJs</w:t>
      </w:r>
      <w:r w:rsidRPr="00D412B3">
        <w:rPr>
          <w:noProof/>
        </w:rPr>
        <w:t xml:space="preserve">. </w:t>
      </w:r>
      <w:hyperlink r:id="rId27" w:history="1">
        <w:r w:rsidRPr="00D412B3">
          <w:rPr>
            <w:rStyle w:val="Hyperlink"/>
            <w:noProof/>
          </w:rPr>
          <w:t>https://github.com/iden3/snarkjs</w:t>
        </w:r>
      </w:hyperlink>
    </w:p>
    <w:p w14:paraId="419EE341" w14:textId="77777777" w:rsidR="00D412B3" w:rsidRPr="00D412B3" w:rsidRDefault="00D412B3" w:rsidP="00D412B3">
      <w:pPr>
        <w:pStyle w:val="EndNoteBibliography"/>
        <w:ind w:left="720" w:hanging="720"/>
        <w:rPr>
          <w:noProof/>
        </w:rPr>
      </w:pPr>
      <w:r w:rsidRPr="00D412B3">
        <w:rPr>
          <w:noProof/>
        </w:rPr>
        <w:t xml:space="preserve">Javed, A. R., Ahmed, W., Alazab, M., Jalil, Z., Kifayat, K., &amp; Gadekallu, T. R. (2022). A comprehensive survey on computer forensics: State-of-the-art, tools, techniques, challenges, and future directions. </w:t>
      </w:r>
      <w:r w:rsidRPr="00D412B3">
        <w:rPr>
          <w:i/>
          <w:noProof/>
        </w:rPr>
        <w:t>IEEE Access</w:t>
      </w:r>
      <w:r w:rsidRPr="00D412B3">
        <w:rPr>
          <w:noProof/>
        </w:rPr>
        <w:t>,</w:t>
      </w:r>
      <w:r w:rsidRPr="00D412B3">
        <w:rPr>
          <w:i/>
          <w:noProof/>
        </w:rPr>
        <w:t xml:space="preserve"> 10</w:t>
      </w:r>
      <w:r w:rsidRPr="00D412B3">
        <w:rPr>
          <w:noProof/>
        </w:rPr>
        <w:t xml:space="preserve">, 11065-11089. </w:t>
      </w:r>
    </w:p>
    <w:p w14:paraId="7A8AA709" w14:textId="77777777" w:rsidR="00D412B3" w:rsidRPr="00D412B3" w:rsidRDefault="00D412B3" w:rsidP="00D412B3">
      <w:pPr>
        <w:pStyle w:val="EndNoteBibliography"/>
        <w:ind w:left="720" w:hanging="720"/>
        <w:rPr>
          <w:noProof/>
        </w:rPr>
      </w:pPr>
      <w:r w:rsidRPr="00D412B3">
        <w:rPr>
          <w:noProof/>
        </w:rPr>
        <w:t xml:space="preserve">Khan, K. M., Arshad, J., &amp; Khan, M. M. (2020). Investigating performance constraints for blockchain based secure e-voting system. </w:t>
      </w:r>
      <w:r w:rsidRPr="00D412B3">
        <w:rPr>
          <w:i/>
          <w:noProof/>
        </w:rPr>
        <w:t>Future Generation Computer Systems</w:t>
      </w:r>
      <w:r w:rsidRPr="00D412B3">
        <w:rPr>
          <w:noProof/>
        </w:rPr>
        <w:t>,</w:t>
      </w:r>
      <w:r w:rsidRPr="00D412B3">
        <w:rPr>
          <w:i/>
          <w:noProof/>
        </w:rPr>
        <w:t xml:space="preserve"> 105</w:t>
      </w:r>
      <w:r w:rsidRPr="00D412B3">
        <w:rPr>
          <w:noProof/>
        </w:rPr>
        <w:t xml:space="preserve">, 13-26. </w:t>
      </w:r>
    </w:p>
    <w:p w14:paraId="3C0685E1" w14:textId="77777777" w:rsidR="00D412B3" w:rsidRPr="00D412B3" w:rsidRDefault="00D412B3" w:rsidP="00D412B3">
      <w:pPr>
        <w:pStyle w:val="EndNoteBibliography"/>
        <w:ind w:left="720" w:hanging="720"/>
        <w:rPr>
          <w:noProof/>
        </w:rPr>
      </w:pPr>
      <w:r w:rsidRPr="00D412B3">
        <w:rPr>
          <w:noProof/>
        </w:rPr>
        <w:t xml:space="preserve">Liu, T., Xie, T., Zhang, J., Song, D., &amp; Zhang, Y. (2024). Pianist: Scalable zkrollups via fully distributed zero-knowledge proofs. 2024 IEEE Symposium on Security and Privacy (SP), </w:t>
      </w:r>
    </w:p>
    <w:p w14:paraId="5BC657AB" w14:textId="77777777" w:rsidR="00D412B3" w:rsidRPr="00D412B3" w:rsidRDefault="00D412B3" w:rsidP="00D412B3">
      <w:pPr>
        <w:pStyle w:val="EndNoteBibliography"/>
        <w:ind w:left="720" w:hanging="720"/>
        <w:rPr>
          <w:noProof/>
        </w:rPr>
      </w:pPr>
      <w:r w:rsidRPr="00D412B3">
        <w:rPr>
          <w:noProof/>
        </w:rPr>
        <w:t xml:space="preserve">Martinez, S., Ameigenda, A., De Barros, B., Llambias, G., González, L., &amp; Ruggia, R. (2024). Leveraging Zero-Knowledge Proofs for Blockchain Interoperability: Experiences with Ethereum and Hyperledger Fabric. </w:t>
      </w:r>
      <w:r w:rsidRPr="00D412B3">
        <w:rPr>
          <w:i/>
          <w:noProof/>
        </w:rPr>
        <w:t>Authorea Preprints</w:t>
      </w:r>
      <w:r w:rsidRPr="00D412B3">
        <w:rPr>
          <w:noProof/>
        </w:rPr>
        <w:t xml:space="preserve">. </w:t>
      </w:r>
    </w:p>
    <w:p w14:paraId="15BD8008" w14:textId="77777777" w:rsidR="00D412B3" w:rsidRPr="00D412B3" w:rsidRDefault="00D412B3" w:rsidP="00D412B3">
      <w:pPr>
        <w:pStyle w:val="EndNoteBibliography"/>
        <w:ind w:left="720" w:hanging="720"/>
        <w:rPr>
          <w:noProof/>
        </w:rPr>
      </w:pPr>
      <w:r w:rsidRPr="00D412B3">
        <w:rPr>
          <w:noProof/>
        </w:rPr>
        <w:t xml:space="preserve">Nakamoto, S. (2008). Bitcoin: A peer-to-peer electronic cash system. </w:t>
      </w:r>
      <w:r w:rsidRPr="00D412B3">
        <w:rPr>
          <w:i/>
          <w:noProof/>
        </w:rPr>
        <w:t>Satoshi Nakamoto</w:t>
      </w:r>
      <w:r w:rsidRPr="00D412B3">
        <w:rPr>
          <w:noProof/>
        </w:rPr>
        <w:t xml:space="preserve">. </w:t>
      </w:r>
    </w:p>
    <w:p w14:paraId="1E6E10C7" w14:textId="77777777" w:rsidR="00D412B3" w:rsidRPr="00D412B3" w:rsidRDefault="00D412B3" w:rsidP="00D412B3">
      <w:pPr>
        <w:pStyle w:val="EndNoteBibliography"/>
        <w:ind w:left="720" w:hanging="720"/>
        <w:rPr>
          <w:noProof/>
        </w:rPr>
      </w:pPr>
      <w:r w:rsidRPr="00D412B3">
        <w:rPr>
          <w:noProof/>
        </w:rPr>
        <w:t xml:space="preserve">Oh, J., Yu, S., Lee, J., Son, S., Kim, M., &amp; Park, Y. (2021). A secure and lightweight authentication protocol for IoT-based smart homes. </w:t>
      </w:r>
      <w:r w:rsidRPr="00D412B3">
        <w:rPr>
          <w:i/>
          <w:noProof/>
        </w:rPr>
        <w:t>Sensors</w:t>
      </w:r>
      <w:r w:rsidRPr="00D412B3">
        <w:rPr>
          <w:noProof/>
        </w:rPr>
        <w:t>,</w:t>
      </w:r>
      <w:r w:rsidRPr="00D412B3">
        <w:rPr>
          <w:i/>
          <w:noProof/>
        </w:rPr>
        <w:t xml:space="preserve"> 21</w:t>
      </w:r>
      <w:r w:rsidRPr="00D412B3">
        <w:rPr>
          <w:noProof/>
        </w:rPr>
        <w:t xml:space="preserve">(4), 1488. </w:t>
      </w:r>
    </w:p>
    <w:p w14:paraId="3EE01B48" w14:textId="77777777" w:rsidR="00D412B3" w:rsidRPr="00D412B3" w:rsidRDefault="00D412B3" w:rsidP="00D412B3">
      <w:pPr>
        <w:pStyle w:val="EndNoteBibliography"/>
        <w:ind w:left="720" w:hanging="720"/>
        <w:rPr>
          <w:noProof/>
        </w:rPr>
      </w:pPr>
      <w:r w:rsidRPr="00D412B3">
        <w:rPr>
          <w:noProof/>
        </w:rPr>
        <w:t xml:space="preserve">Rao, P. M., &amp; Deebak, B. D. (2023). Security and privacy issues in smart cities/industries: technologies, applications, and challenges. </w:t>
      </w:r>
      <w:r w:rsidRPr="00D412B3">
        <w:rPr>
          <w:i/>
          <w:noProof/>
        </w:rPr>
        <w:t>Journal of Ambient Intelligence and Humanized Computing</w:t>
      </w:r>
      <w:r w:rsidRPr="00D412B3">
        <w:rPr>
          <w:noProof/>
        </w:rPr>
        <w:t>,</w:t>
      </w:r>
      <w:r w:rsidRPr="00D412B3">
        <w:rPr>
          <w:i/>
          <w:noProof/>
        </w:rPr>
        <w:t xml:space="preserve"> 14</w:t>
      </w:r>
      <w:r w:rsidRPr="00D412B3">
        <w:rPr>
          <w:noProof/>
        </w:rPr>
        <w:t xml:space="preserve">(8), 10517-10553. </w:t>
      </w:r>
    </w:p>
    <w:p w14:paraId="6C890AAD" w14:textId="77777777" w:rsidR="00D412B3" w:rsidRPr="00D412B3" w:rsidRDefault="00D412B3" w:rsidP="00D412B3">
      <w:pPr>
        <w:pStyle w:val="EndNoteBibliography"/>
        <w:ind w:left="720" w:hanging="720"/>
        <w:rPr>
          <w:noProof/>
        </w:rPr>
      </w:pPr>
      <w:r w:rsidRPr="00D412B3">
        <w:rPr>
          <w:noProof/>
        </w:rPr>
        <w:t xml:space="preserve">Singh, S. (2024). Enhancing Privacy and Security in Large-Language Models: A Zero-Knowledge Proof Approach. International Conference on Cyber Warfare and Security, </w:t>
      </w:r>
    </w:p>
    <w:p w14:paraId="535B6CA7" w14:textId="330B520D" w:rsidR="00D412B3" w:rsidRPr="00D412B3" w:rsidRDefault="00D412B3" w:rsidP="00D412B3">
      <w:pPr>
        <w:pStyle w:val="EndNoteBibliography"/>
        <w:ind w:left="720" w:hanging="720"/>
        <w:rPr>
          <w:noProof/>
        </w:rPr>
      </w:pPr>
      <w:r w:rsidRPr="00D412B3">
        <w:rPr>
          <w:noProof/>
        </w:rPr>
        <w:t xml:space="preserve">Szego, D. (2024). </w:t>
      </w:r>
      <w:r w:rsidRPr="00D412B3">
        <w:rPr>
          <w:i/>
          <w:noProof/>
        </w:rPr>
        <w:t>Zero Knowledge Proof Workshop</w:t>
      </w:r>
      <w:r w:rsidRPr="00D412B3">
        <w:rPr>
          <w:noProof/>
        </w:rPr>
        <w:t xml:space="preserve">. </w:t>
      </w:r>
      <w:hyperlink r:id="rId28" w:history="1">
        <w:r w:rsidRPr="00D412B3">
          <w:rPr>
            <w:rStyle w:val="Hyperlink"/>
            <w:noProof/>
          </w:rPr>
          <w:t>https://github.com/Daniel-Szego/Zeroknowledgeworkshop</w:t>
        </w:r>
      </w:hyperlink>
    </w:p>
    <w:p w14:paraId="065227CA" w14:textId="77777777" w:rsidR="00D412B3" w:rsidRPr="00D412B3" w:rsidRDefault="00D412B3" w:rsidP="00D412B3">
      <w:pPr>
        <w:pStyle w:val="EndNoteBibliography"/>
        <w:ind w:left="720" w:hanging="720"/>
        <w:rPr>
          <w:noProof/>
        </w:rPr>
      </w:pPr>
      <w:r w:rsidRPr="00D412B3">
        <w:rPr>
          <w:noProof/>
        </w:rPr>
        <w:t xml:space="preserve">Zarrin, J., Wen Phang, H., Babu Saheer, L., &amp; Zarrin, B. (2021). Blockchain for decentralization of internet: prospects, trends, and challenges. </w:t>
      </w:r>
      <w:r w:rsidRPr="00D412B3">
        <w:rPr>
          <w:i/>
          <w:noProof/>
        </w:rPr>
        <w:t>Cluster Computing</w:t>
      </w:r>
      <w:r w:rsidRPr="00D412B3">
        <w:rPr>
          <w:noProof/>
        </w:rPr>
        <w:t>,</w:t>
      </w:r>
      <w:r w:rsidRPr="00D412B3">
        <w:rPr>
          <w:i/>
          <w:noProof/>
        </w:rPr>
        <w:t xml:space="preserve"> 24</w:t>
      </w:r>
      <w:r w:rsidRPr="00D412B3">
        <w:rPr>
          <w:noProof/>
        </w:rPr>
        <w:t xml:space="preserve">(4), 2841-2866. </w:t>
      </w:r>
    </w:p>
    <w:p w14:paraId="1372033D" w14:textId="77777777" w:rsidR="00D412B3" w:rsidRPr="00D412B3" w:rsidRDefault="00D412B3" w:rsidP="00D412B3">
      <w:pPr>
        <w:pStyle w:val="EndNoteBibliography"/>
        <w:ind w:left="720" w:hanging="720"/>
        <w:rPr>
          <w:noProof/>
        </w:rPr>
      </w:pPr>
      <w:r w:rsidRPr="00D412B3">
        <w:rPr>
          <w:noProof/>
        </w:rPr>
        <w:t xml:space="preserve">Zhang, K., Ni, J., Yang, K., Liang, X., Ren, J., &amp; Shen, X. S. (2017). Security and privacy in smart city applications: Challenges and solutions. </w:t>
      </w:r>
      <w:r w:rsidRPr="00D412B3">
        <w:rPr>
          <w:i/>
          <w:noProof/>
        </w:rPr>
        <w:t>IEEE communications magazine</w:t>
      </w:r>
      <w:r w:rsidRPr="00D412B3">
        <w:rPr>
          <w:noProof/>
        </w:rPr>
        <w:t>,</w:t>
      </w:r>
      <w:r w:rsidRPr="00D412B3">
        <w:rPr>
          <w:i/>
          <w:noProof/>
        </w:rPr>
        <w:t xml:space="preserve"> 55</w:t>
      </w:r>
      <w:r w:rsidRPr="00D412B3">
        <w:rPr>
          <w:noProof/>
        </w:rPr>
        <w:t xml:space="preserve">(1), 122-129. </w:t>
      </w:r>
    </w:p>
    <w:p w14:paraId="535B1211" w14:textId="77777777" w:rsidR="00D412B3" w:rsidRPr="00D412B3" w:rsidRDefault="00D412B3" w:rsidP="00D412B3">
      <w:pPr>
        <w:pStyle w:val="EndNoteBibliography"/>
        <w:ind w:left="720" w:hanging="720"/>
        <w:rPr>
          <w:noProof/>
        </w:rPr>
      </w:pPr>
      <w:r w:rsidRPr="00D412B3">
        <w:rPr>
          <w:noProof/>
        </w:rPr>
        <w:t xml:space="preserve">Zhang, Y., Qu, Y., Gao, L., Luan, T. H., Jolfaei, A., &amp; Zheng, J. X. (2023). Privacy-preserving data analytics for smart decision-making energy systems in sustainable smart community. </w:t>
      </w:r>
      <w:r w:rsidRPr="00D412B3">
        <w:rPr>
          <w:i/>
          <w:noProof/>
        </w:rPr>
        <w:t>Sustainable Energy Technologies and Assessments</w:t>
      </w:r>
      <w:r w:rsidRPr="00D412B3">
        <w:rPr>
          <w:noProof/>
        </w:rPr>
        <w:t>,</w:t>
      </w:r>
      <w:r w:rsidRPr="00D412B3">
        <w:rPr>
          <w:i/>
          <w:noProof/>
        </w:rPr>
        <w:t xml:space="preserve"> 57</w:t>
      </w:r>
      <w:r w:rsidRPr="00D412B3">
        <w:rPr>
          <w:noProof/>
        </w:rPr>
        <w:t xml:space="preserve">, 103144. </w:t>
      </w:r>
    </w:p>
    <w:p w14:paraId="69BB57FF" w14:textId="77777777" w:rsidR="00D412B3" w:rsidRPr="00D412B3" w:rsidRDefault="00D412B3" w:rsidP="00D412B3">
      <w:pPr>
        <w:pStyle w:val="EndNoteBibliography"/>
        <w:ind w:left="720" w:hanging="720"/>
        <w:rPr>
          <w:noProof/>
        </w:rPr>
      </w:pPr>
      <w:r w:rsidRPr="00D412B3">
        <w:rPr>
          <w:noProof/>
        </w:rPr>
        <w:t xml:space="preserve">Zhou, L., Diro, A., Saini, A., Kaisar, S., &amp; Hiep, P. C. (2024). Leveraging zero knowledge proofs for blockchain-based identity sharing: A survey of advancements, challenges and opportunities. </w:t>
      </w:r>
      <w:r w:rsidRPr="00D412B3">
        <w:rPr>
          <w:i/>
          <w:noProof/>
        </w:rPr>
        <w:t>Journal of Information Security and Applications</w:t>
      </w:r>
      <w:r w:rsidRPr="00D412B3">
        <w:rPr>
          <w:noProof/>
        </w:rPr>
        <w:t>,</w:t>
      </w:r>
      <w:r w:rsidRPr="00D412B3">
        <w:rPr>
          <w:i/>
          <w:noProof/>
        </w:rPr>
        <w:t xml:space="preserve"> 80</w:t>
      </w:r>
      <w:r w:rsidRPr="00D412B3">
        <w:rPr>
          <w:noProof/>
        </w:rPr>
        <w:t xml:space="preserve">, 103678. </w:t>
      </w:r>
    </w:p>
    <w:p w14:paraId="1810557A" w14:textId="2545FE7A" w:rsidR="008D47A9" w:rsidRPr="00E30BDD" w:rsidRDefault="003F6666">
      <w:r>
        <w:fldChar w:fldCharType="end"/>
      </w:r>
      <w:r w:rsidR="008D47A9">
        <w:rPr>
          <w:color w:val="000000" w:themeColor="text1"/>
        </w:rPr>
        <w:br w:type="page"/>
      </w:r>
    </w:p>
    <w:p w14:paraId="49989E6F" w14:textId="6E00AB6B" w:rsidR="00F5108F" w:rsidRDefault="00F5108F" w:rsidP="00116F39">
      <w:pPr>
        <w:pStyle w:val="Heading1"/>
        <w:numPr>
          <w:ilvl w:val="0"/>
          <w:numId w:val="6"/>
        </w:numPr>
        <w:rPr>
          <w:color w:val="000000" w:themeColor="text1"/>
        </w:rPr>
      </w:pPr>
      <w:bookmarkStart w:id="151" w:name="_Toc180081525"/>
      <w:r>
        <w:rPr>
          <w:color w:val="000000" w:themeColor="text1"/>
        </w:rPr>
        <w:lastRenderedPageBreak/>
        <w:t>Acknowledg</w:t>
      </w:r>
      <w:r w:rsidR="00303FA9">
        <w:rPr>
          <w:color w:val="000000" w:themeColor="text1"/>
        </w:rPr>
        <w:t>e</w:t>
      </w:r>
      <w:r>
        <w:rPr>
          <w:color w:val="000000" w:themeColor="text1"/>
        </w:rPr>
        <w:t>ments</w:t>
      </w:r>
      <w:bookmarkEnd w:id="151"/>
    </w:p>
    <w:p w14:paraId="567705DA" w14:textId="5463DE19" w:rsidR="00F5108F" w:rsidRDefault="00F5108F" w:rsidP="00F5108F">
      <w:pPr>
        <w:jc w:val="both"/>
      </w:pPr>
      <w:r>
        <w:t xml:space="preserve">This dissertation </w:t>
      </w:r>
      <w:r w:rsidR="00303FA9">
        <w:t xml:space="preserve">would not have </w:t>
      </w:r>
      <w:r>
        <w:t xml:space="preserve">come to life without the support of Maria, Sofia, </w:t>
      </w:r>
      <w:proofErr w:type="spellStart"/>
      <w:r>
        <w:t>Maite</w:t>
      </w:r>
      <w:proofErr w:type="spellEnd"/>
      <w:r>
        <w:t xml:space="preserve">, Federica and Florencia. They are my family and </w:t>
      </w:r>
      <w:r w:rsidR="0030437D">
        <w:t>have</w:t>
      </w:r>
      <w:r>
        <w:t xml:space="preserve"> the patience to support me when I </w:t>
      </w:r>
      <w:r w:rsidR="0030437D">
        <w:t xml:space="preserve">am </w:t>
      </w:r>
      <w:r>
        <w:t xml:space="preserve">tired and always encourage me to </w:t>
      </w:r>
      <w:r w:rsidR="00923978">
        <w:t>keep going</w:t>
      </w:r>
      <w:r>
        <w:t xml:space="preserve"> forward.</w:t>
      </w:r>
    </w:p>
    <w:p w14:paraId="0DA42A5C" w14:textId="77777777" w:rsidR="00F5108F" w:rsidRDefault="00F5108F" w:rsidP="00F5108F">
      <w:pPr>
        <w:jc w:val="both"/>
      </w:pPr>
    </w:p>
    <w:p w14:paraId="1229E9B3" w14:textId="51F75348" w:rsidR="00E30BDD" w:rsidRDefault="00F5108F" w:rsidP="00F5108F">
      <w:pPr>
        <w:jc w:val="both"/>
      </w:pPr>
      <w:r>
        <w:t xml:space="preserve">It is also an act of justice to acknowledge my supervisors Shu and Jeff. This job wouldn’t </w:t>
      </w:r>
      <w:r w:rsidR="00997C5F">
        <w:t>have</w:t>
      </w:r>
      <w:r>
        <w:t xml:space="preserve"> been possible without their support</w:t>
      </w:r>
      <w:r w:rsidR="0091317F">
        <w:t xml:space="preserve">, compromise </w:t>
      </w:r>
      <w:r>
        <w:t>and wisdo</w:t>
      </w:r>
      <w:r w:rsidR="0091317F">
        <w:t>m</w:t>
      </w:r>
      <w:r>
        <w:t xml:space="preserve">. </w:t>
      </w:r>
    </w:p>
    <w:p w14:paraId="2BA0C6CC" w14:textId="02E7B295" w:rsidR="00F5108F" w:rsidRPr="00F5108F" w:rsidRDefault="00E30BDD" w:rsidP="00E30BDD">
      <w:r>
        <w:br w:type="page"/>
      </w:r>
    </w:p>
    <w:p w14:paraId="3641AD65" w14:textId="0C21277E" w:rsidR="0016057E" w:rsidRDefault="0016057E" w:rsidP="00116F39">
      <w:pPr>
        <w:pStyle w:val="Heading1"/>
        <w:numPr>
          <w:ilvl w:val="0"/>
          <w:numId w:val="6"/>
        </w:numPr>
        <w:rPr>
          <w:color w:val="000000" w:themeColor="text1"/>
        </w:rPr>
      </w:pPr>
      <w:bookmarkStart w:id="152" w:name="_Toc180081526"/>
      <w:r>
        <w:rPr>
          <w:color w:val="000000" w:themeColor="text1"/>
        </w:rPr>
        <w:lastRenderedPageBreak/>
        <w:t>Appendix</w:t>
      </w:r>
      <w:bookmarkEnd w:id="152"/>
      <w:r>
        <w:rPr>
          <w:color w:val="000000" w:themeColor="text1"/>
        </w:rPr>
        <w:t xml:space="preserve"> </w:t>
      </w:r>
    </w:p>
    <w:p w14:paraId="793CA1AE" w14:textId="50DD377B" w:rsidR="00513187" w:rsidRDefault="00246241" w:rsidP="00116F39">
      <w:pPr>
        <w:pStyle w:val="Heading2"/>
        <w:numPr>
          <w:ilvl w:val="1"/>
          <w:numId w:val="6"/>
        </w:numPr>
        <w:rPr>
          <w:color w:val="000000" w:themeColor="text1"/>
        </w:rPr>
      </w:pPr>
      <w:bookmarkStart w:id="153" w:name="_Toc180081527"/>
      <w:r w:rsidRPr="00246241">
        <w:rPr>
          <w:color w:val="000000" w:themeColor="text1"/>
        </w:rPr>
        <w:t>The circuit</w:t>
      </w:r>
      <w:bookmarkEnd w:id="153"/>
    </w:p>
    <w:p w14:paraId="731FF5D9" w14:textId="77777777" w:rsidR="008D3AC9" w:rsidRPr="008D3AC9" w:rsidRDefault="008D3AC9" w:rsidP="008D3AC9"/>
    <w:p w14:paraId="4073CAC7" w14:textId="77777777" w:rsidR="0030437D" w:rsidRDefault="00513187" w:rsidP="0030437D">
      <w:pPr>
        <w:pStyle w:val="Caption"/>
        <w:keepNext/>
      </w:pPr>
      <w:r>
        <w:rPr>
          <w:noProof/>
        </w:rPr>
        <w:drawing>
          <wp:inline distT="0" distB="0" distL="0" distR="0" wp14:anchorId="49E224C4" wp14:editId="4DF8E5F9">
            <wp:extent cx="5004000" cy="366147"/>
            <wp:effectExtent l="0" t="0" r="0" b="2540"/>
            <wp:docPr id="540521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21641" name="Picture 540521641"/>
                    <pic:cNvPicPr/>
                  </pic:nvPicPr>
                  <pic:blipFill>
                    <a:blip r:embed="rId29">
                      <a:extLst>
                        <a:ext uri="{28A0092B-C50C-407E-A947-70E740481C1C}">
                          <a14:useLocalDpi xmlns:a14="http://schemas.microsoft.com/office/drawing/2010/main" val="0"/>
                        </a:ext>
                      </a:extLst>
                    </a:blip>
                    <a:stretch>
                      <a:fillRect/>
                    </a:stretch>
                  </pic:blipFill>
                  <pic:spPr>
                    <a:xfrm>
                      <a:off x="0" y="0"/>
                      <a:ext cx="5004000" cy="366147"/>
                    </a:xfrm>
                    <a:prstGeom prst="rect">
                      <a:avLst/>
                    </a:prstGeom>
                  </pic:spPr>
                </pic:pic>
              </a:graphicData>
            </a:graphic>
          </wp:inline>
        </w:drawing>
      </w:r>
      <w:bookmarkStart w:id="154" w:name="_Ref179130312"/>
      <w:bookmarkStart w:id="155" w:name="_Toc179535071"/>
    </w:p>
    <w:p w14:paraId="485E9B31" w14:textId="54702A32" w:rsidR="00513187" w:rsidRDefault="00513187" w:rsidP="0030437D">
      <w:pPr>
        <w:pStyle w:val="Caption"/>
        <w:keepNext/>
      </w:pPr>
      <w:bookmarkStart w:id="156" w:name="_Toc179998854"/>
      <w:bookmarkStart w:id="157" w:name="_Toc180009186"/>
      <w:bookmarkStart w:id="158" w:name="_Toc180009820"/>
      <w:bookmarkStart w:id="159" w:name="_Toc180011740"/>
      <w:bookmarkStart w:id="160" w:name="_Toc180069203"/>
      <w:bookmarkStart w:id="161" w:name="_Toc180081089"/>
      <w:bookmarkStart w:id="162" w:name="_Toc180081391"/>
      <w:r>
        <w:t xml:space="preserve">Figure </w:t>
      </w:r>
      <w:r w:rsidR="00000000">
        <w:fldChar w:fldCharType="begin"/>
      </w:r>
      <w:r w:rsidR="00000000">
        <w:instrText xml:space="preserve"> SEQ Figure \* ARABIC </w:instrText>
      </w:r>
      <w:r w:rsidR="00000000">
        <w:fldChar w:fldCharType="separate"/>
      </w:r>
      <w:r w:rsidR="00C25037">
        <w:rPr>
          <w:noProof/>
        </w:rPr>
        <w:t>13</w:t>
      </w:r>
      <w:r w:rsidR="00000000">
        <w:rPr>
          <w:noProof/>
        </w:rPr>
        <w:fldChar w:fldCharType="end"/>
      </w:r>
      <w:bookmarkEnd w:id="154"/>
      <w:r>
        <w:t>.</w:t>
      </w:r>
      <w:r w:rsidRPr="00A06A65">
        <w:t xml:space="preserve"> </w:t>
      </w:r>
      <w:r w:rsidR="00246241">
        <w:t>The e</w:t>
      </w:r>
      <w:r w:rsidRPr="00A06A65">
        <w:t>xpected cube is exposed to release the pubic signals.</w:t>
      </w:r>
      <w:bookmarkEnd w:id="155"/>
      <w:bookmarkEnd w:id="156"/>
      <w:bookmarkEnd w:id="157"/>
      <w:bookmarkEnd w:id="158"/>
      <w:bookmarkEnd w:id="159"/>
      <w:bookmarkEnd w:id="160"/>
      <w:bookmarkEnd w:id="161"/>
      <w:bookmarkEnd w:id="162"/>
    </w:p>
    <w:p w14:paraId="202A924E" w14:textId="77777777" w:rsidR="00513187" w:rsidRDefault="00513187" w:rsidP="00513187">
      <w:pPr>
        <w:keepNext/>
      </w:pPr>
      <w:r>
        <w:rPr>
          <w:noProof/>
        </w:rPr>
        <w:drawing>
          <wp:inline distT="0" distB="0" distL="0" distR="0" wp14:anchorId="1157635C" wp14:editId="1C7ACC04">
            <wp:extent cx="3240000" cy="4622978"/>
            <wp:effectExtent l="0" t="0" r="0" b="0"/>
            <wp:docPr id="20210534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3463" name="Picture 202105346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4622978"/>
                    </a:xfrm>
                    <a:prstGeom prst="rect">
                      <a:avLst/>
                    </a:prstGeom>
                  </pic:spPr>
                </pic:pic>
              </a:graphicData>
            </a:graphic>
          </wp:inline>
        </w:drawing>
      </w:r>
    </w:p>
    <w:p w14:paraId="37E38533" w14:textId="6411E07F" w:rsidR="00513187" w:rsidRDefault="00513187" w:rsidP="00513187">
      <w:pPr>
        <w:pStyle w:val="Caption"/>
      </w:pPr>
      <w:bookmarkStart w:id="163" w:name="_Ref179130546"/>
      <w:bookmarkStart w:id="164" w:name="_Toc179535072"/>
      <w:bookmarkStart w:id="165" w:name="_Toc179998855"/>
      <w:bookmarkStart w:id="166" w:name="_Toc180009187"/>
      <w:bookmarkStart w:id="167" w:name="_Toc180009821"/>
      <w:bookmarkStart w:id="168" w:name="_Toc180011741"/>
      <w:bookmarkStart w:id="169" w:name="_Toc180069204"/>
      <w:bookmarkStart w:id="170" w:name="_Toc180081090"/>
      <w:bookmarkStart w:id="171" w:name="_Toc180081392"/>
      <w:r>
        <w:t xml:space="preserve">Figure </w:t>
      </w:r>
      <w:r w:rsidR="00000000">
        <w:fldChar w:fldCharType="begin"/>
      </w:r>
      <w:r w:rsidR="00000000">
        <w:instrText xml:space="preserve"> SEQ Figure \* ARABIC </w:instrText>
      </w:r>
      <w:r w:rsidR="00000000">
        <w:fldChar w:fldCharType="separate"/>
      </w:r>
      <w:r w:rsidR="00C25037">
        <w:rPr>
          <w:noProof/>
        </w:rPr>
        <w:t>14</w:t>
      </w:r>
      <w:r w:rsidR="00000000">
        <w:rPr>
          <w:noProof/>
        </w:rPr>
        <w:fldChar w:fldCharType="end"/>
      </w:r>
      <w:bookmarkEnd w:id="163"/>
      <w:r>
        <w:t>. Verification key output. This value was hard coded in the smart contract for ZKP</w:t>
      </w:r>
      <w:r w:rsidR="00DC11C1">
        <w:t>s</w:t>
      </w:r>
      <w:r>
        <w:t xml:space="preserve"> verification.</w:t>
      </w:r>
      <w:bookmarkEnd w:id="164"/>
      <w:bookmarkEnd w:id="165"/>
      <w:bookmarkEnd w:id="166"/>
      <w:bookmarkEnd w:id="167"/>
      <w:bookmarkEnd w:id="168"/>
      <w:bookmarkEnd w:id="169"/>
      <w:bookmarkEnd w:id="170"/>
      <w:bookmarkEnd w:id="171"/>
    </w:p>
    <w:p w14:paraId="6ED3A4A5" w14:textId="77777777" w:rsidR="00D14BF1" w:rsidRDefault="00D14BF1" w:rsidP="00D14BF1">
      <w:pPr>
        <w:keepNext/>
      </w:pPr>
      <w:r>
        <w:rPr>
          <w:noProof/>
        </w:rPr>
        <w:drawing>
          <wp:inline distT="0" distB="0" distL="0" distR="0" wp14:anchorId="0C012272" wp14:editId="026DD027">
            <wp:extent cx="1260000" cy="1285714"/>
            <wp:effectExtent l="0" t="0" r="0" b="0"/>
            <wp:docPr id="179591818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918189" name="Picture 6"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260000" cy="1285714"/>
                    </a:xfrm>
                    <a:prstGeom prst="rect">
                      <a:avLst/>
                    </a:prstGeom>
                  </pic:spPr>
                </pic:pic>
              </a:graphicData>
            </a:graphic>
          </wp:inline>
        </w:drawing>
      </w:r>
    </w:p>
    <w:p w14:paraId="226764D4" w14:textId="69A0D98E" w:rsidR="00D14BF1" w:rsidRDefault="00D14BF1" w:rsidP="00D14BF1">
      <w:pPr>
        <w:pStyle w:val="Caption"/>
      </w:pPr>
      <w:bookmarkStart w:id="172" w:name="_Ref179130873"/>
      <w:bookmarkStart w:id="173" w:name="_Toc179535073"/>
      <w:bookmarkStart w:id="174" w:name="_Toc179998856"/>
      <w:bookmarkStart w:id="175" w:name="_Toc180009188"/>
      <w:bookmarkStart w:id="176" w:name="_Toc180009822"/>
      <w:bookmarkStart w:id="177" w:name="_Toc180011742"/>
      <w:bookmarkStart w:id="178" w:name="_Toc180069205"/>
      <w:bookmarkStart w:id="179" w:name="_Toc180081091"/>
      <w:bookmarkStart w:id="180" w:name="_Toc180081393"/>
      <w:r>
        <w:t xml:space="preserve">Figure </w:t>
      </w:r>
      <w:r w:rsidR="00000000">
        <w:fldChar w:fldCharType="begin"/>
      </w:r>
      <w:r w:rsidR="00000000">
        <w:instrText xml:space="preserve"> SEQ Figure \* ARABIC </w:instrText>
      </w:r>
      <w:r w:rsidR="00000000">
        <w:fldChar w:fldCharType="separate"/>
      </w:r>
      <w:r w:rsidR="00C25037">
        <w:rPr>
          <w:noProof/>
        </w:rPr>
        <w:t>15</w:t>
      </w:r>
      <w:r w:rsidR="00000000">
        <w:rPr>
          <w:noProof/>
        </w:rPr>
        <w:fldChar w:fldCharType="end"/>
      </w:r>
      <w:bookmarkEnd w:id="172"/>
      <w:r>
        <w:t xml:space="preserve">. File </w:t>
      </w:r>
      <w:proofErr w:type="spellStart"/>
      <w:r>
        <w:t>public.json</w:t>
      </w:r>
      <w:proofErr w:type="spellEnd"/>
      <w:r>
        <w:t xml:space="preserve"> with the public signal values.</w:t>
      </w:r>
      <w:bookmarkEnd w:id="173"/>
      <w:bookmarkEnd w:id="174"/>
      <w:bookmarkEnd w:id="175"/>
      <w:bookmarkEnd w:id="176"/>
      <w:bookmarkEnd w:id="177"/>
      <w:bookmarkEnd w:id="178"/>
      <w:bookmarkEnd w:id="179"/>
      <w:bookmarkEnd w:id="180"/>
    </w:p>
    <w:p w14:paraId="13469A77" w14:textId="77777777" w:rsidR="00D14BF1" w:rsidRDefault="00D14BF1" w:rsidP="00D14BF1">
      <w:pPr>
        <w:keepNext/>
      </w:pPr>
      <w:r>
        <w:rPr>
          <w:noProof/>
        </w:rPr>
        <w:lastRenderedPageBreak/>
        <w:drawing>
          <wp:inline distT="0" distB="0" distL="0" distR="0" wp14:anchorId="50EA8FBF" wp14:editId="04F3EA93">
            <wp:extent cx="3240000" cy="4248495"/>
            <wp:effectExtent l="0" t="0" r="0" b="6350"/>
            <wp:docPr id="4285879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87945" name="Picture 4285879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4248495"/>
                    </a:xfrm>
                    <a:prstGeom prst="rect">
                      <a:avLst/>
                    </a:prstGeom>
                  </pic:spPr>
                </pic:pic>
              </a:graphicData>
            </a:graphic>
          </wp:inline>
        </w:drawing>
      </w:r>
    </w:p>
    <w:p w14:paraId="05F90D21" w14:textId="5C979C4D" w:rsidR="00D14BF1" w:rsidRDefault="00D14BF1" w:rsidP="00D14BF1">
      <w:pPr>
        <w:pStyle w:val="Caption"/>
      </w:pPr>
      <w:bookmarkStart w:id="181" w:name="_Ref179131017"/>
      <w:bookmarkStart w:id="182" w:name="_Toc179535074"/>
      <w:bookmarkStart w:id="183" w:name="_Toc179998857"/>
      <w:bookmarkStart w:id="184" w:name="_Toc180009189"/>
      <w:bookmarkStart w:id="185" w:name="_Toc180009823"/>
      <w:bookmarkStart w:id="186" w:name="_Toc180011743"/>
      <w:bookmarkStart w:id="187" w:name="_Toc180069206"/>
      <w:bookmarkStart w:id="188" w:name="_Toc180081092"/>
      <w:bookmarkStart w:id="189" w:name="_Toc180081394"/>
      <w:r>
        <w:t xml:space="preserve">Figure </w:t>
      </w:r>
      <w:r w:rsidR="00000000">
        <w:fldChar w:fldCharType="begin"/>
      </w:r>
      <w:r w:rsidR="00000000">
        <w:instrText xml:space="preserve"> SEQ Figure \* ARABIC </w:instrText>
      </w:r>
      <w:r w:rsidR="00000000">
        <w:fldChar w:fldCharType="separate"/>
      </w:r>
      <w:r w:rsidR="00C25037">
        <w:rPr>
          <w:noProof/>
        </w:rPr>
        <w:t>16</w:t>
      </w:r>
      <w:r w:rsidR="00000000">
        <w:rPr>
          <w:noProof/>
        </w:rPr>
        <w:fldChar w:fldCharType="end"/>
      </w:r>
      <w:bookmarkEnd w:id="181"/>
      <w:r>
        <w:t xml:space="preserve">. File </w:t>
      </w:r>
      <w:proofErr w:type="spellStart"/>
      <w:r>
        <w:t>proof.json</w:t>
      </w:r>
      <w:proofErr w:type="spellEnd"/>
      <w:r>
        <w:t xml:space="preserve"> generated storing the proof value to be used at the smart contracts for ZKP</w:t>
      </w:r>
      <w:r w:rsidR="00DC11C1">
        <w:t>s</w:t>
      </w:r>
      <w:r>
        <w:t xml:space="preserve"> verification.</w:t>
      </w:r>
      <w:bookmarkEnd w:id="182"/>
      <w:bookmarkEnd w:id="183"/>
      <w:bookmarkEnd w:id="184"/>
      <w:bookmarkEnd w:id="185"/>
      <w:bookmarkEnd w:id="186"/>
      <w:bookmarkEnd w:id="187"/>
      <w:bookmarkEnd w:id="188"/>
      <w:bookmarkEnd w:id="189"/>
    </w:p>
    <w:p w14:paraId="631BA0F5" w14:textId="77777777" w:rsidR="006475CD" w:rsidRDefault="006475CD" w:rsidP="006475CD">
      <w:pPr>
        <w:keepNext/>
      </w:pPr>
      <w:r>
        <w:rPr>
          <w:noProof/>
        </w:rPr>
        <w:drawing>
          <wp:inline distT="0" distB="0" distL="0" distR="0" wp14:anchorId="4C65A37F" wp14:editId="706883E7">
            <wp:extent cx="2880000" cy="1598533"/>
            <wp:effectExtent l="0" t="0" r="3175" b="1905"/>
            <wp:docPr id="1441711983"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11983" name="Picture 5" descr="A screen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880000" cy="1598533"/>
                    </a:xfrm>
                    <a:prstGeom prst="rect">
                      <a:avLst/>
                    </a:prstGeom>
                  </pic:spPr>
                </pic:pic>
              </a:graphicData>
            </a:graphic>
          </wp:inline>
        </w:drawing>
      </w:r>
    </w:p>
    <w:p w14:paraId="34301EA8" w14:textId="2BE37CE5" w:rsidR="00457EC6" w:rsidRDefault="006475CD" w:rsidP="00457EC6">
      <w:pPr>
        <w:pStyle w:val="Caption"/>
      </w:pPr>
      <w:bookmarkStart w:id="190" w:name="_Ref179131478"/>
      <w:bookmarkStart w:id="191" w:name="_Toc179535075"/>
      <w:bookmarkStart w:id="192" w:name="_Toc179998858"/>
      <w:bookmarkStart w:id="193" w:name="_Toc180009190"/>
      <w:bookmarkStart w:id="194" w:name="_Toc180009824"/>
      <w:bookmarkStart w:id="195" w:name="_Toc180011744"/>
      <w:bookmarkStart w:id="196" w:name="_Toc180069207"/>
      <w:bookmarkStart w:id="197" w:name="_Toc180081093"/>
      <w:bookmarkStart w:id="198" w:name="_Toc180081395"/>
      <w:r>
        <w:t xml:space="preserve">Figure </w:t>
      </w:r>
      <w:r w:rsidR="00000000">
        <w:fldChar w:fldCharType="begin"/>
      </w:r>
      <w:r w:rsidR="00000000">
        <w:instrText xml:space="preserve"> SEQ Figure \* ARABIC </w:instrText>
      </w:r>
      <w:r w:rsidR="00000000">
        <w:fldChar w:fldCharType="separate"/>
      </w:r>
      <w:r w:rsidR="00C25037">
        <w:rPr>
          <w:noProof/>
        </w:rPr>
        <w:t>17</w:t>
      </w:r>
      <w:r w:rsidR="00000000">
        <w:rPr>
          <w:noProof/>
        </w:rPr>
        <w:fldChar w:fldCharType="end"/>
      </w:r>
      <w:bookmarkEnd w:id="190"/>
      <w:r>
        <w:t xml:space="preserve">. File </w:t>
      </w:r>
      <w:proofErr w:type="spellStart"/>
      <w:r>
        <w:t>input.json</w:t>
      </w:r>
      <w:proofErr w:type="spellEnd"/>
      <w:r>
        <w:t xml:space="preserve"> with the public and private inputs.</w:t>
      </w:r>
      <w:bookmarkEnd w:id="191"/>
      <w:bookmarkEnd w:id="192"/>
      <w:bookmarkEnd w:id="193"/>
      <w:bookmarkEnd w:id="194"/>
      <w:bookmarkEnd w:id="195"/>
      <w:bookmarkEnd w:id="196"/>
      <w:bookmarkEnd w:id="197"/>
      <w:bookmarkEnd w:id="198"/>
    </w:p>
    <w:p w14:paraId="0E5CBF75" w14:textId="22171F4B" w:rsidR="00C25037" w:rsidRPr="00BC6BE9" w:rsidRDefault="00246241" w:rsidP="00C25037">
      <w:pPr>
        <w:pStyle w:val="Heading2"/>
        <w:numPr>
          <w:ilvl w:val="1"/>
          <w:numId w:val="6"/>
        </w:numPr>
        <w:rPr>
          <w:color w:val="000000" w:themeColor="text1"/>
        </w:rPr>
      </w:pPr>
      <w:bookmarkStart w:id="199" w:name="_Toc180081528"/>
      <w:proofErr w:type="spellStart"/>
      <w:r w:rsidRPr="00246241">
        <w:rPr>
          <w:color w:val="000000" w:themeColor="text1"/>
        </w:rPr>
        <w:t>Sn</w:t>
      </w:r>
      <w:r w:rsidR="006F7D67">
        <w:rPr>
          <w:color w:val="000000" w:themeColor="text1"/>
        </w:rPr>
        <w:t>ark</w:t>
      </w:r>
      <w:r w:rsidRPr="00246241">
        <w:rPr>
          <w:color w:val="000000" w:themeColor="text1"/>
        </w:rPr>
        <w:t>JS</w:t>
      </w:r>
      <w:bookmarkEnd w:id="199"/>
      <w:proofErr w:type="spellEnd"/>
      <w:r w:rsidRPr="00246241">
        <w:rPr>
          <w:color w:val="000000" w:themeColor="text1"/>
        </w:rPr>
        <w:t xml:space="preserve"> </w:t>
      </w:r>
    </w:p>
    <w:p w14:paraId="5F0B3E4F" w14:textId="77777777" w:rsidR="00C25037" w:rsidRDefault="00C25037" w:rsidP="00C25037">
      <w:pPr>
        <w:keepNext/>
      </w:pPr>
      <w:r>
        <w:rPr>
          <w:noProof/>
        </w:rPr>
        <w:drawing>
          <wp:inline distT="0" distB="0" distL="0" distR="0" wp14:anchorId="4943A917" wp14:editId="6F2C1A4E">
            <wp:extent cx="3746500" cy="431800"/>
            <wp:effectExtent l="0" t="0" r="0" b="0"/>
            <wp:docPr id="4752150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15003" name="Picture 475215003"/>
                    <pic:cNvPicPr/>
                  </pic:nvPicPr>
                  <pic:blipFill>
                    <a:blip r:embed="rId34">
                      <a:extLst>
                        <a:ext uri="{28A0092B-C50C-407E-A947-70E740481C1C}">
                          <a14:useLocalDpi xmlns:a14="http://schemas.microsoft.com/office/drawing/2010/main" val="0"/>
                        </a:ext>
                      </a:extLst>
                    </a:blip>
                    <a:stretch>
                      <a:fillRect/>
                    </a:stretch>
                  </pic:blipFill>
                  <pic:spPr>
                    <a:xfrm>
                      <a:off x="0" y="0"/>
                      <a:ext cx="3746500" cy="431800"/>
                    </a:xfrm>
                    <a:prstGeom prst="rect">
                      <a:avLst/>
                    </a:prstGeom>
                  </pic:spPr>
                </pic:pic>
              </a:graphicData>
            </a:graphic>
          </wp:inline>
        </w:drawing>
      </w:r>
    </w:p>
    <w:p w14:paraId="65235E35" w14:textId="31B52D63" w:rsidR="00C670BE" w:rsidRPr="00C670BE" w:rsidRDefault="00C25037" w:rsidP="009A65D4">
      <w:pPr>
        <w:pStyle w:val="Caption"/>
      </w:pPr>
      <w:bookmarkStart w:id="200" w:name="_Toc180069208"/>
      <w:bookmarkStart w:id="201" w:name="_Toc180081094"/>
      <w:bookmarkStart w:id="202" w:name="_Toc180081396"/>
      <w:r>
        <w:t xml:space="preserve">Figure </w:t>
      </w:r>
      <w:r>
        <w:fldChar w:fldCharType="begin"/>
      </w:r>
      <w:r>
        <w:instrText xml:space="preserve"> SEQ Figure \* ARABIC </w:instrText>
      </w:r>
      <w:r>
        <w:fldChar w:fldCharType="separate"/>
      </w:r>
      <w:r>
        <w:rPr>
          <w:noProof/>
        </w:rPr>
        <w:t>18</w:t>
      </w:r>
      <w:r>
        <w:fldChar w:fldCharType="end"/>
      </w:r>
      <w:r w:rsidRPr="00C32CC0">
        <w:t>. Require JavaScript functionality to include a module in the code.</w:t>
      </w:r>
      <w:bookmarkEnd w:id="200"/>
      <w:bookmarkEnd w:id="201"/>
      <w:bookmarkEnd w:id="202"/>
    </w:p>
    <w:p w14:paraId="00ADF407" w14:textId="77777777" w:rsidR="00AD1286" w:rsidRDefault="00AD1286" w:rsidP="00AD1286">
      <w:pPr>
        <w:keepNext/>
      </w:pPr>
      <w:r>
        <w:rPr>
          <w:noProof/>
        </w:rPr>
        <w:drawing>
          <wp:inline distT="0" distB="0" distL="0" distR="0" wp14:anchorId="45AC3D3E" wp14:editId="1076510D">
            <wp:extent cx="5004000" cy="821990"/>
            <wp:effectExtent l="0" t="0" r="0" b="3810"/>
            <wp:docPr id="1063220263" name="Picture 2"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20263" name="Picture 2" descr="A screenshot of a black scree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04000" cy="821990"/>
                    </a:xfrm>
                    <a:prstGeom prst="rect">
                      <a:avLst/>
                    </a:prstGeom>
                  </pic:spPr>
                </pic:pic>
              </a:graphicData>
            </a:graphic>
          </wp:inline>
        </w:drawing>
      </w:r>
    </w:p>
    <w:p w14:paraId="23C809F2" w14:textId="7EF5CAE6" w:rsidR="00457EC6" w:rsidRDefault="00AD1286" w:rsidP="00AD1286">
      <w:pPr>
        <w:pStyle w:val="Caption"/>
      </w:pPr>
      <w:bookmarkStart w:id="203" w:name="_Ref179132311"/>
      <w:bookmarkStart w:id="204" w:name="_Toc179535077"/>
      <w:bookmarkStart w:id="205" w:name="_Toc179998860"/>
      <w:bookmarkStart w:id="206" w:name="_Toc180009192"/>
      <w:bookmarkStart w:id="207" w:name="_Toc180009826"/>
      <w:bookmarkStart w:id="208" w:name="_Toc180011746"/>
      <w:bookmarkStart w:id="209" w:name="_Toc180069209"/>
      <w:bookmarkStart w:id="210" w:name="_Toc180081095"/>
      <w:bookmarkStart w:id="211" w:name="_Toc180081397"/>
      <w:r>
        <w:t xml:space="preserve">Figure </w:t>
      </w:r>
      <w:r w:rsidR="00000000">
        <w:fldChar w:fldCharType="begin"/>
      </w:r>
      <w:r w:rsidR="00000000">
        <w:instrText xml:space="preserve"> SEQ Figure \* ARABIC </w:instrText>
      </w:r>
      <w:r w:rsidR="00000000">
        <w:fldChar w:fldCharType="separate"/>
      </w:r>
      <w:r w:rsidR="00C25037">
        <w:rPr>
          <w:noProof/>
        </w:rPr>
        <w:t>19</w:t>
      </w:r>
      <w:r w:rsidR="00000000">
        <w:rPr>
          <w:noProof/>
        </w:rPr>
        <w:fldChar w:fldCharType="end"/>
      </w:r>
      <w:bookmarkEnd w:id="203"/>
      <w:r>
        <w:t xml:space="preserve">. </w:t>
      </w:r>
      <w:r w:rsidRPr="00641911">
        <w:t xml:space="preserve">The energy and apartment smart-contracts configuration file </w:t>
      </w:r>
      <w:proofErr w:type="spellStart"/>
      <w:r w:rsidRPr="00641911">
        <w:t>package.json</w:t>
      </w:r>
      <w:proofErr w:type="spellEnd"/>
      <w:r w:rsidRPr="00641911">
        <w:t xml:space="preserve"> is shown with </w:t>
      </w:r>
      <w:proofErr w:type="spellStart"/>
      <w:r w:rsidRPr="00641911">
        <w:t>snarkjs</w:t>
      </w:r>
      <w:proofErr w:type="spellEnd"/>
      <w:r w:rsidRPr="00641911">
        <w:t xml:space="preserve"> library added as a dependency.</w:t>
      </w:r>
      <w:bookmarkEnd w:id="204"/>
      <w:bookmarkEnd w:id="205"/>
      <w:bookmarkEnd w:id="206"/>
      <w:bookmarkEnd w:id="207"/>
      <w:bookmarkEnd w:id="208"/>
      <w:bookmarkEnd w:id="209"/>
      <w:bookmarkEnd w:id="210"/>
      <w:bookmarkEnd w:id="211"/>
    </w:p>
    <w:p w14:paraId="6D3A722B" w14:textId="77777777" w:rsidR="009A65D4" w:rsidRPr="009A65D4" w:rsidRDefault="009A65D4" w:rsidP="009A65D4"/>
    <w:p w14:paraId="0B610D63" w14:textId="387D7773" w:rsidR="00246241" w:rsidRPr="00BC6BE9" w:rsidRDefault="00246241" w:rsidP="00246241">
      <w:pPr>
        <w:pStyle w:val="Heading2"/>
        <w:numPr>
          <w:ilvl w:val="1"/>
          <w:numId w:val="6"/>
        </w:numPr>
        <w:rPr>
          <w:color w:val="000000" w:themeColor="text1"/>
        </w:rPr>
      </w:pPr>
      <w:bookmarkStart w:id="212" w:name="_Toc180081529"/>
      <w:r w:rsidRPr="00246241">
        <w:rPr>
          <w:color w:val="000000" w:themeColor="text1"/>
        </w:rPr>
        <w:lastRenderedPageBreak/>
        <w:t>Smart contracts</w:t>
      </w:r>
      <w:bookmarkEnd w:id="212"/>
    </w:p>
    <w:p w14:paraId="38B6BF31" w14:textId="77777777" w:rsidR="00DE5C43" w:rsidRDefault="00DE5C43" w:rsidP="00DE5C43">
      <w:pPr>
        <w:keepNext/>
      </w:pPr>
      <w:r>
        <w:rPr>
          <w:rFonts w:ascii="Calibri" w:eastAsia="Calibri" w:hAnsi="Calibri" w:cs="Calibri"/>
          <w:bCs/>
          <w:noProof/>
          <w:lang w:val="en-GB"/>
        </w:rPr>
        <w:drawing>
          <wp:inline distT="0" distB="0" distL="0" distR="0" wp14:anchorId="63D34946" wp14:editId="3BAEF85E">
            <wp:extent cx="5004000" cy="2169721"/>
            <wp:effectExtent l="0" t="0" r="0" b="2540"/>
            <wp:docPr id="17838814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81468" name="Picture 1783881468"/>
                    <pic:cNvPicPr/>
                  </pic:nvPicPr>
                  <pic:blipFill>
                    <a:blip r:embed="rId36">
                      <a:extLst>
                        <a:ext uri="{28A0092B-C50C-407E-A947-70E740481C1C}">
                          <a14:useLocalDpi xmlns:a14="http://schemas.microsoft.com/office/drawing/2010/main" val="0"/>
                        </a:ext>
                      </a:extLst>
                    </a:blip>
                    <a:stretch>
                      <a:fillRect/>
                    </a:stretch>
                  </pic:blipFill>
                  <pic:spPr>
                    <a:xfrm>
                      <a:off x="0" y="0"/>
                      <a:ext cx="5004000" cy="2169721"/>
                    </a:xfrm>
                    <a:prstGeom prst="rect">
                      <a:avLst/>
                    </a:prstGeom>
                  </pic:spPr>
                </pic:pic>
              </a:graphicData>
            </a:graphic>
          </wp:inline>
        </w:drawing>
      </w:r>
    </w:p>
    <w:p w14:paraId="5D8BF2FF" w14:textId="5F345146" w:rsidR="00DE5C43" w:rsidRDefault="00DE5C43" w:rsidP="00DE5C43">
      <w:pPr>
        <w:pStyle w:val="Caption"/>
      </w:pPr>
      <w:bookmarkStart w:id="213" w:name="_Ref179132530"/>
      <w:bookmarkStart w:id="214" w:name="_Toc179535078"/>
      <w:bookmarkStart w:id="215" w:name="_Toc179998861"/>
      <w:bookmarkStart w:id="216" w:name="_Toc180009193"/>
      <w:bookmarkStart w:id="217" w:name="_Toc180009827"/>
      <w:bookmarkStart w:id="218" w:name="_Toc180011747"/>
      <w:bookmarkStart w:id="219" w:name="_Toc180069210"/>
      <w:bookmarkStart w:id="220" w:name="_Toc180081096"/>
      <w:bookmarkStart w:id="221" w:name="_Toc180081398"/>
      <w:r>
        <w:t xml:space="preserve">Figure </w:t>
      </w:r>
      <w:r w:rsidR="00000000">
        <w:fldChar w:fldCharType="begin"/>
      </w:r>
      <w:r w:rsidR="00000000">
        <w:instrText xml:space="preserve"> SEQ Figure \* ARABIC </w:instrText>
      </w:r>
      <w:r w:rsidR="00000000">
        <w:fldChar w:fldCharType="separate"/>
      </w:r>
      <w:r w:rsidR="00C25037">
        <w:rPr>
          <w:noProof/>
        </w:rPr>
        <w:t>20</w:t>
      </w:r>
      <w:r w:rsidR="00000000">
        <w:rPr>
          <w:noProof/>
        </w:rPr>
        <w:fldChar w:fldCharType="end"/>
      </w:r>
      <w:bookmarkEnd w:id="213"/>
      <w:r>
        <w:t xml:space="preserve">. Energy smart contract </w:t>
      </w:r>
      <w:proofErr w:type="spellStart"/>
      <w:r>
        <w:t>CreateAsset</w:t>
      </w:r>
      <w:proofErr w:type="spellEnd"/>
      <w:r>
        <w:t xml:space="preserve"> defines the apartment structure.</w:t>
      </w:r>
      <w:bookmarkEnd w:id="214"/>
      <w:bookmarkEnd w:id="215"/>
      <w:bookmarkEnd w:id="216"/>
      <w:bookmarkEnd w:id="217"/>
      <w:bookmarkEnd w:id="218"/>
      <w:bookmarkEnd w:id="219"/>
      <w:bookmarkEnd w:id="220"/>
      <w:bookmarkEnd w:id="221"/>
    </w:p>
    <w:p w14:paraId="782DE864" w14:textId="77777777" w:rsidR="009E11A1" w:rsidRDefault="009E11A1" w:rsidP="009E11A1">
      <w:pPr>
        <w:keepNext/>
      </w:pPr>
      <w:r>
        <w:rPr>
          <w:rFonts w:ascii="Calibri" w:eastAsia="Calibri" w:hAnsi="Calibri" w:cs="Calibri"/>
          <w:bCs/>
          <w:noProof/>
          <w:lang w:val="en-GB"/>
        </w:rPr>
        <w:drawing>
          <wp:inline distT="0" distB="0" distL="0" distR="0" wp14:anchorId="0D7E52DB" wp14:editId="0F6648CF">
            <wp:extent cx="5004000" cy="2612065"/>
            <wp:effectExtent l="0" t="0" r="0" b="4445"/>
            <wp:docPr id="15237080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08021" name="Picture 1523708021"/>
                    <pic:cNvPicPr/>
                  </pic:nvPicPr>
                  <pic:blipFill>
                    <a:blip r:embed="rId37">
                      <a:extLst>
                        <a:ext uri="{28A0092B-C50C-407E-A947-70E740481C1C}">
                          <a14:useLocalDpi xmlns:a14="http://schemas.microsoft.com/office/drawing/2010/main" val="0"/>
                        </a:ext>
                      </a:extLst>
                    </a:blip>
                    <a:stretch>
                      <a:fillRect/>
                    </a:stretch>
                  </pic:blipFill>
                  <pic:spPr>
                    <a:xfrm>
                      <a:off x="0" y="0"/>
                      <a:ext cx="5004000" cy="2612065"/>
                    </a:xfrm>
                    <a:prstGeom prst="rect">
                      <a:avLst/>
                    </a:prstGeom>
                  </pic:spPr>
                </pic:pic>
              </a:graphicData>
            </a:graphic>
          </wp:inline>
        </w:drawing>
      </w:r>
    </w:p>
    <w:p w14:paraId="205ABC89" w14:textId="561F5B45" w:rsidR="009E11A1" w:rsidRDefault="009E11A1" w:rsidP="009E11A1">
      <w:pPr>
        <w:pStyle w:val="Caption"/>
      </w:pPr>
      <w:bookmarkStart w:id="222" w:name="_Ref179132702"/>
      <w:bookmarkStart w:id="223" w:name="_Toc179535079"/>
      <w:bookmarkStart w:id="224" w:name="_Toc179998862"/>
      <w:bookmarkStart w:id="225" w:name="_Toc180009194"/>
      <w:bookmarkStart w:id="226" w:name="_Toc180009828"/>
      <w:bookmarkStart w:id="227" w:name="_Toc180011748"/>
      <w:bookmarkStart w:id="228" w:name="_Toc180069211"/>
      <w:bookmarkStart w:id="229" w:name="_Toc180081097"/>
      <w:bookmarkStart w:id="230" w:name="_Toc180081399"/>
      <w:r>
        <w:t xml:space="preserve">Figure </w:t>
      </w:r>
      <w:r w:rsidR="00000000">
        <w:fldChar w:fldCharType="begin"/>
      </w:r>
      <w:r w:rsidR="00000000">
        <w:instrText xml:space="preserve"> SEQ Figure \* ARABIC </w:instrText>
      </w:r>
      <w:r w:rsidR="00000000">
        <w:fldChar w:fldCharType="separate"/>
      </w:r>
      <w:r w:rsidR="00C25037">
        <w:rPr>
          <w:noProof/>
        </w:rPr>
        <w:t>21</w:t>
      </w:r>
      <w:r w:rsidR="00000000">
        <w:rPr>
          <w:noProof/>
        </w:rPr>
        <w:fldChar w:fldCharType="end"/>
      </w:r>
      <w:bookmarkEnd w:id="222"/>
      <w:r>
        <w:t xml:space="preserve">. Apartment smart contract function </w:t>
      </w:r>
      <w:proofErr w:type="spellStart"/>
      <w:r>
        <w:t>QueryEnergyUsage</w:t>
      </w:r>
      <w:proofErr w:type="spellEnd"/>
      <w:r>
        <w:t xml:space="preserve"> returns the energy used in each apartment.</w:t>
      </w:r>
      <w:bookmarkEnd w:id="223"/>
      <w:bookmarkEnd w:id="224"/>
      <w:bookmarkEnd w:id="225"/>
      <w:bookmarkEnd w:id="226"/>
      <w:bookmarkEnd w:id="227"/>
      <w:bookmarkEnd w:id="228"/>
      <w:bookmarkEnd w:id="229"/>
      <w:bookmarkEnd w:id="230"/>
    </w:p>
    <w:p w14:paraId="3FF0019B" w14:textId="77777777" w:rsidR="004061A2" w:rsidRDefault="004061A2" w:rsidP="004061A2">
      <w:pPr>
        <w:pStyle w:val="Caption"/>
        <w:keepNext/>
      </w:pPr>
      <w:r>
        <w:rPr>
          <w:rFonts w:ascii="Calibri" w:eastAsia="Calibri" w:hAnsi="Calibri" w:cs="Calibri"/>
          <w:bCs/>
          <w:noProof/>
          <w:lang w:val="en-GB"/>
        </w:rPr>
        <w:drawing>
          <wp:inline distT="0" distB="0" distL="0" distR="0" wp14:anchorId="0491750F" wp14:editId="5B4475DF">
            <wp:extent cx="5004000" cy="2256712"/>
            <wp:effectExtent l="0" t="0" r="0" b="4445"/>
            <wp:docPr id="8719360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936049" name="Picture 871936049"/>
                    <pic:cNvPicPr/>
                  </pic:nvPicPr>
                  <pic:blipFill>
                    <a:blip r:embed="rId38">
                      <a:extLst>
                        <a:ext uri="{28A0092B-C50C-407E-A947-70E740481C1C}">
                          <a14:useLocalDpi xmlns:a14="http://schemas.microsoft.com/office/drawing/2010/main" val="0"/>
                        </a:ext>
                      </a:extLst>
                    </a:blip>
                    <a:stretch>
                      <a:fillRect/>
                    </a:stretch>
                  </pic:blipFill>
                  <pic:spPr>
                    <a:xfrm>
                      <a:off x="0" y="0"/>
                      <a:ext cx="5004000" cy="2256712"/>
                    </a:xfrm>
                    <a:prstGeom prst="rect">
                      <a:avLst/>
                    </a:prstGeom>
                  </pic:spPr>
                </pic:pic>
              </a:graphicData>
            </a:graphic>
          </wp:inline>
        </w:drawing>
      </w:r>
    </w:p>
    <w:p w14:paraId="52632A56" w14:textId="1A804CFA" w:rsidR="004061A2" w:rsidRDefault="004061A2" w:rsidP="004061A2">
      <w:pPr>
        <w:pStyle w:val="Caption"/>
      </w:pPr>
      <w:bookmarkStart w:id="231" w:name="_Ref179300177"/>
      <w:bookmarkStart w:id="232" w:name="_Toc179535080"/>
      <w:bookmarkStart w:id="233" w:name="_Toc179998863"/>
      <w:bookmarkStart w:id="234" w:name="_Toc180009195"/>
      <w:bookmarkStart w:id="235" w:name="_Toc180009829"/>
      <w:bookmarkStart w:id="236" w:name="_Toc180011749"/>
      <w:bookmarkStart w:id="237" w:name="_Toc180069212"/>
      <w:bookmarkStart w:id="238" w:name="_Toc180081098"/>
      <w:bookmarkStart w:id="239" w:name="_Toc180081400"/>
      <w:r>
        <w:t xml:space="preserve">Figure </w:t>
      </w:r>
      <w:r w:rsidR="00000000">
        <w:fldChar w:fldCharType="begin"/>
      </w:r>
      <w:r w:rsidR="00000000">
        <w:instrText xml:space="preserve"> SEQ Figure \* ARABIC </w:instrText>
      </w:r>
      <w:r w:rsidR="00000000">
        <w:fldChar w:fldCharType="separate"/>
      </w:r>
      <w:r w:rsidR="00C25037">
        <w:rPr>
          <w:noProof/>
        </w:rPr>
        <w:t>22</w:t>
      </w:r>
      <w:r w:rsidR="00000000">
        <w:rPr>
          <w:noProof/>
        </w:rPr>
        <w:fldChar w:fldCharType="end"/>
      </w:r>
      <w:bookmarkEnd w:id="231"/>
      <w:r>
        <w:t>.</w:t>
      </w:r>
      <w:r w:rsidRPr="00CF00C6">
        <w:t xml:space="preserve"> </w:t>
      </w:r>
      <w:proofErr w:type="spellStart"/>
      <w:r w:rsidRPr="00CF00C6">
        <w:t>CreateAsset</w:t>
      </w:r>
      <w:proofErr w:type="spellEnd"/>
      <w:r w:rsidRPr="00CF00C6">
        <w:t xml:space="preserve"> function in Energy smart contract</w:t>
      </w:r>
      <w:r>
        <w:t>.</w:t>
      </w:r>
      <w:bookmarkEnd w:id="232"/>
      <w:bookmarkEnd w:id="233"/>
      <w:bookmarkEnd w:id="234"/>
      <w:bookmarkEnd w:id="235"/>
      <w:bookmarkEnd w:id="236"/>
      <w:bookmarkEnd w:id="237"/>
      <w:bookmarkEnd w:id="238"/>
      <w:bookmarkEnd w:id="239"/>
    </w:p>
    <w:p w14:paraId="38371645" w14:textId="77777777" w:rsidR="007B4CE9" w:rsidRDefault="007B4CE9" w:rsidP="007B4CE9">
      <w:pPr>
        <w:keepNext/>
      </w:pPr>
      <w:r>
        <w:rPr>
          <w:rFonts w:ascii="Calibri" w:eastAsia="Calibri" w:hAnsi="Calibri" w:cs="Calibri"/>
          <w:bCs/>
          <w:noProof/>
          <w:lang w:val="en-GB"/>
        </w:rPr>
        <w:lastRenderedPageBreak/>
        <w:drawing>
          <wp:inline distT="0" distB="0" distL="0" distR="0" wp14:anchorId="57DA9AB2" wp14:editId="786D7906">
            <wp:extent cx="5004000" cy="1823415"/>
            <wp:effectExtent l="0" t="0" r="0" b="5715"/>
            <wp:docPr id="1187300163" name="Picture 3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00163" name="Picture 34" descr="A screen 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04000" cy="1823415"/>
                    </a:xfrm>
                    <a:prstGeom prst="rect">
                      <a:avLst/>
                    </a:prstGeom>
                  </pic:spPr>
                </pic:pic>
              </a:graphicData>
            </a:graphic>
          </wp:inline>
        </w:drawing>
      </w:r>
    </w:p>
    <w:p w14:paraId="1DEDA515" w14:textId="65D274AB" w:rsidR="007B4CE9" w:rsidRDefault="007B4CE9" w:rsidP="007B4CE9">
      <w:pPr>
        <w:pStyle w:val="Caption"/>
      </w:pPr>
      <w:bookmarkStart w:id="240" w:name="_Ref179300436"/>
      <w:bookmarkStart w:id="241" w:name="_Toc179535081"/>
      <w:bookmarkStart w:id="242" w:name="_Toc179998864"/>
      <w:bookmarkStart w:id="243" w:name="_Toc180009196"/>
      <w:bookmarkStart w:id="244" w:name="_Toc180009830"/>
      <w:bookmarkStart w:id="245" w:name="_Toc180011750"/>
      <w:bookmarkStart w:id="246" w:name="_Toc180069213"/>
      <w:bookmarkStart w:id="247" w:name="_Toc180081099"/>
      <w:bookmarkStart w:id="248" w:name="_Toc180081401"/>
      <w:r>
        <w:t xml:space="preserve">Figure </w:t>
      </w:r>
      <w:r w:rsidR="00000000">
        <w:fldChar w:fldCharType="begin"/>
      </w:r>
      <w:r w:rsidR="00000000">
        <w:instrText xml:space="preserve"> SEQ Figure \* ARABIC </w:instrText>
      </w:r>
      <w:r w:rsidR="00000000">
        <w:fldChar w:fldCharType="separate"/>
      </w:r>
      <w:r w:rsidR="00C25037">
        <w:rPr>
          <w:noProof/>
        </w:rPr>
        <w:t>23</w:t>
      </w:r>
      <w:r w:rsidR="00000000">
        <w:rPr>
          <w:noProof/>
        </w:rPr>
        <w:fldChar w:fldCharType="end"/>
      </w:r>
      <w:bookmarkEnd w:id="240"/>
      <w:r>
        <w:t xml:space="preserve">. </w:t>
      </w:r>
      <w:proofErr w:type="spellStart"/>
      <w:r>
        <w:t>GetEnergyUsage</w:t>
      </w:r>
      <w:proofErr w:type="spellEnd"/>
      <w:r>
        <w:t xml:space="preserve"> in energy smart contract.</w:t>
      </w:r>
      <w:bookmarkEnd w:id="241"/>
      <w:bookmarkEnd w:id="242"/>
      <w:bookmarkEnd w:id="243"/>
      <w:bookmarkEnd w:id="244"/>
      <w:bookmarkEnd w:id="245"/>
      <w:bookmarkEnd w:id="246"/>
      <w:bookmarkEnd w:id="247"/>
      <w:bookmarkEnd w:id="248"/>
    </w:p>
    <w:p w14:paraId="28AC229F" w14:textId="77777777" w:rsidR="007B514C" w:rsidRDefault="007B514C" w:rsidP="007B514C">
      <w:pPr>
        <w:keepNext/>
      </w:pPr>
      <w:r>
        <w:rPr>
          <w:noProof/>
        </w:rPr>
        <w:drawing>
          <wp:inline distT="0" distB="0" distL="0" distR="0" wp14:anchorId="4FD45A6E" wp14:editId="0DC1EB57">
            <wp:extent cx="5004000" cy="1395074"/>
            <wp:effectExtent l="0" t="0" r="0" b="2540"/>
            <wp:docPr id="1448801852" name="Picture 69"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1852" name="Picture 69" descr="A screen shot of a computer cod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004000" cy="1395074"/>
                    </a:xfrm>
                    <a:prstGeom prst="rect">
                      <a:avLst/>
                    </a:prstGeom>
                  </pic:spPr>
                </pic:pic>
              </a:graphicData>
            </a:graphic>
          </wp:inline>
        </w:drawing>
      </w:r>
    </w:p>
    <w:p w14:paraId="44B6524D" w14:textId="7E4EBBCC" w:rsidR="007B514C" w:rsidRDefault="007B514C" w:rsidP="007B514C">
      <w:pPr>
        <w:pStyle w:val="Caption"/>
      </w:pPr>
      <w:bookmarkStart w:id="249" w:name="_Ref179357773"/>
      <w:bookmarkStart w:id="250" w:name="_Toc179535082"/>
      <w:bookmarkStart w:id="251" w:name="_Toc179998865"/>
      <w:bookmarkStart w:id="252" w:name="_Toc180009197"/>
      <w:bookmarkStart w:id="253" w:name="_Toc180009831"/>
      <w:bookmarkStart w:id="254" w:name="_Toc180011751"/>
      <w:bookmarkStart w:id="255" w:name="_Toc180069214"/>
      <w:bookmarkStart w:id="256" w:name="_Toc180081100"/>
      <w:bookmarkStart w:id="257" w:name="_Toc180081402"/>
      <w:r>
        <w:t xml:space="preserve">Figure </w:t>
      </w:r>
      <w:r w:rsidR="00000000">
        <w:fldChar w:fldCharType="begin"/>
      </w:r>
      <w:r w:rsidR="00000000">
        <w:instrText xml:space="preserve"> SEQ Figure \* ARABIC </w:instrText>
      </w:r>
      <w:r w:rsidR="00000000">
        <w:fldChar w:fldCharType="separate"/>
      </w:r>
      <w:r w:rsidR="00C25037">
        <w:rPr>
          <w:noProof/>
        </w:rPr>
        <w:t>24</w:t>
      </w:r>
      <w:r w:rsidR="00000000">
        <w:rPr>
          <w:noProof/>
        </w:rPr>
        <w:fldChar w:fldCharType="end"/>
      </w:r>
      <w:bookmarkEnd w:id="249"/>
      <w:r>
        <w:t xml:space="preserve">. </w:t>
      </w:r>
      <w:proofErr w:type="spellStart"/>
      <w:r>
        <w:t>VerifyPlonk</w:t>
      </w:r>
      <w:proofErr w:type="spellEnd"/>
      <w:r>
        <w:t xml:space="preserve"> function code.</w:t>
      </w:r>
      <w:bookmarkEnd w:id="250"/>
      <w:bookmarkEnd w:id="251"/>
      <w:bookmarkEnd w:id="252"/>
      <w:bookmarkEnd w:id="253"/>
      <w:bookmarkEnd w:id="254"/>
      <w:bookmarkEnd w:id="255"/>
      <w:bookmarkEnd w:id="256"/>
      <w:bookmarkEnd w:id="257"/>
    </w:p>
    <w:p w14:paraId="413F7B8F" w14:textId="77777777" w:rsidR="007B514C" w:rsidRDefault="007B514C" w:rsidP="007B514C">
      <w:pPr>
        <w:keepNext/>
      </w:pPr>
      <w:r>
        <w:rPr>
          <w:noProof/>
        </w:rPr>
        <w:drawing>
          <wp:inline distT="0" distB="0" distL="0" distR="0" wp14:anchorId="572F1149" wp14:editId="4383629A">
            <wp:extent cx="5004000" cy="1234114"/>
            <wp:effectExtent l="0" t="0" r="0" b="0"/>
            <wp:docPr id="1843796264" name="Picture 7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96264" name="Picture 71" descr="A computer screen with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004000" cy="1234114"/>
                    </a:xfrm>
                    <a:prstGeom prst="rect">
                      <a:avLst/>
                    </a:prstGeom>
                  </pic:spPr>
                </pic:pic>
              </a:graphicData>
            </a:graphic>
          </wp:inline>
        </w:drawing>
      </w:r>
    </w:p>
    <w:p w14:paraId="4A48E1F5" w14:textId="23DF0055" w:rsidR="007B514C" w:rsidRDefault="007B514C" w:rsidP="007B514C">
      <w:pPr>
        <w:pStyle w:val="Caption"/>
      </w:pPr>
      <w:bookmarkStart w:id="258" w:name="_Ref179357866"/>
      <w:bookmarkStart w:id="259" w:name="_Toc179535083"/>
      <w:bookmarkStart w:id="260" w:name="_Toc179998866"/>
      <w:bookmarkStart w:id="261" w:name="_Toc180009198"/>
      <w:bookmarkStart w:id="262" w:name="_Toc180009832"/>
      <w:bookmarkStart w:id="263" w:name="_Toc180011752"/>
      <w:bookmarkStart w:id="264" w:name="_Toc180069215"/>
      <w:bookmarkStart w:id="265" w:name="_Toc180081101"/>
      <w:bookmarkStart w:id="266" w:name="_Toc180081403"/>
      <w:r>
        <w:t xml:space="preserve">Figure </w:t>
      </w:r>
      <w:r w:rsidR="00000000">
        <w:fldChar w:fldCharType="begin"/>
      </w:r>
      <w:r w:rsidR="00000000">
        <w:instrText xml:space="preserve"> SEQ Figure \* ARABIC </w:instrText>
      </w:r>
      <w:r w:rsidR="00000000">
        <w:fldChar w:fldCharType="separate"/>
      </w:r>
      <w:r w:rsidR="00C25037">
        <w:rPr>
          <w:noProof/>
        </w:rPr>
        <w:t>25</w:t>
      </w:r>
      <w:r w:rsidR="00000000">
        <w:rPr>
          <w:noProof/>
        </w:rPr>
        <w:fldChar w:fldCharType="end"/>
      </w:r>
      <w:bookmarkEnd w:id="258"/>
      <w:r>
        <w:t>. VerifyGroth16 function code.</w:t>
      </w:r>
      <w:bookmarkEnd w:id="259"/>
      <w:bookmarkEnd w:id="260"/>
      <w:bookmarkEnd w:id="261"/>
      <w:bookmarkEnd w:id="262"/>
      <w:bookmarkEnd w:id="263"/>
      <w:bookmarkEnd w:id="264"/>
      <w:bookmarkEnd w:id="265"/>
      <w:bookmarkEnd w:id="266"/>
    </w:p>
    <w:p w14:paraId="405CE5B9" w14:textId="77777777" w:rsidR="00170DD4" w:rsidRDefault="00170DD4" w:rsidP="00170DD4">
      <w:pPr>
        <w:keepNext/>
      </w:pPr>
      <w:r>
        <w:rPr>
          <w:noProof/>
        </w:rPr>
        <w:drawing>
          <wp:inline distT="0" distB="0" distL="0" distR="0" wp14:anchorId="6B229421" wp14:editId="5CD22575">
            <wp:extent cx="5004000" cy="1195192"/>
            <wp:effectExtent l="0" t="0" r="0" b="0"/>
            <wp:docPr id="591355689" name="Picture 7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355689" name="Picture 70" descr="A screen shot of a computer cod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04000" cy="1195192"/>
                    </a:xfrm>
                    <a:prstGeom prst="rect">
                      <a:avLst/>
                    </a:prstGeom>
                  </pic:spPr>
                </pic:pic>
              </a:graphicData>
            </a:graphic>
          </wp:inline>
        </w:drawing>
      </w:r>
    </w:p>
    <w:p w14:paraId="5538E7F3" w14:textId="2C29C56F" w:rsidR="006A47B4" w:rsidRPr="00A56D4E" w:rsidRDefault="00170DD4" w:rsidP="00A56D4E">
      <w:pPr>
        <w:pStyle w:val="Caption"/>
      </w:pPr>
      <w:bookmarkStart w:id="267" w:name="_Ref179357965"/>
      <w:bookmarkStart w:id="268" w:name="_Toc179535084"/>
      <w:bookmarkStart w:id="269" w:name="_Toc179998867"/>
      <w:bookmarkStart w:id="270" w:name="_Toc180009199"/>
      <w:bookmarkStart w:id="271" w:name="_Toc180009833"/>
      <w:bookmarkStart w:id="272" w:name="_Toc180011753"/>
      <w:bookmarkStart w:id="273" w:name="_Toc180069216"/>
      <w:bookmarkStart w:id="274" w:name="_Toc180081102"/>
      <w:bookmarkStart w:id="275" w:name="_Toc180081404"/>
      <w:r>
        <w:t xml:space="preserve">Figure </w:t>
      </w:r>
      <w:r w:rsidR="00000000">
        <w:fldChar w:fldCharType="begin"/>
      </w:r>
      <w:r w:rsidR="00000000">
        <w:instrText xml:space="preserve"> SEQ Figure \* ARABIC </w:instrText>
      </w:r>
      <w:r w:rsidR="00000000">
        <w:fldChar w:fldCharType="separate"/>
      </w:r>
      <w:r w:rsidR="00C25037">
        <w:rPr>
          <w:noProof/>
        </w:rPr>
        <w:t>26</w:t>
      </w:r>
      <w:r w:rsidR="00000000">
        <w:rPr>
          <w:noProof/>
        </w:rPr>
        <w:fldChar w:fldCharType="end"/>
      </w:r>
      <w:bookmarkEnd w:id="267"/>
      <w:r>
        <w:t xml:space="preserve">. </w:t>
      </w:r>
      <w:proofErr w:type="spellStart"/>
      <w:r>
        <w:t>VerifyFflonk</w:t>
      </w:r>
      <w:proofErr w:type="spellEnd"/>
      <w:r>
        <w:t xml:space="preserve"> function code.</w:t>
      </w:r>
      <w:bookmarkEnd w:id="268"/>
      <w:bookmarkEnd w:id="269"/>
      <w:bookmarkEnd w:id="270"/>
      <w:bookmarkEnd w:id="271"/>
      <w:bookmarkEnd w:id="272"/>
      <w:bookmarkEnd w:id="273"/>
      <w:bookmarkEnd w:id="274"/>
      <w:bookmarkEnd w:id="275"/>
      <w:r w:rsidR="006A47B4">
        <w:rPr>
          <w:color w:val="000000" w:themeColor="text1"/>
        </w:rPr>
        <w:br w:type="page"/>
      </w:r>
    </w:p>
    <w:p w14:paraId="3BD3404F" w14:textId="07D183D0" w:rsidR="00246241" w:rsidRPr="009640DF" w:rsidRDefault="00246241" w:rsidP="00246241">
      <w:pPr>
        <w:pStyle w:val="Heading2"/>
        <w:numPr>
          <w:ilvl w:val="1"/>
          <w:numId w:val="6"/>
        </w:numPr>
        <w:rPr>
          <w:color w:val="000000" w:themeColor="text1"/>
        </w:rPr>
      </w:pPr>
      <w:bookmarkStart w:id="276" w:name="_Toc180081530"/>
      <w:r w:rsidRPr="00246241">
        <w:rPr>
          <w:color w:val="000000" w:themeColor="text1"/>
        </w:rPr>
        <w:lastRenderedPageBreak/>
        <w:t>Node applications</w:t>
      </w:r>
      <w:bookmarkEnd w:id="276"/>
    </w:p>
    <w:p w14:paraId="5B53E039" w14:textId="77777777" w:rsidR="00200A55" w:rsidRDefault="00200A55" w:rsidP="00200A55">
      <w:pPr>
        <w:keepNext/>
      </w:pPr>
      <w:r>
        <w:rPr>
          <w:rFonts w:ascii="Calibri" w:eastAsia="Calibri" w:hAnsi="Calibri" w:cs="Calibri"/>
          <w:bCs/>
          <w:noProof/>
          <w:lang w:val="en-GB"/>
        </w:rPr>
        <w:drawing>
          <wp:inline distT="0" distB="0" distL="0" distR="0" wp14:anchorId="4E9155C4" wp14:editId="5F4EC809">
            <wp:extent cx="5004000" cy="3468740"/>
            <wp:effectExtent l="0" t="0" r="0" b="0"/>
            <wp:docPr id="17770627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62748" name="Picture 177706274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04000" cy="3468740"/>
                    </a:xfrm>
                    <a:prstGeom prst="rect">
                      <a:avLst/>
                    </a:prstGeom>
                  </pic:spPr>
                </pic:pic>
              </a:graphicData>
            </a:graphic>
          </wp:inline>
        </w:drawing>
      </w:r>
    </w:p>
    <w:p w14:paraId="5F1D28F1" w14:textId="20658D15" w:rsidR="00200A55" w:rsidRDefault="00200A55" w:rsidP="00200A55">
      <w:pPr>
        <w:pStyle w:val="Caption"/>
      </w:pPr>
      <w:bookmarkStart w:id="277" w:name="_Ref179361096"/>
      <w:bookmarkStart w:id="278" w:name="_Toc179535085"/>
      <w:bookmarkStart w:id="279" w:name="_Toc179998868"/>
      <w:bookmarkStart w:id="280" w:name="_Toc180009200"/>
      <w:bookmarkStart w:id="281" w:name="_Toc180009834"/>
      <w:bookmarkStart w:id="282" w:name="_Toc180011754"/>
      <w:bookmarkStart w:id="283" w:name="_Toc180069217"/>
      <w:bookmarkStart w:id="284" w:name="_Toc180081103"/>
      <w:bookmarkStart w:id="285" w:name="_Toc180081405"/>
      <w:r>
        <w:t xml:space="preserve">Figure </w:t>
      </w:r>
      <w:r w:rsidR="00000000">
        <w:fldChar w:fldCharType="begin"/>
      </w:r>
      <w:r w:rsidR="00000000">
        <w:instrText xml:space="preserve"> SEQ Figure \* ARABIC </w:instrText>
      </w:r>
      <w:r w:rsidR="00000000">
        <w:fldChar w:fldCharType="separate"/>
      </w:r>
      <w:r w:rsidR="00C25037">
        <w:rPr>
          <w:noProof/>
        </w:rPr>
        <w:t>27</w:t>
      </w:r>
      <w:r w:rsidR="00000000">
        <w:rPr>
          <w:noProof/>
        </w:rPr>
        <w:fldChar w:fldCharType="end"/>
      </w:r>
      <w:bookmarkEnd w:id="277"/>
      <w:r>
        <w:t xml:space="preserve">. NodeJS application </w:t>
      </w:r>
      <w:proofErr w:type="spellStart"/>
      <w:r>
        <w:t>createAsset</w:t>
      </w:r>
      <w:proofErr w:type="spellEnd"/>
      <w:r>
        <w:t xml:space="preserve"> function for creating apartments with energy usage </w:t>
      </w:r>
      <w:r w:rsidR="00C735EC">
        <w:t xml:space="preserve">random integer </w:t>
      </w:r>
      <w:r>
        <w:t>value</w:t>
      </w:r>
      <w:r w:rsidR="00C735EC">
        <w:t xml:space="preserve"> in apartment smart contract</w:t>
      </w:r>
      <w:r>
        <w:t>.</w:t>
      </w:r>
      <w:bookmarkEnd w:id="278"/>
      <w:bookmarkEnd w:id="279"/>
      <w:bookmarkEnd w:id="280"/>
      <w:bookmarkEnd w:id="281"/>
      <w:bookmarkEnd w:id="282"/>
      <w:bookmarkEnd w:id="283"/>
      <w:bookmarkEnd w:id="284"/>
      <w:bookmarkEnd w:id="285"/>
    </w:p>
    <w:p w14:paraId="449973A5" w14:textId="77777777" w:rsidR="00C735EC" w:rsidRDefault="00C735EC" w:rsidP="00C735EC">
      <w:pPr>
        <w:keepNext/>
      </w:pPr>
      <w:r>
        <w:rPr>
          <w:rFonts w:ascii="Calibri" w:eastAsia="Calibri" w:hAnsi="Calibri" w:cs="Calibri"/>
          <w:bCs/>
          <w:noProof/>
          <w:lang w:val="en-GB"/>
        </w:rPr>
        <w:drawing>
          <wp:inline distT="0" distB="0" distL="0" distR="0" wp14:anchorId="5A80C5E1" wp14:editId="0C66D039">
            <wp:extent cx="5004000" cy="3183171"/>
            <wp:effectExtent l="0" t="0" r="0" b="5080"/>
            <wp:docPr id="207862876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28764" name="Picture 207862876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4000" cy="3183171"/>
                    </a:xfrm>
                    <a:prstGeom prst="rect">
                      <a:avLst/>
                    </a:prstGeom>
                  </pic:spPr>
                </pic:pic>
              </a:graphicData>
            </a:graphic>
          </wp:inline>
        </w:drawing>
      </w:r>
    </w:p>
    <w:p w14:paraId="51A8F9D9" w14:textId="1E30191E" w:rsidR="00C735EC" w:rsidRDefault="00C735EC" w:rsidP="00C735EC">
      <w:pPr>
        <w:pStyle w:val="Caption"/>
      </w:pPr>
      <w:bookmarkStart w:id="286" w:name="_Ref179361682"/>
      <w:bookmarkStart w:id="287" w:name="_Toc179535086"/>
      <w:bookmarkStart w:id="288" w:name="_Toc179998869"/>
      <w:bookmarkStart w:id="289" w:name="_Toc180009201"/>
      <w:bookmarkStart w:id="290" w:name="_Toc180009835"/>
      <w:bookmarkStart w:id="291" w:name="_Toc180011755"/>
      <w:bookmarkStart w:id="292" w:name="_Toc180069218"/>
      <w:bookmarkStart w:id="293" w:name="_Toc180081104"/>
      <w:bookmarkStart w:id="294" w:name="_Toc180081406"/>
      <w:r>
        <w:t xml:space="preserve">Figure </w:t>
      </w:r>
      <w:r w:rsidR="00000000">
        <w:fldChar w:fldCharType="begin"/>
      </w:r>
      <w:r w:rsidR="00000000">
        <w:instrText xml:space="preserve"> SEQ Figure \* ARABIC </w:instrText>
      </w:r>
      <w:r w:rsidR="00000000">
        <w:fldChar w:fldCharType="separate"/>
      </w:r>
      <w:r w:rsidR="00C25037">
        <w:rPr>
          <w:noProof/>
        </w:rPr>
        <w:t>28</w:t>
      </w:r>
      <w:r w:rsidR="00000000">
        <w:rPr>
          <w:noProof/>
        </w:rPr>
        <w:fldChar w:fldCharType="end"/>
      </w:r>
      <w:bookmarkEnd w:id="286"/>
      <w:r>
        <w:t xml:space="preserve">. </w:t>
      </w:r>
      <w:r w:rsidRPr="000D4DF5">
        <w:t xml:space="preserve">NodeJS application </w:t>
      </w:r>
      <w:proofErr w:type="spellStart"/>
      <w:r w:rsidRPr="000D4DF5">
        <w:t>createAsset</w:t>
      </w:r>
      <w:proofErr w:type="spellEnd"/>
      <w:r w:rsidRPr="000D4DF5">
        <w:t xml:space="preserve"> function for creating apartments with energy usage value</w:t>
      </w:r>
      <w:r>
        <w:t xml:space="preserve"> equal 0 in energy smart contract</w:t>
      </w:r>
      <w:r w:rsidRPr="000D4DF5">
        <w:t>.</w:t>
      </w:r>
      <w:bookmarkEnd w:id="287"/>
      <w:bookmarkEnd w:id="288"/>
      <w:bookmarkEnd w:id="289"/>
      <w:bookmarkEnd w:id="290"/>
      <w:bookmarkEnd w:id="291"/>
      <w:bookmarkEnd w:id="292"/>
      <w:bookmarkEnd w:id="293"/>
      <w:bookmarkEnd w:id="294"/>
    </w:p>
    <w:p w14:paraId="2A9F96A3" w14:textId="6CDB06D5" w:rsidR="009C52F9" w:rsidRDefault="009C52F9" w:rsidP="009C52F9">
      <w:pPr>
        <w:keepNext/>
      </w:pPr>
    </w:p>
    <w:p w14:paraId="10B7EEB1" w14:textId="77777777" w:rsidR="009C52F9" w:rsidRDefault="001D0BFE" w:rsidP="009C52F9">
      <w:pPr>
        <w:keepNext/>
      </w:pPr>
      <w:r>
        <w:rPr>
          <w:rFonts w:ascii="Calibri" w:eastAsia="Calibri" w:hAnsi="Calibri" w:cs="Calibri"/>
          <w:bCs/>
          <w:noProof/>
          <w:lang w:val="en-GB"/>
        </w:rPr>
        <w:drawing>
          <wp:inline distT="0" distB="0" distL="0" distR="0" wp14:anchorId="489C93A1" wp14:editId="5877F109">
            <wp:extent cx="5004000" cy="4069967"/>
            <wp:effectExtent l="0" t="0" r="0" b="0"/>
            <wp:docPr id="12845297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529766" name="Picture 12845297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04000" cy="4069967"/>
                    </a:xfrm>
                    <a:prstGeom prst="rect">
                      <a:avLst/>
                    </a:prstGeom>
                  </pic:spPr>
                </pic:pic>
              </a:graphicData>
            </a:graphic>
          </wp:inline>
        </w:drawing>
      </w:r>
    </w:p>
    <w:p w14:paraId="5D9C48DF" w14:textId="138D3252" w:rsidR="009C52F9" w:rsidRDefault="009C52F9" w:rsidP="009C52F9">
      <w:pPr>
        <w:pStyle w:val="Caption"/>
      </w:pPr>
      <w:bookmarkStart w:id="295" w:name="_Ref179362149"/>
      <w:bookmarkStart w:id="296" w:name="_Toc179535087"/>
      <w:bookmarkStart w:id="297" w:name="_Toc179998870"/>
      <w:bookmarkStart w:id="298" w:name="_Toc180009202"/>
      <w:bookmarkStart w:id="299" w:name="_Toc180009836"/>
      <w:bookmarkStart w:id="300" w:name="_Toc180011756"/>
      <w:bookmarkStart w:id="301" w:name="_Toc180069219"/>
      <w:bookmarkStart w:id="302" w:name="_Toc180081105"/>
      <w:bookmarkStart w:id="303" w:name="_Toc180081407"/>
      <w:r>
        <w:t xml:space="preserve">Figure </w:t>
      </w:r>
      <w:r w:rsidR="00000000">
        <w:fldChar w:fldCharType="begin"/>
      </w:r>
      <w:r w:rsidR="00000000">
        <w:instrText xml:space="preserve"> SEQ Figure \* ARABIC </w:instrText>
      </w:r>
      <w:r w:rsidR="00000000">
        <w:fldChar w:fldCharType="separate"/>
      </w:r>
      <w:r w:rsidR="00C25037">
        <w:rPr>
          <w:noProof/>
        </w:rPr>
        <w:t>29</w:t>
      </w:r>
      <w:r w:rsidR="00000000">
        <w:rPr>
          <w:noProof/>
        </w:rPr>
        <w:fldChar w:fldCharType="end"/>
      </w:r>
      <w:bookmarkEnd w:id="295"/>
      <w:r>
        <w:t xml:space="preserve">. </w:t>
      </w:r>
      <w:r w:rsidRPr="009B1DCF">
        <w:t xml:space="preserve">Energy NodeJS application </w:t>
      </w:r>
      <w:proofErr w:type="spellStart"/>
      <w:r w:rsidRPr="009B1DCF">
        <w:t>updateAsset</w:t>
      </w:r>
      <w:proofErr w:type="spellEnd"/>
      <w:r w:rsidRPr="009B1DCF">
        <w:t xml:space="preserve"> triggers the process </w:t>
      </w:r>
      <w:r>
        <w:t>of fetching</w:t>
      </w:r>
      <w:r w:rsidRPr="009B1DCF">
        <w:t xml:space="preserve"> energy usage from apartment smart contract.</w:t>
      </w:r>
      <w:bookmarkEnd w:id="296"/>
      <w:bookmarkEnd w:id="297"/>
      <w:bookmarkEnd w:id="298"/>
      <w:bookmarkEnd w:id="299"/>
      <w:bookmarkEnd w:id="300"/>
      <w:bookmarkEnd w:id="301"/>
      <w:bookmarkEnd w:id="302"/>
      <w:bookmarkEnd w:id="303"/>
    </w:p>
    <w:p w14:paraId="4479007E" w14:textId="77777777" w:rsidR="007E592D" w:rsidRDefault="009C52F9" w:rsidP="007E592D">
      <w:pPr>
        <w:keepNext/>
      </w:pPr>
      <w:r>
        <w:rPr>
          <w:noProof/>
        </w:rPr>
        <w:drawing>
          <wp:inline distT="0" distB="0" distL="0" distR="0" wp14:anchorId="7C827859" wp14:editId="344FE28C">
            <wp:extent cx="5004000" cy="1902325"/>
            <wp:effectExtent l="0" t="0" r="0" b="3175"/>
            <wp:docPr id="1285513030" name="Picture 2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13030" name="Picture 22" descr="A screen 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04000" cy="1902325"/>
                    </a:xfrm>
                    <a:prstGeom prst="rect">
                      <a:avLst/>
                    </a:prstGeom>
                  </pic:spPr>
                </pic:pic>
              </a:graphicData>
            </a:graphic>
          </wp:inline>
        </w:drawing>
      </w:r>
    </w:p>
    <w:p w14:paraId="4B5773E4" w14:textId="00A01985" w:rsidR="009C52F9" w:rsidRDefault="007E592D" w:rsidP="007E592D">
      <w:pPr>
        <w:pStyle w:val="Caption"/>
      </w:pPr>
      <w:bookmarkStart w:id="304" w:name="_Ref179362164"/>
      <w:bookmarkStart w:id="305" w:name="_Toc179535088"/>
      <w:bookmarkStart w:id="306" w:name="_Toc179998871"/>
      <w:bookmarkStart w:id="307" w:name="_Toc180009203"/>
      <w:bookmarkStart w:id="308" w:name="_Toc180009837"/>
      <w:bookmarkStart w:id="309" w:name="_Toc180011757"/>
      <w:bookmarkStart w:id="310" w:name="_Toc180069220"/>
      <w:bookmarkStart w:id="311" w:name="_Toc180081106"/>
      <w:bookmarkStart w:id="312" w:name="_Toc180081408"/>
      <w:r>
        <w:t xml:space="preserve">Figure </w:t>
      </w:r>
      <w:r w:rsidR="00000000">
        <w:fldChar w:fldCharType="begin"/>
      </w:r>
      <w:r w:rsidR="00000000">
        <w:instrText xml:space="preserve"> SEQ Figure \* ARABIC </w:instrText>
      </w:r>
      <w:r w:rsidR="00000000">
        <w:fldChar w:fldCharType="separate"/>
      </w:r>
      <w:r w:rsidR="00C25037">
        <w:rPr>
          <w:noProof/>
        </w:rPr>
        <w:t>30</w:t>
      </w:r>
      <w:r w:rsidR="00000000">
        <w:rPr>
          <w:noProof/>
        </w:rPr>
        <w:fldChar w:fldCharType="end"/>
      </w:r>
      <w:bookmarkEnd w:id="304"/>
      <w:r>
        <w:t>.</w:t>
      </w:r>
      <w:r w:rsidR="00BD3FA8">
        <w:t xml:space="preserve"> Energy NodeJS application</w:t>
      </w:r>
      <w:r>
        <w:t xml:space="preserve"> </w:t>
      </w:r>
      <w:proofErr w:type="spellStart"/>
      <w:r>
        <w:t>oracleUpdateAsset</w:t>
      </w:r>
      <w:proofErr w:type="spellEnd"/>
      <w:r w:rsidR="00BD3FA8">
        <w:t xml:space="preserve"> function.</w:t>
      </w:r>
      <w:bookmarkEnd w:id="305"/>
      <w:bookmarkEnd w:id="306"/>
      <w:bookmarkEnd w:id="307"/>
      <w:bookmarkEnd w:id="308"/>
      <w:bookmarkEnd w:id="309"/>
      <w:bookmarkEnd w:id="310"/>
      <w:bookmarkEnd w:id="311"/>
      <w:bookmarkEnd w:id="312"/>
    </w:p>
    <w:p w14:paraId="51735199" w14:textId="77777777" w:rsidR="00BD3FA8" w:rsidRDefault="00BD3FA8" w:rsidP="00BD3FA8">
      <w:pPr>
        <w:keepNext/>
      </w:pPr>
      <w:r>
        <w:rPr>
          <w:noProof/>
        </w:rPr>
        <w:drawing>
          <wp:inline distT="0" distB="0" distL="0" distR="0" wp14:anchorId="01A5F6D7" wp14:editId="3AF7E841">
            <wp:extent cx="5004000" cy="1740350"/>
            <wp:effectExtent l="0" t="0" r="0" b="0"/>
            <wp:docPr id="1592775506" name="Picture 2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75506" name="Picture 24" descr="A screen 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04000" cy="1740350"/>
                    </a:xfrm>
                    <a:prstGeom prst="rect">
                      <a:avLst/>
                    </a:prstGeom>
                  </pic:spPr>
                </pic:pic>
              </a:graphicData>
            </a:graphic>
          </wp:inline>
        </w:drawing>
      </w:r>
    </w:p>
    <w:p w14:paraId="46B419F7" w14:textId="663E744B" w:rsidR="00BD3FA8" w:rsidRDefault="00BD3FA8" w:rsidP="00BD3FA8">
      <w:pPr>
        <w:pStyle w:val="Caption"/>
      </w:pPr>
      <w:bookmarkStart w:id="313" w:name="_Ref179362376"/>
      <w:bookmarkStart w:id="314" w:name="_Toc179535089"/>
      <w:bookmarkStart w:id="315" w:name="_Toc179998872"/>
      <w:bookmarkStart w:id="316" w:name="_Toc180009204"/>
      <w:bookmarkStart w:id="317" w:name="_Toc180009838"/>
      <w:bookmarkStart w:id="318" w:name="_Toc180011758"/>
      <w:bookmarkStart w:id="319" w:name="_Toc180069221"/>
      <w:bookmarkStart w:id="320" w:name="_Toc180081107"/>
      <w:bookmarkStart w:id="321" w:name="_Toc180081409"/>
      <w:r>
        <w:t xml:space="preserve">Figure </w:t>
      </w:r>
      <w:r w:rsidR="00000000">
        <w:fldChar w:fldCharType="begin"/>
      </w:r>
      <w:r w:rsidR="00000000">
        <w:instrText xml:space="preserve"> SEQ Figure \* ARABIC </w:instrText>
      </w:r>
      <w:r w:rsidR="00000000">
        <w:fldChar w:fldCharType="separate"/>
      </w:r>
      <w:r w:rsidR="00C25037">
        <w:rPr>
          <w:noProof/>
        </w:rPr>
        <w:t>31</w:t>
      </w:r>
      <w:r w:rsidR="00000000">
        <w:rPr>
          <w:noProof/>
        </w:rPr>
        <w:fldChar w:fldCharType="end"/>
      </w:r>
      <w:bookmarkEnd w:id="313"/>
      <w:r>
        <w:t xml:space="preserve">. Energy NodeJS application </w:t>
      </w:r>
      <w:proofErr w:type="spellStart"/>
      <w:r>
        <w:t>CallOracle</w:t>
      </w:r>
      <w:proofErr w:type="spellEnd"/>
      <w:r>
        <w:t xml:space="preserve"> function.</w:t>
      </w:r>
      <w:bookmarkEnd w:id="314"/>
      <w:bookmarkEnd w:id="315"/>
      <w:bookmarkEnd w:id="316"/>
      <w:bookmarkEnd w:id="317"/>
      <w:bookmarkEnd w:id="318"/>
      <w:bookmarkEnd w:id="319"/>
      <w:bookmarkEnd w:id="320"/>
      <w:bookmarkEnd w:id="321"/>
    </w:p>
    <w:p w14:paraId="25B0B334" w14:textId="77777777" w:rsidR="00E65621" w:rsidRDefault="00E65621" w:rsidP="00E65621">
      <w:pPr>
        <w:keepNext/>
      </w:pPr>
      <w:r>
        <w:rPr>
          <w:noProof/>
        </w:rPr>
        <w:lastRenderedPageBreak/>
        <w:drawing>
          <wp:inline distT="0" distB="0" distL="0" distR="0" wp14:anchorId="34CA42A9" wp14:editId="4E6C1F37">
            <wp:extent cx="5004000" cy="3229904"/>
            <wp:effectExtent l="0" t="0" r="0" b="0"/>
            <wp:docPr id="15488036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3671" name="Picture 1548803671"/>
                    <pic:cNvPicPr/>
                  </pic:nvPicPr>
                  <pic:blipFill>
                    <a:blip r:embed="rId48">
                      <a:extLst>
                        <a:ext uri="{28A0092B-C50C-407E-A947-70E740481C1C}">
                          <a14:useLocalDpi xmlns:a14="http://schemas.microsoft.com/office/drawing/2010/main" val="0"/>
                        </a:ext>
                      </a:extLst>
                    </a:blip>
                    <a:stretch>
                      <a:fillRect/>
                    </a:stretch>
                  </pic:blipFill>
                  <pic:spPr>
                    <a:xfrm>
                      <a:off x="0" y="0"/>
                      <a:ext cx="5004000" cy="3229904"/>
                    </a:xfrm>
                    <a:prstGeom prst="rect">
                      <a:avLst/>
                    </a:prstGeom>
                  </pic:spPr>
                </pic:pic>
              </a:graphicData>
            </a:graphic>
          </wp:inline>
        </w:drawing>
      </w:r>
    </w:p>
    <w:p w14:paraId="2DCCBE2D" w14:textId="2B8FD572" w:rsidR="00E65621" w:rsidRDefault="00E65621" w:rsidP="00E65621">
      <w:pPr>
        <w:pStyle w:val="Caption"/>
      </w:pPr>
      <w:bookmarkStart w:id="322" w:name="_Ref179362963"/>
      <w:bookmarkStart w:id="323" w:name="_Toc179535090"/>
      <w:bookmarkStart w:id="324" w:name="_Toc179998873"/>
      <w:bookmarkStart w:id="325" w:name="_Toc180009205"/>
      <w:bookmarkStart w:id="326" w:name="_Toc180009839"/>
      <w:bookmarkStart w:id="327" w:name="_Toc180011759"/>
      <w:bookmarkStart w:id="328" w:name="_Toc180069222"/>
      <w:bookmarkStart w:id="329" w:name="_Toc180081108"/>
      <w:bookmarkStart w:id="330" w:name="_Toc180081410"/>
      <w:r>
        <w:t xml:space="preserve">Figure </w:t>
      </w:r>
      <w:r w:rsidR="00000000">
        <w:fldChar w:fldCharType="begin"/>
      </w:r>
      <w:r w:rsidR="00000000">
        <w:instrText xml:space="preserve"> SEQ Figure \* ARABIC </w:instrText>
      </w:r>
      <w:r w:rsidR="00000000">
        <w:fldChar w:fldCharType="separate"/>
      </w:r>
      <w:r w:rsidR="00C25037">
        <w:rPr>
          <w:noProof/>
        </w:rPr>
        <w:t>32</w:t>
      </w:r>
      <w:r w:rsidR="00000000">
        <w:rPr>
          <w:noProof/>
        </w:rPr>
        <w:fldChar w:fldCharType="end"/>
      </w:r>
      <w:bookmarkEnd w:id="322"/>
      <w:r>
        <w:t xml:space="preserve">. Energy smart contract </w:t>
      </w:r>
      <w:proofErr w:type="spellStart"/>
      <w:r>
        <w:t>OracleUpdateAsset</w:t>
      </w:r>
      <w:proofErr w:type="spellEnd"/>
      <w:r>
        <w:t xml:space="preserve"> function.</w:t>
      </w:r>
      <w:bookmarkEnd w:id="323"/>
      <w:bookmarkEnd w:id="324"/>
      <w:bookmarkEnd w:id="325"/>
      <w:bookmarkEnd w:id="326"/>
      <w:bookmarkEnd w:id="327"/>
      <w:bookmarkEnd w:id="328"/>
      <w:bookmarkEnd w:id="329"/>
      <w:bookmarkEnd w:id="330"/>
    </w:p>
    <w:p w14:paraId="25F07F3B" w14:textId="70F098C5" w:rsidR="0027750B" w:rsidRPr="009640DF" w:rsidRDefault="0043408A" w:rsidP="0027750B">
      <w:pPr>
        <w:pStyle w:val="Heading2"/>
        <w:numPr>
          <w:ilvl w:val="1"/>
          <w:numId w:val="6"/>
        </w:numPr>
        <w:rPr>
          <w:color w:val="000000" w:themeColor="text1"/>
        </w:rPr>
      </w:pPr>
      <w:bookmarkStart w:id="331" w:name="_Toc180081531"/>
      <w:r>
        <w:rPr>
          <w:color w:val="000000" w:themeColor="text1"/>
        </w:rPr>
        <w:t>ZKP</w:t>
      </w:r>
      <w:r w:rsidR="00DC11C1">
        <w:rPr>
          <w:color w:val="000000" w:themeColor="text1"/>
        </w:rPr>
        <w:t>s</w:t>
      </w:r>
      <w:r>
        <w:rPr>
          <w:color w:val="000000" w:themeColor="text1"/>
        </w:rPr>
        <w:t xml:space="preserve"> </w:t>
      </w:r>
      <w:r w:rsidR="0027750B" w:rsidRPr="0027750B">
        <w:rPr>
          <w:color w:val="000000" w:themeColor="text1"/>
        </w:rPr>
        <w:t>Prototype execution</w:t>
      </w:r>
      <w:bookmarkEnd w:id="331"/>
    </w:p>
    <w:p w14:paraId="465B4A00" w14:textId="77777777" w:rsidR="006C5F77" w:rsidRDefault="006C5F77" w:rsidP="006C5F77">
      <w:pPr>
        <w:keepNext/>
      </w:pPr>
      <w:r>
        <w:rPr>
          <w:noProof/>
        </w:rPr>
        <w:drawing>
          <wp:inline distT="0" distB="0" distL="0" distR="0" wp14:anchorId="1E37BBE8" wp14:editId="5B306A94">
            <wp:extent cx="5004000" cy="3500924"/>
            <wp:effectExtent l="0" t="0" r="0" b="4445"/>
            <wp:docPr id="8734147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14788" name="Picture 873414788"/>
                    <pic:cNvPicPr/>
                  </pic:nvPicPr>
                  <pic:blipFill>
                    <a:blip r:embed="rId49">
                      <a:extLst>
                        <a:ext uri="{28A0092B-C50C-407E-A947-70E740481C1C}">
                          <a14:useLocalDpi xmlns:a14="http://schemas.microsoft.com/office/drawing/2010/main" val="0"/>
                        </a:ext>
                      </a:extLst>
                    </a:blip>
                    <a:stretch>
                      <a:fillRect/>
                    </a:stretch>
                  </pic:blipFill>
                  <pic:spPr>
                    <a:xfrm>
                      <a:off x="0" y="0"/>
                      <a:ext cx="5004000" cy="3500924"/>
                    </a:xfrm>
                    <a:prstGeom prst="rect">
                      <a:avLst/>
                    </a:prstGeom>
                  </pic:spPr>
                </pic:pic>
              </a:graphicData>
            </a:graphic>
          </wp:inline>
        </w:drawing>
      </w:r>
    </w:p>
    <w:p w14:paraId="7E0D8373" w14:textId="5951CB0B" w:rsidR="006C5F77" w:rsidRDefault="006C5F77" w:rsidP="006C5F77">
      <w:pPr>
        <w:pStyle w:val="Caption"/>
      </w:pPr>
      <w:bookmarkStart w:id="332" w:name="_Ref179363199"/>
      <w:bookmarkStart w:id="333" w:name="_Toc179535091"/>
      <w:bookmarkStart w:id="334" w:name="_Toc179998874"/>
      <w:bookmarkStart w:id="335" w:name="_Toc180009206"/>
      <w:bookmarkStart w:id="336" w:name="_Toc180009840"/>
      <w:bookmarkStart w:id="337" w:name="_Toc180011760"/>
      <w:bookmarkStart w:id="338" w:name="_Toc180069223"/>
      <w:bookmarkStart w:id="339" w:name="_Toc180081109"/>
      <w:bookmarkStart w:id="340" w:name="_Toc180081411"/>
      <w:r>
        <w:t xml:space="preserve">Figure </w:t>
      </w:r>
      <w:r w:rsidR="00000000">
        <w:fldChar w:fldCharType="begin"/>
      </w:r>
      <w:r w:rsidR="00000000">
        <w:instrText xml:space="preserve"> SEQ Figure \* ARABIC </w:instrText>
      </w:r>
      <w:r w:rsidR="00000000">
        <w:fldChar w:fldCharType="separate"/>
      </w:r>
      <w:r w:rsidR="00C25037">
        <w:rPr>
          <w:noProof/>
        </w:rPr>
        <w:t>33</w:t>
      </w:r>
      <w:r w:rsidR="00000000">
        <w:rPr>
          <w:noProof/>
        </w:rPr>
        <w:fldChar w:fldCharType="end"/>
      </w:r>
      <w:bookmarkEnd w:id="332"/>
      <w:r>
        <w:t xml:space="preserve">. Apartment smart contract </w:t>
      </w:r>
      <w:proofErr w:type="spellStart"/>
      <w:r>
        <w:t>CreateAsset</w:t>
      </w:r>
      <w:proofErr w:type="spellEnd"/>
      <w:r>
        <w:t xml:space="preserve"> function terminal output.</w:t>
      </w:r>
      <w:bookmarkEnd w:id="333"/>
      <w:bookmarkEnd w:id="334"/>
      <w:bookmarkEnd w:id="335"/>
      <w:bookmarkEnd w:id="336"/>
      <w:bookmarkEnd w:id="337"/>
      <w:bookmarkEnd w:id="338"/>
      <w:bookmarkEnd w:id="339"/>
      <w:bookmarkEnd w:id="340"/>
    </w:p>
    <w:p w14:paraId="16C13D70" w14:textId="77777777" w:rsidR="006C5F77" w:rsidRDefault="006C5F77" w:rsidP="006C5F77">
      <w:pPr>
        <w:keepNext/>
      </w:pPr>
      <w:r>
        <w:rPr>
          <w:noProof/>
        </w:rPr>
        <w:lastRenderedPageBreak/>
        <w:drawing>
          <wp:inline distT="0" distB="0" distL="0" distR="0" wp14:anchorId="4910D98D" wp14:editId="407D2B7E">
            <wp:extent cx="5004000" cy="2919953"/>
            <wp:effectExtent l="0" t="0" r="0" b="1270"/>
            <wp:docPr id="64349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972" name="Picture 643497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04000" cy="2919953"/>
                    </a:xfrm>
                    <a:prstGeom prst="rect">
                      <a:avLst/>
                    </a:prstGeom>
                  </pic:spPr>
                </pic:pic>
              </a:graphicData>
            </a:graphic>
          </wp:inline>
        </w:drawing>
      </w:r>
    </w:p>
    <w:p w14:paraId="47A4E095" w14:textId="4712E501" w:rsidR="006C5F77" w:rsidRDefault="006C5F77" w:rsidP="006C5F77">
      <w:pPr>
        <w:pStyle w:val="Caption"/>
      </w:pPr>
      <w:bookmarkStart w:id="341" w:name="_Ref179363756"/>
      <w:bookmarkStart w:id="342" w:name="_Toc179535092"/>
      <w:bookmarkStart w:id="343" w:name="_Toc179998875"/>
      <w:bookmarkStart w:id="344" w:name="_Toc180009207"/>
      <w:bookmarkStart w:id="345" w:name="_Toc180009841"/>
      <w:bookmarkStart w:id="346" w:name="_Toc180011761"/>
      <w:bookmarkStart w:id="347" w:name="_Toc180069224"/>
      <w:bookmarkStart w:id="348" w:name="_Toc180081110"/>
      <w:bookmarkStart w:id="349" w:name="_Toc180081412"/>
      <w:r>
        <w:t xml:space="preserve">Figure </w:t>
      </w:r>
      <w:r w:rsidR="00000000">
        <w:fldChar w:fldCharType="begin"/>
      </w:r>
      <w:r w:rsidR="00000000">
        <w:instrText xml:space="preserve"> SEQ Figure \* ARABIC </w:instrText>
      </w:r>
      <w:r w:rsidR="00000000">
        <w:fldChar w:fldCharType="separate"/>
      </w:r>
      <w:r w:rsidR="00C25037">
        <w:rPr>
          <w:noProof/>
        </w:rPr>
        <w:t>34</w:t>
      </w:r>
      <w:r w:rsidR="00000000">
        <w:rPr>
          <w:noProof/>
        </w:rPr>
        <w:fldChar w:fldCharType="end"/>
      </w:r>
      <w:bookmarkEnd w:id="341"/>
      <w:r>
        <w:t xml:space="preserve">. Energy smart contract function </w:t>
      </w:r>
      <w:proofErr w:type="spellStart"/>
      <w:r>
        <w:t>CreateAsset</w:t>
      </w:r>
      <w:proofErr w:type="spellEnd"/>
      <w:r>
        <w:t xml:space="preserve"> with </w:t>
      </w:r>
      <w:proofErr w:type="spellStart"/>
      <w:r>
        <w:t>EnergyUsage</w:t>
      </w:r>
      <w:proofErr w:type="spellEnd"/>
      <w:r>
        <w:t xml:space="preserve"> attribute equals 0.</w:t>
      </w:r>
      <w:bookmarkEnd w:id="342"/>
      <w:bookmarkEnd w:id="343"/>
      <w:bookmarkEnd w:id="344"/>
      <w:bookmarkEnd w:id="345"/>
      <w:bookmarkEnd w:id="346"/>
      <w:bookmarkEnd w:id="347"/>
      <w:bookmarkEnd w:id="348"/>
      <w:bookmarkEnd w:id="349"/>
    </w:p>
    <w:p w14:paraId="01510650" w14:textId="77777777" w:rsidR="00FA4B27" w:rsidRDefault="00FA4B27" w:rsidP="00FA4B27">
      <w:pPr>
        <w:keepNext/>
      </w:pPr>
      <w:r>
        <w:rPr>
          <w:noProof/>
        </w:rPr>
        <w:drawing>
          <wp:inline distT="0" distB="0" distL="0" distR="0" wp14:anchorId="2A7A19B6" wp14:editId="29391AE2">
            <wp:extent cx="2199190" cy="5055568"/>
            <wp:effectExtent l="0" t="0" r="0" b="0"/>
            <wp:docPr id="14294417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1799" name="Picture 142944179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07300" cy="5074211"/>
                    </a:xfrm>
                    <a:prstGeom prst="rect">
                      <a:avLst/>
                    </a:prstGeom>
                  </pic:spPr>
                </pic:pic>
              </a:graphicData>
            </a:graphic>
          </wp:inline>
        </w:drawing>
      </w:r>
    </w:p>
    <w:p w14:paraId="64C33302" w14:textId="26BA6532" w:rsidR="00FA4B27" w:rsidRDefault="00FA4B27" w:rsidP="00FA4B27">
      <w:pPr>
        <w:pStyle w:val="Caption"/>
      </w:pPr>
      <w:bookmarkStart w:id="350" w:name="_Ref179364039"/>
      <w:bookmarkStart w:id="351" w:name="_Toc179535093"/>
      <w:bookmarkStart w:id="352" w:name="_Toc179998876"/>
      <w:bookmarkStart w:id="353" w:name="_Toc180009208"/>
      <w:bookmarkStart w:id="354" w:name="_Toc180009842"/>
      <w:bookmarkStart w:id="355" w:name="_Toc180011762"/>
      <w:bookmarkStart w:id="356" w:name="_Toc180069225"/>
      <w:bookmarkStart w:id="357" w:name="_Toc180081111"/>
      <w:bookmarkStart w:id="358" w:name="_Toc180081413"/>
      <w:r>
        <w:t xml:space="preserve">Figure </w:t>
      </w:r>
      <w:r w:rsidR="00000000">
        <w:fldChar w:fldCharType="begin"/>
      </w:r>
      <w:r w:rsidR="00000000">
        <w:instrText xml:space="preserve"> SEQ Figure \* ARABIC </w:instrText>
      </w:r>
      <w:r w:rsidR="00000000">
        <w:fldChar w:fldCharType="separate"/>
      </w:r>
      <w:r w:rsidR="00C25037">
        <w:rPr>
          <w:noProof/>
        </w:rPr>
        <w:t>35</w:t>
      </w:r>
      <w:r w:rsidR="00000000">
        <w:rPr>
          <w:noProof/>
        </w:rPr>
        <w:fldChar w:fldCharType="end"/>
      </w:r>
      <w:bookmarkEnd w:id="350"/>
      <w:r>
        <w:t xml:space="preserve">. Energy smart contract </w:t>
      </w:r>
      <w:proofErr w:type="spellStart"/>
      <w:r>
        <w:t>UpdateAsset</w:t>
      </w:r>
      <w:proofErr w:type="spellEnd"/>
      <w:r>
        <w:t xml:space="preserve"> function output.</w:t>
      </w:r>
      <w:bookmarkEnd w:id="351"/>
      <w:bookmarkEnd w:id="352"/>
      <w:bookmarkEnd w:id="353"/>
      <w:bookmarkEnd w:id="354"/>
      <w:bookmarkEnd w:id="355"/>
      <w:bookmarkEnd w:id="356"/>
      <w:bookmarkEnd w:id="357"/>
      <w:bookmarkEnd w:id="358"/>
    </w:p>
    <w:p w14:paraId="2F36FE48" w14:textId="77777777" w:rsidR="00481F3F" w:rsidRDefault="00481F3F" w:rsidP="00481F3F">
      <w:pPr>
        <w:keepNext/>
      </w:pPr>
      <w:r>
        <w:rPr>
          <w:noProof/>
        </w:rPr>
        <w:lastRenderedPageBreak/>
        <w:drawing>
          <wp:inline distT="0" distB="0" distL="0" distR="0" wp14:anchorId="0E3C0199" wp14:editId="2F15F837">
            <wp:extent cx="3695700" cy="1435100"/>
            <wp:effectExtent l="0" t="0" r="0" b="0"/>
            <wp:docPr id="192807220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72200" name="Picture 1928072200"/>
                    <pic:cNvPicPr/>
                  </pic:nvPicPr>
                  <pic:blipFill>
                    <a:blip r:embed="rId52">
                      <a:extLst>
                        <a:ext uri="{28A0092B-C50C-407E-A947-70E740481C1C}">
                          <a14:useLocalDpi xmlns:a14="http://schemas.microsoft.com/office/drawing/2010/main" val="0"/>
                        </a:ext>
                      </a:extLst>
                    </a:blip>
                    <a:stretch>
                      <a:fillRect/>
                    </a:stretch>
                  </pic:blipFill>
                  <pic:spPr>
                    <a:xfrm>
                      <a:off x="0" y="0"/>
                      <a:ext cx="3695700" cy="1435100"/>
                    </a:xfrm>
                    <a:prstGeom prst="rect">
                      <a:avLst/>
                    </a:prstGeom>
                  </pic:spPr>
                </pic:pic>
              </a:graphicData>
            </a:graphic>
          </wp:inline>
        </w:drawing>
      </w:r>
    </w:p>
    <w:p w14:paraId="167ECD02" w14:textId="4459AC82" w:rsidR="00481F3F" w:rsidRDefault="00481F3F" w:rsidP="00481F3F">
      <w:pPr>
        <w:pStyle w:val="Caption"/>
      </w:pPr>
      <w:bookmarkStart w:id="359" w:name="_Ref179365323"/>
      <w:bookmarkStart w:id="360" w:name="_Toc179535094"/>
      <w:bookmarkStart w:id="361" w:name="_Toc179998877"/>
      <w:bookmarkStart w:id="362" w:name="_Toc180009209"/>
      <w:bookmarkStart w:id="363" w:name="_Toc180009843"/>
      <w:bookmarkStart w:id="364" w:name="_Toc180011763"/>
      <w:bookmarkStart w:id="365" w:name="_Toc180069226"/>
      <w:bookmarkStart w:id="366" w:name="_Toc180081112"/>
      <w:bookmarkStart w:id="367" w:name="_Toc180081414"/>
      <w:r>
        <w:t xml:space="preserve">Figure </w:t>
      </w:r>
      <w:r w:rsidR="00000000">
        <w:fldChar w:fldCharType="begin"/>
      </w:r>
      <w:r w:rsidR="00000000">
        <w:instrText xml:space="preserve"> SEQ Figure \* ARABIC </w:instrText>
      </w:r>
      <w:r w:rsidR="00000000">
        <w:fldChar w:fldCharType="separate"/>
      </w:r>
      <w:r w:rsidR="00C25037">
        <w:rPr>
          <w:noProof/>
        </w:rPr>
        <w:t>36</w:t>
      </w:r>
      <w:r w:rsidR="00000000">
        <w:rPr>
          <w:noProof/>
        </w:rPr>
        <w:fldChar w:fldCharType="end"/>
      </w:r>
      <w:bookmarkEnd w:id="359"/>
      <w:r>
        <w:t xml:space="preserve">. Energy smart contract </w:t>
      </w:r>
      <w:proofErr w:type="spellStart"/>
      <w:r>
        <w:t>UpdateAsset</w:t>
      </w:r>
      <w:proofErr w:type="spellEnd"/>
      <w:r>
        <w:t xml:space="preserve"> terminal output execution showing the asset with the lowest latency</w:t>
      </w:r>
      <w:r w:rsidR="00B0725E">
        <w:t xml:space="preserve"> verifying with the Plonk protocol</w:t>
      </w:r>
      <w:r>
        <w:t>.</w:t>
      </w:r>
      <w:bookmarkEnd w:id="360"/>
      <w:bookmarkEnd w:id="361"/>
      <w:bookmarkEnd w:id="362"/>
      <w:bookmarkEnd w:id="363"/>
      <w:bookmarkEnd w:id="364"/>
      <w:bookmarkEnd w:id="365"/>
      <w:bookmarkEnd w:id="366"/>
      <w:bookmarkEnd w:id="367"/>
    </w:p>
    <w:p w14:paraId="38D33087" w14:textId="77777777" w:rsidR="00481F3F" w:rsidRDefault="00481F3F" w:rsidP="00481F3F">
      <w:pPr>
        <w:keepNext/>
      </w:pPr>
      <w:r>
        <w:rPr>
          <w:noProof/>
        </w:rPr>
        <w:drawing>
          <wp:inline distT="0" distB="0" distL="0" distR="0" wp14:anchorId="09029A6B" wp14:editId="43EAA67B">
            <wp:extent cx="3721100" cy="1371600"/>
            <wp:effectExtent l="0" t="0" r="0" b="0"/>
            <wp:docPr id="15646597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9768" name="Picture 1564659768"/>
                    <pic:cNvPicPr/>
                  </pic:nvPicPr>
                  <pic:blipFill>
                    <a:blip r:embed="rId53">
                      <a:extLst>
                        <a:ext uri="{28A0092B-C50C-407E-A947-70E740481C1C}">
                          <a14:useLocalDpi xmlns:a14="http://schemas.microsoft.com/office/drawing/2010/main" val="0"/>
                        </a:ext>
                      </a:extLst>
                    </a:blip>
                    <a:stretch>
                      <a:fillRect/>
                    </a:stretch>
                  </pic:blipFill>
                  <pic:spPr>
                    <a:xfrm>
                      <a:off x="0" y="0"/>
                      <a:ext cx="3721100" cy="1371600"/>
                    </a:xfrm>
                    <a:prstGeom prst="rect">
                      <a:avLst/>
                    </a:prstGeom>
                  </pic:spPr>
                </pic:pic>
              </a:graphicData>
            </a:graphic>
          </wp:inline>
        </w:drawing>
      </w:r>
    </w:p>
    <w:p w14:paraId="2CB89000" w14:textId="65F8A040" w:rsidR="00481F3F" w:rsidRDefault="00481F3F" w:rsidP="00481F3F">
      <w:pPr>
        <w:pStyle w:val="Caption"/>
      </w:pPr>
      <w:bookmarkStart w:id="368" w:name="_Ref179365342"/>
      <w:bookmarkStart w:id="369" w:name="_Toc179535095"/>
      <w:bookmarkStart w:id="370" w:name="_Toc179998878"/>
      <w:bookmarkStart w:id="371" w:name="_Toc180009210"/>
      <w:bookmarkStart w:id="372" w:name="_Toc180009844"/>
      <w:bookmarkStart w:id="373" w:name="_Toc180011764"/>
      <w:bookmarkStart w:id="374" w:name="_Toc180069227"/>
      <w:bookmarkStart w:id="375" w:name="_Toc180081113"/>
      <w:bookmarkStart w:id="376" w:name="_Toc180081415"/>
      <w:r>
        <w:t xml:space="preserve">Figure </w:t>
      </w:r>
      <w:r w:rsidR="00000000">
        <w:fldChar w:fldCharType="begin"/>
      </w:r>
      <w:r w:rsidR="00000000">
        <w:instrText xml:space="preserve"> SEQ Figure \* ARABIC </w:instrText>
      </w:r>
      <w:r w:rsidR="00000000">
        <w:fldChar w:fldCharType="separate"/>
      </w:r>
      <w:r w:rsidR="00C25037">
        <w:rPr>
          <w:noProof/>
        </w:rPr>
        <w:t>37</w:t>
      </w:r>
      <w:r w:rsidR="00000000">
        <w:rPr>
          <w:noProof/>
        </w:rPr>
        <w:fldChar w:fldCharType="end"/>
      </w:r>
      <w:bookmarkEnd w:id="368"/>
      <w:r>
        <w:t xml:space="preserve">. </w:t>
      </w:r>
      <w:r w:rsidRPr="00416AF3">
        <w:t xml:space="preserve">Energy smart contract </w:t>
      </w:r>
      <w:proofErr w:type="spellStart"/>
      <w:r w:rsidRPr="00416AF3">
        <w:t>UpdateAsset</w:t>
      </w:r>
      <w:proofErr w:type="spellEnd"/>
      <w:r w:rsidRPr="00416AF3">
        <w:t xml:space="preserve"> terminal output execution showing the asset with </w:t>
      </w:r>
      <w:r>
        <w:t>the highest</w:t>
      </w:r>
      <w:r w:rsidRPr="00416AF3">
        <w:t xml:space="preserve"> latency</w:t>
      </w:r>
      <w:r w:rsidR="00B0725E">
        <w:t xml:space="preserve"> verifying with the Plonk protocol</w:t>
      </w:r>
      <w:r w:rsidRPr="00416AF3">
        <w:t>.</w:t>
      </w:r>
      <w:bookmarkEnd w:id="369"/>
      <w:bookmarkEnd w:id="370"/>
      <w:bookmarkEnd w:id="371"/>
      <w:bookmarkEnd w:id="372"/>
      <w:bookmarkEnd w:id="373"/>
      <w:bookmarkEnd w:id="374"/>
      <w:bookmarkEnd w:id="375"/>
      <w:bookmarkEnd w:id="376"/>
    </w:p>
    <w:p w14:paraId="4E9AA081" w14:textId="77777777" w:rsidR="005C670B" w:rsidRDefault="00481F3F" w:rsidP="005C670B">
      <w:pPr>
        <w:keepNext/>
      </w:pPr>
      <w:r>
        <w:rPr>
          <w:noProof/>
        </w:rPr>
        <w:drawing>
          <wp:inline distT="0" distB="0" distL="0" distR="0" wp14:anchorId="20F98030" wp14:editId="1EB77D0B">
            <wp:extent cx="5092700" cy="1028700"/>
            <wp:effectExtent l="0" t="0" r="0" b="0"/>
            <wp:docPr id="15757250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2502" name="Picture 157572502"/>
                    <pic:cNvPicPr/>
                  </pic:nvPicPr>
                  <pic:blipFill>
                    <a:blip r:embed="rId54">
                      <a:extLst>
                        <a:ext uri="{28A0092B-C50C-407E-A947-70E740481C1C}">
                          <a14:useLocalDpi xmlns:a14="http://schemas.microsoft.com/office/drawing/2010/main" val="0"/>
                        </a:ext>
                      </a:extLst>
                    </a:blip>
                    <a:stretch>
                      <a:fillRect/>
                    </a:stretch>
                  </pic:blipFill>
                  <pic:spPr>
                    <a:xfrm>
                      <a:off x="0" y="0"/>
                      <a:ext cx="5092700" cy="1028700"/>
                    </a:xfrm>
                    <a:prstGeom prst="rect">
                      <a:avLst/>
                    </a:prstGeom>
                  </pic:spPr>
                </pic:pic>
              </a:graphicData>
            </a:graphic>
          </wp:inline>
        </w:drawing>
      </w:r>
    </w:p>
    <w:p w14:paraId="0DC2B61E" w14:textId="7C339128" w:rsidR="00E65621" w:rsidRDefault="005C670B" w:rsidP="001E6CD9">
      <w:pPr>
        <w:pStyle w:val="Caption"/>
      </w:pPr>
      <w:bookmarkStart w:id="377" w:name="_Ref179365885"/>
      <w:bookmarkStart w:id="378" w:name="_Toc179535096"/>
      <w:bookmarkStart w:id="379" w:name="_Toc179998879"/>
      <w:bookmarkStart w:id="380" w:name="_Toc180009211"/>
      <w:bookmarkStart w:id="381" w:name="_Toc180009845"/>
      <w:bookmarkStart w:id="382" w:name="_Toc180011765"/>
      <w:bookmarkStart w:id="383" w:name="_Toc180069228"/>
      <w:bookmarkStart w:id="384" w:name="_Toc180081114"/>
      <w:bookmarkStart w:id="385" w:name="_Toc180081416"/>
      <w:r>
        <w:t xml:space="preserve">Figure </w:t>
      </w:r>
      <w:r w:rsidR="00000000">
        <w:fldChar w:fldCharType="begin"/>
      </w:r>
      <w:r w:rsidR="00000000">
        <w:instrText xml:space="preserve"> SEQ Figure \* ARABIC </w:instrText>
      </w:r>
      <w:r w:rsidR="00000000">
        <w:fldChar w:fldCharType="separate"/>
      </w:r>
      <w:r w:rsidR="00C25037">
        <w:rPr>
          <w:noProof/>
        </w:rPr>
        <w:t>38</w:t>
      </w:r>
      <w:r w:rsidR="00000000">
        <w:rPr>
          <w:noProof/>
        </w:rPr>
        <w:fldChar w:fldCharType="end"/>
      </w:r>
      <w:bookmarkEnd w:id="377"/>
      <w:r>
        <w:t xml:space="preserve">. Energy smart contract </w:t>
      </w:r>
      <w:proofErr w:type="spellStart"/>
      <w:r>
        <w:t>UpdateAsset</w:t>
      </w:r>
      <w:proofErr w:type="spellEnd"/>
      <w:r>
        <w:t xml:space="preserve"> terminal output </w:t>
      </w:r>
      <w:r w:rsidR="00CE524B">
        <w:t>summary</w:t>
      </w:r>
      <w:r>
        <w:t xml:space="preserve"> using the Plonk protocol.</w:t>
      </w:r>
      <w:bookmarkEnd w:id="378"/>
      <w:bookmarkEnd w:id="379"/>
      <w:bookmarkEnd w:id="380"/>
      <w:bookmarkEnd w:id="381"/>
      <w:bookmarkEnd w:id="382"/>
      <w:bookmarkEnd w:id="383"/>
      <w:bookmarkEnd w:id="384"/>
      <w:bookmarkEnd w:id="385"/>
    </w:p>
    <w:p w14:paraId="0579EF31" w14:textId="77777777" w:rsidR="00A14F19" w:rsidRDefault="001E6CD9" w:rsidP="00A14F19">
      <w:pPr>
        <w:keepNext/>
      </w:pPr>
      <w:r>
        <w:rPr>
          <w:noProof/>
        </w:rPr>
        <w:drawing>
          <wp:inline distT="0" distB="0" distL="0" distR="0" wp14:anchorId="552FB2EC" wp14:editId="21EFEC84">
            <wp:extent cx="3657600" cy="1409700"/>
            <wp:effectExtent l="0" t="0" r="0" b="0"/>
            <wp:docPr id="118686602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66023" name="Picture 1186866023"/>
                    <pic:cNvPicPr/>
                  </pic:nvPicPr>
                  <pic:blipFill>
                    <a:blip r:embed="rId55">
                      <a:extLst>
                        <a:ext uri="{28A0092B-C50C-407E-A947-70E740481C1C}">
                          <a14:useLocalDpi xmlns:a14="http://schemas.microsoft.com/office/drawing/2010/main" val="0"/>
                        </a:ext>
                      </a:extLst>
                    </a:blip>
                    <a:stretch>
                      <a:fillRect/>
                    </a:stretch>
                  </pic:blipFill>
                  <pic:spPr>
                    <a:xfrm>
                      <a:off x="0" y="0"/>
                      <a:ext cx="3657600" cy="1409700"/>
                    </a:xfrm>
                    <a:prstGeom prst="rect">
                      <a:avLst/>
                    </a:prstGeom>
                  </pic:spPr>
                </pic:pic>
              </a:graphicData>
            </a:graphic>
          </wp:inline>
        </w:drawing>
      </w:r>
    </w:p>
    <w:p w14:paraId="17DB8912" w14:textId="6B439C1B" w:rsidR="001E6CD9" w:rsidRDefault="00A14F19" w:rsidP="00A14F19">
      <w:pPr>
        <w:pStyle w:val="Caption"/>
      </w:pPr>
      <w:bookmarkStart w:id="386" w:name="_Ref179366006"/>
      <w:bookmarkStart w:id="387" w:name="_Toc179535097"/>
      <w:bookmarkStart w:id="388" w:name="_Toc179998880"/>
      <w:bookmarkStart w:id="389" w:name="_Toc180009212"/>
      <w:bookmarkStart w:id="390" w:name="_Toc180009846"/>
      <w:bookmarkStart w:id="391" w:name="_Toc180011766"/>
      <w:bookmarkStart w:id="392" w:name="_Toc180069229"/>
      <w:bookmarkStart w:id="393" w:name="_Toc180081115"/>
      <w:bookmarkStart w:id="394" w:name="_Toc180081417"/>
      <w:r>
        <w:t xml:space="preserve">Figure </w:t>
      </w:r>
      <w:r w:rsidR="00000000">
        <w:fldChar w:fldCharType="begin"/>
      </w:r>
      <w:r w:rsidR="00000000">
        <w:instrText xml:space="preserve"> SEQ Figure \* ARABIC </w:instrText>
      </w:r>
      <w:r w:rsidR="00000000">
        <w:fldChar w:fldCharType="separate"/>
      </w:r>
      <w:r w:rsidR="00C25037">
        <w:rPr>
          <w:noProof/>
        </w:rPr>
        <w:t>39</w:t>
      </w:r>
      <w:r w:rsidR="00000000">
        <w:rPr>
          <w:noProof/>
        </w:rPr>
        <w:fldChar w:fldCharType="end"/>
      </w:r>
      <w:bookmarkEnd w:id="386"/>
      <w:r>
        <w:t xml:space="preserve">. </w:t>
      </w:r>
      <w:r w:rsidRPr="0036790D">
        <w:t xml:space="preserve">Energy smart contract </w:t>
      </w:r>
      <w:proofErr w:type="spellStart"/>
      <w:r w:rsidRPr="0036790D">
        <w:t>UpdateAsset</w:t>
      </w:r>
      <w:proofErr w:type="spellEnd"/>
      <w:r w:rsidRPr="0036790D">
        <w:t xml:space="preserve"> terminal output execution showing the asset with the lowest latency verifying with the </w:t>
      </w:r>
      <w:r>
        <w:t>Groth16</w:t>
      </w:r>
      <w:r w:rsidRPr="0036790D">
        <w:t xml:space="preserve"> protocol.</w:t>
      </w:r>
      <w:bookmarkEnd w:id="387"/>
      <w:bookmarkEnd w:id="388"/>
      <w:bookmarkEnd w:id="389"/>
      <w:bookmarkEnd w:id="390"/>
      <w:bookmarkEnd w:id="391"/>
      <w:bookmarkEnd w:id="392"/>
      <w:bookmarkEnd w:id="393"/>
      <w:bookmarkEnd w:id="394"/>
    </w:p>
    <w:p w14:paraId="5FE166C5" w14:textId="77777777" w:rsidR="00A14F19" w:rsidRDefault="001E6CD9" w:rsidP="00A14F19">
      <w:pPr>
        <w:keepNext/>
      </w:pPr>
      <w:r>
        <w:rPr>
          <w:noProof/>
        </w:rPr>
        <w:drawing>
          <wp:inline distT="0" distB="0" distL="0" distR="0" wp14:anchorId="6038AA97" wp14:editId="78F5496E">
            <wp:extent cx="3695700" cy="1384300"/>
            <wp:effectExtent l="0" t="0" r="0" b="0"/>
            <wp:docPr id="86645330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53304" name="Picture 866453304"/>
                    <pic:cNvPicPr/>
                  </pic:nvPicPr>
                  <pic:blipFill>
                    <a:blip r:embed="rId56">
                      <a:extLst>
                        <a:ext uri="{28A0092B-C50C-407E-A947-70E740481C1C}">
                          <a14:useLocalDpi xmlns:a14="http://schemas.microsoft.com/office/drawing/2010/main" val="0"/>
                        </a:ext>
                      </a:extLst>
                    </a:blip>
                    <a:stretch>
                      <a:fillRect/>
                    </a:stretch>
                  </pic:blipFill>
                  <pic:spPr>
                    <a:xfrm>
                      <a:off x="0" y="0"/>
                      <a:ext cx="3695700" cy="1384300"/>
                    </a:xfrm>
                    <a:prstGeom prst="rect">
                      <a:avLst/>
                    </a:prstGeom>
                  </pic:spPr>
                </pic:pic>
              </a:graphicData>
            </a:graphic>
          </wp:inline>
        </w:drawing>
      </w:r>
    </w:p>
    <w:p w14:paraId="584BC923" w14:textId="004F3F9E" w:rsidR="001E6CD9" w:rsidRDefault="00A14F19" w:rsidP="00A14F19">
      <w:pPr>
        <w:pStyle w:val="Caption"/>
      </w:pPr>
      <w:bookmarkStart w:id="395" w:name="_Ref179366024"/>
      <w:bookmarkStart w:id="396" w:name="_Toc179535098"/>
      <w:bookmarkStart w:id="397" w:name="_Toc179998881"/>
      <w:bookmarkStart w:id="398" w:name="_Toc180009213"/>
      <w:bookmarkStart w:id="399" w:name="_Toc180009847"/>
      <w:bookmarkStart w:id="400" w:name="_Toc180011767"/>
      <w:bookmarkStart w:id="401" w:name="_Toc180069230"/>
      <w:bookmarkStart w:id="402" w:name="_Toc180081116"/>
      <w:bookmarkStart w:id="403" w:name="_Toc180081418"/>
      <w:r>
        <w:t xml:space="preserve">Figure </w:t>
      </w:r>
      <w:r w:rsidR="00000000">
        <w:fldChar w:fldCharType="begin"/>
      </w:r>
      <w:r w:rsidR="00000000">
        <w:instrText xml:space="preserve"> SEQ Figure \* ARABIC </w:instrText>
      </w:r>
      <w:r w:rsidR="00000000">
        <w:fldChar w:fldCharType="separate"/>
      </w:r>
      <w:r w:rsidR="00C25037">
        <w:rPr>
          <w:noProof/>
        </w:rPr>
        <w:t>40</w:t>
      </w:r>
      <w:r w:rsidR="00000000">
        <w:rPr>
          <w:noProof/>
        </w:rPr>
        <w:fldChar w:fldCharType="end"/>
      </w:r>
      <w:bookmarkEnd w:id="395"/>
      <w:r>
        <w:t xml:space="preserve">. </w:t>
      </w:r>
      <w:r w:rsidRPr="00305C34">
        <w:t xml:space="preserve">Energy smart contract </w:t>
      </w:r>
      <w:proofErr w:type="spellStart"/>
      <w:r w:rsidRPr="00305C34">
        <w:t>UpdateAsset</w:t>
      </w:r>
      <w:proofErr w:type="spellEnd"/>
      <w:r w:rsidRPr="00305C34">
        <w:t xml:space="preserve"> terminal output execution showing the asset with the highest latency verifying with the </w:t>
      </w:r>
      <w:r>
        <w:t>Groth16</w:t>
      </w:r>
      <w:r w:rsidRPr="00305C34">
        <w:t xml:space="preserve"> protocol.</w:t>
      </w:r>
      <w:bookmarkEnd w:id="396"/>
      <w:bookmarkEnd w:id="397"/>
      <w:bookmarkEnd w:id="398"/>
      <w:bookmarkEnd w:id="399"/>
      <w:bookmarkEnd w:id="400"/>
      <w:bookmarkEnd w:id="401"/>
      <w:bookmarkEnd w:id="402"/>
      <w:bookmarkEnd w:id="403"/>
    </w:p>
    <w:p w14:paraId="470431CA" w14:textId="77777777" w:rsidR="001E6CD9" w:rsidRDefault="001E6CD9" w:rsidP="001E6CD9"/>
    <w:p w14:paraId="12EDA5A9" w14:textId="77777777" w:rsidR="00A14F19" w:rsidRDefault="001E6CD9" w:rsidP="00A14F19">
      <w:pPr>
        <w:keepNext/>
      </w:pPr>
      <w:r>
        <w:rPr>
          <w:noProof/>
        </w:rPr>
        <w:lastRenderedPageBreak/>
        <w:drawing>
          <wp:inline distT="0" distB="0" distL="0" distR="0" wp14:anchorId="07F652BF" wp14:editId="0FD13135">
            <wp:extent cx="5118100" cy="1104900"/>
            <wp:effectExtent l="0" t="0" r="0" b="0"/>
            <wp:docPr id="207074013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40138" name="Picture 2070740138"/>
                    <pic:cNvPicPr/>
                  </pic:nvPicPr>
                  <pic:blipFill>
                    <a:blip r:embed="rId57">
                      <a:extLst>
                        <a:ext uri="{28A0092B-C50C-407E-A947-70E740481C1C}">
                          <a14:useLocalDpi xmlns:a14="http://schemas.microsoft.com/office/drawing/2010/main" val="0"/>
                        </a:ext>
                      </a:extLst>
                    </a:blip>
                    <a:stretch>
                      <a:fillRect/>
                    </a:stretch>
                  </pic:blipFill>
                  <pic:spPr>
                    <a:xfrm>
                      <a:off x="0" y="0"/>
                      <a:ext cx="5118100" cy="1104900"/>
                    </a:xfrm>
                    <a:prstGeom prst="rect">
                      <a:avLst/>
                    </a:prstGeom>
                  </pic:spPr>
                </pic:pic>
              </a:graphicData>
            </a:graphic>
          </wp:inline>
        </w:drawing>
      </w:r>
    </w:p>
    <w:p w14:paraId="01150905" w14:textId="0DA04C90" w:rsidR="001E6CD9" w:rsidRDefault="00A14F19" w:rsidP="00A14F19">
      <w:pPr>
        <w:pStyle w:val="Caption"/>
      </w:pPr>
      <w:bookmarkStart w:id="404" w:name="_Ref179366112"/>
      <w:bookmarkStart w:id="405" w:name="_Toc179535099"/>
      <w:bookmarkStart w:id="406" w:name="_Toc179998882"/>
      <w:bookmarkStart w:id="407" w:name="_Toc180009214"/>
      <w:bookmarkStart w:id="408" w:name="_Toc180009848"/>
      <w:bookmarkStart w:id="409" w:name="_Toc180011768"/>
      <w:bookmarkStart w:id="410" w:name="_Toc180069231"/>
      <w:bookmarkStart w:id="411" w:name="_Toc180081117"/>
      <w:bookmarkStart w:id="412" w:name="_Toc180081419"/>
      <w:r>
        <w:t xml:space="preserve">Figure </w:t>
      </w:r>
      <w:r w:rsidR="00000000">
        <w:fldChar w:fldCharType="begin"/>
      </w:r>
      <w:r w:rsidR="00000000">
        <w:instrText xml:space="preserve"> SEQ Figure \* ARABIC </w:instrText>
      </w:r>
      <w:r w:rsidR="00000000">
        <w:fldChar w:fldCharType="separate"/>
      </w:r>
      <w:r w:rsidR="00C25037">
        <w:rPr>
          <w:noProof/>
        </w:rPr>
        <w:t>41</w:t>
      </w:r>
      <w:r w:rsidR="00000000">
        <w:rPr>
          <w:noProof/>
        </w:rPr>
        <w:fldChar w:fldCharType="end"/>
      </w:r>
      <w:bookmarkEnd w:id="404"/>
      <w:r>
        <w:t xml:space="preserve">. </w:t>
      </w:r>
      <w:r w:rsidRPr="008F015E">
        <w:t xml:space="preserve">Energy smart contract </w:t>
      </w:r>
      <w:proofErr w:type="spellStart"/>
      <w:r w:rsidRPr="008F015E">
        <w:t>UpdateAsset</w:t>
      </w:r>
      <w:proofErr w:type="spellEnd"/>
      <w:r w:rsidRPr="008F015E">
        <w:t xml:space="preserve"> terminal output summary using the </w:t>
      </w:r>
      <w:r>
        <w:t>Groth16</w:t>
      </w:r>
      <w:r w:rsidRPr="008F015E">
        <w:t xml:space="preserve"> protocol.</w:t>
      </w:r>
      <w:bookmarkEnd w:id="405"/>
      <w:bookmarkEnd w:id="406"/>
      <w:bookmarkEnd w:id="407"/>
      <w:bookmarkEnd w:id="408"/>
      <w:bookmarkEnd w:id="409"/>
      <w:bookmarkEnd w:id="410"/>
      <w:bookmarkEnd w:id="411"/>
      <w:bookmarkEnd w:id="412"/>
    </w:p>
    <w:p w14:paraId="7DB9262B" w14:textId="77777777" w:rsidR="003235B7" w:rsidRDefault="003235B7" w:rsidP="003235B7">
      <w:pPr>
        <w:keepNext/>
      </w:pPr>
      <w:r>
        <w:rPr>
          <w:noProof/>
        </w:rPr>
        <w:drawing>
          <wp:inline distT="0" distB="0" distL="0" distR="0" wp14:anchorId="38BF8E6A" wp14:editId="27C7405E">
            <wp:extent cx="3568700" cy="1409700"/>
            <wp:effectExtent l="0" t="0" r="0" b="0"/>
            <wp:docPr id="3173550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5025" name="Picture 317355025"/>
                    <pic:cNvPicPr/>
                  </pic:nvPicPr>
                  <pic:blipFill>
                    <a:blip r:embed="rId58">
                      <a:extLst>
                        <a:ext uri="{28A0092B-C50C-407E-A947-70E740481C1C}">
                          <a14:useLocalDpi xmlns:a14="http://schemas.microsoft.com/office/drawing/2010/main" val="0"/>
                        </a:ext>
                      </a:extLst>
                    </a:blip>
                    <a:stretch>
                      <a:fillRect/>
                    </a:stretch>
                  </pic:blipFill>
                  <pic:spPr>
                    <a:xfrm>
                      <a:off x="0" y="0"/>
                      <a:ext cx="3568700" cy="1409700"/>
                    </a:xfrm>
                    <a:prstGeom prst="rect">
                      <a:avLst/>
                    </a:prstGeom>
                  </pic:spPr>
                </pic:pic>
              </a:graphicData>
            </a:graphic>
          </wp:inline>
        </w:drawing>
      </w:r>
    </w:p>
    <w:p w14:paraId="7FE77B92" w14:textId="2F01BA87" w:rsidR="003235B7" w:rsidRDefault="003235B7" w:rsidP="003235B7">
      <w:pPr>
        <w:pStyle w:val="Caption"/>
      </w:pPr>
      <w:bookmarkStart w:id="413" w:name="_Ref179366675"/>
      <w:bookmarkStart w:id="414" w:name="_Toc179535100"/>
      <w:bookmarkStart w:id="415" w:name="_Toc179998883"/>
      <w:bookmarkStart w:id="416" w:name="_Toc180009215"/>
      <w:bookmarkStart w:id="417" w:name="_Toc180009849"/>
      <w:bookmarkStart w:id="418" w:name="_Toc180011769"/>
      <w:bookmarkStart w:id="419" w:name="_Toc180069232"/>
      <w:bookmarkStart w:id="420" w:name="_Toc180081118"/>
      <w:bookmarkStart w:id="421" w:name="_Toc180081420"/>
      <w:r>
        <w:t xml:space="preserve">Figure </w:t>
      </w:r>
      <w:r w:rsidR="00000000">
        <w:fldChar w:fldCharType="begin"/>
      </w:r>
      <w:r w:rsidR="00000000">
        <w:instrText xml:space="preserve"> SEQ Figure \* ARABIC </w:instrText>
      </w:r>
      <w:r w:rsidR="00000000">
        <w:fldChar w:fldCharType="separate"/>
      </w:r>
      <w:r w:rsidR="00C25037">
        <w:rPr>
          <w:noProof/>
        </w:rPr>
        <w:t>42</w:t>
      </w:r>
      <w:r w:rsidR="00000000">
        <w:rPr>
          <w:noProof/>
        </w:rPr>
        <w:fldChar w:fldCharType="end"/>
      </w:r>
      <w:bookmarkEnd w:id="413"/>
      <w:r>
        <w:t xml:space="preserve">. </w:t>
      </w:r>
      <w:r w:rsidRPr="006A3B1B">
        <w:t xml:space="preserve">Energy smart contract </w:t>
      </w:r>
      <w:proofErr w:type="spellStart"/>
      <w:r w:rsidRPr="006A3B1B">
        <w:t>UpdateAsset</w:t>
      </w:r>
      <w:proofErr w:type="spellEnd"/>
      <w:r w:rsidRPr="006A3B1B">
        <w:t xml:space="preserve"> terminal output execution showing the asset with the lowest latency verifying with the </w:t>
      </w:r>
      <w:proofErr w:type="spellStart"/>
      <w:r>
        <w:t>Fflonk</w:t>
      </w:r>
      <w:proofErr w:type="spellEnd"/>
      <w:r w:rsidRPr="006A3B1B">
        <w:t xml:space="preserve"> protocol.</w:t>
      </w:r>
      <w:bookmarkEnd w:id="414"/>
      <w:bookmarkEnd w:id="415"/>
      <w:bookmarkEnd w:id="416"/>
      <w:bookmarkEnd w:id="417"/>
      <w:bookmarkEnd w:id="418"/>
      <w:bookmarkEnd w:id="419"/>
      <w:bookmarkEnd w:id="420"/>
      <w:bookmarkEnd w:id="421"/>
    </w:p>
    <w:p w14:paraId="1CE97706" w14:textId="77777777" w:rsidR="00E414F3" w:rsidRDefault="00E414F3" w:rsidP="00E414F3">
      <w:pPr>
        <w:keepNext/>
      </w:pPr>
      <w:r>
        <w:rPr>
          <w:noProof/>
        </w:rPr>
        <w:drawing>
          <wp:inline distT="0" distB="0" distL="0" distR="0" wp14:anchorId="485C9A2F" wp14:editId="2393C622">
            <wp:extent cx="3606800" cy="1409700"/>
            <wp:effectExtent l="0" t="0" r="0" b="0"/>
            <wp:docPr id="2389590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5904" name="Picture 23895904"/>
                    <pic:cNvPicPr/>
                  </pic:nvPicPr>
                  <pic:blipFill>
                    <a:blip r:embed="rId59">
                      <a:extLst>
                        <a:ext uri="{28A0092B-C50C-407E-A947-70E740481C1C}">
                          <a14:useLocalDpi xmlns:a14="http://schemas.microsoft.com/office/drawing/2010/main" val="0"/>
                        </a:ext>
                      </a:extLst>
                    </a:blip>
                    <a:stretch>
                      <a:fillRect/>
                    </a:stretch>
                  </pic:blipFill>
                  <pic:spPr>
                    <a:xfrm>
                      <a:off x="0" y="0"/>
                      <a:ext cx="3606800" cy="1409700"/>
                    </a:xfrm>
                    <a:prstGeom prst="rect">
                      <a:avLst/>
                    </a:prstGeom>
                  </pic:spPr>
                </pic:pic>
              </a:graphicData>
            </a:graphic>
          </wp:inline>
        </w:drawing>
      </w:r>
    </w:p>
    <w:p w14:paraId="3EC3FD79" w14:textId="1B4A6A5E" w:rsidR="00E414F3" w:rsidRDefault="00E414F3" w:rsidP="00E414F3">
      <w:pPr>
        <w:pStyle w:val="Caption"/>
      </w:pPr>
      <w:bookmarkStart w:id="422" w:name="_Ref179366686"/>
      <w:bookmarkStart w:id="423" w:name="_Toc179535101"/>
      <w:bookmarkStart w:id="424" w:name="_Toc179998884"/>
      <w:bookmarkStart w:id="425" w:name="_Toc180009216"/>
      <w:bookmarkStart w:id="426" w:name="_Toc180009850"/>
      <w:bookmarkStart w:id="427" w:name="_Toc180011770"/>
      <w:bookmarkStart w:id="428" w:name="_Toc180069233"/>
      <w:bookmarkStart w:id="429" w:name="_Toc180081119"/>
      <w:bookmarkStart w:id="430" w:name="_Toc180081421"/>
      <w:r>
        <w:t xml:space="preserve">Figure </w:t>
      </w:r>
      <w:r w:rsidR="00000000">
        <w:fldChar w:fldCharType="begin"/>
      </w:r>
      <w:r w:rsidR="00000000">
        <w:instrText xml:space="preserve"> SEQ Figure \* ARABIC </w:instrText>
      </w:r>
      <w:r w:rsidR="00000000">
        <w:fldChar w:fldCharType="separate"/>
      </w:r>
      <w:r w:rsidR="00C25037">
        <w:rPr>
          <w:noProof/>
        </w:rPr>
        <w:t>43</w:t>
      </w:r>
      <w:r w:rsidR="00000000">
        <w:rPr>
          <w:noProof/>
        </w:rPr>
        <w:fldChar w:fldCharType="end"/>
      </w:r>
      <w:bookmarkEnd w:id="422"/>
      <w:r>
        <w:t xml:space="preserve">. </w:t>
      </w:r>
      <w:r w:rsidRPr="00BF3CFD">
        <w:t xml:space="preserve">Energy smart contract </w:t>
      </w:r>
      <w:proofErr w:type="spellStart"/>
      <w:r w:rsidRPr="00BF3CFD">
        <w:t>UpdateAsset</w:t>
      </w:r>
      <w:proofErr w:type="spellEnd"/>
      <w:r w:rsidRPr="00BF3CFD">
        <w:t xml:space="preserve"> terminal output execution showing the asset with the </w:t>
      </w:r>
      <w:r>
        <w:t>highest</w:t>
      </w:r>
      <w:r w:rsidRPr="00BF3CFD">
        <w:t xml:space="preserve"> latency verifying with the </w:t>
      </w:r>
      <w:proofErr w:type="spellStart"/>
      <w:r w:rsidRPr="00BF3CFD">
        <w:t>Fflonk</w:t>
      </w:r>
      <w:proofErr w:type="spellEnd"/>
      <w:r w:rsidRPr="00BF3CFD">
        <w:t xml:space="preserve"> protocol.</w:t>
      </w:r>
      <w:bookmarkEnd w:id="423"/>
      <w:bookmarkEnd w:id="424"/>
      <w:bookmarkEnd w:id="425"/>
      <w:bookmarkEnd w:id="426"/>
      <w:bookmarkEnd w:id="427"/>
      <w:bookmarkEnd w:id="428"/>
      <w:bookmarkEnd w:id="429"/>
      <w:bookmarkEnd w:id="430"/>
    </w:p>
    <w:p w14:paraId="5573FE04" w14:textId="77777777" w:rsidR="00E414F3" w:rsidRDefault="00E414F3" w:rsidP="00E414F3">
      <w:pPr>
        <w:keepNext/>
      </w:pPr>
      <w:r>
        <w:rPr>
          <w:noProof/>
        </w:rPr>
        <w:drawing>
          <wp:inline distT="0" distB="0" distL="0" distR="0" wp14:anchorId="0A76CB94" wp14:editId="0A6C9D2C">
            <wp:extent cx="5245100" cy="1079500"/>
            <wp:effectExtent l="0" t="0" r="0" b="0"/>
            <wp:docPr id="9752908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90881" name="Picture 975290881"/>
                    <pic:cNvPicPr/>
                  </pic:nvPicPr>
                  <pic:blipFill>
                    <a:blip r:embed="rId60">
                      <a:extLst>
                        <a:ext uri="{28A0092B-C50C-407E-A947-70E740481C1C}">
                          <a14:useLocalDpi xmlns:a14="http://schemas.microsoft.com/office/drawing/2010/main" val="0"/>
                        </a:ext>
                      </a:extLst>
                    </a:blip>
                    <a:stretch>
                      <a:fillRect/>
                    </a:stretch>
                  </pic:blipFill>
                  <pic:spPr>
                    <a:xfrm>
                      <a:off x="0" y="0"/>
                      <a:ext cx="5245100" cy="1079500"/>
                    </a:xfrm>
                    <a:prstGeom prst="rect">
                      <a:avLst/>
                    </a:prstGeom>
                  </pic:spPr>
                </pic:pic>
              </a:graphicData>
            </a:graphic>
          </wp:inline>
        </w:drawing>
      </w:r>
    </w:p>
    <w:p w14:paraId="310026CD" w14:textId="54047354" w:rsidR="00400370" w:rsidRDefault="00E414F3" w:rsidP="00A56D4E">
      <w:pPr>
        <w:pStyle w:val="Caption"/>
      </w:pPr>
      <w:bookmarkStart w:id="431" w:name="_Ref179366731"/>
      <w:bookmarkStart w:id="432" w:name="_Toc179535102"/>
      <w:bookmarkStart w:id="433" w:name="_Toc179998885"/>
      <w:bookmarkStart w:id="434" w:name="_Toc180009217"/>
      <w:bookmarkStart w:id="435" w:name="_Toc180009851"/>
      <w:bookmarkStart w:id="436" w:name="_Toc180011771"/>
      <w:bookmarkStart w:id="437" w:name="_Toc180069234"/>
      <w:bookmarkStart w:id="438" w:name="_Toc180081120"/>
      <w:bookmarkStart w:id="439" w:name="_Toc180081422"/>
      <w:r>
        <w:t xml:space="preserve">Figure </w:t>
      </w:r>
      <w:r w:rsidR="00000000">
        <w:fldChar w:fldCharType="begin"/>
      </w:r>
      <w:r w:rsidR="00000000">
        <w:instrText xml:space="preserve"> SEQ Figure \* ARABIC </w:instrText>
      </w:r>
      <w:r w:rsidR="00000000">
        <w:fldChar w:fldCharType="separate"/>
      </w:r>
      <w:r w:rsidR="00C25037">
        <w:rPr>
          <w:noProof/>
        </w:rPr>
        <w:t>44</w:t>
      </w:r>
      <w:r w:rsidR="00000000">
        <w:rPr>
          <w:noProof/>
        </w:rPr>
        <w:fldChar w:fldCharType="end"/>
      </w:r>
      <w:bookmarkEnd w:id="431"/>
      <w:r>
        <w:t xml:space="preserve">. </w:t>
      </w:r>
      <w:r w:rsidRPr="00F33374">
        <w:t xml:space="preserve">Energy smart contract </w:t>
      </w:r>
      <w:proofErr w:type="spellStart"/>
      <w:r w:rsidRPr="00F33374">
        <w:t>UpdateAsset</w:t>
      </w:r>
      <w:proofErr w:type="spellEnd"/>
      <w:r w:rsidRPr="00F33374">
        <w:t xml:space="preserve"> terminal output summary using the </w:t>
      </w:r>
      <w:proofErr w:type="spellStart"/>
      <w:r>
        <w:t>Fflonk</w:t>
      </w:r>
      <w:proofErr w:type="spellEnd"/>
      <w:r w:rsidRPr="00F33374">
        <w:t xml:space="preserve"> protocol.</w:t>
      </w:r>
      <w:bookmarkEnd w:id="432"/>
      <w:bookmarkEnd w:id="433"/>
      <w:bookmarkEnd w:id="434"/>
      <w:bookmarkEnd w:id="435"/>
      <w:bookmarkEnd w:id="436"/>
      <w:bookmarkEnd w:id="437"/>
      <w:bookmarkEnd w:id="438"/>
      <w:bookmarkEnd w:id="439"/>
    </w:p>
    <w:p w14:paraId="612137E6" w14:textId="77777777" w:rsidR="00A56D4E" w:rsidRDefault="00A56D4E">
      <w:pPr>
        <w:rPr>
          <w:rFonts w:asciiTheme="majorHAnsi" w:eastAsiaTheme="majorEastAsia" w:hAnsiTheme="majorHAnsi" w:cstheme="majorBidi"/>
          <w:color w:val="000000" w:themeColor="text1"/>
          <w:sz w:val="26"/>
          <w:szCs w:val="26"/>
        </w:rPr>
      </w:pPr>
      <w:r>
        <w:rPr>
          <w:color w:val="000000" w:themeColor="text1"/>
        </w:rPr>
        <w:br w:type="page"/>
      </w:r>
    </w:p>
    <w:p w14:paraId="40DEFB2A" w14:textId="051FB15A" w:rsidR="00400370" w:rsidRPr="009640DF" w:rsidRDefault="00400370" w:rsidP="00400370">
      <w:pPr>
        <w:pStyle w:val="Heading2"/>
        <w:numPr>
          <w:ilvl w:val="1"/>
          <w:numId w:val="6"/>
        </w:numPr>
        <w:rPr>
          <w:color w:val="000000" w:themeColor="text1"/>
        </w:rPr>
      </w:pPr>
      <w:bookmarkStart w:id="440" w:name="_Toc180081532"/>
      <w:r w:rsidRPr="00400370">
        <w:rPr>
          <w:color w:val="000000" w:themeColor="text1"/>
        </w:rPr>
        <w:lastRenderedPageBreak/>
        <w:t>The oracle</w:t>
      </w:r>
      <w:r w:rsidR="0065793D">
        <w:rPr>
          <w:color w:val="000000" w:themeColor="text1"/>
        </w:rPr>
        <w:t>. Prototype execution</w:t>
      </w:r>
      <w:bookmarkEnd w:id="440"/>
    </w:p>
    <w:p w14:paraId="269B4A96" w14:textId="77777777" w:rsidR="00400370" w:rsidRDefault="00400370" w:rsidP="00400370">
      <w:pPr>
        <w:keepNext/>
      </w:pPr>
      <w:r>
        <w:rPr>
          <w:noProof/>
        </w:rPr>
        <w:drawing>
          <wp:inline distT="0" distB="0" distL="0" distR="0" wp14:anchorId="1D1E1302" wp14:editId="7B3C5407">
            <wp:extent cx="1486239" cy="3276000"/>
            <wp:effectExtent l="0" t="0" r="0" b="635"/>
            <wp:docPr id="15557856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85651" name="Picture 155578565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486239" cy="3276000"/>
                    </a:xfrm>
                    <a:prstGeom prst="rect">
                      <a:avLst/>
                    </a:prstGeom>
                  </pic:spPr>
                </pic:pic>
              </a:graphicData>
            </a:graphic>
          </wp:inline>
        </w:drawing>
      </w:r>
    </w:p>
    <w:p w14:paraId="683F5937" w14:textId="6388604D" w:rsidR="00400370" w:rsidRDefault="00400370" w:rsidP="00400370">
      <w:pPr>
        <w:pStyle w:val="Caption"/>
      </w:pPr>
      <w:bookmarkStart w:id="441" w:name="_Ref179367495"/>
      <w:bookmarkStart w:id="442" w:name="_Toc179535103"/>
      <w:bookmarkStart w:id="443" w:name="_Toc179998886"/>
      <w:bookmarkStart w:id="444" w:name="_Toc180009218"/>
      <w:bookmarkStart w:id="445" w:name="_Toc180009852"/>
      <w:bookmarkStart w:id="446" w:name="_Toc180011772"/>
      <w:bookmarkStart w:id="447" w:name="_Toc180069235"/>
      <w:bookmarkStart w:id="448" w:name="_Toc180081121"/>
      <w:bookmarkStart w:id="449" w:name="_Toc180081423"/>
      <w:r>
        <w:t xml:space="preserve">Figure </w:t>
      </w:r>
      <w:r w:rsidR="00000000">
        <w:fldChar w:fldCharType="begin"/>
      </w:r>
      <w:r w:rsidR="00000000">
        <w:instrText xml:space="preserve"> SEQ Figure \* ARABIC </w:instrText>
      </w:r>
      <w:r w:rsidR="00000000">
        <w:fldChar w:fldCharType="separate"/>
      </w:r>
      <w:r w:rsidR="00C25037">
        <w:rPr>
          <w:noProof/>
        </w:rPr>
        <w:t>45</w:t>
      </w:r>
      <w:r w:rsidR="00000000">
        <w:rPr>
          <w:noProof/>
        </w:rPr>
        <w:fldChar w:fldCharType="end"/>
      </w:r>
      <w:bookmarkEnd w:id="441"/>
      <w:r>
        <w:t xml:space="preserve">. </w:t>
      </w:r>
      <w:bookmarkStart w:id="450" w:name="OLE_LINK1"/>
      <w:proofErr w:type="spellStart"/>
      <w:r>
        <w:t>OracleUpdateAsset</w:t>
      </w:r>
      <w:proofErr w:type="spellEnd"/>
      <w:r>
        <w:t xml:space="preserve"> terminal output execution with </w:t>
      </w:r>
      <w:proofErr w:type="spellStart"/>
      <w:r>
        <w:t>Accuweather</w:t>
      </w:r>
      <w:proofErr w:type="spellEnd"/>
      <w:r>
        <w:t xml:space="preserve"> API attribute </w:t>
      </w:r>
      <w:proofErr w:type="spellStart"/>
      <w:r>
        <w:t>TypeID</w:t>
      </w:r>
      <w:proofErr w:type="spellEnd"/>
      <w:r>
        <w:t xml:space="preserve"> equals 0</w:t>
      </w:r>
      <w:bookmarkEnd w:id="450"/>
      <w:r>
        <w:t>.</w:t>
      </w:r>
      <w:bookmarkEnd w:id="442"/>
      <w:bookmarkEnd w:id="443"/>
      <w:bookmarkEnd w:id="444"/>
      <w:bookmarkEnd w:id="445"/>
      <w:bookmarkEnd w:id="446"/>
      <w:bookmarkEnd w:id="447"/>
      <w:bookmarkEnd w:id="448"/>
      <w:bookmarkEnd w:id="449"/>
    </w:p>
    <w:p w14:paraId="110CC9D8" w14:textId="77777777" w:rsidR="00400370" w:rsidRDefault="00400370" w:rsidP="00400370">
      <w:pPr>
        <w:keepNext/>
      </w:pPr>
      <w:r>
        <w:rPr>
          <w:noProof/>
        </w:rPr>
        <w:drawing>
          <wp:inline distT="0" distB="0" distL="0" distR="0" wp14:anchorId="7237031C" wp14:editId="357C6E31">
            <wp:extent cx="3240000" cy="4845465"/>
            <wp:effectExtent l="0" t="0" r="0" b="6350"/>
            <wp:docPr id="16100211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021166" name="Picture 161002116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40000" cy="4845465"/>
                    </a:xfrm>
                    <a:prstGeom prst="rect">
                      <a:avLst/>
                    </a:prstGeom>
                  </pic:spPr>
                </pic:pic>
              </a:graphicData>
            </a:graphic>
          </wp:inline>
        </w:drawing>
      </w:r>
    </w:p>
    <w:p w14:paraId="17AD8256" w14:textId="594098CA" w:rsidR="00400370" w:rsidRPr="00400370" w:rsidRDefault="00400370" w:rsidP="00400370">
      <w:pPr>
        <w:pStyle w:val="Caption"/>
      </w:pPr>
      <w:bookmarkStart w:id="451" w:name="_Ref179378082"/>
      <w:bookmarkStart w:id="452" w:name="_Toc179535104"/>
      <w:bookmarkStart w:id="453" w:name="_Toc179998887"/>
      <w:bookmarkStart w:id="454" w:name="_Toc180009219"/>
      <w:bookmarkStart w:id="455" w:name="_Toc180009853"/>
      <w:bookmarkStart w:id="456" w:name="_Toc180011773"/>
      <w:bookmarkStart w:id="457" w:name="_Toc180069236"/>
      <w:bookmarkStart w:id="458" w:name="_Toc180081122"/>
      <w:bookmarkStart w:id="459" w:name="_Toc180081424"/>
      <w:r>
        <w:t xml:space="preserve">Figure </w:t>
      </w:r>
      <w:r w:rsidR="00000000">
        <w:fldChar w:fldCharType="begin"/>
      </w:r>
      <w:r w:rsidR="00000000">
        <w:instrText xml:space="preserve"> SEQ Figure \* ARABIC </w:instrText>
      </w:r>
      <w:r w:rsidR="00000000">
        <w:fldChar w:fldCharType="separate"/>
      </w:r>
      <w:r w:rsidR="00C25037">
        <w:rPr>
          <w:noProof/>
        </w:rPr>
        <w:t>46</w:t>
      </w:r>
      <w:r w:rsidR="00000000">
        <w:rPr>
          <w:noProof/>
        </w:rPr>
        <w:fldChar w:fldCharType="end"/>
      </w:r>
      <w:bookmarkEnd w:id="451"/>
      <w:r>
        <w:t xml:space="preserve">. </w:t>
      </w:r>
      <w:proofErr w:type="spellStart"/>
      <w:r w:rsidRPr="002B01EA">
        <w:t>OracleUpdateAsset</w:t>
      </w:r>
      <w:proofErr w:type="spellEnd"/>
      <w:r w:rsidRPr="002B01EA">
        <w:t xml:space="preserve"> terminal output execution with </w:t>
      </w:r>
      <w:proofErr w:type="spellStart"/>
      <w:r w:rsidRPr="002B01EA">
        <w:t>Accuweather</w:t>
      </w:r>
      <w:proofErr w:type="spellEnd"/>
      <w:r w:rsidRPr="002B01EA">
        <w:t xml:space="preserve"> API attribute </w:t>
      </w:r>
      <w:proofErr w:type="spellStart"/>
      <w:r w:rsidRPr="002B01EA">
        <w:t>TypeID</w:t>
      </w:r>
      <w:proofErr w:type="spellEnd"/>
      <w:r w:rsidRPr="002B01EA">
        <w:t xml:space="preserve"> equals </w:t>
      </w:r>
      <w:r>
        <w:t>1.</w:t>
      </w:r>
      <w:bookmarkEnd w:id="452"/>
      <w:bookmarkEnd w:id="453"/>
      <w:bookmarkEnd w:id="454"/>
      <w:bookmarkEnd w:id="455"/>
      <w:bookmarkEnd w:id="456"/>
      <w:bookmarkEnd w:id="457"/>
      <w:bookmarkEnd w:id="458"/>
      <w:bookmarkEnd w:id="459"/>
    </w:p>
    <w:p w14:paraId="4CF015DC" w14:textId="77777777" w:rsidR="00E414F3" w:rsidRPr="00E414F3" w:rsidRDefault="00E414F3" w:rsidP="00E414F3"/>
    <w:sectPr w:rsidR="00E414F3" w:rsidRPr="00E414F3" w:rsidSect="00E36DC2">
      <w:footerReference w:type="even" r:id="rId63"/>
      <w:footerReference w:type="default" r:id="rId64"/>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25D2B" w14:textId="77777777" w:rsidR="003A30B6" w:rsidRDefault="003A30B6" w:rsidP="00635D97">
      <w:r>
        <w:separator/>
      </w:r>
    </w:p>
  </w:endnote>
  <w:endnote w:type="continuationSeparator" w:id="0">
    <w:p w14:paraId="32CC01C0" w14:textId="77777777" w:rsidR="003A30B6" w:rsidRDefault="003A30B6" w:rsidP="00635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notTrueType/>
    <w:pitch w:val="default"/>
  </w:font>
  <w:font w:name="Times New Roman (Headings CS)">
    <w:panose1 w:val="020B0604020202020204"/>
    <w:charset w:val="00"/>
    <w:family w:val="roman"/>
    <w:notTrueType/>
    <w:pitch w:val="default"/>
  </w:font>
  <w:font w:name="Bradley Hand ITC">
    <w:panose1 w:val="03070402050302030203"/>
    <w:charset w:val="4D"/>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050788"/>
      <w:docPartObj>
        <w:docPartGallery w:val="Page Numbers (Bottom of Page)"/>
        <w:docPartUnique/>
      </w:docPartObj>
    </w:sdtPr>
    <w:sdtContent>
      <w:p w14:paraId="3A877260" w14:textId="01240466"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74772E" w14:textId="77777777" w:rsidR="00635D97" w:rsidRDefault="00635D97" w:rsidP="00635D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8418719"/>
      <w:docPartObj>
        <w:docPartGallery w:val="Page Numbers (Bottom of Page)"/>
        <w:docPartUnique/>
      </w:docPartObj>
    </w:sdtPr>
    <w:sdtContent>
      <w:p w14:paraId="022D90B5" w14:textId="36F92304"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9D3FC21" w14:textId="77777777" w:rsidR="00635D97" w:rsidRDefault="00635D97" w:rsidP="00635D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A4B21" w14:textId="77777777" w:rsidR="003A30B6" w:rsidRDefault="003A30B6" w:rsidP="00635D97">
      <w:r>
        <w:separator/>
      </w:r>
    </w:p>
  </w:footnote>
  <w:footnote w:type="continuationSeparator" w:id="0">
    <w:p w14:paraId="5197EACF" w14:textId="77777777" w:rsidR="003A30B6" w:rsidRDefault="003A30B6" w:rsidP="00635D97">
      <w:r>
        <w:continuationSeparator/>
      </w:r>
    </w:p>
  </w:footnote>
  <w:footnote w:id="1">
    <w:p w14:paraId="0132B94A" w14:textId="3DB65073" w:rsidR="00035A69" w:rsidRPr="00035A69" w:rsidRDefault="00035A69">
      <w:pPr>
        <w:pStyle w:val="FootnoteText"/>
        <w:rPr>
          <w:lang w:val="en-US"/>
        </w:rPr>
      </w:pPr>
      <w:r>
        <w:rPr>
          <w:rStyle w:val="FootnoteReference"/>
        </w:rPr>
        <w:footnoteRef/>
      </w:r>
      <w:r>
        <w:t xml:space="preserve"> </w:t>
      </w:r>
      <w:r w:rsidRPr="00D7143A">
        <w:t>https://github.com/benjaoholeguydeveloper/disser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D10"/>
    <w:multiLevelType w:val="hybridMultilevel"/>
    <w:tmpl w:val="05DE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959BD"/>
    <w:multiLevelType w:val="hybridMultilevel"/>
    <w:tmpl w:val="3DF080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3B6C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78471E7"/>
    <w:multiLevelType w:val="hybridMultilevel"/>
    <w:tmpl w:val="DE88C66A"/>
    <w:lvl w:ilvl="0" w:tplc="08090001">
      <w:start w:val="1"/>
      <w:numFmt w:val="bullet"/>
      <w:lvlText w:val=""/>
      <w:lvlJc w:val="left"/>
      <w:pPr>
        <w:ind w:left="2215" w:hanging="360"/>
      </w:pPr>
      <w:rPr>
        <w:rFonts w:ascii="Symbol" w:hAnsi="Symbol" w:hint="default"/>
      </w:rPr>
    </w:lvl>
    <w:lvl w:ilvl="1" w:tplc="08090003">
      <w:start w:val="1"/>
      <w:numFmt w:val="bullet"/>
      <w:lvlText w:val="o"/>
      <w:lvlJc w:val="left"/>
      <w:pPr>
        <w:ind w:left="2935" w:hanging="360"/>
      </w:pPr>
      <w:rPr>
        <w:rFonts w:ascii="Courier New" w:hAnsi="Courier New" w:cs="Courier New" w:hint="default"/>
      </w:rPr>
    </w:lvl>
    <w:lvl w:ilvl="2" w:tplc="08090005" w:tentative="1">
      <w:start w:val="1"/>
      <w:numFmt w:val="bullet"/>
      <w:lvlText w:val=""/>
      <w:lvlJc w:val="left"/>
      <w:pPr>
        <w:ind w:left="3655" w:hanging="360"/>
      </w:pPr>
      <w:rPr>
        <w:rFonts w:ascii="Wingdings" w:hAnsi="Wingdings" w:hint="default"/>
      </w:rPr>
    </w:lvl>
    <w:lvl w:ilvl="3" w:tplc="08090001" w:tentative="1">
      <w:start w:val="1"/>
      <w:numFmt w:val="bullet"/>
      <w:lvlText w:val=""/>
      <w:lvlJc w:val="left"/>
      <w:pPr>
        <w:ind w:left="4375" w:hanging="360"/>
      </w:pPr>
      <w:rPr>
        <w:rFonts w:ascii="Symbol" w:hAnsi="Symbol" w:hint="default"/>
      </w:rPr>
    </w:lvl>
    <w:lvl w:ilvl="4" w:tplc="08090003" w:tentative="1">
      <w:start w:val="1"/>
      <w:numFmt w:val="bullet"/>
      <w:lvlText w:val="o"/>
      <w:lvlJc w:val="left"/>
      <w:pPr>
        <w:ind w:left="5095" w:hanging="360"/>
      </w:pPr>
      <w:rPr>
        <w:rFonts w:ascii="Courier New" w:hAnsi="Courier New" w:cs="Courier New" w:hint="default"/>
      </w:rPr>
    </w:lvl>
    <w:lvl w:ilvl="5" w:tplc="08090005" w:tentative="1">
      <w:start w:val="1"/>
      <w:numFmt w:val="bullet"/>
      <w:lvlText w:val=""/>
      <w:lvlJc w:val="left"/>
      <w:pPr>
        <w:ind w:left="5815" w:hanging="360"/>
      </w:pPr>
      <w:rPr>
        <w:rFonts w:ascii="Wingdings" w:hAnsi="Wingdings" w:hint="default"/>
      </w:rPr>
    </w:lvl>
    <w:lvl w:ilvl="6" w:tplc="08090001" w:tentative="1">
      <w:start w:val="1"/>
      <w:numFmt w:val="bullet"/>
      <w:lvlText w:val=""/>
      <w:lvlJc w:val="left"/>
      <w:pPr>
        <w:ind w:left="6535" w:hanging="360"/>
      </w:pPr>
      <w:rPr>
        <w:rFonts w:ascii="Symbol" w:hAnsi="Symbol" w:hint="default"/>
      </w:rPr>
    </w:lvl>
    <w:lvl w:ilvl="7" w:tplc="08090003" w:tentative="1">
      <w:start w:val="1"/>
      <w:numFmt w:val="bullet"/>
      <w:lvlText w:val="o"/>
      <w:lvlJc w:val="left"/>
      <w:pPr>
        <w:ind w:left="7255" w:hanging="360"/>
      </w:pPr>
      <w:rPr>
        <w:rFonts w:ascii="Courier New" w:hAnsi="Courier New" w:cs="Courier New" w:hint="default"/>
      </w:rPr>
    </w:lvl>
    <w:lvl w:ilvl="8" w:tplc="08090005" w:tentative="1">
      <w:start w:val="1"/>
      <w:numFmt w:val="bullet"/>
      <w:lvlText w:val=""/>
      <w:lvlJc w:val="left"/>
      <w:pPr>
        <w:ind w:left="7975" w:hanging="360"/>
      </w:pPr>
      <w:rPr>
        <w:rFonts w:ascii="Wingdings" w:hAnsi="Wingdings" w:hint="default"/>
      </w:rPr>
    </w:lvl>
  </w:abstractNum>
  <w:abstractNum w:abstractNumId="4" w15:restartNumberingAfterBreak="0">
    <w:nsid w:val="3921629A"/>
    <w:multiLevelType w:val="hybridMultilevel"/>
    <w:tmpl w:val="F9A6E2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441F0E"/>
    <w:multiLevelType w:val="hybridMultilevel"/>
    <w:tmpl w:val="030C465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6" w15:restartNumberingAfterBreak="0">
    <w:nsid w:val="45B33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64C1CF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B81CC5"/>
    <w:multiLevelType w:val="multilevel"/>
    <w:tmpl w:val="0809001F"/>
    <w:numStyleLink w:val="Style1"/>
  </w:abstractNum>
  <w:abstractNum w:abstractNumId="9" w15:restartNumberingAfterBreak="0">
    <w:nsid w:val="4B2B62EA"/>
    <w:multiLevelType w:val="multilevel"/>
    <w:tmpl w:val="0809001F"/>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D4A433F"/>
    <w:multiLevelType w:val="multilevel"/>
    <w:tmpl w:val="28908856"/>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6331A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F8376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5C336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9C450F8"/>
    <w:multiLevelType w:val="hybridMultilevel"/>
    <w:tmpl w:val="0360C27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EE2D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976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18098407">
    <w:abstractNumId w:val="0"/>
  </w:num>
  <w:num w:numId="2" w16cid:durableId="1824152701">
    <w:abstractNumId w:val="14"/>
  </w:num>
  <w:num w:numId="3" w16cid:durableId="1748727577">
    <w:abstractNumId w:val="4"/>
  </w:num>
  <w:num w:numId="4" w16cid:durableId="1065228587">
    <w:abstractNumId w:val="3"/>
  </w:num>
  <w:num w:numId="5" w16cid:durableId="1104498627">
    <w:abstractNumId w:val="5"/>
  </w:num>
  <w:num w:numId="6" w16cid:durableId="1778602434">
    <w:abstractNumId w:val="8"/>
  </w:num>
  <w:num w:numId="7" w16cid:durableId="144979493">
    <w:abstractNumId w:val="10"/>
  </w:num>
  <w:num w:numId="8" w16cid:durableId="1470899342">
    <w:abstractNumId w:val="1"/>
  </w:num>
  <w:num w:numId="9" w16cid:durableId="843130076">
    <w:abstractNumId w:val="11"/>
  </w:num>
  <w:num w:numId="10" w16cid:durableId="108670458">
    <w:abstractNumId w:val="16"/>
  </w:num>
  <w:num w:numId="11" w16cid:durableId="478306492">
    <w:abstractNumId w:val="7"/>
  </w:num>
  <w:num w:numId="12" w16cid:durableId="1735086488">
    <w:abstractNumId w:val="15"/>
  </w:num>
  <w:num w:numId="13" w16cid:durableId="1597133089">
    <w:abstractNumId w:val="2"/>
  </w:num>
  <w:num w:numId="14" w16cid:durableId="583876520">
    <w:abstractNumId w:val="12"/>
  </w:num>
  <w:num w:numId="15" w16cid:durableId="1226835062">
    <w:abstractNumId w:val="6"/>
  </w:num>
  <w:num w:numId="16" w16cid:durableId="212469016">
    <w:abstractNumId w:val="13"/>
  </w:num>
  <w:num w:numId="17" w16cid:durableId="20975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setfmxfv0xezzx0x00r2eas9wvvxsrxv&quot;&gt;end_note_lib_master&lt;record-ids&gt;&lt;item&gt;32&lt;/item&gt;&lt;item&gt;33&lt;/item&gt;&lt;item&gt;35&lt;/item&gt;&lt;item&gt;38&lt;/item&gt;&lt;item&gt;58&lt;/item&gt;&lt;item&gt;61&lt;/item&gt;&lt;item&gt;76&lt;/item&gt;&lt;item&gt;85&lt;/item&gt;&lt;item&gt;86&lt;/item&gt;&lt;item&gt;87&lt;/item&gt;&lt;item&gt;88&lt;/item&gt;&lt;item&gt;97&lt;/item&gt;&lt;item&gt;98&lt;/item&gt;&lt;item&gt;99&lt;/item&gt;&lt;item&gt;100&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record-ids&gt;&lt;/item&gt;&lt;/Libraries&gt;"/>
  </w:docVars>
  <w:rsids>
    <w:rsidRoot w:val="00E26A98"/>
    <w:rsid w:val="0000392A"/>
    <w:rsid w:val="000072A6"/>
    <w:rsid w:val="00010525"/>
    <w:rsid w:val="0001325A"/>
    <w:rsid w:val="000152F7"/>
    <w:rsid w:val="0002095B"/>
    <w:rsid w:val="0002265D"/>
    <w:rsid w:val="00022846"/>
    <w:rsid w:val="00022F16"/>
    <w:rsid w:val="00023188"/>
    <w:rsid w:val="0003057E"/>
    <w:rsid w:val="00030A98"/>
    <w:rsid w:val="00030C74"/>
    <w:rsid w:val="00031EE4"/>
    <w:rsid w:val="000322C4"/>
    <w:rsid w:val="000328B3"/>
    <w:rsid w:val="000335DA"/>
    <w:rsid w:val="00033EB5"/>
    <w:rsid w:val="00033F4C"/>
    <w:rsid w:val="000346BF"/>
    <w:rsid w:val="000359EC"/>
    <w:rsid w:val="00035A69"/>
    <w:rsid w:val="00037320"/>
    <w:rsid w:val="000377A3"/>
    <w:rsid w:val="000379CD"/>
    <w:rsid w:val="00040D05"/>
    <w:rsid w:val="000432D3"/>
    <w:rsid w:val="00043340"/>
    <w:rsid w:val="00043EBF"/>
    <w:rsid w:val="00044519"/>
    <w:rsid w:val="00044886"/>
    <w:rsid w:val="00044F67"/>
    <w:rsid w:val="00045581"/>
    <w:rsid w:val="000461EC"/>
    <w:rsid w:val="00046A1A"/>
    <w:rsid w:val="00050599"/>
    <w:rsid w:val="0005586B"/>
    <w:rsid w:val="00066F30"/>
    <w:rsid w:val="000670A5"/>
    <w:rsid w:val="000714F8"/>
    <w:rsid w:val="00073B40"/>
    <w:rsid w:val="0007418A"/>
    <w:rsid w:val="00074DC8"/>
    <w:rsid w:val="0007567D"/>
    <w:rsid w:val="00081BC8"/>
    <w:rsid w:val="00083CE1"/>
    <w:rsid w:val="0008733A"/>
    <w:rsid w:val="00087C55"/>
    <w:rsid w:val="000919DE"/>
    <w:rsid w:val="0009200F"/>
    <w:rsid w:val="00094652"/>
    <w:rsid w:val="000956B2"/>
    <w:rsid w:val="000961A0"/>
    <w:rsid w:val="00097569"/>
    <w:rsid w:val="00097D44"/>
    <w:rsid w:val="000A0525"/>
    <w:rsid w:val="000A0583"/>
    <w:rsid w:val="000A0600"/>
    <w:rsid w:val="000A1654"/>
    <w:rsid w:val="000A1E12"/>
    <w:rsid w:val="000A2CBB"/>
    <w:rsid w:val="000A35FA"/>
    <w:rsid w:val="000A60BD"/>
    <w:rsid w:val="000A60D2"/>
    <w:rsid w:val="000A7225"/>
    <w:rsid w:val="000A76FA"/>
    <w:rsid w:val="000A7A72"/>
    <w:rsid w:val="000B22D4"/>
    <w:rsid w:val="000B24C4"/>
    <w:rsid w:val="000B2B67"/>
    <w:rsid w:val="000B4A2D"/>
    <w:rsid w:val="000B6922"/>
    <w:rsid w:val="000B6BE2"/>
    <w:rsid w:val="000B6DF3"/>
    <w:rsid w:val="000B7DA8"/>
    <w:rsid w:val="000C02E2"/>
    <w:rsid w:val="000C1DF9"/>
    <w:rsid w:val="000C5DD9"/>
    <w:rsid w:val="000C64C3"/>
    <w:rsid w:val="000C68DB"/>
    <w:rsid w:val="000D19BB"/>
    <w:rsid w:val="000D21F4"/>
    <w:rsid w:val="000D2421"/>
    <w:rsid w:val="000D677B"/>
    <w:rsid w:val="000E0DAF"/>
    <w:rsid w:val="000F34BA"/>
    <w:rsid w:val="000F6DE7"/>
    <w:rsid w:val="00105C7E"/>
    <w:rsid w:val="00110FA5"/>
    <w:rsid w:val="0011162B"/>
    <w:rsid w:val="001126AF"/>
    <w:rsid w:val="00112E1B"/>
    <w:rsid w:val="001135B4"/>
    <w:rsid w:val="00113EBF"/>
    <w:rsid w:val="00116F39"/>
    <w:rsid w:val="00117D40"/>
    <w:rsid w:val="00120D40"/>
    <w:rsid w:val="00121154"/>
    <w:rsid w:val="00122331"/>
    <w:rsid w:val="00122A2D"/>
    <w:rsid w:val="00122E7B"/>
    <w:rsid w:val="0012568F"/>
    <w:rsid w:val="00127363"/>
    <w:rsid w:val="0013028E"/>
    <w:rsid w:val="001314DE"/>
    <w:rsid w:val="00142E1C"/>
    <w:rsid w:val="0014636B"/>
    <w:rsid w:val="00150A54"/>
    <w:rsid w:val="00150C81"/>
    <w:rsid w:val="00155F10"/>
    <w:rsid w:val="0015746A"/>
    <w:rsid w:val="0016057E"/>
    <w:rsid w:val="00163F3C"/>
    <w:rsid w:val="00164628"/>
    <w:rsid w:val="00164F9F"/>
    <w:rsid w:val="0017070F"/>
    <w:rsid w:val="00170DD4"/>
    <w:rsid w:val="00171AF1"/>
    <w:rsid w:val="001723E0"/>
    <w:rsid w:val="00172A30"/>
    <w:rsid w:val="001742A8"/>
    <w:rsid w:val="0017501F"/>
    <w:rsid w:val="00182341"/>
    <w:rsid w:val="00182E64"/>
    <w:rsid w:val="00182EFE"/>
    <w:rsid w:val="00184A82"/>
    <w:rsid w:val="00184C77"/>
    <w:rsid w:val="00185033"/>
    <w:rsid w:val="001850BD"/>
    <w:rsid w:val="00185FBC"/>
    <w:rsid w:val="00187183"/>
    <w:rsid w:val="00187B34"/>
    <w:rsid w:val="00190776"/>
    <w:rsid w:val="00194B7E"/>
    <w:rsid w:val="00195A91"/>
    <w:rsid w:val="001A02E0"/>
    <w:rsid w:val="001A0784"/>
    <w:rsid w:val="001A23EE"/>
    <w:rsid w:val="001A41CE"/>
    <w:rsid w:val="001A4999"/>
    <w:rsid w:val="001A7793"/>
    <w:rsid w:val="001A7C58"/>
    <w:rsid w:val="001B4607"/>
    <w:rsid w:val="001B50CB"/>
    <w:rsid w:val="001B7272"/>
    <w:rsid w:val="001C4B9F"/>
    <w:rsid w:val="001C603D"/>
    <w:rsid w:val="001C661C"/>
    <w:rsid w:val="001C6D16"/>
    <w:rsid w:val="001D00A7"/>
    <w:rsid w:val="001D07C1"/>
    <w:rsid w:val="001D0BFE"/>
    <w:rsid w:val="001D0F3F"/>
    <w:rsid w:val="001D2797"/>
    <w:rsid w:val="001D34D9"/>
    <w:rsid w:val="001D6410"/>
    <w:rsid w:val="001D6C3D"/>
    <w:rsid w:val="001D7C43"/>
    <w:rsid w:val="001E2276"/>
    <w:rsid w:val="001E4006"/>
    <w:rsid w:val="001E52AB"/>
    <w:rsid w:val="001E5A68"/>
    <w:rsid w:val="001E65AA"/>
    <w:rsid w:val="001E69D1"/>
    <w:rsid w:val="001E6CD9"/>
    <w:rsid w:val="001E7469"/>
    <w:rsid w:val="001F0A55"/>
    <w:rsid w:val="001F1F0C"/>
    <w:rsid w:val="001F1FE2"/>
    <w:rsid w:val="001F27EF"/>
    <w:rsid w:val="001F4E69"/>
    <w:rsid w:val="001F6163"/>
    <w:rsid w:val="001F7642"/>
    <w:rsid w:val="001F7B2A"/>
    <w:rsid w:val="002003AA"/>
    <w:rsid w:val="00200524"/>
    <w:rsid w:val="00200A55"/>
    <w:rsid w:val="0020177C"/>
    <w:rsid w:val="00205467"/>
    <w:rsid w:val="00207441"/>
    <w:rsid w:val="002111A0"/>
    <w:rsid w:val="00212934"/>
    <w:rsid w:val="00214291"/>
    <w:rsid w:val="002172C1"/>
    <w:rsid w:val="00217574"/>
    <w:rsid w:val="002227F7"/>
    <w:rsid w:val="0022503B"/>
    <w:rsid w:val="00225F4C"/>
    <w:rsid w:val="002268A1"/>
    <w:rsid w:val="002300B0"/>
    <w:rsid w:val="00230CC4"/>
    <w:rsid w:val="00235F7E"/>
    <w:rsid w:val="00236FEE"/>
    <w:rsid w:val="00237FC8"/>
    <w:rsid w:val="00241F7C"/>
    <w:rsid w:val="0024255F"/>
    <w:rsid w:val="00243B9A"/>
    <w:rsid w:val="002441CE"/>
    <w:rsid w:val="00246241"/>
    <w:rsid w:val="0024790E"/>
    <w:rsid w:val="002526C7"/>
    <w:rsid w:val="00252A12"/>
    <w:rsid w:val="00252C62"/>
    <w:rsid w:val="00252D78"/>
    <w:rsid w:val="00253BC9"/>
    <w:rsid w:val="0025550F"/>
    <w:rsid w:val="00255B79"/>
    <w:rsid w:val="00255D0F"/>
    <w:rsid w:val="00262340"/>
    <w:rsid w:val="002642D1"/>
    <w:rsid w:val="00264893"/>
    <w:rsid w:val="00266A75"/>
    <w:rsid w:val="002735D2"/>
    <w:rsid w:val="0027440E"/>
    <w:rsid w:val="00275D41"/>
    <w:rsid w:val="0027750B"/>
    <w:rsid w:val="00287FD7"/>
    <w:rsid w:val="0029007A"/>
    <w:rsid w:val="00291C06"/>
    <w:rsid w:val="00292DDD"/>
    <w:rsid w:val="002947BC"/>
    <w:rsid w:val="00294AB4"/>
    <w:rsid w:val="00294F1E"/>
    <w:rsid w:val="002A0C29"/>
    <w:rsid w:val="002A22CD"/>
    <w:rsid w:val="002A3DE0"/>
    <w:rsid w:val="002A640D"/>
    <w:rsid w:val="002A6A0A"/>
    <w:rsid w:val="002A7175"/>
    <w:rsid w:val="002B215F"/>
    <w:rsid w:val="002B401B"/>
    <w:rsid w:val="002B463E"/>
    <w:rsid w:val="002C30CA"/>
    <w:rsid w:val="002C3795"/>
    <w:rsid w:val="002C4940"/>
    <w:rsid w:val="002C5026"/>
    <w:rsid w:val="002C54C3"/>
    <w:rsid w:val="002C6826"/>
    <w:rsid w:val="002C7C86"/>
    <w:rsid w:val="002D1BF8"/>
    <w:rsid w:val="002D3F47"/>
    <w:rsid w:val="002D6836"/>
    <w:rsid w:val="002E1249"/>
    <w:rsid w:val="002E15E3"/>
    <w:rsid w:val="002E1886"/>
    <w:rsid w:val="002E3190"/>
    <w:rsid w:val="002E461C"/>
    <w:rsid w:val="002F1374"/>
    <w:rsid w:val="002F455D"/>
    <w:rsid w:val="002F697C"/>
    <w:rsid w:val="00303E77"/>
    <w:rsid w:val="00303FA9"/>
    <w:rsid w:val="0030437D"/>
    <w:rsid w:val="00304C46"/>
    <w:rsid w:val="0030791E"/>
    <w:rsid w:val="00307CF8"/>
    <w:rsid w:val="003111C5"/>
    <w:rsid w:val="00312004"/>
    <w:rsid w:val="00316D57"/>
    <w:rsid w:val="00321E9D"/>
    <w:rsid w:val="003235B7"/>
    <w:rsid w:val="0032637E"/>
    <w:rsid w:val="00331427"/>
    <w:rsid w:val="003314A5"/>
    <w:rsid w:val="003325A3"/>
    <w:rsid w:val="003355EE"/>
    <w:rsid w:val="00335B8C"/>
    <w:rsid w:val="0034114F"/>
    <w:rsid w:val="00344B27"/>
    <w:rsid w:val="00345AE1"/>
    <w:rsid w:val="00346B1F"/>
    <w:rsid w:val="003510AF"/>
    <w:rsid w:val="0035163A"/>
    <w:rsid w:val="003517FF"/>
    <w:rsid w:val="00352DC4"/>
    <w:rsid w:val="00354881"/>
    <w:rsid w:val="003556E3"/>
    <w:rsid w:val="00355F62"/>
    <w:rsid w:val="003561A0"/>
    <w:rsid w:val="003609FA"/>
    <w:rsid w:val="00360BEE"/>
    <w:rsid w:val="00361F04"/>
    <w:rsid w:val="00363742"/>
    <w:rsid w:val="00363949"/>
    <w:rsid w:val="0036547E"/>
    <w:rsid w:val="00365E6C"/>
    <w:rsid w:val="003665F9"/>
    <w:rsid w:val="00367CB2"/>
    <w:rsid w:val="003714D2"/>
    <w:rsid w:val="00372A79"/>
    <w:rsid w:val="00372C70"/>
    <w:rsid w:val="0037428D"/>
    <w:rsid w:val="00376077"/>
    <w:rsid w:val="003807B1"/>
    <w:rsid w:val="00381AE4"/>
    <w:rsid w:val="00383BE2"/>
    <w:rsid w:val="00386AEA"/>
    <w:rsid w:val="003904F0"/>
    <w:rsid w:val="003929BB"/>
    <w:rsid w:val="00392F38"/>
    <w:rsid w:val="0039449A"/>
    <w:rsid w:val="003961ED"/>
    <w:rsid w:val="0039695A"/>
    <w:rsid w:val="003A133F"/>
    <w:rsid w:val="003A289C"/>
    <w:rsid w:val="003A30B6"/>
    <w:rsid w:val="003A35E6"/>
    <w:rsid w:val="003A3BEF"/>
    <w:rsid w:val="003A47A0"/>
    <w:rsid w:val="003A4D83"/>
    <w:rsid w:val="003A6CFE"/>
    <w:rsid w:val="003A76E9"/>
    <w:rsid w:val="003B1856"/>
    <w:rsid w:val="003B5560"/>
    <w:rsid w:val="003C2DF7"/>
    <w:rsid w:val="003C31C0"/>
    <w:rsid w:val="003C3210"/>
    <w:rsid w:val="003C4D67"/>
    <w:rsid w:val="003C52F7"/>
    <w:rsid w:val="003C5B85"/>
    <w:rsid w:val="003D3011"/>
    <w:rsid w:val="003D5335"/>
    <w:rsid w:val="003E627F"/>
    <w:rsid w:val="003E6446"/>
    <w:rsid w:val="003E74C5"/>
    <w:rsid w:val="003F0E97"/>
    <w:rsid w:val="003F41BC"/>
    <w:rsid w:val="003F6666"/>
    <w:rsid w:val="003F7C0A"/>
    <w:rsid w:val="00400370"/>
    <w:rsid w:val="00400C1F"/>
    <w:rsid w:val="00401761"/>
    <w:rsid w:val="00403E70"/>
    <w:rsid w:val="00404C81"/>
    <w:rsid w:val="004061A2"/>
    <w:rsid w:val="00406B58"/>
    <w:rsid w:val="004100C9"/>
    <w:rsid w:val="0041102B"/>
    <w:rsid w:val="00411F20"/>
    <w:rsid w:val="00411FF9"/>
    <w:rsid w:val="00412DF0"/>
    <w:rsid w:val="00415AA2"/>
    <w:rsid w:val="00416E08"/>
    <w:rsid w:val="004207F8"/>
    <w:rsid w:val="00420EE8"/>
    <w:rsid w:val="0042175C"/>
    <w:rsid w:val="00422199"/>
    <w:rsid w:val="0042357A"/>
    <w:rsid w:val="0042535B"/>
    <w:rsid w:val="00427CCD"/>
    <w:rsid w:val="004319D1"/>
    <w:rsid w:val="00432650"/>
    <w:rsid w:val="0043408A"/>
    <w:rsid w:val="004342ED"/>
    <w:rsid w:val="004354BF"/>
    <w:rsid w:val="00435995"/>
    <w:rsid w:val="0043652C"/>
    <w:rsid w:val="004410AE"/>
    <w:rsid w:val="004446D4"/>
    <w:rsid w:val="00445300"/>
    <w:rsid w:val="00445913"/>
    <w:rsid w:val="00446798"/>
    <w:rsid w:val="004475A8"/>
    <w:rsid w:val="00450C86"/>
    <w:rsid w:val="00450F03"/>
    <w:rsid w:val="00452372"/>
    <w:rsid w:val="004556F2"/>
    <w:rsid w:val="00457412"/>
    <w:rsid w:val="00457EC6"/>
    <w:rsid w:val="00464377"/>
    <w:rsid w:val="004660DC"/>
    <w:rsid w:val="00470634"/>
    <w:rsid w:val="0047102A"/>
    <w:rsid w:val="00472061"/>
    <w:rsid w:val="00472C56"/>
    <w:rsid w:val="00473561"/>
    <w:rsid w:val="00473567"/>
    <w:rsid w:val="00474473"/>
    <w:rsid w:val="004750F1"/>
    <w:rsid w:val="00475455"/>
    <w:rsid w:val="0048105C"/>
    <w:rsid w:val="00481F3F"/>
    <w:rsid w:val="00483290"/>
    <w:rsid w:val="0048488F"/>
    <w:rsid w:val="00486905"/>
    <w:rsid w:val="00490688"/>
    <w:rsid w:val="004914BD"/>
    <w:rsid w:val="00492B65"/>
    <w:rsid w:val="00495391"/>
    <w:rsid w:val="0049784B"/>
    <w:rsid w:val="004A15C2"/>
    <w:rsid w:val="004A1600"/>
    <w:rsid w:val="004A3084"/>
    <w:rsid w:val="004A7097"/>
    <w:rsid w:val="004B0608"/>
    <w:rsid w:val="004B19B6"/>
    <w:rsid w:val="004B6F10"/>
    <w:rsid w:val="004B7D90"/>
    <w:rsid w:val="004C0F63"/>
    <w:rsid w:val="004C3298"/>
    <w:rsid w:val="004C4DD0"/>
    <w:rsid w:val="004C5585"/>
    <w:rsid w:val="004C672A"/>
    <w:rsid w:val="004D09CE"/>
    <w:rsid w:val="004D13A2"/>
    <w:rsid w:val="004D3A93"/>
    <w:rsid w:val="004D5CDC"/>
    <w:rsid w:val="004D649F"/>
    <w:rsid w:val="004D6A4F"/>
    <w:rsid w:val="004D6F2B"/>
    <w:rsid w:val="004D743B"/>
    <w:rsid w:val="004D7690"/>
    <w:rsid w:val="004E1151"/>
    <w:rsid w:val="004E1865"/>
    <w:rsid w:val="004E2D16"/>
    <w:rsid w:val="004E2D2B"/>
    <w:rsid w:val="004E497B"/>
    <w:rsid w:val="004E63E4"/>
    <w:rsid w:val="004F03FE"/>
    <w:rsid w:val="004F1AB0"/>
    <w:rsid w:val="00501053"/>
    <w:rsid w:val="005108D0"/>
    <w:rsid w:val="005115F2"/>
    <w:rsid w:val="00513187"/>
    <w:rsid w:val="005135BB"/>
    <w:rsid w:val="00515325"/>
    <w:rsid w:val="005210AB"/>
    <w:rsid w:val="00521865"/>
    <w:rsid w:val="0052389E"/>
    <w:rsid w:val="00523C99"/>
    <w:rsid w:val="00523CAE"/>
    <w:rsid w:val="00525C20"/>
    <w:rsid w:val="00525E11"/>
    <w:rsid w:val="005279FE"/>
    <w:rsid w:val="0053120B"/>
    <w:rsid w:val="005320CF"/>
    <w:rsid w:val="005357EE"/>
    <w:rsid w:val="00536431"/>
    <w:rsid w:val="00543606"/>
    <w:rsid w:val="005439F0"/>
    <w:rsid w:val="00544AFD"/>
    <w:rsid w:val="005450BB"/>
    <w:rsid w:val="00545E7F"/>
    <w:rsid w:val="005530FB"/>
    <w:rsid w:val="005606A7"/>
    <w:rsid w:val="00561917"/>
    <w:rsid w:val="00564176"/>
    <w:rsid w:val="005644E5"/>
    <w:rsid w:val="00564834"/>
    <w:rsid w:val="0056504E"/>
    <w:rsid w:val="005652AA"/>
    <w:rsid w:val="0057057C"/>
    <w:rsid w:val="00571AD3"/>
    <w:rsid w:val="00573B85"/>
    <w:rsid w:val="00577865"/>
    <w:rsid w:val="005817CF"/>
    <w:rsid w:val="00582D8D"/>
    <w:rsid w:val="00583095"/>
    <w:rsid w:val="00591576"/>
    <w:rsid w:val="00592DD4"/>
    <w:rsid w:val="005959FF"/>
    <w:rsid w:val="00596413"/>
    <w:rsid w:val="00596D46"/>
    <w:rsid w:val="005A14A3"/>
    <w:rsid w:val="005A2752"/>
    <w:rsid w:val="005A3259"/>
    <w:rsid w:val="005A4AEA"/>
    <w:rsid w:val="005A76DF"/>
    <w:rsid w:val="005B0FEA"/>
    <w:rsid w:val="005B3D4E"/>
    <w:rsid w:val="005B4397"/>
    <w:rsid w:val="005B4DF6"/>
    <w:rsid w:val="005B6E73"/>
    <w:rsid w:val="005C0DE3"/>
    <w:rsid w:val="005C1FA9"/>
    <w:rsid w:val="005C2146"/>
    <w:rsid w:val="005C5206"/>
    <w:rsid w:val="005C5745"/>
    <w:rsid w:val="005C670B"/>
    <w:rsid w:val="005C7641"/>
    <w:rsid w:val="005D34E8"/>
    <w:rsid w:val="005D3A8C"/>
    <w:rsid w:val="005D42AE"/>
    <w:rsid w:val="005E0217"/>
    <w:rsid w:val="005E03FF"/>
    <w:rsid w:val="005E5B5C"/>
    <w:rsid w:val="005E6940"/>
    <w:rsid w:val="005F09B6"/>
    <w:rsid w:val="005F13B5"/>
    <w:rsid w:val="005F1943"/>
    <w:rsid w:val="005F4C96"/>
    <w:rsid w:val="005F591F"/>
    <w:rsid w:val="005F63CE"/>
    <w:rsid w:val="005F7484"/>
    <w:rsid w:val="0060006B"/>
    <w:rsid w:val="0060077E"/>
    <w:rsid w:val="006046D7"/>
    <w:rsid w:val="00604AAB"/>
    <w:rsid w:val="00605692"/>
    <w:rsid w:val="00612014"/>
    <w:rsid w:val="006120F5"/>
    <w:rsid w:val="00615054"/>
    <w:rsid w:val="00620764"/>
    <w:rsid w:val="00621D72"/>
    <w:rsid w:val="00625E64"/>
    <w:rsid w:val="00626706"/>
    <w:rsid w:val="00630653"/>
    <w:rsid w:val="006328C4"/>
    <w:rsid w:val="006343BC"/>
    <w:rsid w:val="00634433"/>
    <w:rsid w:val="0063447F"/>
    <w:rsid w:val="00635166"/>
    <w:rsid w:val="0063565B"/>
    <w:rsid w:val="00635D97"/>
    <w:rsid w:val="006401DF"/>
    <w:rsid w:val="006401FF"/>
    <w:rsid w:val="00642783"/>
    <w:rsid w:val="0064439D"/>
    <w:rsid w:val="0064583E"/>
    <w:rsid w:val="006458C2"/>
    <w:rsid w:val="006467D9"/>
    <w:rsid w:val="006475CD"/>
    <w:rsid w:val="006517DC"/>
    <w:rsid w:val="0065462E"/>
    <w:rsid w:val="00656319"/>
    <w:rsid w:val="00656C25"/>
    <w:rsid w:val="00656D19"/>
    <w:rsid w:val="0065793D"/>
    <w:rsid w:val="006579F9"/>
    <w:rsid w:val="00660AD7"/>
    <w:rsid w:val="00666B38"/>
    <w:rsid w:val="00666F9D"/>
    <w:rsid w:val="00667887"/>
    <w:rsid w:val="00667C4A"/>
    <w:rsid w:val="0067217A"/>
    <w:rsid w:val="006740C9"/>
    <w:rsid w:val="006757AA"/>
    <w:rsid w:val="00676B0C"/>
    <w:rsid w:val="006802B0"/>
    <w:rsid w:val="00680EBF"/>
    <w:rsid w:val="006819F2"/>
    <w:rsid w:val="006819F7"/>
    <w:rsid w:val="006825DC"/>
    <w:rsid w:val="006829F5"/>
    <w:rsid w:val="00683AEB"/>
    <w:rsid w:val="006852F6"/>
    <w:rsid w:val="00687CDB"/>
    <w:rsid w:val="006910CE"/>
    <w:rsid w:val="00691B9F"/>
    <w:rsid w:val="0069594D"/>
    <w:rsid w:val="00696B25"/>
    <w:rsid w:val="0069777F"/>
    <w:rsid w:val="006A3379"/>
    <w:rsid w:val="006A3E6F"/>
    <w:rsid w:val="006A47B4"/>
    <w:rsid w:val="006A503E"/>
    <w:rsid w:val="006B3781"/>
    <w:rsid w:val="006C3541"/>
    <w:rsid w:val="006C354C"/>
    <w:rsid w:val="006C5F77"/>
    <w:rsid w:val="006C7064"/>
    <w:rsid w:val="006C7091"/>
    <w:rsid w:val="006D0A2A"/>
    <w:rsid w:val="006D1D2B"/>
    <w:rsid w:val="006D514D"/>
    <w:rsid w:val="006D6288"/>
    <w:rsid w:val="006D721D"/>
    <w:rsid w:val="006E0972"/>
    <w:rsid w:val="006E0E70"/>
    <w:rsid w:val="006E2307"/>
    <w:rsid w:val="006E62CB"/>
    <w:rsid w:val="006F41D4"/>
    <w:rsid w:val="006F4B95"/>
    <w:rsid w:val="006F7D67"/>
    <w:rsid w:val="00701E55"/>
    <w:rsid w:val="0070284F"/>
    <w:rsid w:val="00703CCF"/>
    <w:rsid w:val="00704F2B"/>
    <w:rsid w:val="00707D82"/>
    <w:rsid w:val="007106D1"/>
    <w:rsid w:val="00711B34"/>
    <w:rsid w:val="00711BB9"/>
    <w:rsid w:val="00712906"/>
    <w:rsid w:val="0071323E"/>
    <w:rsid w:val="00714E9A"/>
    <w:rsid w:val="00717781"/>
    <w:rsid w:val="007179CC"/>
    <w:rsid w:val="00720146"/>
    <w:rsid w:val="00730CEB"/>
    <w:rsid w:val="00732BE7"/>
    <w:rsid w:val="0073388F"/>
    <w:rsid w:val="0073418C"/>
    <w:rsid w:val="0073631B"/>
    <w:rsid w:val="0073660F"/>
    <w:rsid w:val="00741426"/>
    <w:rsid w:val="00743C30"/>
    <w:rsid w:val="00745BDB"/>
    <w:rsid w:val="00750AD8"/>
    <w:rsid w:val="00751F47"/>
    <w:rsid w:val="007527EB"/>
    <w:rsid w:val="00753C08"/>
    <w:rsid w:val="00755BB4"/>
    <w:rsid w:val="00757A2E"/>
    <w:rsid w:val="00761C94"/>
    <w:rsid w:val="00762A52"/>
    <w:rsid w:val="00766A6B"/>
    <w:rsid w:val="007677AE"/>
    <w:rsid w:val="0077119A"/>
    <w:rsid w:val="00771E0C"/>
    <w:rsid w:val="00772232"/>
    <w:rsid w:val="00772905"/>
    <w:rsid w:val="00773D47"/>
    <w:rsid w:val="007764AC"/>
    <w:rsid w:val="007805C0"/>
    <w:rsid w:val="00780B12"/>
    <w:rsid w:val="00783618"/>
    <w:rsid w:val="00787F1C"/>
    <w:rsid w:val="00790051"/>
    <w:rsid w:val="00791DF1"/>
    <w:rsid w:val="007925B1"/>
    <w:rsid w:val="00794FCA"/>
    <w:rsid w:val="00797AA5"/>
    <w:rsid w:val="007A5AD8"/>
    <w:rsid w:val="007B3C24"/>
    <w:rsid w:val="007B4CE9"/>
    <w:rsid w:val="007B514C"/>
    <w:rsid w:val="007B7E1E"/>
    <w:rsid w:val="007C0CD6"/>
    <w:rsid w:val="007C1C98"/>
    <w:rsid w:val="007C3807"/>
    <w:rsid w:val="007C4FFA"/>
    <w:rsid w:val="007C62A6"/>
    <w:rsid w:val="007D1243"/>
    <w:rsid w:val="007D2798"/>
    <w:rsid w:val="007D429C"/>
    <w:rsid w:val="007D65E5"/>
    <w:rsid w:val="007D750E"/>
    <w:rsid w:val="007E086C"/>
    <w:rsid w:val="007E0B74"/>
    <w:rsid w:val="007E1A73"/>
    <w:rsid w:val="007E4B21"/>
    <w:rsid w:val="007E56E4"/>
    <w:rsid w:val="007E592D"/>
    <w:rsid w:val="007F2159"/>
    <w:rsid w:val="00800077"/>
    <w:rsid w:val="00803C03"/>
    <w:rsid w:val="0080439A"/>
    <w:rsid w:val="00804B1A"/>
    <w:rsid w:val="00805623"/>
    <w:rsid w:val="0081012F"/>
    <w:rsid w:val="008104F3"/>
    <w:rsid w:val="00811280"/>
    <w:rsid w:val="0081171B"/>
    <w:rsid w:val="00811B9B"/>
    <w:rsid w:val="00812731"/>
    <w:rsid w:val="00814B9B"/>
    <w:rsid w:val="008172CA"/>
    <w:rsid w:val="00831A7A"/>
    <w:rsid w:val="0083281D"/>
    <w:rsid w:val="00834798"/>
    <w:rsid w:val="00842550"/>
    <w:rsid w:val="00851892"/>
    <w:rsid w:val="00852740"/>
    <w:rsid w:val="00856E7B"/>
    <w:rsid w:val="00863ECA"/>
    <w:rsid w:val="00864FFA"/>
    <w:rsid w:val="00865055"/>
    <w:rsid w:val="00873684"/>
    <w:rsid w:val="008770D3"/>
    <w:rsid w:val="0088016A"/>
    <w:rsid w:val="00886F48"/>
    <w:rsid w:val="00887777"/>
    <w:rsid w:val="00890045"/>
    <w:rsid w:val="00895BD9"/>
    <w:rsid w:val="0089628E"/>
    <w:rsid w:val="00896A54"/>
    <w:rsid w:val="008970C6"/>
    <w:rsid w:val="008A00C1"/>
    <w:rsid w:val="008A12FC"/>
    <w:rsid w:val="008A1770"/>
    <w:rsid w:val="008A3D7C"/>
    <w:rsid w:val="008A7FDD"/>
    <w:rsid w:val="008B3B2E"/>
    <w:rsid w:val="008C28B7"/>
    <w:rsid w:val="008C6219"/>
    <w:rsid w:val="008D0429"/>
    <w:rsid w:val="008D0A24"/>
    <w:rsid w:val="008D2EFC"/>
    <w:rsid w:val="008D3AC9"/>
    <w:rsid w:val="008D3D48"/>
    <w:rsid w:val="008D45D2"/>
    <w:rsid w:val="008D47A9"/>
    <w:rsid w:val="008D4C1E"/>
    <w:rsid w:val="008D4CF3"/>
    <w:rsid w:val="008D60D3"/>
    <w:rsid w:val="008D65C0"/>
    <w:rsid w:val="008D6B4E"/>
    <w:rsid w:val="008D7888"/>
    <w:rsid w:val="008E1D59"/>
    <w:rsid w:val="008E20BC"/>
    <w:rsid w:val="008E20D0"/>
    <w:rsid w:val="008E2DCF"/>
    <w:rsid w:val="008E3ABD"/>
    <w:rsid w:val="008E5AC9"/>
    <w:rsid w:val="008E5B2B"/>
    <w:rsid w:val="008E6360"/>
    <w:rsid w:val="008E7161"/>
    <w:rsid w:val="008F05FD"/>
    <w:rsid w:val="008F2AC2"/>
    <w:rsid w:val="008F33A9"/>
    <w:rsid w:val="008F4907"/>
    <w:rsid w:val="008F548E"/>
    <w:rsid w:val="008F7394"/>
    <w:rsid w:val="009042B7"/>
    <w:rsid w:val="009044DE"/>
    <w:rsid w:val="00907172"/>
    <w:rsid w:val="0091317F"/>
    <w:rsid w:val="00916FE1"/>
    <w:rsid w:val="0092167B"/>
    <w:rsid w:val="009228FE"/>
    <w:rsid w:val="00923978"/>
    <w:rsid w:val="009306B9"/>
    <w:rsid w:val="009307EE"/>
    <w:rsid w:val="009341AD"/>
    <w:rsid w:val="00934D1D"/>
    <w:rsid w:val="0093593E"/>
    <w:rsid w:val="0093661C"/>
    <w:rsid w:val="009405A6"/>
    <w:rsid w:val="0094062D"/>
    <w:rsid w:val="009407B5"/>
    <w:rsid w:val="009436D1"/>
    <w:rsid w:val="009466C6"/>
    <w:rsid w:val="009536F4"/>
    <w:rsid w:val="009566FC"/>
    <w:rsid w:val="00960AF7"/>
    <w:rsid w:val="00962DF0"/>
    <w:rsid w:val="009640DF"/>
    <w:rsid w:val="00967911"/>
    <w:rsid w:val="00967CD9"/>
    <w:rsid w:val="009708C0"/>
    <w:rsid w:val="00970C86"/>
    <w:rsid w:val="00975C42"/>
    <w:rsid w:val="00976F0B"/>
    <w:rsid w:val="00981138"/>
    <w:rsid w:val="00982A10"/>
    <w:rsid w:val="009853AB"/>
    <w:rsid w:val="009858CC"/>
    <w:rsid w:val="00985BC9"/>
    <w:rsid w:val="009870E5"/>
    <w:rsid w:val="00990ABA"/>
    <w:rsid w:val="009916AA"/>
    <w:rsid w:val="009929C2"/>
    <w:rsid w:val="00994278"/>
    <w:rsid w:val="009957AA"/>
    <w:rsid w:val="00995E6C"/>
    <w:rsid w:val="00995E84"/>
    <w:rsid w:val="00995F36"/>
    <w:rsid w:val="0099738F"/>
    <w:rsid w:val="00997C5F"/>
    <w:rsid w:val="009A0BF2"/>
    <w:rsid w:val="009A144D"/>
    <w:rsid w:val="009A28A9"/>
    <w:rsid w:val="009A4CD0"/>
    <w:rsid w:val="009A519C"/>
    <w:rsid w:val="009A5A7C"/>
    <w:rsid w:val="009A6314"/>
    <w:rsid w:val="009A65D4"/>
    <w:rsid w:val="009A6807"/>
    <w:rsid w:val="009B2AE9"/>
    <w:rsid w:val="009B2CEE"/>
    <w:rsid w:val="009B2D83"/>
    <w:rsid w:val="009B6DAB"/>
    <w:rsid w:val="009B703A"/>
    <w:rsid w:val="009C0093"/>
    <w:rsid w:val="009C09B0"/>
    <w:rsid w:val="009C4BB7"/>
    <w:rsid w:val="009C52F9"/>
    <w:rsid w:val="009C6DF6"/>
    <w:rsid w:val="009C74FF"/>
    <w:rsid w:val="009D0F72"/>
    <w:rsid w:val="009D137E"/>
    <w:rsid w:val="009D144D"/>
    <w:rsid w:val="009D2806"/>
    <w:rsid w:val="009D488C"/>
    <w:rsid w:val="009D6CFC"/>
    <w:rsid w:val="009E06EE"/>
    <w:rsid w:val="009E0AE2"/>
    <w:rsid w:val="009E11A1"/>
    <w:rsid w:val="009E1EB3"/>
    <w:rsid w:val="009E2FAE"/>
    <w:rsid w:val="009E5411"/>
    <w:rsid w:val="009E56CB"/>
    <w:rsid w:val="009E587C"/>
    <w:rsid w:val="009E6111"/>
    <w:rsid w:val="009F6548"/>
    <w:rsid w:val="00A001E0"/>
    <w:rsid w:val="00A13156"/>
    <w:rsid w:val="00A136E5"/>
    <w:rsid w:val="00A14F19"/>
    <w:rsid w:val="00A164D1"/>
    <w:rsid w:val="00A165FC"/>
    <w:rsid w:val="00A21925"/>
    <w:rsid w:val="00A2274B"/>
    <w:rsid w:val="00A22EE6"/>
    <w:rsid w:val="00A2696E"/>
    <w:rsid w:val="00A272F0"/>
    <w:rsid w:val="00A30607"/>
    <w:rsid w:val="00A321AC"/>
    <w:rsid w:val="00A3253F"/>
    <w:rsid w:val="00A331D9"/>
    <w:rsid w:val="00A33A80"/>
    <w:rsid w:val="00A33AA9"/>
    <w:rsid w:val="00A33F51"/>
    <w:rsid w:val="00A35FCF"/>
    <w:rsid w:val="00A41148"/>
    <w:rsid w:val="00A4127D"/>
    <w:rsid w:val="00A413F2"/>
    <w:rsid w:val="00A43E95"/>
    <w:rsid w:val="00A452C9"/>
    <w:rsid w:val="00A45784"/>
    <w:rsid w:val="00A4587E"/>
    <w:rsid w:val="00A50707"/>
    <w:rsid w:val="00A51215"/>
    <w:rsid w:val="00A52A56"/>
    <w:rsid w:val="00A53C69"/>
    <w:rsid w:val="00A55AA1"/>
    <w:rsid w:val="00A56D4E"/>
    <w:rsid w:val="00A57C34"/>
    <w:rsid w:val="00A6143F"/>
    <w:rsid w:val="00A6240F"/>
    <w:rsid w:val="00A62B9B"/>
    <w:rsid w:val="00A63B0A"/>
    <w:rsid w:val="00A645A4"/>
    <w:rsid w:val="00A70584"/>
    <w:rsid w:val="00A717DA"/>
    <w:rsid w:val="00A718F9"/>
    <w:rsid w:val="00A72155"/>
    <w:rsid w:val="00A723D0"/>
    <w:rsid w:val="00A7266A"/>
    <w:rsid w:val="00A72F8E"/>
    <w:rsid w:val="00A7362C"/>
    <w:rsid w:val="00A74891"/>
    <w:rsid w:val="00A75736"/>
    <w:rsid w:val="00A75A5C"/>
    <w:rsid w:val="00A75BDB"/>
    <w:rsid w:val="00A8176E"/>
    <w:rsid w:val="00A83050"/>
    <w:rsid w:val="00A862D3"/>
    <w:rsid w:val="00A907FA"/>
    <w:rsid w:val="00A90FC0"/>
    <w:rsid w:val="00A9447E"/>
    <w:rsid w:val="00A94DA4"/>
    <w:rsid w:val="00AA030B"/>
    <w:rsid w:val="00AA1AA0"/>
    <w:rsid w:val="00AA4335"/>
    <w:rsid w:val="00AA4C99"/>
    <w:rsid w:val="00AA547B"/>
    <w:rsid w:val="00AA7844"/>
    <w:rsid w:val="00AB480E"/>
    <w:rsid w:val="00AB591B"/>
    <w:rsid w:val="00AC0A09"/>
    <w:rsid w:val="00AC36A3"/>
    <w:rsid w:val="00AC43A3"/>
    <w:rsid w:val="00AD1286"/>
    <w:rsid w:val="00AD2B6F"/>
    <w:rsid w:val="00AD31DF"/>
    <w:rsid w:val="00AD34EA"/>
    <w:rsid w:val="00AD3D51"/>
    <w:rsid w:val="00AD447F"/>
    <w:rsid w:val="00AD4833"/>
    <w:rsid w:val="00AD6ECC"/>
    <w:rsid w:val="00AE00BA"/>
    <w:rsid w:val="00AE191F"/>
    <w:rsid w:val="00AE35E7"/>
    <w:rsid w:val="00AE48D0"/>
    <w:rsid w:val="00AE4F44"/>
    <w:rsid w:val="00AE7BE2"/>
    <w:rsid w:val="00AF0E01"/>
    <w:rsid w:val="00AF114D"/>
    <w:rsid w:val="00AF2490"/>
    <w:rsid w:val="00AF31A2"/>
    <w:rsid w:val="00AF5A44"/>
    <w:rsid w:val="00AF695A"/>
    <w:rsid w:val="00AF7A50"/>
    <w:rsid w:val="00B02367"/>
    <w:rsid w:val="00B0237F"/>
    <w:rsid w:val="00B05704"/>
    <w:rsid w:val="00B0692D"/>
    <w:rsid w:val="00B06E3F"/>
    <w:rsid w:val="00B0725E"/>
    <w:rsid w:val="00B0729C"/>
    <w:rsid w:val="00B10780"/>
    <w:rsid w:val="00B113CA"/>
    <w:rsid w:val="00B11B8F"/>
    <w:rsid w:val="00B1361B"/>
    <w:rsid w:val="00B13E43"/>
    <w:rsid w:val="00B1519E"/>
    <w:rsid w:val="00B15C77"/>
    <w:rsid w:val="00B1705D"/>
    <w:rsid w:val="00B20C50"/>
    <w:rsid w:val="00B23D13"/>
    <w:rsid w:val="00B26365"/>
    <w:rsid w:val="00B2645F"/>
    <w:rsid w:val="00B26BA9"/>
    <w:rsid w:val="00B2707D"/>
    <w:rsid w:val="00B326BE"/>
    <w:rsid w:val="00B34163"/>
    <w:rsid w:val="00B4085E"/>
    <w:rsid w:val="00B41860"/>
    <w:rsid w:val="00B41BAB"/>
    <w:rsid w:val="00B42313"/>
    <w:rsid w:val="00B439CB"/>
    <w:rsid w:val="00B4479E"/>
    <w:rsid w:val="00B447A3"/>
    <w:rsid w:val="00B44A8C"/>
    <w:rsid w:val="00B50053"/>
    <w:rsid w:val="00B5265A"/>
    <w:rsid w:val="00B52D14"/>
    <w:rsid w:val="00B53B2D"/>
    <w:rsid w:val="00B54636"/>
    <w:rsid w:val="00B5547B"/>
    <w:rsid w:val="00B559D6"/>
    <w:rsid w:val="00B55D52"/>
    <w:rsid w:val="00B573A8"/>
    <w:rsid w:val="00B6162A"/>
    <w:rsid w:val="00B6390A"/>
    <w:rsid w:val="00B63D59"/>
    <w:rsid w:val="00B660D7"/>
    <w:rsid w:val="00B66D18"/>
    <w:rsid w:val="00B67F67"/>
    <w:rsid w:val="00B76761"/>
    <w:rsid w:val="00B85824"/>
    <w:rsid w:val="00B85A38"/>
    <w:rsid w:val="00B86130"/>
    <w:rsid w:val="00B95E6F"/>
    <w:rsid w:val="00B963AE"/>
    <w:rsid w:val="00BA0E51"/>
    <w:rsid w:val="00BA207C"/>
    <w:rsid w:val="00BA4078"/>
    <w:rsid w:val="00BA4C5F"/>
    <w:rsid w:val="00BA5442"/>
    <w:rsid w:val="00BA55C4"/>
    <w:rsid w:val="00BA5BA9"/>
    <w:rsid w:val="00BA5E47"/>
    <w:rsid w:val="00BB5A57"/>
    <w:rsid w:val="00BB7864"/>
    <w:rsid w:val="00BB7A6D"/>
    <w:rsid w:val="00BC10D1"/>
    <w:rsid w:val="00BC62E4"/>
    <w:rsid w:val="00BC6BE9"/>
    <w:rsid w:val="00BD3EAF"/>
    <w:rsid w:val="00BD3FA8"/>
    <w:rsid w:val="00BD41BC"/>
    <w:rsid w:val="00BD5244"/>
    <w:rsid w:val="00BD603E"/>
    <w:rsid w:val="00BD6358"/>
    <w:rsid w:val="00BD6B20"/>
    <w:rsid w:val="00BD70AE"/>
    <w:rsid w:val="00BE1E9C"/>
    <w:rsid w:val="00BE2EAC"/>
    <w:rsid w:val="00BF2096"/>
    <w:rsid w:val="00BF39D1"/>
    <w:rsid w:val="00BF3AE0"/>
    <w:rsid w:val="00BF3B14"/>
    <w:rsid w:val="00BF414B"/>
    <w:rsid w:val="00BF74FA"/>
    <w:rsid w:val="00C03D15"/>
    <w:rsid w:val="00C06F95"/>
    <w:rsid w:val="00C1060D"/>
    <w:rsid w:val="00C10DC8"/>
    <w:rsid w:val="00C13A9E"/>
    <w:rsid w:val="00C13F07"/>
    <w:rsid w:val="00C141E3"/>
    <w:rsid w:val="00C15448"/>
    <w:rsid w:val="00C15955"/>
    <w:rsid w:val="00C1687D"/>
    <w:rsid w:val="00C202D9"/>
    <w:rsid w:val="00C22CF7"/>
    <w:rsid w:val="00C25037"/>
    <w:rsid w:val="00C25A1A"/>
    <w:rsid w:val="00C25AAC"/>
    <w:rsid w:val="00C31F5D"/>
    <w:rsid w:val="00C32FD3"/>
    <w:rsid w:val="00C3353A"/>
    <w:rsid w:val="00C34F8C"/>
    <w:rsid w:val="00C36B6E"/>
    <w:rsid w:val="00C37F2A"/>
    <w:rsid w:val="00C40675"/>
    <w:rsid w:val="00C444B0"/>
    <w:rsid w:val="00C4584E"/>
    <w:rsid w:val="00C468E1"/>
    <w:rsid w:val="00C47992"/>
    <w:rsid w:val="00C532E1"/>
    <w:rsid w:val="00C53EC0"/>
    <w:rsid w:val="00C54475"/>
    <w:rsid w:val="00C55AAA"/>
    <w:rsid w:val="00C5622E"/>
    <w:rsid w:val="00C633AB"/>
    <w:rsid w:val="00C64EAD"/>
    <w:rsid w:val="00C653DB"/>
    <w:rsid w:val="00C670BE"/>
    <w:rsid w:val="00C674F1"/>
    <w:rsid w:val="00C7300F"/>
    <w:rsid w:val="00C735EC"/>
    <w:rsid w:val="00C7446F"/>
    <w:rsid w:val="00C76EA1"/>
    <w:rsid w:val="00C772F6"/>
    <w:rsid w:val="00C77E4E"/>
    <w:rsid w:val="00C80048"/>
    <w:rsid w:val="00C803BA"/>
    <w:rsid w:val="00C861EB"/>
    <w:rsid w:val="00C865AB"/>
    <w:rsid w:val="00C916F7"/>
    <w:rsid w:val="00C921F4"/>
    <w:rsid w:val="00C92E34"/>
    <w:rsid w:val="00C9474D"/>
    <w:rsid w:val="00C96BAD"/>
    <w:rsid w:val="00CA0354"/>
    <w:rsid w:val="00CA0D35"/>
    <w:rsid w:val="00CA1242"/>
    <w:rsid w:val="00CA31FE"/>
    <w:rsid w:val="00CA357B"/>
    <w:rsid w:val="00CA3B5C"/>
    <w:rsid w:val="00CA3BFC"/>
    <w:rsid w:val="00CA3DAB"/>
    <w:rsid w:val="00CA5335"/>
    <w:rsid w:val="00CA6048"/>
    <w:rsid w:val="00CA72ED"/>
    <w:rsid w:val="00CA73AC"/>
    <w:rsid w:val="00CB28AE"/>
    <w:rsid w:val="00CB30D0"/>
    <w:rsid w:val="00CB34A4"/>
    <w:rsid w:val="00CB3A83"/>
    <w:rsid w:val="00CB6117"/>
    <w:rsid w:val="00CC3632"/>
    <w:rsid w:val="00CC5970"/>
    <w:rsid w:val="00CD0252"/>
    <w:rsid w:val="00CD028D"/>
    <w:rsid w:val="00CD04F9"/>
    <w:rsid w:val="00CD16FD"/>
    <w:rsid w:val="00CD2BF2"/>
    <w:rsid w:val="00CD3194"/>
    <w:rsid w:val="00CD4B9A"/>
    <w:rsid w:val="00CD521B"/>
    <w:rsid w:val="00CD55B7"/>
    <w:rsid w:val="00CD593F"/>
    <w:rsid w:val="00CD7607"/>
    <w:rsid w:val="00CE2716"/>
    <w:rsid w:val="00CE2835"/>
    <w:rsid w:val="00CE4734"/>
    <w:rsid w:val="00CE524B"/>
    <w:rsid w:val="00CE5494"/>
    <w:rsid w:val="00CE62FA"/>
    <w:rsid w:val="00CE6E58"/>
    <w:rsid w:val="00CF032D"/>
    <w:rsid w:val="00CF0775"/>
    <w:rsid w:val="00CF0C08"/>
    <w:rsid w:val="00CF1026"/>
    <w:rsid w:val="00CF1429"/>
    <w:rsid w:val="00CF404E"/>
    <w:rsid w:val="00CF5AFD"/>
    <w:rsid w:val="00CF7043"/>
    <w:rsid w:val="00CF769D"/>
    <w:rsid w:val="00D00727"/>
    <w:rsid w:val="00D02617"/>
    <w:rsid w:val="00D02BE9"/>
    <w:rsid w:val="00D03285"/>
    <w:rsid w:val="00D0605D"/>
    <w:rsid w:val="00D06215"/>
    <w:rsid w:val="00D131DB"/>
    <w:rsid w:val="00D14BF1"/>
    <w:rsid w:val="00D14F30"/>
    <w:rsid w:val="00D1718B"/>
    <w:rsid w:val="00D22F4B"/>
    <w:rsid w:val="00D2491D"/>
    <w:rsid w:val="00D26E37"/>
    <w:rsid w:val="00D31FF0"/>
    <w:rsid w:val="00D366EE"/>
    <w:rsid w:val="00D405B5"/>
    <w:rsid w:val="00D40E8D"/>
    <w:rsid w:val="00D4111F"/>
    <w:rsid w:val="00D412B3"/>
    <w:rsid w:val="00D4155B"/>
    <w:rsid w:val="00D4182A"/>
    <w:rsid w:val="00D41B96"/>
    <w:rsid w:val="00D5195C"/>
    <w:rsid w:val="00D52BAD"/>
    <w:rsid w:val="00D5441D"/>
    <w:rsid w:val="00D5717B"/>
    <w:rsid w:val="00D571A6"/>
    <w:rsid w:val="00D57659"/>
    <w:rsid w:val="00D61E03"/>
    <w:rsid w:val="00D624B3"/>
    <w:rsid w:val="00D62F27"/>
    <w:rsid w:val="00D65FED"/>
    <w:rsid w:val="00D7143A"/>
    <w:rsid w:val="00D738F9"/>
    <w:rsid w:val="00D73E5F"/>
    <w:rsid w:val="00D74769"/>
    <w:rsid w:val="00D74BDD"/>
    <w:rsid w:val="00D77169"/>
    <w:rsid w:val="00D8115A"/>
    <w:rsid w:val="00D816ED"/>
    <w:rsid w:val="00D81D6E"/>
    <w:rsid w:val="00D834B0"/>
    <w:rsid w:val="00D85B6B"/>
    <w:rsid w:val="00D860B4"/>
    <w:rsid w:val="00D950A7"/>
    <w:rsid w:val="00D96ED9"/>
    <w:rsid w:val="00DA0383"/>
    <w:rsid w:val="00DA3B84"/>
    <w:rsid w:val="00DA5A87"/>
    <w:rsid w:val="00DA609E"/>
    <w:rsid w:val="00DA6841"/>
    <w:rsid w:val="00DB0520"/>
    <w:rsid w:val="00DB0DB2"/>
    <w:rsid w:val="00DB1FFF"/>
    <w:rsid w:val="00DB27D9"/>
    <w:rsid w:val="00DB41BC"/>
    <w:rsid w:val="00DB499D"/>
    <w:rsid w:val="00DB4E10"/>
    <w:rsid w:val="00DB4EED"/>
    <w:rsid w:val="00DB5841"/>
    <w:rsid w:val="00DC0F87"/>
    <w:rsid w:val="00DC11C1"/>
    <w:rsid w:val="00DC2477"/>
    <w:rsid w:val="00DC55F0"/>
    <w:rsid w:val="00DC5AE0"/>
    <w:rsid w:val="00DC71FC"/>
    <w:rsid w:val="00DC7627"/>
    <w:rsid w:val="00DD16DD"/>
    <w:rsid w:val="00DD2BF6"/>
    <w:rsid w:val="00DD3421"/>
    <w:rsid w:val="00DE27CA"/>
    <w:rsid w:val="00DE441C"/>
    <w:rsid w:val="00DE5C43"/>
    <w:rsid w:val="00DE6A94"/>
    <w:rsid w:val="00DF032D"/>
    <w:rsid w:val="00DF1AF9"/>
    <w:rsid w:val="00DF334C"/>
    <w:rsid w:val="00DF348C"/>
    <w:rsid w:val="00DF3880"/>
    <w:rsid w:val="00DF3D3C"/>
    <w:rsid w:val="00DF74F1"/>
    <w:rsid w:val="00E0061F"/>
    <w:rsid w:val="00E016B0"/>
    <w:rsid w:val="00E020E0"/>
    <w:rsid w:val="00E0363B"/>
    <w:rsid w:val="00E05259"/>
    <w:rsid w:val="00E06650"/>
    <w:rsid w:val="00E07C8C"/>
    <w:rsid w:val="00E104ED"/>
    <w:rsid w:val="00E124FF"/>
    <w:rsid w:val="00E1311C"/>
    <w:rsid w:val="00E140C1"/>
    <w:rsid w:val="00E15200"/>
    <w:rsid w:val="00E1629E"/>
    <w:rsid w:val="00E16DE4"/>
    <w:rsid w:val="00E209FD"/>
    <w:rsid w:val="00E21ED7"/>
    <w:rsid w:val="00E255FB"/>
    <w:rsid w:val="00E25664"/>
    <w:rsid w:val="00E26168"/>
    <w:rsid w:val="00E26A98"/>
    <w:rsid w:val="00E27C3C"/>
    <w:rsid w:val="00E30BDD"/>
    <w:rsid w:val="00E333F9"/>
    <w:rsid w:val="00E35CF8"/>
    <w:rsid w:val="00E3613A"/>
    <w:rsid w:val="00E36DC2"/>
    <w:rsid w:val="00E3706B"/>
    <w:rsid w:val="00E414F3"/>
    <w:rsid w:val="00E41C6B"/>
    <w:rsid w:val="00E434DD"/>
    <w:rsid w:val="00E45980"/>
    <w:rsid w:val="00E54429"/>
    <w:rsid w:val="00E55DC9"/>
    <w:rsid w:val="00E56BAE"/>
    <w:rsid w:val="00E60616"/>
    <w:rsid w:val="00E63562"/>
    <w:rsid w:val="00E65278"/>
    <w:rsid w:val="00E65621"/>
    <w:rsid w:val="00E65F6E"/>
    <w:rsid w:val="00E662F5"/>
    <w:rsid w:val="00E70614"/>
    <w:rsid w:val="00E71B7C"/>
    <w:rsid w:val="00E742BA"/>
    <w:rsid w:val="00E75462"/>
    <w:rsid w:val="00E75B7B"/>
    <w:rsid w:val="00E75BF9"/>
    <w:rsid w:val="00E768CF"/>
    <w:rsid w:val="00E77BE1"/>
    <w:rsid w:val="00E77DC0"/>
    <w:rsid w:val="00E80719"/>
    <w:rsid w:val="00E8272C"/>
    <w:rsid w:val="00E83EC7"/>
    <w:rsid w:val="00E84244"/>
    <w:rsid w:val="00E9049E"/>
    <w:rsid w:val="00E95329"/>
    <w:rsid w:val="00E9544B"/>
    <w:rsid w:val="00E95F86"/>
    <w:rsid w:val="00EA0899"/>
    <w:rsid w:val="00EA14C3"/>
    <w:rsid w:val="00EA2C84"/>
    <w:rsid w:val="00EA3773"/>
    <w:rsid w:val="00EA418F"/>
    <w:rsid w:val="00EA456E"/>
    <w:rsid w:val="00EA5ADD"/>
    <w:rsid w:val="00EC0F82"/>
    <w:rsid w:val="00EC23DC"/>
    <w:rsid w:val="00EC31CB"/>
    <w:rsid w:val="00ED07DD"/>
    <w:rsid w:val="00ED0E08"/>
    <w:rsid w:val="00ED119D"/>
    <w:rsid w:val="00ED15C7"/>
    <w:rsid w:val="00EE06B2"/>
    <w:rsid w:val="00EE1738"/>
    <w:rsid w:val="00EE3F17"/>
    <w:rsid w:val="00EE4CA4"/>
    <w:rsid w:val="00EF09BA"/>
    <w:rsid w:val="00EF0AEE"/>
    <w:rsid w:val="00EF1A46"/>
    <w:rsid w:val="00EF457D"/>
    <w:rsid w:val="00EF5248"/>
    <w:rsid w:val="00F020AE"/>
    <w:rsid w:val="00F026DA"/>
    <w:rsid w:val="00F02BD0"/>
    <w:rsid w:val="00F03D61"/>
    <w:rsid w:val="00F04378"/>
    <w:rsid w:val="00F06F29"/>
    <w:rsid w:val="00F1197F"/>
    <w:rsid w:val="00F12119"/>
    <w:rsid w:val="00F1274B"/>
    <w:rsid w:val="00F12AFD"/>
    <w:rsid w:val="00F16A56"/>
    <w:rsid w:val="00F22C2D"/>
    <w:rsid w:val="00F233B5"/>
    <w:rsid w:val="00F25277"/>
    <w:rsid w:val="00F27041"/>
    <w:rsid w:val="00F27D5F"/>
    <w:rsid w:val="00F30A17"/>
    <w:rsid w:val="00F313D6"/>
    <w:rsid w:val="00F3506E"/>
    <w:rsid w:val="00F3590A"/>
    <w:rsid w:val="00F372C4"/>
    <w:rsid w:val="00F37C13"/>
    <w:rsid w:val="00F42732"/>
    <w:rsid w:val="00F45F3D"/>
    <w:rsid w:val="00F46B6E"/>
    <w:rsid w:val="00F50B8C"/>
    <w:rsid w:val="00F51007"/>
    <w:rsid w:val="00F5108F"/>
    <w:rsid w:val="00F52F41"/>
    <w:rsid w:val="00F573EE"/>
    <w:rsid w:val="00F62BD6"/>
    <w:rsid w:val="00F6318D"/>
    <w:rsid w:val="00F637D1"/>
    <w:rsid w:val="00F63FE4"/>
    <w:rsid w:val="00F656EB"/>
    <w:rsid w:val="00F65858"/>
    <w:rsid w:val="00F65A47"/>
    <w:rsid w:val="00F66C3B"/>
    <w:rsid w:val="00F67AD2"/>
    <w:rsid w:val="00F702B5"/>
    <w:rsid w:val="00F70EA8"/>
    <w:rsid w:val="00F7257C"/>
    <w:rsid w:val="00F750FF"/>
    <w:rsid w:val="00F769B7"/>
    <w:rsid w:val="00F8008A"/>
    <w:rsid w:val="00F81EAE"/>
    <w:rsid w:val="00F8361F"/>
    <w:rsid w:val="00F90532"/>
    <w:rsid w:val="00F90EC8"/>
    <w:rsid w:val="00F91F91"/>
    <w:rsid w:val="00F91FD6"/>
    <w:rsid w:val="00F95266"/>
    <w:rsid w:val="00F95EFE"/>
    <w:rsid w:val="00F9787E"/>
    <w:rsid w:val="00F97CFA"/>
    <w:rsid w:val="00FA107D"/>
    <w:rsid w:val="00FA4B27"/>
    <w:rsid w:val="00FA74F6"/>
    <w:rsid w:val="00FB079D"/>
    <w:rsid w:val="00FB14C9"/>
    <w:rsid w:val="00FB2A69"/>
    <w:rsid w:val="00FB565B"/>
    <w:rsid w:val="00FB6C86"/>
    <w:rsid w:val="00FC0374"/>
    <w:rsid w:val="00FC113E"/>
    <w:rsid w:val="00FC1FE2"/>
    <w:rsid w:val="00FC3391"/>
    <w:rsid w:val="00FC4C83"/>
    <w:rsid w:val="00FC5166"/>
    <w:rsid w:val="00FC6E3C"/>
    <w:rsid w:val="00FC7B95"/>
    <w:rsid w:val="00FD2812"/>
    <w:rsid w:val="00FD2E5E"/>
    <w:rsid w:val="00FD5B1A"/>
    <w:rsid w:val="00FD5DB8"/>
    <w:rsid w:val="00FE21D4"/>
    <w:rsid w:val="00FE2290"/>
    <w:rsid w:val="00FE4862"/>
    <w:rsid w:val="00FE4AC6"/>
    <w:rsid w:val="00FE5B4B"/>
    <w:rsid w:val="00FE7625"/>
    <w:rsid w:val="00FE78C8"/>
    <w:rsid w:val="00FF20F1"/>
    <w:rsid w:val="00FF35E9"/>
    <w:rsid w:val="00FF5D4C"/>
    <w:rsid w:val="00FF6412"/>
    <w:rsid w:val="00FF64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B8009"/>
  <w15:chartTrackingRefBased/>
  <w15:docId w15:val="{00380452-8746-2E46-8924-B24752EE0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3A2"/>
  </w:style>
  <w:style w:type="paragraph" w:styleId="Heading1">
    <w:name w:val="heading 1"/>
    <w:basedOn w:val="Normal"/>
    <w:next w:val="Normal"/>
    <w:link w:val="Heading1Char"/>
    <w:uiPriority w:val="9"/>
    <w:qFormat/>
    <w:rsid w:val="000558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490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1E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91B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86B"/>
    <w:rPr>
      <w:rFonts w:asciiTheme="majorHAnsi" w:eastAsiaTheme="majorEastAsia" w:hAnsiTheme="majorHAnsi" w:cstheme="majorBidi"/>
      <w:color w:val="2F5496" w:themeColor="accent1" w:themeShade="BF"/>
      <w:sz w:val="32"/>
      <w:szCs w:val="32"/>
    </w:rPr>
  </w:style>
  <w:style w:type="paragraph" w:styleId="Index1">
    <w:name w:val="index 1"/>
    <w:basedOn w:val="Normal"/>
    <w:next w:val="Normal"/>
    <w:autoRedefine/>
    <w:uiPriority w:val="99"/>
    <w:unhideWhenUsed/>
    <w:rsid w:val="002300B0"/>
    <w:pPr>
      <w:ind w:left="240" w:hanging="240"/>
    </w:pPr>
    <w:rPr>
      <w:rFonts w:cstheme="minorHAnsi"/>
      <w:sz w:val="18"/>
      <w:szCs w:val="18"/>
    </w:rPr>
  </w:style>
  <w:style w:type="paragraph" w:styleId="Index2">
    <w:name w:val="index 2"/>
    <w:basedOn w:val="Normal"/>
    <w:next w:val="Normal"/>
    <w:autoRedefine/>
    <w:uiPriority w:val="99"/>
    <w:unhideWhenUsed/>
    <w:rsid w:val="002300B0"/>
    <w:pPr>
      <w:ind w:left="480" w:hanging="240"/>
    </w:pPr>
    <w:rPr>
      <w:rFonts w:cstheme="minorHAnsi"/>
      <w:sz w:val="18"/>
      <w:szCs w:val="18"/>
    </w:rPr>
  </w:style>
  <w:style w:type="paragraph" w:styleId="Index3">
    <w:name w:val="index 3"/>
    <w:basedOn w:val="Normal"/>
    <w:next w:val="Normal"/>
    <w:autoRedefine/>
    <w:uiPriority w:val="99"/>
    <w:unhideWhenUsed/>
    <w:rsid w:val="002300B0"/>
    <w:pPr>
      <w:ind w:left="720" w:hanging="240"/>
    </w:pPr>
    <w:rPr>
      <w:rFonts w:cstheme="minorHAnsi"/>
      <w:sz w:val="18"/>
      <w:szCs w:val="18"/>
    </w:rPr>
  </w:style>
  <w:style w:type="paragraph" w:styleId="Index4">
    <w:name w:val="index 4"/>
    <w:basedOn w:val="Normal"/>
    <w:next w:val="Normal"/>
    <w:autoRedefine/>
    <w:uiPriority w:val="99"/>
    <w:unhideWhenUsed/>
    <w:rsid w:val="002300B0"/>
    <w:pPr>
      <w:ind w:left="960" w:hanging="240"/>
    </w:pPr>
    <w:rPr>
      <w:rFonts w:cstheme="minorHAnsi"/>
      <w:sz w:val="18"/>
      <w:szCs w:val="18"/>
    </w:rPr>
  </w:style>
  <w:style w:type="paragraph" w:styleId="Index5">
    <w:name w:val="index 5"/>
    <w:basedOn w:val="Normal"/>
    <w:next w:val="Normal"/>
    <w:autoRedefine/>
    <w:uiPriority w:val="99"/>
    <w:unhideWhenUsed/>
    <w:rsid w:val="002300B0"/>
    <w:pPr>
      <w:ind w:left="1200" w:hanging="240"/>
    </w:pPr>
    <w:rPr>
      <w:rFonts w:cstheme="minorHAnsi"/>
      <w:sz w:val="18"/>
      <w:szCs w:val="18"/>
    </w:rPr>
  </w:style>
  <w:style w:type="paragraph" w:styleId="Index6">
    <w:name w:val="index 6"/>
    <w:basedOn w:val="Normal"/>
    <w:next w:val="Normal"/>
    <w:autoRedefine/>
    <w:uiPriority w:val="99"/>
    <w:unhideWhenUsed/>
    <w:rsid w:val="002300B0"/>
    <w:pPr>
      <w:ind w:left="1440" w:hanging="240"/>
    </w:pPr>
    <w:rPr>
      <w:rFonts w:cstheme="minorHAnsi"/>
      <w:sz w:val="18"/>
      <w:szCs w:val="18"/>
    </w:rPr>
  </w:style>
  <w:style w:type="paragraph" w:styleId="Index7">
    <w:name w:val="index 7"/>
    <w:basedOn w:val="Normal"/>
    <w:next w:val="Normal"/>
    <w:autoRedefine/>
    <w:uiPriority w:val="99"/>
    <w:unhideWhenUsed/>
    <w:rsid w:val="002300B0"/>
    <w:pPr>
      <w:ind w:left="1680" w:hanging="240"/>
    </w:pPr>
    <w:rPr>
      <w:rFonts w:cstheme="minorHAnsi"/>
      <w:sz w:val="18"/>
      <w:szCs w:val="18"/>
    </w:rPr>
  </w:style>
  <w:style w:type="paragraph" w:styleId="Index8">
    <w:name w:val="index 8"/>
    <w:basedOn w:val="Normal"/>
    <w:next w:val="Normal"/>
    <w:autoRedefine/>
    <w:uiPriority w:val="99"/>
    <w:unhideWhenUsed/>
    <w:rsid w:val="002300B0"/>
    <w:pPr>
      <w:ind w:left="1920" w:hanging="240"/>
    </w:pPr>
    <w:rPr>
      <w:rFonts w:cstheme="minorHAnsi"/>
      <w:sz w:val="18"/>
      <w:szCs w:val="18"/>
    </w:rPr>
  </w:style>
  <w:style w:type="paragraph" w:styleId="Index9">
    <w:name w:val="index 9"/>
    <w:basedOn w:val="Normal"/>
    <w:next w:val="Normal"/>
    <w:autoRedefine/>
    <w:uiPriority w:val="99"/>
    <w:unhideWhenUsed/>
    <w:rsid w:val="002300B0"/>
    <w:pPr>
      <w:ind w:left="2160" w:hanging="240"/>
    </w:pPr>
    <w:rPr>
      <w:rFonts w:cstheme="minorHAnsi"/>
      <w:sz w:val="18"/>
      <w:szCs w:val="18"/>
    </w:rPr>
  </w:style>
  <w:style w:type="paragraph" w:styleId="IndexHeading">
    <w:name w:val="index heading"/>
    <w:basedOn w:val="Normal"/>
    <w:next w:val="Index1"/>
    <w:uiPriority w:val="99"/>
    <w:unhideWhenUsed/>
    <w:rsid w:val="002300B0"/>
    <w:pPr>
      <w:spacing w:before="240" w:after="120"/>
      <w:jc w:val="center"/>
    </w:pPr>
    <w:rPr>
      <w:rFonts w:cstheme="minorHAnsi"/>
      <w:b/>
      <w:bCs/>
      <w:sz w:val="26"/>
      <w:szCs w:val="26"/>
    </w:rPr>
  </w:style>
  <w:style w:type="paragraph" w:styleId="TOCHeading">
    <w:name w:val="TOC Heading"/>
    <w:basedOn w:val="Heading1"/>
    <w:next w:val="Normal"/>
    <w:uiPriority w:val="39"/>
    <w:unhideWhenUsed/>
    <w:qFormat/>
    <w:rsid w:val="002300B0"/>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2300B0"/>
    <w:pPr>
      <w:spacing w:before="120"/>
    </w:pPr>
    <w:rPr>
      <w:rFonts w:cstheme="minorHAnsi"/>
      <w:b/>
      <w:bCs/>
      <w:i/>
      <w:iCs/>
    </w:rPr>
  </w:style>
  <w:style w:type="character" w:styleId="Hyperlink">
    <w:name w:val="Hyperlink"/>
    <w:basedOn w:val="DefaultParagraphFont"/>
    <w:uiPriority w:val="99"/>
    <w:unhideWhenUsed/>
    <w:rsid w:val="002300B0"/>
    <w:rPr>
      <w:color w:val="0563C1" w:themeColor="hyperlink"/>
      <w:u w:val="single"/>
    </w:rPr>
  </w:style>
  <w:style w:type="paragraph" w:styleId="TOC2">
    <w:name w:val="toc 2"/>
    <w:basedOn w:val="Normal"/>
    <w:next w:val="Normal"/>
    <w:autoRedefine/>
    <w:uiPriority w:val="39"/>
    <w:unhideWhenUsed/>
    <w:rsid w:val="002300B0"/>
    <w:pPr>
      <w:spacing w:before="120"/>
      <w:ind w:left="240"/>
    </w:pPr>
    <w:rPr>
      <w:rFonts w:cstheme="minorHAnsi"/>
      <w:b/>
      <w:bCs/>
      <w:sz w:val="22"/>
      <w:szCs w:val="22"/>
    </w:rPr>
  </w:style>
  <w:style w:type="paragraph" w:styleId="TOC3">
    <w:name w:val="toc 3"/>
    <w:basedOn w:val="Normal"/>
    <w:next w:val="Normal"/>
    <w:autoRedefine/>
    <w:uiPriority w:val="39"/>
    <w:unhideWhenUsed/>
    <w:rsid w:val="002300B0"/>
    <w:pPr>
      <w:ind w:left="480"/>
    </w:pPr>
    <w:rPr>
      <w:rFonts w:cstheme="minorHAnsi"/>
      <w:sz w:val="20"/>
      <w:szCs w:val="20"/>
    </w:rPr>
  </w:style>
  <w:style w:type="paragraph" w:styleId="TOC4">
    <w:name w:val="toc 4"/>
    <w:basedOn w:val="Normal"/>
    <w:next w:val="Normal"/>
    <w:autoRedefine/>
    <w:uiPriority w:val="39"/>
    <w:semiHidden/>
    <w:unhideWhenUsed/>
    <w:rsid w:val="002300B0"/>
    <w:pPr>
      <w:ind w:left="720"/>
    </w:pPr>
    <w:rPr>
      <w:rFonts w:cstheme="minorHAnsi"/>
      <w:sz w:val="20"/>
      <w:szCs w:val="20"/>
    </w:rPr>
  </w:style>
  <w:style w:type="paragraph" w:styleId="TOC5">
    <w:name w:val="toc 5"/>
    <w:basedOn w:val="Normal"/>
    <w:next w:val="Normal"/>
    <w:autoRedefine/>
    <w:uiPriority w:val="39"/>
    <w:semiHidden/>
    <w:unhideWhenUsed/>
    <w:rsid w:val="002300B0"/>
    <w:pPr>
      <w:ind w:left="960"/>
    </w:pPr>
    <w:rPr>
      <w:rFonts w:cstheme="minorHAnsi"/>
      <w:sz w:val="20"/>
      <w:szCs w:val="20"/>
    </w:rPr>
  </w:style>
  <w:style w:type="paragraph" w:styleId="TOC6">
    <w:name w:val="toc 6"/>
    <w:basedOn w:val="Normal"/>
    <w:next w:val="Normal"/>
    <w:autoRedefine/>
    <w:uiPriority w:val="39"/>
    <w:semiHidden/>
    <w:unhideWhenUsed/>
    <w:rsid w:val="002300B0"/>
    <w:pPr>
      <w:ind w:left="1200"/>
    </w:pPr>
    <w:rPr>
      <w:rFonts w:cstheme="minorHAnsi"/>
      <w:sz w:val="20"/>
      <w:szCs w:val="20"/>
    </w:rPr>
  </w:style>
  <w:style w:type="paragraph" w:styleId="TOC7">
    <w:name w:val="toc 7"/>
    <w:basedOn w:val="Normal"/>
    <w:next w:val="Normal"/>
    <w:autoRedefine/>
    <w:uiPriority w:val="39"/>
    <w:semiHidden/>
    <w:unhideWhenUsed/>
    <w:rsid w:val="002300B0"/>
    <w:pPr>
      <w:ind w:left="1440"/>
    </w:pPr>
    <w:rPr>
      <w:rFonts w:cstheme="minorHAnsi"/>
      <w:sz w:val="20"/>
      <w:szCs w:val="20"/>
    </w:rPr>
  </w:style>
  <w:style w:type="paragraph" w:styleId="TOC8">
    <w:name w:val="toc 8"/>
    <w:basedOn w:val="Normal"/>
    <w:next w:val="Normal"/>
    <w:autoRedefine/>
    <w:uiPriority w:val="39"/>
    <w:semiHidden/>
    <w:unhideWhenUsed/>
    <w:rsid w:val="002300B0"/>
    <w:pPr>
      <w:ind w:left="1680"/>
    </w:pPr>
    <w:rPr>
      <w:rFonts w:cstheme="minorHAnsi"/>
      <w:sz w:val="20"/>
      <w:szCs w:val="20"/>
    </w:rPr>
  </w:style>
  <w:style w:type="paragraph" w:styleId="TOC9">
    <w:name w:val="toc 9"/>
    <w:basedOn w:val="Normal"/>
    <w:next w:val="Normal"/>
    <w:autoRedefine/>
    <w:uiPriority w:val="39"/>
    <w:semiHidden/>
    <w:unhideWhenUsed/>
    <w:rsid w:val="002300B0"/>
    <w:pPr>
      <w:ind w:left="1920"/>
    </w:pPr>
    <w:rPr>
      <w:rFonts w:cstheme="minorHAnsi"/>
      <w:sz w:val="20"/>
      <w:szCs w:val="20"/>
    </w:rPr>
  </w:style>
  <w:style w:type="paragraph" w:styleId="ListParagraph">
    <w:name w:val="List Paragraph"/>
    <w:basedOn w:val="Normal"/>
    <w:uiPriority w:val="34"/>
    <w:qFormat/>
    <w:rsid w:val="0022503B"/>
    <w:pPr>
      <w:ind w:left="720"/>
      <w:contextualSpacing/>
    </w:pPr>
  </w:style>
  <w:style w:type="paragraph" w:styleId="Title">
    <w:name w:val="Title"/>
    <w:basedOn w:val="Normal"/>
    <w:next w:val="Normal"/>
    <w:link w:val="TitleChar"/>
    <w:uiPriority w:val="10"/>
    <w:qFormat/>
    <w:rsid w:val="00D860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0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D860B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Subtitle">
    <w:name w:val="Subtitle"/>
    <w:basedOn w:val="Normal"/>
    <w:next w:val="Normal"/>
    <w:link w:val="SubtitleChar"/>
    <w:uiPriority w:val="11"/>
    <w:qFormat/>
    <w:rsid w:val="00D860B4"/>
    <w:pPr>
      <w:numPr>
        <w:ilvl w:val="1"/>
      </w:numPr>
      <w:suppressAutoHyphens/>
      <w:overflowPunct w:val="0"/>
      <w:autoSpaceDE w:val="0"/>
      <w:spacing w:after="160"/>
      <w:textAlignment w:val="baseline"/>
    </w:pPr>
    <w:rPr>
      <w:rFonts w:eastAsiaTheme="minorEastAsia"/>
      <w:color w:val="5A5A5A" w:themeColor="text1" w:themeTint="A5"/>
      <w:spacing w:val="15"/>
      <w:kern w:val="0"/>
      <w:sz w:val="22"/>
      <w:szCs w:val="22"/>
      <w:lang w:val="es-ES_tradnl" w:eastAsia="ar-SA"/>
      <w14:ligatures w14:val="none"/>
    </w:rPr>
  </w:style>
  <w:style w:type="character" w:customStyle="1" w:styleId="SubtitleChar">
    <w:name w:val="Subtitle Char"/>
    <w:basedOn w:val="DefaultParagraphFont"/>
    <w:link w:val="Subtitle"/>
    <w:uiPriority w:val="11"/>
    <w:rsid w:val="00D860B4"/>
    <w:rPr>
      <w:rFonts w:eastAsiaTheme="minorEastAsia"/>
      <w:color w:val="5A5A5A" w:themeColor="text1" w:themeTint="A5"/>
      <w:spacing w:val="15"/>
      <w:kern w:val="0"/>
      <w:sz w:val="22"/>
      <w:szCs w:val="22"/>
      <w:lang w:val="es-ES_tradnl" w:eastAsia="ar-SA"/>
      <w14:ligatures w14:val="none"/>
    </w:rPr>
  </w:style>
  <w:style w:type="paragraph" w:styleId="Bibliography">
    <w:name w:val="Bibliography"/>
    <w:basedOn w:val="Normal"/>
    <w:next w:val="Normal"/>
    <w:uiPriority w:val="37"/>
    <w:unhideWhenUsed/>
    <w:rsid w:val="003C31C0"/>
  </w:style>
  <w:style w:type="paragraph" w:styleId="Header">
    <w:name w:val="header"/>
    <w:basedOn w:val="Normal"/>
    <w:link w:val="HeaderChar"/>
    <w:uiPriority w:val="99"/>
    <w:unhideWhenUsed/>
    <w:rsid w:val="00635D97"/>
    <w:pPr>
      <w:tabs>
        <w:tab w:val="center" w:pos="4513"/>
        <w:tab w:val="right" w:pos="9026"/>
      </w:tabs>
    </w:pPr>
  </w:style>
  <w:style w:type="character" w:customStyle="1" w:styleId="HeaderChar">
    <w:name w:val="Header Char"/>
    <w:basedOn w:val="DefaultParagraphFont"/>
    <w:link w:val="Header"/>
    <w:uiPriority w:val="99"/>
    <w:rsid w:val="00635D97"/>
  </w:style>
  <w:style w:type="paragraph" w:styleId="Footer">
    <w:name w:val="footer"/>
    <w:basedOn w:val="Normal"/>
    <w:link w:val="FooterChar"/>
    <w:uiPriority w:val="99"/>
    <w:unhideWhenUsed/>
    <w:rsid w:val="00635D97"/>
    <w:pPr>
      <w:tabs>
        <w:tab w:val="center" w:pos="4513"/>
        <w:tab w:val="right" w:pos="9026"/>
      </w:tabs>
    </w:pPr>
  </w:style>
  <w:style w:type="character" w:customStyle="1" w:styleId="FooterChar">
    <w:name w:val="Footer Char"/>
    <w:basedOn w:val="DefaultParagraphFont"/>
    <w:link w:val="Footer"/>
    <w:uiPriority w:val="99"/>
    <w:rsid w:val="00635D97"/>
  </w:style>
  <w:style w:type="character" w:styleId="PageNumber">
    <w:name w:val="page number"/>
    <w:basedOn w:val="DefaultParagraphFont"/>
    <w:uiPriority w:val="99"/>
    <w:semiHidden/>
    <w:unhideWhenUsed/>
    <w:rsid w:val="00635D97"/>
  </w:style>
  <w:style w:type="paragraph" w:customStyle="1" w:styleId="EndNoteBibliographyTitle">
    <w:name w:val="EndNote Bibliography Title"/>
    <w:basedOn w:val="Normal"/>
    <w:link w:val="EndNoteBibliographyTitleChar"/>
    <w:rsid w:val="00B2636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26365"/>
    <w:rPr>
      <w:rFonts w:ascii="Calibri" w:hAnsi="Calibri" w:cs="Calibri"/>
      <w:lang w:val="en-US"/>
    </w:rPr>
  </w:style>
  <w:style w:type="paragraph" w:customStyle="1" w:styleId="EndNoteBibliography">
    <w:name w:val="EndNote Bibliography"/>
    <w:basedOn w:val="Normal"/>
    <w:link w:val="EndNoteBibliographyChar"/>
    <w:rsid w:val="00B26365"/>
    <w:rPr>
      <w:rFonts w:ascii="Calibri" w:hAnsi="Calibri" w:cs="Calibri"/>
      <w:lang w:val="en-US"/>
    </w:rPr>
  </w:style>
  <w:style w:type="character" w:customStyle="1" w:styleId="EndNoteBibliographyChar">
    <w:name w:val="EndNote Bibliography Char"/>
    <w:basedOn w:val="DefaultParagraphFont"/>
    <w:link w:val="EndNoteBibliography"/>
    <w:rsid w:val="00B26365"/>
    <w:rPr>
      <w:rFonts w:ascii="Calibri" w:hAnsi="Calibri" w:cs="Calibri"/>
      <w:lang w:val="en-US"/>
    </w:rPr>
  </w:style>
  <w:style w:type="table" w:styleId="TableGrid">
    <w:name w:val="Table Grid"/>
    <w:basedOn w:val="TableNormal"/>
    <w:uiPriority w:val="39"/>
    <w:rsid w:val="004E63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F4907"/>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F6666"/>
    <w:pPr>
      <w:spacing w:after="200"/>
    </w:pPr>
    <w:rPr>
      <w:i/>
      <w:iCs/>
      <w:color w:val="44546A" w:themeColor="text2"/>
      <w:kern w:val="0"/>
      <w:sz w:val="18"/>
      <w:szCs w:val="18"/>
      <w14:ligatures w14:val="none"/>
    </w:rPr>
  </w:style>
  <w:style w:type="character" w:customStyle="1" w:styleId="Heading3Char">
    <w:name w:val="Heading 3 Char"/>
    <w:basedOn w:val="DefaultParagraphFont"/>
    <w:link w:val="Heading3"/>
    <w:uiPriority w:val="9"/>
    <w:rsid w:val="00C861E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D144D"/>
    <w:rPr>
      <w:color w:val="605E5C"/>
      <w:shd w:val="clear" w:color="auto" w:fill="E1DFDD"/>
    </w:rPr>
  </w:style>
  <w:style w:type="character" w:customStyle="1" w:styleId="Heading4Char">
    <w:name w:val="Heading 4 Char"/>
    <w:basedOn w:val="DefaultParagraphFont"/>
    <w:link w:val="Heading4"/>
    <w:uiPriority w:val="9"/>
    <w:rsid w:val="00691B9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D57659"/>
    <w:rPr>
      <w:color w:val="666666"/>
    </w:rPr>
  </w:style>
  <w:style w:type="paragraph" w:styleId="TableofFigures">
    <w:name w:val="table of figures"/>
    <w:basedOn w:val="Normal"/>
    <w:next w:val="Normal"/>
    <w:uiPriority w:val="99"/>
    <w:unhideWhenUsed/>
    <w:rsid w:val="00335B8C"/>
    <w:pPr>
      <w:ind w:left="480" w:hanging="480"/>
    </w:pPr>
    <w:rPr>
      <w:rFonts w:cstheme="minorHAnsi"/>
      <w:b/>
      <w:bCs/>
      <w:sz w:val="20"/>
      <w:szCs w:val="20"/>
    </w:rPr>
  </w:style>
  <w:style w:type="paragraph" w:styleId="FootnoteText">
    <w:name w:val="footnote text"/>
    <w:basedOn w:val="Normal"/>
    <w:link w:val="FootnoteTextChar"/>
    <w:uiPriority w:val="99"/>
    <w:semiHidden/>
    <w:unhideWhenUsed/>
    <w:rsid w:val="00035A69"/>
    <w:rPr>
      <w:sz w:val="20"/>
      <w:szCs w:val="20"/>
    </w:rPr>
  </w:style>
  <w:style w:type="character" w:customStyle="1" w:styleId="FootnoteTextChar">
    <w:name w:val="Footnote Text Char"/>
    <w:basedOn w:val="DefaultParagraphFont"/>
    <w:link w:val="FootnoteText"/>
    <w:uiPriority w:val="99"/>
    <w:semiHidden/>
    <w:rsid w:val="00035A69"/>
    <w:rPr>
      <w:sz w:val="20"/>
      <w:szCs w:val="20"/>
    </w:rPr>
  </w:style>
  <w:style w:type="character" w:styleId="FootnoteReference">
    <w:name w:val="footnote reference"/>
    <w:basedOn w:val="DefaultParagraphFont"/>
    <w:uiPriority w:val="99"/>
    <w:semiHidden/>
    <w:unhideWhenUsed/>
    <w:rsid w:val="00035A69"/>
    <w:rPr>
      <w:vertAlign w:val="superscript"/>
    </w:rPr>
  </w:style>
  <w:style w:type="numbering" w:customStyle="1" w:styleId="CurrentList1">
    <w:name w:val="Current List1"/>
    <w:uiPriority w:val="99"/>
    <w:rsid w:val="00030C74"/>
    <w:pPr>
      <w:numPr>
        <w:numId w:val="7"/>
      </w:numPr>
    </w:pPr>
  </w:style>
  <w:style w:type="numbering" w:customStyle="1" w:styleId="Style1">
    <w:name w:val="Style1"/>
    <w:uiPriority w:val="99"/>
    <w:rsid w:val="00A70584"/>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10">
      <w:bodyDiv w:val="1"/>
      <w:marLeft w:val="0"/>
      <w:marRight w:val="0"/>
      <w:marTop w:val="0"/>
      <w:marBottom w:val="0"/>
      <w:divBdr>
        <w:top w:val="none" w:sz="0" w:space="0" w:color="auto"/>
        <w:left w:val="none" w:sz="0" w:space="0" w:color="auto"/>
        <w:bottom w:val="none" w:sz="0" w:space="0" w:color="auto"/>
        <w:right w:val="none" w:sz="0" w:space="0" w:color="auto"/>
      </w:divBdr>
    </w:div>
    <w:div w:id="6912625">
      <w:bodyDiv w:val="1"/>
      <w:marLeft w:val="0"/>
      <w:marRight w:val="0"/>
      <w:marTop w:val="0"/>
      <w:marBottom w:val="0"/>
      <w:divBdr>
        <w:top w:val="none" w:sz="0" w:space="0" w:color="auto"/>
        <w:left w:val="none" w:sz="0" w:space="0" w:color="auto"/>
        <w:bottom w:val="none" w:sz="0" w:space="0" w:color="auto"/>
        <w:right w:val="none" w:sz="0" w:space="0" w:color="auto"/>
      </w:divBdr>
    </w:div>
    <w:div w:id="11953978">
      <w:bodyDiv w:val="1"/>
      <w:marLeft w:val="0"/>
      <w:marRight w:val="0"/>
      <w:marTop w:val="0"/>
      <w:marBottom w:val="0"/>
      <w:divBdr>
        <w:top w:val="none" w:sz="0" w:space="0" w:color="auto"/>
        <w:left w:val="none" w:sz="0" w:space="0" w:color="auto"/>
        <w:bottom w:val="none" w:sz="0" w:space="0" w:color="auto"/>
        <w:right w:val="none" w:sz="0" w:space="0" w:color="auto"/>
      </w:divBdr>
    </w:div>
    <w:div w:id="13578610">
      <w:bodyDiv w:val="1"/>
      <w:marLeft w:val="0"/>
      <w:marRight w:val="0"/>
      <w:marTop w:val="0"/>
      <w:marBottom w:val="0"/>
      <w:divBdr>
        <w:top w:val="none" w:sz="0" w:space="0" w:color="auto"/>
        <w:left w:val="none" w:sz="0" w:space="0" w:color="auto"/>
        <w:bottom w:val="none" w:sz="0" w:space="0" w:color="auto"/>
        <w:right w:val="none" w:sz="0" w:space="0" w:color="auto"/>
      </w:divBdr>
    </w:div>
    <w:div w:id="23094667">
      <w:bodyDiv w:val="1"/>
      <w:marLeft w:val="0"/>
      <w:marRight w:val="0"/>
      <w:marTop w:val="0"/>
      <w:marBottom w:val="0"/>
      <w:divBdr>
        <w:top w:val="none" w:sz="0" w:space="0" w:color="auto"/>
        <w:left w:val="none" w:sz="0" w:space="0" w:color="auto"/>
        <w:bottom w:val="none" w:sz="0" w:space="0" w:color="auto"/>
        <w:right w:val="none" w:sz="0" w:space="0" w:color="auto"/>
      </w:divBdr>
    </w:div>
    <w:div w:id="28267438">
      <w:bodyDiv w:val="1"/>
      <w:marLeft w:val="0"/>
      <w:marRight w:val="0"/>
      <w:marTop w:val="0"/>
      <w:marBottom w:val="0"/>
      <w:divBdr>
        <w:top w:val="none" w:sz="0" w:space="0" w:color="auto"/>
        <w:left w:val="none" w:sz="0" w:space="0" w:color="auto"/>
        <w:bottom w:val="none" w:sz="0" w:space="0" w:color="auto"/>
        <w:right w:val="none" w:sz="0" w:space="0" w:color="auto"/>
      </w:divBdr>
    </w:div>
    <w:div w:id="33772800">
      <w:bodyDiv w:val="1"/>
      <w:marLeft w:val="0"/>
      <w:marRight w:val="0"/>
      <w:marTop w:val="0"/>
      <w:marBottom w:val="0"/>
      <w:divBdr>
        <w:top w:val="none" w:sz="0" w:space="0" w:color="auto"/>
        <w:left w:val="none" w:sz="0" w:space="0" w:color="auto"/>
        <w:bottom w:val="none" w:sz="0" w:space="0" w:color="auto"/>
        <w:right w:val="none" w:sz="0" w:space="0" w:color="auto"/>
      </w:divBdr>
    </w:div>
    <w:div w:id="48186339">
      <w:bodyDiv w:val="1"/>
      <w:marLeft w:val="0"/>
      <w:marRight w:val="0"/>
      <w:marTop w:val="0"/>
      <w:marBottom w:val="0"/>
      <w:divBdr>
        <w:top w:val="none" w:sz="0" w:space="0" w:color="auto"/>
        <w:left w:val="none" w:sz="0" w:space="0" w:color="auto"/>
        <w:bottom w:val="none" w:sz="0" w:space="0" w:color="auto"/>
        <w:right w:val="none" w:sz="0" w:space="0" w:color="auto"/>
      </w:divBdr>
    </w:div>
    <w:div w:id="48843796">
      <w:bodyDiv w:val="1"/>
      <w:marLeft w:val="0"/>
      <w:marRight w:val="0"/>
      <w:marTop w:val="0"/>
      <w:marBottom w:val="0"/>
      <w:divBdr>
        <w:top w:val="none" w:sz="0" w:space="0" w:color="auto"/>
        <w:left w:val="none" w:sz="0" w:space="0" w:color="auto"/>
        <w:bottom w:val="none" w:sz="0" w:space="0" w:color="auto"/>
        <w:right w:val="none" w:sz="0" w:space="0" w:color="auto"/>
      </w:divBdr>
    </w:div>
    <w:div w:id="65230668">
      <w:bodyDiv w:val="1"/>
      <w:marLeft w:val="0"/>
      <w:marRight w:val="0"/>
      <w:marTop w:val="0"/>
      <w:marBottom w:val="0"/>
      <w:divBdr>
        <w:top w:val="none" w:sz="0" w:space="0" w:color="auto"/>
        <w:left w:val="none" w:sz="0" w:space="0" w:color="auto"/>
        <w:bottom w:val="none" w:sz="0" w:space="0" w:color="auto"/>
        <w:right w:val="none" w:sz="0" w:space="0" w:color="auto"/>
      </w:divBdr>
    </w:div>
    <w:div w:id="68119051">
      <w:bodyDiv w:val="1"/>
      <w:marLeft w:val="0"/>
      <w:marRight w:val="0"/>
      <w:marTop w:val="0"/>
      <w:marBottom w:val="0"/>
      <w:divBdr>
        <w:top w:val="none" w:sz="0" w:space="0" w:color="auto"/>
        <w:left w:val="none" w:sz="0" w:space="0" w:color="auto"/>
        <w:bottom w:val="none" w:sz="0" w:space="0" w:color="auto"/>
        <w:right w:val="none" w:sz="0" w:space="0" w:color="auto"/>
      </w:divBdr>
      <w:divsChild>
        <w:div w:id="964584889">
          <w:marLeft w:val="0"/>
          <w:marRight w:val="0"/>
          <w:marTop w:val="0"/>
          <w:marBottom w:val="0"/>
          <w:divBdr>
            <w:top w:val="none" w:sz="0" w:space="0" w:color="auto"/>
            <w:left w:val="none" w:sz="0" w:space="0" w:color="auto"/>
            <w:bottom w:val="none" w:sz="0" w:space="0" w:color="auto"/>
            <w:right w:val="none" w:sz="0" w:space="0" w:color="auto"/>
          </w:divBdr>
          <w:divsChild>
            <w:div w:id="192499369">
              <w:marLeft w:val="0"/>
              <w:marRight w:val="0"/>
              <w:marTop w:val="0"/>
              <w:marBottom w:val="0"/>
              <w:divBdr>
                <w:top w:val="none" w:sz="0" w:space="0" w:color="auto"/>
                <w:left w:val="none" w:sz="0" w:space="0" w:color="auto"/>
                <w:bottom w:val="none" w:sz="0" w:space="0" w:color="auto"/>
                <w:right w:val="none" w:sz="0" w:space="0" w:color="auto"/>
              </w:divBdr>
              <w:divsChild>
                <w:div w:id="6216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2412">
      <w:bodyDiv w:val="1"/>
      <w:marLeft w:val="0"/>
      <w:marRight w:val="0"/>
      <w:marTop w:val="0"/>
      <w:marBottom w:val="0"/>
      <w:divBdr>
        <w:top w:val="none" w:sz="0" w:space="0" w:color="auto"/>
        <w:left w:val="none" w:sz="0" w:space="0" w:color="auto"/>
        <w:bottom w:val="none" w:sz="0" w:space="0" w:color="auto"/>
        <w:right w:val="none" w:sz="0" w:space="0" w:color="auto"/>
      </w:divBdr>
    </w:div>
    <w:div w:id="77136812">
      <w:bodyDiv w:val="1"/>
      <w:marLeft w:val="0"/>
      <w:marRight w:val="0"/>
      <w:marTop w:val="0"/>
      <w:marBottom w:val="0"/>
      <w:divBdr>
        <w:top w:val="none" w:sz="0" w:space="0" w:color="auto"/>
        <w:left w:val="none" w:sz="0" w:space="0" w:color="auto"/>
        <w:bottom w:val="none" w:sz="0" w:space="0" w:color="auto"/>
        <w:right w:val="none" w:sz="0" w:space="0" w:color="auto"/>
      </w:divBdr>
    </w:div>
    <w:div w:id="101386185">
      <w:bodyDiv w:val="1"/>
      <w:marLeft w:val="0"/>
      <w:marRight w:val="0"/>
      <w:marTop w:val="0"/>
      <w:marBottom w:val="0"/>
      <w:divBdr>
        <w:top w:val="none" w:sz="0" w:space="0" w:color="auto"/>
        <w:left w:val="none" w:sz="0" w:space="0" w:color="auto"/>
        <w:bottom w:val="none" w:sz="0" w:space="0" w:color="auto"/>
        <w:right w:val="none" w:sz="0" w:space="0" w:color="auto"/>
      </w:divBdr>
    </w:div>
    <w:div w:id="106630208">
      <w:bodyDiv w:val="1"/>
      <w:marLeft w:val="0"/>
      <w:marRight w:val="0"/>
      <w:marTop w:val="0"/>
      <w:marBottom w:val="0"/>
      <w:divBdr>
        <w:top w:val="none" w:sz="0" w:space="0" w:color="auto"/>
        <w:left w:val="none" w:sz="0" w:space="0" w:color="auto"/>
        <w:bottom w:val="none" w:sz="0" w:space="0" w:color="auto"/>
        <w:right w:val="none" w:sz="0" w:space="0" w:color="auto"/>
      </w:divBdr>
    </w:div>
    <w:div w:id="109595627">
      <w:bodyDiv w:val="1"/>
      <w:marLeft w:val="0"/>
      <w:marRight w:val="0"/>
      <w:marTop w:val="0"/>
      <w:marBottom w:val="0"/>
      <w:divBdr>
        <w:top w:val="none" w:sz="0" w:space="0" w:color="auto"/>
        <w:left w:val="none" w:sz="0" w:space="0" w:color="auto"/>
        <w:bottom w:val="none" w:sz="0" w:space="0" w:color="auto"/>
        <w:right w:val="none" w:sz="0" w:space="0" w:color="auto"/>
      </w:divBdr>
    </w:div>
    <w:div w:id="126438310">
      <w:bodyDiv w:val="1"/>
      <w:marLeft w:val="0"/>
      <w:marRight w:val="0"/>
      <w:marTop w:val="0"/>
      <w:marBottom w:val="0"/>
      <w:divBdr>
        <w:top w:val="none" w:sz="0" w:space="0" w:color="auto"/>
        <w:left w:val="none" w:sz="0" w:space="0" w:color="auto"/>
        <w:bottom w:val="none" w:sz="0" w:space="0" w:color="auto"/>
        <w:right w:val="none" w:sz="0" w:space="0" w:color="auto"/>
      </w:divBdr>
    </w:div>
    <w:div w:id="127402730">
      <w:bodyDiv w:val="1"/>
      <w:marLeft w:val="0"/>
      <w:marRight w:val="0"/>
      <w:marTop w:val="0"/>
      <w:marBottom w:val="0"/>
      <w:divBdr>
        <w:top w:val="none" w:sz="0" w:space="0" w:color="auto"/>
        <w:left w:val="none" w:sz="0" w:space="0" w:color="auto"/>
        <w:bottom w:val="none" w:sz="0" w:space="0" w:color="auto"/>
        <w:right w:val="none" w:sz="0" w:space="0" w:color="auto"/>
      </w:divBdr>
    </w:div>
    <w:div w:id="137186438">
      <w:bodyDiv w:val="1"/>
      <w:marLeft w:val="0"/>
      <w:marRight w:val="0"/>
      <w:marTop w:val="0"/>
      <w:marBottom w:val="0"/>
      <w:divBdr>
        <w:top w:val="none" w:sz="0" w:space="0" w:color="auto"/>
        <w:left w:val="none" w:sz="0" w:space="0" w:color="auto"/>
        <w:bottom w:val="none" w:sz="0" w:space="0" w:color="auto"/>
        <w:right w:val="none" w:sz="0" w:space="0" w:color="auto"/>
      </w:divBdr>
    </w:div>
    <w:div w:id="142625097">
      <w:bodyDiv w:val="1"/>
      <w:marLeft w:val="0"/>
      <w:marRight w:val="0"/>
      <w:marTop w:val="0"/>
      <w:marBottom w:val="0"/>
      <w:divBdr>
        <w:top w:val="none" w:sz="0" w:space="0" w:color="auto"/>
        <w:left w:val="none" w:sz="0" w:space="0" w:color="auto"/>
        <w:bottom w:val="none" w:sz="0" w:space="0" w:color="auto"/>
        <w:right w:val="none" w:sz="0" w:space="0" w:color="auto"/>
      </w:divBdr>
    </w:div>
    <w:div w:id="148602227">
      <w:bodyDiv w:val="1"/>
      <w:marLeft w:val="0"/>
      <w:marRight w:val="0"/>
      <w:marTop w:val="0"/>
      <w:marBottom w:val="0"/>
      <w:divBdr>
        <w:top w:val="none" w:sz="0" w:space="0" w:color="auto"/>
        <w:left w:val="none" w:sz="0" w:space="0" w:color="auto"/>
        <w:bottom w:val="none" w:sz="0" w:space="0" w:color="auto"/>
        <w:right w:val="none" w:sz="0" w:space="0" w:color="auto"/>
      </w:divBdr>
    </w:div>
    <w:div w:id="153643387">
      <w:bodyDiv w:val="1"/>
      <w:marLeft w:val="0"/>
      <w:marRight w:val="0"/>
      <w:marTop w:val="0"/>
      <w:marBottom w:val="0"/>
      <w:divBdr>
        <w:top w:val="none" w:sz="0" w:space="0" w:color="auto"/>
        <w:left w:val="none" w:sz="0" w:space="0" w:color="auto"/>
        <w:bottom w:val="none" w:sz="0" w:space="0" w:color="auto"/>
        <w:right w:val="none" w:sz="0" w:space="0" w:color="auto"/>
      </w:divBdr>
    </w:div>
    <w:div w:id="162471579">
      <w:bodyDiv w:val="1"/>
      <w:marLeft w:val="0"/>
      <w:marRight w:val="0"/>
      <w:marTop w:val="0"/>
      <w:marBottom w:val="0"/>
      <w:divBdr>
        <w:top w:val="none" w:sz="0" w:space="0" w:color="auto"/>
        <w:left w:val="none" w:sz="0" w:space="0" w:color="auto"/>
        <w:bottom w:val="none" w:sz="0" w:space="0" w:color="auto"/>
        <w:right w:val="none" w:sz="0" w:space="0" w:color="auto"/>
      </w:divBdr>
    </w:div>
    <w:div w:id="165631814">
      <w:bodyDiv w:val="1"/>
      <w:marLeft w:val="0"/>
      <w:marRight w:val="0"/>
      <w:marTop w:val="0"/>
      <w:marBottom w:val="0"/>
      <w:divBdr>
        <w:top w:val="none" w:sz="0" w:space="0" w:color="auto"/>
        <w:left w:val="none" w:sz="0" w:space="0" w:color="auto"/>
        <w:bottom w:val="none" w:sz="0" w:space="0" w:color="auto"/>
        <w:right w:val="none" w:sz="0" w:space="0" w:color="auto"/>
      </w:divBdr>
    </w:div>
    <w:div w:id="167602212">
      <w:bodyDiv w:val="1"/>
      <w:marLeft w:val="0"/>
      <w:marRight w:val="0"/>
      <w:marTop w:val="0"/>
      <w:marBottom w:val="0"/>
      <w:divBdr>
        <w:top w:val="none" w:sz="0" w:space="0" w:color="auto"/>
        <w:left w:val="none" w:sz="0" w:space="0" w:color="auto"/>
        <w:bottom w:val="none" w:sz="0" w:space="0" w:color="auto"/>
        <w:right w:val="none" w:sz="0" w:space="0" w:color="auto"/>
      </w:divBdr>
    </w:div>
    <w:div w:id="169293196">
      <w:bodyDiv w:val="1"/>
      <w:marLeft w:val="0"/>
      <w:marRight w:val="0"/>
      <w:marTop w:val="0"/>
      <w:marBottom w:val="0"/>
      <w:divBdr>
        <w:top w:val="none" w:sz="0" w:space="0" w:color="auto"/>
        <w:left w:val="none" w:sz="0" w:space="0" w:color="auto"/>
        <w:bottom w:val="none" w:sz="0" w:space="0" w:color="auto"/>
        <w:right w:val="none" w:sz="0" w:space="0" w:color="auto"/>
      </w:divBdr>
    </w:div>
    <w:div w:id="170414574">
      <w:bodyDiv w:val="1"/>
      <w:marLeft w:val="0"/>
      <w:marRight w:val="0"/>
      <w:marTop w:val="0"/>
      <w:marBottom w:val="0"/>
      <w:divBdr>
        <w:top w:val="none" w:sz="0" w:space="0" w:color="auto"/>
        <w:left w:val="none" w:sz="0" w:space="0" w:color="auto"/>
        <w:bottom w:val="none" w:sz="0" w:space="0" w:color="auto"/>
        <w:right w:val="none" w:sz="0" w:space="0" w:color="auto"/>
      </w:divBdr>
    </w:div>
    <w:div w:id="174155006">
      <w:bodyDiv w:val="1"/>
      <w:marLeft w:val="0"/>
      <w:marRight w:val="0"/>
      <w:marTop w:val="0"/>
      <w:marBottom w:val="0"/>
      <w:divBdr>
        <w:top w:val="none" w:sz="0" w:space="0" w:color="auto"/>
        <w:left w:val="none" w:sz="0" w:space="0" w:color="auto"/>
        <w:bottom w:val="none" w:sz="0" w:space="0" w:color="auto"/>
        <w:right w:val="none" w:sz="0" w:space="0" w:color="auto"/>
      </w:divBdr>
    </w:div>
    <w:div w:id="184372485">
      <w:bodyDiv w:val="1"/>
      <w:marLeft w:val="0"/>
      <w:marRight w:val="0"/>
      <w:marTop w:val="0"/>
      <w:marBottom w:val="0"/>
      <w:divBdr>
        <w:top w:val="none" w:sz="0" w:space="0" w:color="auto"/>
        <w:left w:val="none" w:sz="0" w:space="0" w:color="auto"/>
        <w:bottom w:val="none" w:sz="0" w:space="0" w:color="auto"/>
        <w:right w:val="none" w:sz="0" w:space="0" w:color="auto"/>
      </w:divBdr>
    </w:div>
    <w:div w:id="186524718">
      <w:bodyDiv w:val="1"/>
      <w:marLeft w:val="0"/>
      <w:marRight w:val="0"/>
      <w:marTop w:val="0"/>
      <w:marBottom w:val="0"/>
      <w:divBdr>
        <w:top w:val="none" w:sz="0" w:space="0" w:color="auto"/>
        <w:left w:val="none" w:sz="0" w:space="0" w:color="auto"/>
        <w:bottom w:val="none" w:sz="0" w:space="0" w:color="auto"/>
        <w:right w:val="none" w:sz="0" w:space="0" w:color="auto"/>
      </w:divBdr>
    </w:div>
    <w:div w:id="196818148">
      <w:bodyDiv w:val="1"/>
      <w:marLeft w:val="0"/>
      <w:marRight w:val="0"/>
      <w:marTop w:val="0"/>
      <w:marBottom w:val="0"/>
      <w:divBdr>
        <w:top w:val="none" w:sz="0" w:space="0" w:color="auto"/>
        <w:left w:val="none" w:sz="0" w:space="0" w:color="auto"/>
        <w:bottom w:val="none" w:sz="0" w:space="0" w:color="auto"/>
        <w:right w:val="none" w:sz="0" w:space="0" w:color="auto"/>
      </w:divBdr>
    </w:div>
    <w:div w:id="205333866">
      <w:bodyDiv w:val="1"/>
      <w:marLeft w:val="0"/>
      <w:marRight w:val="0"/>
      <w:marTop w:val="0"/>
      <w:marBottom w:val="0"/>
      <w:divBdr>
        <w:top w:val="none" w:sz="0" w:space="0" w:color="auto"/>
        <w:left w:val="none" w:sz="0" w:space="0" w:color="auto"/>
        <w:bottom w:val="none" w:sz="0" w:space="0" w:color="auto"/>
        <w:right w:val="none" w:sz="0" w:space="0" w:color="auto"/>
      </w:divBdr>
    </w:div>
    <w:div w:id="212087144">
      <w:bodyDiv w:val="1"/>
      <w:marLeft w:val="0"/>
      <w:marRight w:val="0"/>
      <w:marTop w:val="0"/>
      <w:marBottom w:val="0"/>
      <w:divBdr>
        <w:top w:val="none" w:sz="0" w:space="0" w:color="auto"/>
        <w:left w:val="none" w:sz="0" w:space="0" w:color="auto"/>
        <w:bottom w:val="none" w:sz="0" w:space="0" w:color="auto"/>
        <w:right w:val="none" w:sz="0" w:space="0" w:color="auto"/>
      </w:divBdr>
    </w:div>
    <w:div w:id="212278152">
      <w:bodyDiv w:val="1"/>
      <w:marLeft w:val="0"/>
      <w:marRight w:val="0"/>
      <w:marTop w:val="0"/>
      <w:marBottom w:val="0"/>
      <w:divBdr>
        <w:top w:val="none" w:sz="0" w:space="0" w:color="auto"/>
        <w:left w:val="none" w:sz="0" w:space="0" w:color="auto"/>
        <w:bottom w:val="none" w:sz="0" w:space="0" w:color="auto"/>
        <w:right w:val="none" w:sz="0" w:space="0" w:color="auto"/>
      </w:divBdr>
    </w:div>
    <w:div w:id="220672840">
      <w:bodyDiv w:val="1"/>
      <w:marLeft w:val="0"/>
      <w:marRight w:val="0"/>
      <w:marTop w:val="0"/>
      <w:marBottom w:val="0"/>
      <w:divBdr>
        <w:top w:val="none" w:sz="0" w:space="0" w:color="auto"/>
        <w:left w:val="none" w:sz="0" w:space="0" w:color="auto"/>
        <w:bottom w:val="none" w:sz="0" w:space="0" w:color="auto"/>
        <w:right w:val="none" w:sz="0" w:space="0" w:color="auto"/>
      </w:divBdr>
    </w:div>
    <w:div w:id="225267126">
      <w:bodyDiv w:val="1"/>
      <w:marLeft w:val="0"/>
      <w:marRight w:val="0"/>
      <w:marTop w:val="0"/>
      <w:marBottom w:val="0"/>
      <w:divBdr>
        <w:top w:val="none" w:sz="0" w:space="0" w:color="auto"/>
        <w:left w:val="none" w:sz="0" w:space="0" w:color="auto"/>
        <w:bottom w:val="none" w:sz="0" w:space="0" w:color="auto"/>
        <w:right w:val="none" w:sz="0" w:space="0" w:color="auto"/>
      </w:divBdr>
    </w:div>
    <w:div w:id="250550408">
      <w:bodyDiv w:val="1"/>
      <w:marLeft w:val="0"/>
      <w:marRight w:val="0"/>
      <w:marTop w:val="0"/>
      <w:marBottom w:val="0"/>
      <w:divBdr>
        <w:top w:val="none" w:sz="0" w:space="0" w:color="auto"/>
        <w:left w:val="none" w:sz="0" w:space="0" w:color="auto"/>
        <w:bottom w:val="none" w:sz="0" w:space="0" w:color="auto"/>
        <w:right w:val="none" w:sz="0" w:space="0" w:color="auto"/>
      </w:divBdr>
    </w:div>
    <w:div w:id="251396922">
      <w:bodyDiv w:val="1"/>
      <w:marLeft w:val="0"/>
      <w:marRight w:val="0"/>
      <w:marTop w:val="0"/>
      <w:marBottom w:val="0"/>
      <w:divBdr>
        <w:top w:val="none" w:sz="0" w:space="0" w:color="auto"/>
        <w:left w:val="none" w:sz="0" w:space="0" w:color="auto"/>
        <w:bottom w:val="none" w:sz="0" w:space="0" w:color="auto"/>
        <w:right w:val="none" w:sz="0" w:space="0" w:color="auto"/>
      </w:divBdr>
    </w:div>
    <w:div w:id="259916818">
      <w:bodyDiv w:val="1"/>
      <w:marLeft w:val="0"/>
      <w:marRight w:val="0"/>
      <w:marTop w:val="0"/>
      <w:marBottom w:val="0"/>
      <w:divBdr>
        <w:top w:val="none" w:sz="0" w:space="0" w:color="auto"/>
        <w:left w:val="none" w:sz="0" w:space="0" w:color="auto"/>
        <w:bottom w:val="none" w:sz="0" w:space="0" w:color="auto"/>
        <w:right w:val="none" w:sz="0" w:space="0" w:color="auto"/>
      </w:divBdr>
    </w:div>
    <w:div w:id="268316976">
      <w:bodyDiv w:val="1"/>
      <w:marLeft w:val="0"/>
      <w:marRight w:val="0"/>
      <w:marTop w:val="0"/>
      <w:marBottom w:val="0"/>
      <w:divBdr>
        <w:top w:val="none" w:sz="0" w:space="0" w:color="auto"/>
        <w:left w:val="none" w:sz="0" w:space="0" w:color="auto"/>
        <w:bottom w:val="none" w:sz="0" w:space="0" w:color="auto"/>
        <w:right w:val="none" w:sz="0" w:space="0" w:color="auto"/>
      </w:divBdr>
    </w:div>
    <w:div w:id="279845978">
      <w:bodyDiv w:val="1"/>
      <w:marLeft w:val="0"/>
      <w:marRight w:val="0"/>
      <w:marTop w:val="0"/>
      <w:marBottom w:val="0"/>
      <w:divBdr>
        <w:top w:val="none" w:sz="0" w:space="0" w:color="auto"/>
        <w:left w:val="none" w:sz="0" w:space="0" w:color="auto"/>
        <w:bottom w:val="none" w:sz="0" w:space="0" w:color="auto"/>
        <w:right w:val="none" w:sz="0" w:space="0" w:color="auto"/>
      </w:divBdr>
    </w:div>
    <w:div w:id="295531412">
      <w:bodyDiv w:val="1"/>
      <w:marLeft w:val="0"/>
      <w:marRight w:val="0"/>
      <w:marTop w:val="0"/>
      <w:marBottom w:val="0"/>
      <w:divBdr>
        <w:top w:val="none" w:sz="0" w:space="0" w:color="auto"/>
        <w:left w:val="none" w:sz="0" w:space="0" w:color="auto"/>
        <w:bottom w:val="none" w:sz="0" w:space="0" w:color="auto"/>
        <w:right w:val="none" w:sz="0" w:space="0" w:color="auto"/>
      </w:divBdr>
    </w:div>
    <w:div w:id="295644730">
      <w:bodyDiv w:val="1"/>
      <w:marLeft w:val="0"/>
      <w:marRight w:val="0"/>
      <w:marTop w:val="0"/>
      <w:marBottom w:val="0"/>
      <w:divBdr>
        <w:top w:val="none" w:sz="0" w:space="0" w:color="auto"/>
        <w:left w:val="none" w:sz="0" w:space="0" w:color="auto"/>
        <w:bottom w:val="none" w:sz="0" w:space="0" w:color="auto"/>
        <w:right w:val="none" w:sz="0" w:space="0" w:color="auto"/>
      </w:divBdr>
    </w:div>
    <w:div w:id="296569784">
      <w:bodyDiv w:val="1"/>
      <w:marLeft w:val="0"/>
      <w:marRight w:val="0"/>
      <w:marTop w:val="0"/>
      <w:marBottom w:val="0"/>
      <w:divBdr>
        <w:top w:val="none" w:sz="0" w:space="0" w:color="auto"/>
        <w:left w:val="none" w:sz="0" w:space="0" w:color="auto"/>
        <w:bottom w:val="none" w:sz="0" w:space="0" w:color="auto"/>
        <w:right w:val="none" w:sz="0" w:space="0" w:color="auto"/>
      </w:divBdr>
    </w:div>
    <w:div w:id="301694272">
      <w:bodyDiv w:val="1"/>
      <w:marLeft w:val="0"/>
      <w:marRight w:val="0"/>
      <w:marTop w:val="0"/>
      <w:marBottom w:val="0"/>
      <w:divBdr>
        <w:top w:val="none" w:sz="0" w:space="0" w:color="auto"/>
        <w:left w:val="none" w:sz="0" w:space="0" w:color="auto"/>
        <w:bottom w:val="none" w:sz="0" w:space="0" w:color="auto"/>
        <w:right w:val="none" w:sz="0" w:space="0" w:color="auto"/>
      </w:divBdr>
    </w:div>
    <w:div w:id="312107456">
      <w:bodyDiv w:val="1"/>
      <w:marLeft w:val="0"/>
      <w:marRight w:val="0"/>
      <w:marTop w:val="0"/>
      <w:marBottom w:val="0"/>
      <w:divBdr>
        <w:top w:val="none" w:sz="0" w:space="0" w:color="auto"/>
        <w:left w:val="none" w:sz="0" w:space="0" w:color="auto"/>
        <w:bottom w:val="none" w:sz="0" w:space="0" w:color="auto"/>
        <w:right w:val="none" w:sz="0" w:space="0" w:color="auto"/>
      </w:divBdr>
    </w:div>
    <w:div w:id="323508116">
      <w:bodyDiv w:val="1"/>
      <w:marLeft w:val="0"/>
      <w:marRight w:val="0"/>
      <w:marTop w:val="0"/>
      <w:marBottom w:val="0"/>
      <w:divBdr>
        <w:top w:val="none" w:sz="0" w:space="0" w:color="auto"/>
        <w:left w:val="none" w:sz="0" w:space="0" w:color="auto"/>
        <w:bottom w:val="none" w:sz="0" w:space="0" w:color="auto"/>
        <w:right w:val="none" w:sz="0" w:space="0" w:color="auto"/>
      </w:divBdr>
    </w:div>
    <w:div w:id="325018706">
      <w:bodyDiv w:val="1"/>
      <w:marLeft w:val="0"/>
      <w:marRight w:val="0"/>
      <w:marTop w:val="0"/>
      <w:marBottom w:val="0"/>
      <w:divBdr>
        <w:top w:val="none" w:sz="0" w:space="0" w:color="auto"/>
        <w:left w:val="none" w:sz="0" w:space="0" w:color="auto"/>
        <w:bottom w:val="none" w:sz="0" w:space="0" w:color="auto"/>
        <w:right w:val="none" w:sz="0" w:space="0" w:color="auto"/>
      </w:divBdr>
    </w:div>
    <w:div w:id="328482681">
      <w:bodyDiv w:val="1"/>
      <w:marLeft w:val="0"/>
      <w:marRight w:val="0"/>
      <w:marTop w:val="0"/>
      <w:marBottom w:val="0"/>
      <w:divBdr>
        <w:top w:val="none" w:sz="0" w:space="0" w:color="auto"/>
        <w:left w:val="none" w:sz="0" w:space="0" w:color="auto"/>
        <w:bottom w:val="none" w:sz="0" w:space="0" w:color="auto"/>
        <w:right w:val="none" w:sz="0" w:space="0" w:color="auto"/>
      </w:divBdr>
    </w:div>
    <w:div w:id="334187313">
      <w:bodyDiv w:val="1"/>
      <w:marLeft w:val="0"/>
      <w:marRight w:val="0"/>
      <w:marTop w:val="0"/>
      <w:marBottom w:val="0"/>
      <w:divBdr>
        <w:top w:val="none" w:sz="0" w:space="0" w:color="auto"/>
        <w:left w:val="none" w:sz="0" w:space="0" w:color="auto"/>
        <w:bottom w:val="none" w:sz="0" w:space="0" w:color="auto"/>
        <w:right w:val="none" w:sz="0" w:space="0" w:color="auto"/>
      </w:divBdr>
    </w:div>
    <w:div w:id="373038950">
      <w:bodyDiv w:val="1"/>
      <w:marLeft w:val="0"/>
      <w:marRight w:val="0"/>
      <w:marTop w:val="0"/>
      <w:marBottom w:val="0"/>
      <w:divBdr>
        <w:top w:val="none" w:sz="0" w:space="0" w:color="auto"/>
        <w:left w:val="none" w:sz="0" w:space="0" w:color="auto"/>
        <w:bottom w:val="none" w:sz="0" w:space="0" w:color="auto"/>
        <w:right w:val="none" w:sz="0" w:space="0" w:color="auto"/>
      </w:divBdr>
    </w:div>
    <w:div w:id="374156263">
      <w:bodyDiv w:val="1"/>
      <w:marLeft w:val="0"/>
      <w:marRight w:val="0"/>
      <w:marTop w:val="0"/>
      <w:marBottom w:val="0"/>
      <w:divBdr>
        <w:top w:val="none" w:sz="0" w:space="0" w:color="auto"/>
        <w:left w:val="none" w:sz="0" w:space="0" w:color="auto"/>
        <w:bottom w:val="none" w:sz="0" w:space="0" w:color="auto"/>
        <w:right w:val="none" w:sz="0" w:space="0" w:color="auto"/>
      </w:divBdr>
    </w:div>
    <w:div w:id="377172196">
      <w:bodyDiv w:val="1"/>
      <w:marLeft w:val="0"/>
      <w:marRight w:val="0"/>
      <w:marTop w:val="0"/>
      <w:marBottom w:val="0"/>
      <w:divBdr>
        <w:top w:val="none" w:sz="0" w:space="0" w:color="auto"/>
        <w:left w:val="none" w:sz="0" w:space="0" w:color="auto"/>
        <w:bottom w:val="none" w:sz="0" w:space="0" w:color="auto"/>
        <w:right w:val="none" w:sz="0" w:space="0" w:color="auto"/>
      </w:divBdr>
    </w:div>
    <w:div w:id="386993840">
      <w:bodyDiv w:val="1"/>
      <w:marLeft w:val="0"/>
      <w:marRight w:val="0"/>
      <w:marTop w:val="0"/>
      <w:marBottom w:val="0"/>
      <w:divBdr>
        <w:top w:val="none" w:sz="0" w:space="0" w:color="auto"/>
        <w:left w:val="none" w:sz="0" w:space="0" w:color="auto"/>
        <w:bottom w:val="none" w:sz="0" w:space="0" w:color="auto"/>
        <w:right w:val="none" w:sz="0" w:space="0" w:color="auto"/>
      </w:divBdr>
    </w:div>
    <w:div w:id="388767991">
      <w:bodyDiv w:val="1"/>
      <w:marLeft w:val="0"/>
      <w:marRight w:val="0"/>
      <w:marTop w:val="0"/>
      <w:marBottom w:val="0"/>
      <w:divBdr>
        <w:top w:val="none" w:sz="0" w:space="0" w:color="auto"/>
        <w:left w:val="none" w:sz="0" w:space="0" w:color="auto"/>
        <w:bottom w:val="none" w:sz="0" w:space="0" w:color="auto"/>
        <w:right w:val="none" w:sz="0" w:space="0" w:color="auto"/>
      </w:divBdr>
    </w:div>
    <w:div w:id="401950464">
      <w:bodyDiv w:val="1"/>
      <w:marLeft w:val="0"/>
      <w:marRight w:val="0"/>
      <w:marTop w:val="0"/>
      <w:marBottom w:val="0"/>
      <w:divBdr>
        <w:top w:val="none" w:sz="0" w:space="0" w:color="auto"/>
        <w:left w:val="none" w:sz="0" w:space="0" w:color="auto"/>
        <w:bottom w:val="none" w:sz="0" w:space="0" w:color="auto"/>
        <w:right w:val="none" w:sz="0" w:space="0" w:color="auto"/>
      </w:divBdr>
    </w:div>
    <w:div w:id="417561432">
      <w:bodyDiv w:val="1"/>
      <w:marLeft w:val="0"/>
      <w:marRight w:val="0"/>
      <w:marTop w:val="0"/>
      <w:marBottom w:val="0"/>
      <w:divBdr>
        <w:top w:val="none" w:sz="0" w:space="0" w:color="auto"/>
        <w:left w:val="none" w:sz="0" w:space="0" w:color="auto"/>
        <w:bottom w:val="none" w:sz="0" w:space="0" w:color="auto"/>
        <w:right w:val="none" w:sz="0" w:space="0" w:color="auto"/>
      </w:divBdr>
    </w:div>
    <w:div w:id="419836336">
      <w:bodyDiv w:val="1"/>
      <w:marLeft w:val="0"/>
      <w:marRight w:val="0"/>
      <w:marTop w:val="0"/>
      <w:marBottom w:val="0"/>
      <w:divBdr>
        <w:top w:val="none" w:sz="0" w:space="0" w:color="auto"/>
        <w:left w:val="none" w:sz="0" w:space="0" w:color="auto"/>
        <w:bottom w:val="none" w:sz="0" w:space="0" w:color="auto"/>
        <w:right w:val="none" w:sz="0" w:space="0" w:color="auto"/>
      </w:divBdr>
    </w:div>
    <w:div w:id="427233972">
      <w:bodyDiv w:val="1"/>
      <w:marLeft w:val="0"/>
      <w:marRight w:val="0"/>
      <w:marTop w:val="0"/>
      <w:marBottom w:val="0"/>
      <w:divBdr>
        <w:top w:val="none" w:sz="0" w:space="0" w:color="auto"/>
        <w:left w:val="none" w:sz="0" w:space="0" w:color="auto"/>
        <w:bottom w:val="none" w:sz="0" w:space="0" w:color="auto"/>
        <w:right w:val="none" w:sz="0" w:space="0" w:color="auto"/>
      </w:divBdr>
    </w:div>
    <w:div w:id="428240550">
      <w:bodyDiv w:val="1"/>
      <w:marLeft w:val="0"/>
      <w:marRight w:val="0"/>
      <w:marTop w:val="0"/>
      <w:marBottom w:val="0"/>
      <w:divBdr>
        <w:top w:val="none" w:sz="0" w:space="0" w:color="auto"/>
        <w:left w:val="none" w:sz="0" w:space="0" w:color="auto"/>
        <w:bottom w:val="none" w:sz="0" w:space="0" w:color="auto"/>
        <w:right w:val="none" w:sz="0" w:space="0" w:color="auto"/>
      </w:divBdr>
    </w:div>
    <w:div w:id="434328303">
      <w:bodyDiv w:val="1"/>
      <w:marLeft w:val="0"/>
      <w:marRight w:val="0"/>
      <w:marTop w:val="0"/>
      <w:marBottom w:val="0"/>
      <w:divBdr>
        <w:top w:val="none" w:sz="0" w:space="0" w:color="auto"/>
        <w:left w:val="none" w:sz="0" w:space="0" w:color="auto"/>
        <w:bottom w:val="none" w:sz="0" w:space="0" w:color="auto"/>
        <w:right w:val="none" w:sz="0" w:space="0" w:color="auto"/>
      </w:divBdr>
    </w:div>
    <w:div w:id="448815805">
      <w:bodyDiv w:val="1"/>
      <w:marLeft w:val="0"/>
      <w:marRight w:val="0"/>
      <w:marTop w:val="0"/>
      <w:marBottom w:val="0"/>
      <w:divBdr>
        <w:top w:val="none" w:sz="0" w:space="0" w:color="auto"/>
        <w:left w:val="none" w:sz="0" w:space="0" w:color="auto"/>
        <w:bottom w:val="none" w:sz="0" w:space="0" w:color="auto"/>
        <w:right w:val="none" w:sz="0" w:space="0" w:color="auto"/>
      </w:divBdr>
    </w:div>
    <w:div w:id="455410934">
      <w:bodyDiv w:val="1"/>
      <w:marLeft w:val="0"/>
      <w:marRight w:val="0"/>
      <w:marTop w:val="0"/>
      <w:marBottom w:val="0"/>
      <w:divBdr>
        <w:top w:val="none" w:sz="0" w:space="0" w:color="auto"/>
        <w:left w:val="none" w:sz="0" w:space="0" w:color="auto"/>
        <w:bottom w:val="none" w:sz="0" w:space="0" w:color="auto"/>
        <w:right w:val="none" w:sz="0" w:space="0" w:color="auto"/>
      </w:divBdr>
    </w:div>
    <w:div w:id="458766897">
      <w:bodyDiv w:val="1"/>
      <w:marLeft w:val="0"/>
      <w:marRight w:val="0"/>
      <w:marTop w:val="0"/>
      <w:marBottom w:val="0"/>
      <w:divBdr>
        <w:top w:val="none" w:sz="0" w:space="0" w:color="auto"/>
        <w:left w:val="none" w:sz="0" w:space="0" w:color="auto"/>
        <w:bottom w:val="none" w:sz="0" w:space="0" w:color="auto"/>
        <w:right w:val="none" w:sz="0" w:space="0" w:color="auto"/>
      </w:divBdr>
    </w:div>
    <w:div w:id="466775637">
      <w:bodyDiv w:val="1"/>
      <w:marLeft w:val="0"/>
      <w:marRight w:val="0"/>
      <w:marTop w:val="0"/>
      <w:marBottom w:val="0"/>
      <w:divBdr>
        <w:top w:val="none" w:sz="0" w:space="0" w:color="auto"/>
        <w:left w:val="none" w:sz="0" w:space="0" w:color="auto"/>
        <w:bottom w:val="none" w:sz="0" w:space="0" w:color="auto"/>
        <w:right w:val="none" w:sz="0" w:space="0" w:color="auto"/>
      </w:divBdr>
    </w:div>
    <w:div w:id="470024855">
      <w:bodyDiv w:val="1"/>
      <w:marLeft w:val="0"/>
      <w:marRight w:val="0"/>
      <w:marTop w:val="0"/>
      <w:marBottom w:val="0"/>
      <w:divBdr>
        <w:top w:val="none" w:sz="0" w:space="0" w:color="auto"/>
        <w:left w:val="none" w:sz="0" w:space="0" w:color="auto"/>
        <w:bottom w:val="none" w:sz="0" w:space="0" w:color="auto"/>
        <w:right w:val="none" w:sz="0" w:space="0" w:color="auto"/>
      </w:divBdr>
    </w:div>
    <w:div w:id="494731432">
      <w:bodyDiv w:val="1"/>
      <w:marLeft w:val="0"/>
      <w:marRight w:val="0"/>
      <w:marTop w:val="0"/>
      <w:marBottom w:val="0"/>
      <w:divBdr>
        <w:top w:val="none" w:sz="0" w:space="0" w:color="auto"/>
        <w:left w:val="none" w:sz="0" w:space="0" w:color="auto"/>
        <w:bottom w:val="none" w:sz="0" w:space="0" w:color="auto"/>
        <w:right w:val="none" w:sz="0" w:space="0" w:color="auto"/>
      </w:divBdr>
    </w:div>
    <w:div w:id="499123335">
      <w:bodyDiv w:val="1"/>
      <w:marLeft w:val="0"/>
      <w:marRight w:val="0"/>
      <w:marTop w:val="0"/>
      <w:marBottom w:val="0"/>
      <w:divBdr>
        <w:top w:val="none" w:sz="0" w:space="0" w:color="auto"/>
        <w:left w:val="none" w:sz="0" w:space="0" w:color="auto"/>
        <w:bottom w:val="none" w:sz="0" w:space="0" w:color="auto"/>
        <w:right w:val="none" w:sz="0" w:space="0" w:color="auto"/>
      </w:divBdr>
    </w:div>
    <w:div w:id="500241744">
      <w:bodyDiv w:val="1"/>
      <w:marLeft w:val="0"/>
      <w:marRight w:val="0"/>
      <w:marTop w:val="0"/>
      <w:marBottom w:val="0"/>
      <w:divBdr>
        <w:top w:val="none" w:sz="0" w:space="0" w:color="auto"/>
        <w:left w:val="none" w:sz="0" w:space="0" w:color="auto"/>
        <w:bottom w:val="none" w:sz="0" w:space="0" w:color="auto"/>
        <w:right w:val="none" w:sz="0" w:space="0" w:color="auto"/>
      </w:divBdr>
    </w:div>
    <w:div w:id="505442881">
      <w:bodyDiv w:val="1"/>
      <w:marLeft w:val="0"/>
      <w:marRight w:val="0"/>
      <w:marTop w:val="0"/>
      <w:marBottom w:val="0"/>
      <w:divBdr>
        <w:top w:val="none" w:sz="0" w:space="0" w:color="auto"/>
        <w:left w:val="none" w:sz="0" w:space="0" w:color="auto"/>
        <w:bottom w:val="none" w:sz="0" w:space="0" w:color="auto"/>
        <w:right w:val="none" w:sz="0" w:space="0" w:color="auto"/>
      </w:divBdr>
    </w:div>
    <w:div w:id="510604243">
      <w:bodyDiv w:val="1"/>
      <w:marLeft w:val="0"/>
      <w:marRight w:val="0"/>
      <w:marTop w:val="0"/>
      <w:marBottom w:val="0"/>
      <w:divBdr>
        <w:top w:val="none" w:sz="0" w:space="0" w:color="auto"/>
        <w:left w:val="none" w:sz="0" w:space="0" w:color="auto"/>
        <w:bottom w:val="none" w:sz="0" w:space="0" w:color="auto"/>
        <w:right w:val="none" w:sz="0" w:space="0" w:color="auto"/>
      </w:divBdr>
    </w:div>
    <w:div w:id="516240855">
      <w:bodyDiv w:val="1"/>
      <w:marLeft w:val="0"/>
      <w:marRight w:val="0"/>
      <w:marTop w:val="0"/>
      <w:marBottom w:val="0"/>
      <w:divBdr>
        <w:top w:val="none" w:sz="0" w:space="0" w:color="auto"/>
        <w:left w:val="none" w:sz="0" w:space="0" w:color="auto"/>
        <w:bottom w:val="none" w:sz="0" w:space="0" w:color="auto"/>
        <w:right w:val="none" w:sz="0" w:space="0" w:color="auto"/>
      </w:divBdr>
    </w:div>
    <w:div w:id="529949209">
      <w:bodyDiv w:val="1"/>
      <w:marLeft w:val="0"/>
      <w:marRight w:val="0"/>
      <w:marTop w:val="0"/>
      <w:marBottom w:val="0"/>
      <w:divBdr>
        <w:top w:val="none" w:sz="0" w:space="0" w:color="auto"/>
        <w:left w:val="none" w:sz="0" w:space="0" w:color="auto"/>
        <w:bottom w:val="none" w:sz="0" w:space="0" w:color="auto"/>
        <w:right w:val="none" w:sz="0" w:space="0" w:color="auto"/>
      </w:divBdr>
    </w:div>
    <w:div w:id="533928907">
      <w:bodyDiv w:val="1"/>
      <w:marLeft w:val="0"/>
      <w:marRight w:val="0"/>
      <w:marTop w:val="0"/>
      <w:marBottom w:val="0"/>
      <w:divBdr>
        <w:top w:val="none" w:sz="0" w:space="0" w:color="auto"/>
        <w:left w:val="none" w:sz="0" w:space="0" w:color="auto"/>
        <w:bottom w:val="none" w:sz="0" w:space="0" w:color="auto"/>
        <w:right w:val="none" w:sz="0" w:space="0" w:color="auto"/>
      </w:divBdr>
    </w:div>
    <w:div w:id="540020741">
      <w:bodyDiv w:val="1"/>
      <w:marLeft w:val="0"/>
      <w:marRight w:val="0"/>
      <w:marTop w:val="0"/>
      <w:marBottom w:val="0"/>
      <w:divBdr>
        <w:top w:val="none" w:sz="0" w:space="0" w:color="auto"/>
        <w:left w:val="none" w:sz="0" w:space="0" w:color="auto"/>
        <w:bottom w:val="none" w:sz="0" w:space="0" w:color="auto"/>
        <w:right w:val="none" w:sz="0" w:space="0" w:color="auto"/>
      </w:divBdr>
    </w:div>
    <w:div w:id="542331717">
      <w:bodyDiv w:val="1"/>
      <w:marLeft w:val="0"/>
      <w:marRight w:val="0"/>
      <w:marTop w:val="0"/>
      <w:marBottom w:val="0"/>
      <w:divBdr>
        <w:top w:val="none" w:sz="0" w:space="0" w:color="auto"/>
        <w:left w:val="none" w:sz="0" w:space="0" w:color="auto"/>
        <w:bottom w:val="none" w:sz="0" w:space="0" w:color="auto"/>
        <w:right w:val="none" w:sz="0" w:space="0" w:color="auto"/>
      </w:divBdr>
    </w:div>
    <w:div w:id="543490576">
      <w:bodyDiv w:val="1"/>
      <w:marLeft w:val="0"/>
      <w:marRight w:val="0"/>
      <w:marTop w:val="0"/>
      <w:marBottom w:val="0"/>
      <w:divBdr>
        <w:top w:val="none" w:sz="0" w:space="0" w:color="auto"/>
        <w:left w:val="none" w:sz="0" w:space="0" w:color="auto"/>
        <w:bottom w:val="none" w:sz="0" w:space="0" w:color="auto"/>
        <w:right w:val="none" w:sz="0" w:space="0" w:color="auto"/>
      </w:divBdr>
    </w:div>
    <w:div w:id="554051169">
      <w:bodyDiv w:val="1"/>
      <w:marLeft w:val="0"/>
      <w:marRight w:val="0"/>
      <w:marTop w:val="0"/>
      <w:marBottom w:val="0"/>
      <w:divBdr>
        <w:top w:val="none" w:sz="0" w:space="0" w:color="auto"/>
        <w:left w:val="none" w:sz="0" w:space="0" w:color="auto"/>
        <w:bottom w:val="none" w:sz="0" w:space="0" w:color="auto"/>
        <w:right w:val="none" w:sz="0" w:space="0" w:color="auto"/>
      </w:divBdr>
    </w:div>
    <w:div w:id="560290130">
      <w:bodyDiv w:val="1"/>
      <w:marLeft w:val="0"/>
      <w:marRight w:val="0"/>
      <w:marTop w:val="0"/>
      <w:marBottom w:val="0"/>
      <w:divBdr>
        <w:top w:val="none" w:sz="0" w:space="0" w:color="auto"/>
        <w:left w:val="none" w:sz="0" w:space="0" w:color="auto"/>
        <w:bottom w:val="none" w:sz="0" w:space="0" w:color="auto"/>
        <w:right w:val="none" w:sz="0" w:space="0" w:color="auto"/>
      </w:divBdr>
    </w:div>
    <w:div w:id="575359093">
      <w:bodyDiv w:val="1"/>
      <w:marLeft w:val="0"/>
      <w:marRight w:val="0"/>
      <w:marTop w:val="0"/>
      <w:marBottom w:val="0"/>
      <w:divBdr>
        <w:top w:val="none" w:sz="0" w:space="0" w:color="auto"/>
        <w:left w:val="none" w:sz="0" w:space="0" w:color="auto"/>
        <w:bottom w:val="none" w:sz="0" w:space="0" w:color="auto"/>
        <w:right w:val="none" w:sz="0" w:space="0" w:color="auto"/>
      </w:divBdr>
    </w:div>
    <w:div w:id="606083800">
      <w:bodyDiv w:val="1"/>
      <w:marLeft w:val="0"/>
      <w:marRight w:val="0"/>
      <w:marTop w:val="0"/>
      <w:marBottom w:val="0"/>
      <w:divBdr>
        <w:top w:val="none" w:sz="0" w:space="0" w:color="auto"/>
        <w:left w:val="none" w:sz="0" w:space="0" w:color="auto"/>
        <w:bottom w:val="none" w:sz="0" w:space="0" w:color="auto"/>
        <w:right w:val="none" w:sz="0" w:space="0" w:color="auto"/>
      </w:divBdr>
    </w:div>
    <w:div w:id="607197477">
      <w:bodyDiv w:val="1"/>
      <w:marLeft w:val="0"/>
      <w:marRight w:val="0"/>
      <w:marTop w:val="0"/>
      <w:marBottom w:val="0"/>
      <w:divBdr>
        <w:top w:val="none" w:sz="0" w:space="0" w:color="auto"/>
        <w:left w:val="none" w:sz="0" w:space="0" w:color="auto"/>
        <w:bottom w:val="none" w:sz="0" w:space="0" w:color="auto"/>
        <w:right w:val="none" w:sz="0" w:space="0" w:color="auto"/>
      </w:divBdr>
    </w:div>
    <w:div w:id="607203648">
      <w:bodyDiv w:val="1"/>
      <w:marLeft w:val="0"/>
      <w:marRight w:val="0"/>
      <w:marTop w:val="0"/>
      <w:marBottom w:val="0"/>
      <w:divBdr>
        <w:top w:val="none" w:sz="0" w:space="0" w:color="auto"/>
        <w:left w:val="none" w:sz="0" w:space="0" w:color="auto"/>
        <w:bottom w:val="none" w:sz="0" w:space="0" w:color="auto"/>
        <w:right w:val="none" w:sz="0" w:space="0" w:color="auto"/>
      </w:divBdr>
    </w:div>
    <w:div w:id="613366701">
      <w:bodyDiv w:val="1"/>
      <w:marLeft w:val="0"/>
      <w:marRight w:val="0"/>
      <w:marTop w:val="0"/>
      <w:marBottom w:val="0"/>
      <w:divBdr>
        <w:top w:val="none" w:sz="0" w:space="0" w:color="auto"/>
        <w:left w:val="none" w:sz="0" w:space="0" w:color="auto"/>
        <w:bottom w:val="none" w:sz="0" w:space="0" w:color="auto"/>
        <w:right w:val="none" w:sz="0" w:space="0" w:color="auto"/>
      </w:divBdr>
    </w:div>
    <w:div w:id="641235934">
      <w:bodyDiv w:val="1"/>
      <w:marLeft w:val="0"/>
      <w:marRight w:val="0"/>
      <w:marTop w:val="0"/>
      <w:marBottom w:val="0"/>
      <w:divBdr>
        <w:top w:val="none" w:sz="0" w:space="0" w:color="auto"/>
        <w:left w:val="none" w:sz="0" w:space="0" w:color="auto"/>
        <w:bottom w:val="none" w:sz="0" w:space="0" w:color="auto"/>
        <w:right w:val="none" w:sz="0" w:space="0" w:color="auto"/>
      </w:divBdr>
    </w:div>
    <w:div w:id="643848709">
      <w:bodyDiv w:val="1"/>
      <w:marLeft w:val="0"/>
      <w:marRight w:val="0"/>
      <w:marTop w:val="0"/>
      <w:marBottom w:val="0"/>
      <w:divBdr>
        <w:top w:val="none" w:sz="0" w:space="0" w:color="auto"/>
        <w:left w:val="none" w:sz="0" w:space="0" w:color="auto"/>
        <w:bottom w:val="none" w:sz="0" w:space="0" w:color="auto"/>
        <w:right w:val="none" w:sz="0" w:space="0" w:color="auto"/>
      </w:divBdr>
    </w:div>
    <w:div w:id="647395904">
      <w:bodyDiv w:val="1"/>
      <w:marLeft w:val="0"/>
      <w:marRight w:val="0"/>
      <w:marTop w:val="0"/>
      <w:marBottom w:val="0"/>
      <w:divBdr>
        <w:top w:val="none" w:sz="0" w:space="0" w:color="auto"/>
        <w:left w:val="none" w:sz="0" w:space="0" w:color="auto"/>
        <w:bottom w:val="none" w:sz="0" w:space="0" w:color="auto"/>
        <w:right w:val="none" w:sz="0" w:space="0" w:color="auto"/>
      </w:divBdr>
    </w:div>
    <w:div w:id="661470506">
      <w:bodyDiv w:val="1"/>
      <w:marLeft w:val="0"/>
      <w:marRight w:val="0"/>
      <w:marTop w:val="0"/>
      <w:marBottom w:val="0"/>
      <w:divBdr>
        <w:top w:val="none" w:sz="0" w:space="0" w:color="auto"/>
        <w:left w:val="none" w:sz="0" w:space="0" w:color="auto"/>
        <w:bottom w:val="none" w:sz="0" w:space="0" w:color="auto"/>
        <w:right w:val="none" w:sz="0" w:space="0" w:color="auto"/>
      </w:divBdr>
    </w:div>
    <w:div w:id="669676522">
      <w:bodyDiv w:val="1"/>
      <w:marLeft w:val="0"/>
      <w:marRight w:val="0"/>
      <w:marTop w:val="0"/>
      <w:marBottom w:val="0"/>
      <w:divBdr>
        <w:top w:val="none" w:sz="0" w:space="0" w:color="auto"/>
        <w:left w:val="none" w:sz="0" w:space="0" w:color="auto"/>
        <w:bottom w:val="none" w:sz="0" w:space="0" w:color="auto"/>
        <w:right w:val="none" w:sz="0" w:space="0" w:color="auto"/>
      </w:divBdr>
    </w:div>
    <w:div w:id="678853323">
      <w:bodyDiv w:val="1"/>
      <w:marLeft w:val="0"/>
      <w:marRight w:val="0"/>
      <w:marTop w:val="0"/>
      <w:marBottom w:val="0"/>
      <w:divBdr>
        <w:top w:val="none" w:sz="0" w:space="0" w:color="auto"/>
        <w:left w:val="none" w:sz="0" w:space="0" w:color="auto"/>
        <w:bottom w:val="none" w:sz="0" w:space="0" w:color="auto"/>
        <w:right w:val="none" w:sz="0" w:space="0" w:color="auto"/>
      </w:divBdr>
    </w:div>
    <w:div w:id="686171924">
      <w:bodyDiv w:val="1"/>
      <w:marLeft w:val="0"/>
      <w:marRight w:val="0"/>
      <w:marTop w:val="0"/>
      <w:marBottom w:val="0"/>
      <w:divBdr>
        <w:top w:val="none" w:sz="0" w:space="0" w:color="auto"/>
        <w:left w:val="none" w:sz="0" w:space="0" w:color="auto"/>
        <w:bottom w:val="none" w:sz="0" w:space="0" w:color="auto"/>
        <w:right w:val="none" w:sz="0" w:space="0" w:color="auto"/>
      </w:divBdr>
    </w:div>
    <w:div w:id="687876670">
      <w:bodyDiv w:val="1"/>
      <w:marLeft w:val="0"/>
      <w:marRight w:val="0"/>
      <w:marTop w:val="0"/>
      <w:marBottom w:val="0"/>
      <w:divBdr>
        <w:top w:val="none" w:sz="0" w:space="0" w:color="auto"/>
        <w:left w:val="none" w:sz="0" w:space="0" w:color="auto"/>
        <w:bottom w:val="none" w:sz="0" w:space="0" w:color="auto"/>
        <w:right w:val="none" w:sz="0" w:space="0" w:color="auto"/>
      </w:divBdr>
    </w:div>
    <w:div w:id="688482534">
      <w:bodyDiv w:val="1"/>
      <w:marLeft w:val="0"/>
      <w:marRight w:val="0"/>
      <w:marTop w:val="0"/>
      <w:marBottom w:val="0"/>
      <w:divBdr>
        <w:top w:val="none" w:sz="0" w:space="0" w:color="auto"/>
        <w:left w:val="none" w:sz="0" w:space="0" w:color="auto"/>
        <w:bottom w:val="none" w:sz="0" w:space="0" w:color="auto"/>
        <w:right w:val="none" w:sz="0" w:space="0" w:color="auto"/>
      </w:divBdr>
    </w:div>
    <w:div w:id="696320841">
      <w:bodyDiv w:val="1"/>
      <w:marLeft w:val="0"/>
      <w:marRight w:val="0"/>
      <w:marTop w:val="0"/>
      <w:marBottom w:val="0"/>
      <w:divBdr>
        <w:top w:val="none" w:sz="0" w:space="0" w:color="auto"/>
        <w:left w:val="none" w:sz="0" w:space="0" w:color="auto"/>
        <w:bottom w:val="none" w:sz="0" w:space="0" w:color="auto"/>
        <w:right w:val="none" w:sz="0" w:space="0" w:color="auto"/>
      </w:divBdr>
    </w:div>
    <w:div w:id="700472742">
      <w:bodyDiv w:val="1"/>
      <w:marLeft w:val="0"/>
      <w:marRight w:val="0"/>
      <w:marTop w:val="0"/>
      <w:marBottom w:val="0"/>
      <w:divBdr>
        <w:top w:val="none" w:sz="0" w:space="0" w:color="auto"/>
        <w:left w:val="none" w:sz="0" w:space="0" w:color="auto"/>
        <w:bottom w:val="none" w:sz="0" w:space="0" w:color="auto"/>
        <w:right w:val="none" w:sz="0" w:space="0" w:color="auto"/>
      </w:divBdr>
    </w:div>
    <w:div w:id="706297298">
      <w:bodyDiv w:val="1"/>
      <w:marLeft w:val="0"/>
      <w:marRight w:val="0"/>
      <w:marTop w:val="0"/>
      <w:marBottom w:val="0"/>
      <w:divBdr>
        <w:top w:val="none" w:sz="0" w:space="0" w:color="auto"/>
        <w:left w:val="none" w:sz="0" w:space="0" w:color="auto"/>
        <w:bottom w:val="none" w:sz="0" w:space="0" w:color="auto"/>
        <w:right w:val="none" w:sz="0" w:space="0" w:color="auto"/>
      </w:divBdr>
    </w:div>
    <w:div w:id="707530000">
      <w:bodyDiv w:val="1"/>
      <w:marLeft w:val="0"/>
      <w:marRight w:val="0"/>
      <w:marTop w:val="0"/>
      <w:marBottom w:val="0"/>
      <w:divBdr>
        <w:top w:val="none" w:sz="0" w:space="0" w:color="auto"/>
        <w:left w:val="none" w:sz="0" w:space="0" w:color="auto"/>
        <w:bottom w:val="none" w:sz="0" w:space="0" w:color="auto"/>
        <w:right w:val="none" w:sz="0" w:space="0" w:color="auto"/>
      </w:divBdr>
    </w:div>
    <w:div w:id="713384170">
      <w:bodyDiv w:val="1"/>
      <w:marLeft w:val="0"/>
      <w:marRight w:val="0"/>
      <w:marTop w:val="0"/>
      <w:marBottom w:val="0"/>
      <w:divBdr>
        <w:top w:val="none" w:sz="0" w:space="0" w:color="auto"/>
        <w:left w:val="none" w:sz="0" w:space="0" w:color="auto"/>
        <w:bottom w:val="none" w:sz="0" w:space="0" w:color="auto"/>
        <w:right w:val="none" w:sz="0" w:space="0" w:color="auto"/>
      </w:divBdr>
    </w:div>
    <w:div w:id="740101404">
      <w:bodyDiv w:val="1"/>
      <w:marLeft w:val="0"/>
      <w:marRight w:val="0"/>
      <w:marTop w:val="0"/>
      <w:marBottom w:val="0"/>
      <w:divBdr>
        <w:top w:val="none" w:sz="0" w:space="0" w:color="auto"/>
        <w:left w:val="none" w:sz="0" w:space="0" w:color="auto"/>
        <w:bottom w:val="none" w:sz="0" w:space="0" w:color="auto"/>
        <w:right w:val="none" w:sz="0" w:space="0" w:color="auto"/>
      </w:divBdr>
    </w:div>
    <w:div w:id="743917099">
      <w:bodyDiv w:val="1"/>
      <w:marLeft w:val="0"/>
      <w:marRight w:val="0"/>
      <w:marTop w:val="0"/>
      <w:marBottom w:val="0"/>
      <w:divBdr>
        <w:top w:val="none" w:sz="0" w:space="0" w:color="auto"/>
        <w:left w:val="none" w:sz="0" w:space="0" w:color="auto"/>
        <w:bottom w:val="none" w:sz="0" w:space="0" w:color="auto"/>
        <w:right w:val="none" w:sz="0" w:space="0" w:color="auto"/>
      </w:divBdr>
    </w:div>
    <w:div w:id="747655316">
      <w:bodyDiv w:val="1"/>
      <w:marLeft w:val="0"/>
      <w:marRight w:val="0"/>
      <w:marTop w:val="0"/>
      <w:marBottom w:val="0"/>
      <w:divBdr>
        <w:top w:val="none" w:sz="0" w:space="0" w:color="auto"/>
        <w:left w:val="none" w:sz="0" w:space="0" w:color="auto"/>
        <w:bottom w:val="none" w:sz="0" w:space="0" w:color="auto"/>
        <w:right w:val="none" w:sz="0" w:space="0" w:color="auto"/>
      </w:divBdr>
    </w:div>
    <w:div w:id="756636296">
      <w:bodyDiv w:val="1"/>
      <w:marLeft w:val="0"/>
      <w:marRight w:val="0"/>
      <w:marTop w:val="0"/>
      <w:marBottom w:val="0"/>
      <w:divBdr>
        <w:top w:val="none" w:sz="0" w:space="0" w:color="auto"/>
        <w:left w:val="none" w:sz="0" w:space="0" w:color="auto"/>
        <w:bottom w:val="none" w:sz="0" w:space="0" w:color="auto"/>
        <w:right w:val="none" w:sz="0" w:space="0" w:color="auto"/>
      </w:divBdr>
    </w:div>
    <w:div w:id="762335001">
      <w:bodyDiv w:val="1"/>
      <w:marLeft w:val="0"/>
      <w:marRight w:val="0"/>
      <w:marTop w:val="0"/>
      <w:marBottom w:val="0"/>
      <w:divBdr>
        <w:top w:val="none" w:sz="0" w:space="0" w:color="auto"/>
        <w:left w:val="none" w:sz="0" w:space="0" w:color="auto"/>
        <w:bottom w:val="none" w:sz="0" w:space="0" w:color="auto"/>
        <w:right w:val="none" w:sz="0" w:space="0" w:color="auto"/>
      </w:divBdr>
    </w:div>
    <w:div w:id="775373121">
      <w:bodyDiv w:val="1"/>
      <w:marLeft w:val="0"/>
      <w:marRight w:val="0"/>
      <w:marTop w:val="0"/>
      <w:marBottom w:val="0"/>
      <w:divBdr>
        <w:top w:val="none" w:sz="0" w:space="0" w:color="auto"/>
        <w:left w:val="none" w:sz="0" w:space="0" w:color="auto"/>
        <w:bottom w:val="none" w:sz="0" w:space="0" w:color="auto"/>
        <w:right w:val="none" w:sz="0" w:space="0" w:color="auto"/>
      </w:divBdr>
    </w:div>
    <w:div w:id="777481254">
      <w:bodyDiv w:val="1"/>
      <w:marLeft w:val="0"/>
      <w:marRight w:val="0"/>
      <w:marTop w:val="0"/>
      <w:marBottom w:val="0"/>
      <w:divBdr>
        <w:top w:val="none" w:sz="0" w:space="0" w:color="auto"/>
        <w:left w:val="none" w:sz="0" w:space="0" w:color="auto"/>
        <w:bottom w:val="none" w:sz="0" w:space="0" w:color="auto"/>
        <w:right w:val="none" w:sz="0" w:space="0" w:color="auto"/>
      </w:divBdr>
    </w:div>
    <w:div w:id="780031987">
      <w:bodyDiv w:val="1"/>
      <w:marLeft w:val="0"/>
      <w:marRight w:val="0"/>
      <w:marTop w:val="0"/>
      <w:marBottom w:val="0"/>
      <w:divBdr>
        <w:top w:val="none" w:sz="0" w:space="0" w:color="auto"/>
        <w:left w:val="none" w:sz="0" w:space="0" w:color="auto"/>
        <w:bottom w:val="none" w:sz="0" w:space="0" w:color="auto"/>
        <w:right w:val="none" w:sz="0" w:space="0" w:color="auto"/>
      </w:divBdr>
    </w:div>
    <w:div w:id="782191297">
      <w:bodyDiv w:val="1"/>
      <w:marLeft w:val="0"/>
      <w:marRight w:val="0"/>
      <w:marTop w:val="0"/>
      <w:marBottom w:val="0"/>
      <w:divBdr>
        <w:top w:val="none" w:sz="0" w:space="0" w:color="auto"/>
        <w:left w:val="none" w:sz="0" w:space="0" w:color="auto"/>
        <w:bottom w:val="none" w:sz="0" w:space="0" w:color="auto"/>
        <w:right w:val="none" w:sz="0" w:space="0" w:color="auto"/>
      </w:divBdr>
    </w:div>
    <w:div w:id="783380318">
      <w:bodyDiv w:val="1"/>
      <w:marLeft w:val="0"/>
      <w:marRight w:val="0"/>
      <w:marTop w:val="0"/>
      <w:marBottom w:val="0"/>
      <w:divBdr>
        <w:top w:val="none" w:sz="0" w:space="0" w:color="auto"/>
        <w:left w:val="none" w:sz="0" w:space="0" w:color="auto"/>
        <w:bottom w:val="none" w:sz="0" w:space="0" w:color="auto"/>
        <w:right w:val="none" w:sz="0" w:space="0" w:color="auto"/>
      </w:divBdr>
    </w:div>
    <w:div w:id="792867963">
      <w:bodyDiv w:val="1"/>
      <w:marLeft w:val="0"/>
      <w:marRight w:val="0"/>
      <w:marTop w:val="0"/>
      <w:marBottom w:val="0"/>
      <w:divBdr>
        <w:top w:val="none" w:sz="0" w:space="0" w:color="auto"/>
        <w:left w:val="none" w:sz="0" w:space="0" w:color="auto"/>
        <w:bottom w:val="none" w:sz="0" w:space="0" w:color="auto"/>
        <w:right w:val="none" w:sz="0" w:space="0" w:color="auto"/>
      </w:divBdr>
    </w:div>
    <w:div w:id="793521709">
      <w:bodyDiv w:val="1"/>
      <w:marLeft w:val="0"/>
      <w:marRight w:val="0"/>
      <w:marTop w:val="0"/>
      <w:marBottom w:val="0"/>
      <w:divBdr>
        <w:top w:val="none" w:sz="0" w:space="0" w:color="auto"/>
        <w:left w:val="none" w:sz="0" w:space="0" w:color="auto"/>
        <w:bottom w:val="none" w:sz="0" w:space="0" w:color="auto"/>
        <w:right w:val="none" w:sz="0" w:space="0" w:color="auto"/>
      </w:divBdr>
    </w:div>
    <w:div w:id="804129604">
      <w:bodyDiv w:val="1"/>
      <w:marLeft w:val="0"/>
      <w:marRight w:val="0"/>
      <w:marTop w:val="0"/>
      <w:marBottom w:val="0"/>
      <w:divBdr>
        <w:top w:val="none" w:sz="0" w:space="0" w:color="auto"/>
        <w:left w:val="none" w:sz="0" w:space="0" w:color="auto"/>
        <w:bottom w:val="none" w:sz="0" w:space="0" w:color="auto"/>
        <w:right w:val="none" w:sz="0" w:space="0" w:color="auto"/>
      </w:divBdr>
    </w:div>
    <w:div w:id="835191799">
      <w:bodyDiv w:val="1"/>
      <w:marLeft w:val="0"/>
      <w:marRight w:val="0"/>
      <w:marTop w:val="0"/>
      <w:marBottom w:val="0"/>
      <w:divBdr>
        <w:top w:val="none" w:sz="0" w:space="0" w:color="auto"/>
        <w:left w:val="none" w:sz="0" w:space="0" w:color="auto"/>
        <w:bottom w:val="none" w:sz="0" w:space="0" w:color="auto"/>
        <w:right w:val="none" w:sz="0" w:space="0" w:color="auto"/>
      </w:divBdr>
    </w:div>
    <w:div w:id="838236181">
      <w:bodyDiv w:val="1"/>
      <w:marLeft w:val="0"/>
      <w:marRight w:val="0"/>
      <w:marTop w:val="0"/>
      <w:marBottom w:val="0"/>
      <w:divBdr>
        <w:top w:val="none" w:sz="0" w:space="0" w:color="auto"/>
        <w:left w:val="none" w:sz="0" w:space="0" w:color="auto"/>
        <w:bottom w:val="none" w:sz="0" w:space="0" w:color="auto"/>
        <w:right w:val="none" w:sz="0" w:space="0" w:color="auto"/>
      </w:divBdr>
    </w:div>
    <w:div w:id="851728514">
      <w:bodyDiv w:val="1"/>
      <w:marLeft w:val="0"/>
      <w:marRight w:val="0"/>
      <w:marTop w:val="0"/>
      <w:marBottom w:val="0"/>
      <w:divBdr>
        <w:top w:val="none" w:sz="0" w:space="0" w:color="auto"/>
        <w:left w:val="none" w:sz="0" w:space="0" w:color="auto"/>
        <w:bottom w:val="none" w:sz="0" w:space="0" w:color="auto"/>
        <w:right w:val="none" w:sz="0" w:space="0" w:color="auto"/>
      </w:divBdr>
    </w:div>
    <w:div w:id="867984189">
      <w:bodyDiv w:val="1"/>
      <w:marLeft w:val="0"/>
      <w:marRight w:val="0"/>
      <w:marTop w:val="0"/>
      <w:marBottom w:val="0"/>
      <w:divBdr>
        <w:top w:val="none" w:sz="0" w:space="0" w:color="auto"/>
        <w:left w:val="none" w:sz="0" w:space="0" w:color="auto"/>
        <w:bottom w:val="none" w:sz="0" w:space="0" w:color="auto"/>
        <w:right w:val="none" w:sz="0" w:space="0" w:color="auto"/>
      </w:divBdr>
    </w:div>
    <w:div w:id="872033266">
      <w:bodyDiv w:val="1"/>
      <w:marLeft w:val="0"/>
      <w:marRight w:val="0"/>
      <w:marTop w:val="0"/>
      <w:marBottom w:val="0"/>
      <w:divBdr>
        <w:top w:val="none" w:sz="0" w:space="0" w:color="auto"/>
        <w:left w:val="none" w:sz="0" w:space="0" w:color="auto"/>
        <w:bottom w:val="none" w:sz="0" w:space="0" w:color="auto"/>
        <w:right w:val="none" w:sz="0" w:space="0" w:color="auto"/>
      </w:divBdr>
    </w:div>
    <w:div w:id="894122019">
      <w:bodyDiv w:val="1"/>
      <w:marLeft w:val="0"/>
      <w:marRight w:val="0"/>
      <w:marTop w:val="0"/>
      <w:marBottom w:val="0"/>
      <w:divBdr>
        <w:top w:val="none" w:sz="0" w:space="0" w:color="auto"/>
        <w:left w:val="none" w:sz="0" w:space="0" w:color="auto"/>
        <w:bottom w:val="none" w:sz="0" w:space="0" w:color="auto"/>
        <w:right w:val="none" w:sz="0" w:space="0" w:color="auto"/>
      </w:divBdr>
    </w:div>
    <w:div w:id="894970998">
      <w:bodyDiv w:val="1"/>
      <w:marLeft w:val="0"/>
      <w:marRight w:val="0"/>
      <w:marTop w:val="0"/>
      <w:marBottom w:val="0"/>
      <w:divBdr>
        <w:top w:val="none" w:sz="0" w:space="0" w:color="auto"/>
        <w:left w:val="none" w:sz="0" w:space="0" w:color="auto"/>
        <w:bottom w:val="none" w:sz="0" w:space="0" w:color="auto"/>
        <w:right w:val="none" w:sz="0" w:space="0" w:color="auto"/>
      </w:divBdr>
    </w:div>
    <w:div w:id="923876500">
      <w:bodyDiv w:val="1"/>
      <w:marLeft w:val="0"/>
      <w:marRight w:val="0"/>
      <w:marTop w:val="0"/>
      <w:marBottom w:val="0"/>
      <w:divBdr>
        <w:top w:val="none" w:sz="0" w:space="0" w:color="auto"/>
        <w:left w:val="none" w:sz="0" w:space="0" w:color="auto"/>
        <w:bottom w:val="none" w:sz="0" w:space="0" w:color="auto"/>
        <w:right w:val="none" w:sz="0" w:space="0" w:color="auto"/>
      </w:divBdr>
    </w:div>
    <w:div w:id="926159149">
      <w:bodyDiv w:val="1"/>
      <w:marLeft w:val="0"/>
      <w:marRight w:val="0"/>
      <w:marTop w:val="0"/>
      <w:marBottom w:val="0"/>
      <w:divBdr>
        <w:top w:val="none" w:sz="0" w:space="0" w:color="auto"/>
        <w:left w:val="none" w:sz="0" w:space="0" w:color="auto"/>
        <w:bottom w:val="none" w:sz="0" w:space="0" w:color="auto"/>
        <w:right w:val="none" w:sz="0" w:space="0" w:color="auto"/>
      </w:divBdr>
    </w:div>
    <w:div w:id="932933837">
      <w:bodyDiv w:val="1"/>
      <w:marLeft w:val="0"/>
      <w:marRight w:val="0"/>
      <w:marTop w:val="0"/>
      <w:marBottom w:val="0"/>
      <w:divBdr>
        <w:top w:val="none" w:sz="0" w:space="0" w:color="auto"/>
        <w:left w:val="none" w:sz="0" w:space="0" w:color="auto"/>
        <w:bottom w:val="none" w:sz="0" w:space="0" w:color="auto"/>
        <w:right w:val="none" w:sz="0" w:space="0" w:color="auto"/>
      </w:divBdr>
    </w:div>
    <w:div w:id="959610286">
      <w:bodyDiv w:val="1"/>
      <w:marLeft w:val="0"/>
      <w:marRight w:val="0"/>
      <w:marTop w:val="0"/>
      <w:marBottom w:val="0"/>
      <w:divBdr>
        <w:top w:val="none" w:sz="0" w:space="0" w:color="auto"/>
        <w:left w:val="none" w:sz="0" w:space="0" w:color="auto"/>
        <w:bottom w:val="none" w:sz="0" w:space="0" w:color="auto"/>
        <w:right w:val="none" w:sz="0" w:space="0" w:color="auto"/>
      </w:divBdr>
    </w:div>
    <w:div w:id="983195027">
      <w:bodyDiv w:val="1"/>
      <w:marLeft w:val="0"/>
      <w:marRight w:val="0"/>
      <w:marTop w:val="0"/>
      <w:marBottom w:val="0"/>
      <w:divBdr>
        <w:top w:val="none" w:sz="0" w:space="0" w:color="auto"/>
        <w:left w:val="none" w:sz="0" w:space="0" w:color="auto"/>
        <w:bottom w:val="none" w:sz="0" w:space="0" w:color="auto"/>
        <w:right w:val="none" w:sz="0" w:space="0" w:color="auto"/>
      </w:divBdr>
    </w:div>
    <w:div w:id="996299820">
      <w:bodyDiv w:val="1"/>
      <w:marLeft w:val="0"/>
      <w:marRight w:val="0"/>
      <w:marTop w:val="0"/>
      <w:marBottom w:val="0"/>
      <w:divBdr>
        <w:top w:val="none" w:sz="0" w:space="0" w:color="auto"/>
        <w:left w:val="none" w:sz="0" w:space="0" w:color="auto"/>
        <w:bottom w:val="none" w:sz="0" w:space="0" w:color="auto"/>
        <w:right w:val="none" w:sz="0" w:space="0" w:color="auto"/>
      </w:divBdr>
    </w:div>
    <w:div w:id="996760055">
      <w:bodyDiv w:val="1"/>
      <w:marLeft w:val="0"/>
      <w:marRight w:val="0"/>
      <w:marTop w:val="0"/>
      <w:marBottom w:val="0"/>
      <w:divBdr>
        <w:top w:val="none" w:sz="0" w:space="0" w:color="auto"/>
        <w:left w:val="none" w:sz="0" w:space="0" w:color="auto"/>
        <w:bottom w:val="none" w:sz="0" w:space="0" w:color="auto"/>
        <w:right w:val="none" w:sz="0" w:space="0" w:color="auto"/>
      </w:divBdr>
    </w:div>
    <w:div w:id="1000932210">
      <w:bodyDiv w:val="1"/>
      <w:marLeft w:val="0"/>
      <w:marRight w:val="0"/>
      <w:marTop w:val="0"/>
      <w:marBottom w:val="0"/>
      <w:divBdr>
        <w:top w:val="none" w:sz="0" w:space="0" w:color="auto"/>
        <w:left w:val="none" w:sz="0" w:space="0" w:color="auto"/>
        <w:bottom w:val="none" w:sz="0" w:space="0" w:color="auto"/>
        <w:right w:val="none" w:sz="0" w:space="0" w:color="auto"/>
      </w:divBdr>
    </w:div>
    <w:div w:id="1010065292">
      <w:bodyDiv w:val="1"/>
      <w:marLeft w:val="0"/>
      <w:marRight w:val="0"/>
      <w:marTop w:val="0"/>
      <w:marBottom w:val="0"/>
      <w:divBdr>
        <w:top w:val="none" w:sz="0" w:space="0" w:color="auto"/>
        <w:left w:val="none" w:sz="0" w:space="0" w:color="auto"/>
        <w:bottom w:val="none" w:sz="0" w:space="0" w:color="auto"/>
        <w:right w:val="none" w:sz="0" w:space="0" w:color="auto"/>
      </w:divBdr>
    </w:div>
    <w:div w:id="1026178161">
      <w:bodyDiv w:val="1"/>
      <w:marLeft w:val="0"/>
      <w:marRight w:val="0"/>
      <w:marTop w:val="0"/>
      <w:marBottom w:val="0"/>
      <w:divBdr>
        <w:top w:val="none" w:sz="0" w:space="0" w:color="auto"/>
        <w:left w:val="none" w:sz="0" w:space="0" w:color="auto"/>
        <w:bottom w:val="none" w:sz="0" w:space="0" w:color="auto"/>
        <w:right w:val="none" w:sz="0" w:space="0" w:color="auto"/>
      </w:divBdr>
    </w:div>
    <w:div w:id="1026443636">
      <w:bodyDiv w:val="1"/>
      <w:marLeft w:val="0"/>
      <w:marRight w:val="0"/>
      <w:marTop w:val="0"/>
      <w:marBottom w:val="0"/>
      <w:divBdr>
        <w:top w:val="none" w:sz="0" w:space="0" w:color="auto"/>
        <w:left w:val="none" w:sz="0" w:space="0" w:color="auto"/>
        <w:bottom w:val="none" w:sz="0" w:space="0" w:color="auto"/>
        <w:right w:val="none" w:sz="0" w:space="0" w:color="auto"/>
      </w:divBdr>
    </w:div>
    <w:div w:id="1029334165">
      <w:bodyDiv w:val="1"/>
      <w:marLeft w:val="0"/>
      <w:marRight w:val="0"/>
      <w:marTop w:val="0"/>
      <w:marBottom w:val="0"/>
      <w:divBdr>
        <w:top w:val="none" w:sz="0" w:space="0" w:color="auto"/>
        <w:left w:val="none" w:sz="0" w:space="0" w:color="auto"/>
        <w:bottom w:val="none" w:sz="0" w:space="0" w:color="auto"/>
        <w:right w:val="none" w:sz="0" w:space="0" w:color="auto"/>
      </w:divBdr>
    </w:div>
    <w:div w:id="1053893883">
      <w:bodyDiv w:val="1"/>
      <w:marLeft w:val="0"/>
      <w:marRight w:val="0"/>
      <w:marTop w:val="0"/>
      <w:marBottom w:val="0"/>
      <w:divBdr>
        <w:top w:val="none" w:sz="0" w:space="0" w:color="auto"/>
        <w:left w:val="none" w:sz="0" w:space="0" w:color="auto"/>
        <w:bottom w:val="none" w:sz="0" w:space="0" w:color="auto"/>
        <w:right w:val="none" w:sz="0" w:space="0" w:color="auto"/>
      </w:divBdr>
    </w:div>
    <w:div w:id="1109818123">
      <w:bodyDiv w:val="1"/>
      <w:marLeft w:val="0"/>
      <w:marRight w:val="0"/>
      <w:marTop w:val="0"/>
      <w:marBottom w:val="0"/>
      <w:divBdr>
        <w:top w:val="none" w:sz="0" w:space="0" w:color="auto"/>
        <w:left w:val="none" w:sz="0" w:space="0" w:color="auto"/>
        <w:bottom w:val="none" w:sz="0" w:space="0" w:color="auto"/>
        <w:right w:val="none" w:sz="0" w:space="0" w:color="auto"/>
      </w:divBdr>
    </w:div>
    <w:div w:id="1112676434">
      <w:bodyDiv w:val="1"/>
      <w:marLeft w:val="0"/>
      <w:marRight w:val="0"/>
      <w:marTop w:val="0"/>
      <w:marBottom w:val="0"/>
      <w:divBdr>
        <w:top w:val="none" w:sz="0" w:space="0" w:color="auto"/>
        <w:left w:val="none" w:sz="0" w:space="0" w:color="auto"/>
        <w:bottom w:val="none" w:sz="0" w:space="0" w:color="auto"/>
        <w:right w:val="none" w:sz="0" w:space="0" w:color="auto"/>
      </w:divBdr>
    </w:div>
    <w:div w:id="1115448062">
      <w:bodyDiv w:val="1"/>
      <w:marLeft w:val="0"/>
      <w:marRight w:val="0"/>
      <w:marTop w:val="0"/>
      <w:marBottom w:val="0"/>
      <w:divBdr>
        <w:top w:val="none" w:sz="0" w:space="0" w:color="auto"/>
        <w:left w:val="none" w:sz="0" w:space="0" w:color="auto"/>
        <w:bottom w:val="none" w:sz="0" w:space="0" w:color="auto"/>
        <w:right w:val="none" w:sz="0" w:space="0" w:color="auto"/>
      </w:divBdr>
    </w:div>
    <w:div w:id="1122113891">
      <w:bodyDiv w:val="1"/>
      <w:marLeft w:val="0"/>
      <w:marRight w:val="0"/>
      <w:marTop w:val="0"/>
      <w:marBottom w:val="0"/>
      <w:divBdr>
        <w:top w:val="none" w:sz="0" w:space="0" w:color="auto"/>
        <w:left w:val="none" w:sz="0" w:space="0" w:color="auto"/>
        <w:bottom w:val="none" w:sz="0" w:space="0" w:color="auto"/>
        <w:right w:val="none" w:sz="0" w:space="0" w:color="auto"/>
      </w:divBdr>
    </w:div>
    <w:div w:id="1126123171">
      <w:bodyDiv w:val="1"/>
      <w:marLeft w:val="0"/>
      <w:marRight w:val="0"/>
      <w:marTop w:val="0"/>
      <w:marBottom w:val="0"/>
      <w:divBdr>
        <w:top w:val="none" w:sz="0" w:space="0" w:color="auto"/>
        <w:left w:val="none" w:sz="0" w:space="0" w:color="auto"/>
        <w:bottom w:val="none" w:sz="0" w:space="0" w:color="auto"/>
        <w:right w:val="none" w:sz="0" w:space="0" w:color="auto"/>
      </w:divBdr>
    </w:div>
    <w:div w:id="1130972442">
      <w:bodyDiv w:val="1"/>
      <w:marLeft w:val="0"/>
      <w:marRight w:val="0"/>
      <w:marTop w:val="0"/>
      <w:marBottom w:val="0"/>
      <w:divBdr>
        <w:top w:val="none" w:sz="0" w:space="0" w:color="auto"/>
        <w:left w:val="none" w:sz="0" w:space="0" w:color="auto"/>
        <w:bottom w:val="none" w:sz="0" w:space="0" w:color="auto"/>
        <w:right w:val="none" w:sz="0" w:space="0" w:color="auto"/>
      </w:divBdr>
    </w:div>
    <w:div w:id="1143306608">
      <w:bodyDiv w:val="1"/>
      <w:marLeft w:val="0"/>
      <w:marRight w:val="0"/>
      <w:marTop w:val="0"/>
      <w:marBottom w:val="0"/>
      <w:divBdr>
        <w:top w:val="none" w:sz="0" w:space="0" w:color="auto"/>
        <w:left w:val="none" w:sz="0" w:space="0" w:color="auto"/>
        <w:bottom w:val="none" w:sz="0" w:space="0" w:color="auto"/>
        <w:right w:val="none" w:sz="0" w:space="0" w:color="auto"/>
      </w:divBdr>
    </w:div>
    <w:div w:id="1154493934">
      <w:bodyDiv w:val="1"/>
      <w:marLeft w:val="0"/>
      <w:marRight w:val="0"/>
      <w:marTop w:val="0"/>
      <w:marBottom w:val="0"/>
      <w:divBdr>
        <w:top w:val="none" w:sz="0" w:space="0" w:color="auto"/>
        <w:left w:val="none" w:sz="0" w:space="0" w:color="auto"/>
        <w:bottom w:val="none" w:sz="0" w:space="0" w:color="auto"/>
        <w:right w:val="none" w:sz="0" w:space="0" w:color="auto"/>
      </w:divBdr>
    </w:div>
    <w:div w:id="1164588663">
      <w:bodyDiv w:val="1"/>
      <w:marLeft w:val="0"/>
      <w:marRight w:val="0"/>
      <w:marTop w:val="0"/>
      <w:marBottom w:val="0"/>
      <w:divBdr>
        <w:top w:val="none" w:sz="0" w:space="0" w:color="auto"/>
        <w:left w:val="none" w:sz="0" w:space="0" w:color="auto"/>
        <w:bottom w:val="none" w:sz="0" w:space="0" w:color="auto"/>
        <w:right w:val="none" w:sz="0" w:space="0" w:color="auto"/>
      </w:divBdr>
    </w:div>
    <w:div w:id="1171678709">
      <w:bodyDiv w:val="1"/>
      <w:marLeft w:val="0"/>
      <w:marRight w:val="0"/>
      <w:marTop w:val="0"/>
      <w:marBottom w:val="0"/>
      <w:divBdr>
        <w:top w:val="none" w:sz="0" w:space="0" w:color="auto"/>
        <w:left w:val="none" w:sz="0" w:space="0" w:color="auto"/>
        <w:bottom w:val="none" w:sz="0" w:space="0" w:color="auto"/>
        <w:right w:val="none" w:sz="0" w:space="0" w:color="auto"/>
      </w:divBdr>
    </w:div>
    <w:div w:id="1175149627">
      <w:bodyDiv w:val="1"/>
      <w:marLeft w:val="0"/>
      <w:marRight w:val="0"/>
      <w:marTop w:val="0"/>
      <w:marBottom w:val="0"/>
      <w:divBdr>
        <w:top w:val="none" w:sz="0" w:space="0" w:color="auto"/>
        <w:left w:val="none" w:sz="0" w:space="0" w:color="auto"/>
        <w:bottom w:val="none" w:sz="0" w:space="0" w:color="auto"/>
        <w:right w:val="none" w:sz="0" w:space="0" w:color="auto"/>
      </w:divBdr>
    </w:div>
    <w:div w:id="1187988941">
      <w:bodyDiv w:val="1"/>
      <w:marLeft w:val="0"/>
      <w:marRight w:val="0"/>
      <w:marTop w:val="0"/>
      <w:marBottom w:val="0"/>
      <w:divBdr>
        <w:top w:val="none" w:sz="0" w:space="0" w:color="auto"/>
        <w:left w:val="none" w:sz="0" w:space="0" w:color="auto"/>
        <w:bottom w:val="none" w:sz="0" w:space="0" w:color="auto"/>
        <w:right w:val="none" w:sz="0" w:space="0" w:color="auto"/>
      </w:divBdr>
    </w:div>
    <w:div w:id="1190803643">
      <w:bodyDiv w:val="1"/>
      <w:marLeft w:val="0"/>
      <w:marRight w:val="0"/>
      <w:marTop w:val="0"/>
      <w:marBottom w:val="0"/>
      <w:divBdr>
        <w:top w:val="none" w:sz="0" w:space="0" w:color="auto"/>
        <w:left w:val="none" w:sz="0" w:space="0" w:color="auto"/>
        <w:bottom w:val="none" w:sz="0" w:space="0" w:color="auto"/>
        <w:right w:val="none" w:sz="0" w:space="0" w:color="auto"/>
      </w:divBdr>
    </w:div>
    <w:div w:id="1199588604">
      <w:bodyDiv w:val="1"/>
      <w:marLeft w:val="0"/>
      <w:marRight w:val="0"/>
      <w:marTop w:val="0"/>
      <w:marBottom w:val="0"/>
      <w:divBdr>
        <w:top w:val="none" w:sz="0" w:space="0" w:color="auto"/>
        <w:left w:val="none" w:sz="0" w:space="0" w:color="auto"/>
        <w:bottom w:val="none" w:sz="0" w:space="0" w:color="auto"/>
        <w:right w:val="none" w:sz="0" w:space="0" w:color="auto"/>
      </w:divBdr>
    </w:div>
    <w:div w:id="1200623594">
      <w:bodyDiv w:val="1"/>
      <w:marLeft w:val="0"/>
      <w:marRight w:val="0"/>
      <w:marTop w:val="0"/>
      <w:marBottom w:val="0"/>
      <w:divBdr>
        <w:top w:val="none" w:sz="0" w:space="0" w:color="auto"/>
        <w:left w:val="none" w:sz="0" w:space="0" w:color="auto"/>
        <w:bottom w:val="none" w:sz="0" w:space="0" w:color="auto"/>
        <w:right w:val="none" w:sz="0" w:space="0" w:color="auto"/>
      </w:divBdr>
    </w:div>
    <w:div w:id="1223564130">
      <w:bodyDiv w:val="1"/>
      <w:marLeft w:val="0"/>
      <w:marRight w:val="0"/>
      <w:marTop w:val="0"/>
      <w:marBottom w:val="0"/>
      <w:divBdr>
        <w:top w:val="none" w:sz="0" w:space="0" w:color="auto"/>
        <w:left w:val="none" w:sz="0" w:space="0" w:color="auto"/>
        <w:bottom w:val="none" w:sz="0" w:space="0" w:color="auto"/>
        <w:right w:val="none" w:sz="0" w:space="0" w:color="auto"/>
      </w:divBdr>
    </w:div>
    <w:div w:id="1229878472">
      <w:bodyDiv w:val="1"/>
      <w:marLeft w:val="0"/>
      <w:marRight w:val="0"/>
      <w:marTop w:val="0"/>
      <w:marBottom w:val="0"/>
      <w:divBdr>
        <w:top w:val="none" w:sz="0" w:space="0" w:color="auto"/>
        <w:left w:val="none" w:sz="0" w:space="0" w:color="auto"/>
        <w:bottom w:val="none" w:sz="0" w:space="0" w:color="auto"/>
        <w:right w:val="none" w:sz="0" w:space="0" w:color="auto"/>
      </w:divBdr>
    </w:div>
    <w:div w:id="1231040111">
      <w:bodyDiv w:val="1"/>
      <w:marLeft w:val="0"/>
      <w:marRight w:val="0"/>
      <w:marTop w:val="0"/>
      <w:marBottom w:val="0"/>
      <w:divBdr>
        <w:top w:val="none" w:sz="0" w:space="0" w:color="auto"/>
        <w:left w:val="none" w:sz="0" w:space="0" w:color="auto"/>
        <w:bottom w:val="none" w:sz="0" w:space="0" w:color="auto"/>
        <w:right w:val="none" w:sz="0" w:space="0" w:color="auto"/>
      </w:divBdr>
    </w:div>
    <w:div w:id="1247768448">
      <w:bodyDiv w:val="1"/>
      <w:marLeft w:val="0"/>
      <w:marRight w:val="0"/>
      <w:marTop w:val="0"/>
      <w:marBottom w:val="0"/>
      <w:divBdr>
        <w:top w:val="none" w:sz="0" w:space="0" w:color="auto"/>
        <w:left w:val="none" w:sz="0" w:space="0" w:color="auto"/>
        <w:bottom w:val="none" w:sz="0" w:space="0" w:color="auto"/>
        <w:right w:val="none" w:sz="0" w:space="0" w:color="auto"/>
      </w:divBdr>
    </w:div>
    <w:div w:id="1255748120">
      <w:bodyDiv w:val="1"/>
      <w:marLeft w:val="0"/>
      <w:marRight w:val="0"/>
      <w:marTop w:val="0"/>
      <w:marBottom w:val="0"/>
      <w:divBdr>
        <w:top w:val="none" w:sz="0" w:space="0" w:color="auto"/>
        <w:left w:val="none" w:sz="0" w:space="0" w:color="auto"/>
        <w:bottom w:val="none" w:sz="0" w:space="0" w:color="auto"/>
        <w:right w:val="none" w:sz="0" w:space="0" w:color="auto"/>
      </w:divBdr>
    </w:div>
    <w:div w:id="1259366784">
      <w:bodyDiv w:val="1"/>
      <w:marLeft w:val="0"/>
      <w:marRight w:val="0"/>
      <w:marTop w:val="0"/>
      <w:marBottom w:val="0"/>
      <w:divBdr>
        <w:top w:val="none" w:sz="0" w:space="0" w:color="auto"/>
        <w:left w:val="none" w:sz="0" w:space="0" w:color="auto"/>
        <w:bottom w:val="none" w:sz="0" w:space="0" w:color="auto"/>
        <w:right w:val="none" w:sz="0" w:space="0" w:color="auto"/>
      </w:divBdr>
    </w:div>
    <w:div w:id="1260983861">
      <w:bodyDiv w:val="1"/>
      <w:marLeft w:val="0"/>
      <w:marRight w:val="0"/>
      <w:marTop w:val="0"/>
      <w:marBottom w:val="0"/>
      <w:divBdr>
        <w:top w:val="none" w:sz="0" w:space="0" w:color="auto"/>
        <w:left w:val="none" w:sz="0" w:space="0" w:color="auto"/>
        <w:bottom w:val="none" w:sz="0" w:space="0" w:color="auto"/>
        <w:right w:val="none" w:sz="0" w:space="0" w:color="auto"/>
      </w:divBdr>
    </w:div>
    <w:div w:id="1266689799">
      <w:bodyDiv w:val="1"/>
      <w:marLeft w:val="0"/>
      <w:marRight w:val="0"/>
      <w:marTop w:val="0"/>
      <w:marBottom w:val="0"/>
      <w:divBdr>
        <w:top w:val="none" w:sz="0" w:space="0" w:color="auto"/>
        <w:left w:val="none" w:sz="0" w:space="0" w:color="auto"/>
        <w:bottom w:val="none" w:sz="0" w:space="0" w:color="auto"/>
        <w:right w:val="none" w:sz="0" w:space="0" w:color="auto"/>
      </w:divBdr>
    </w:div>
    <w:div w:id="1278876669">
      <w:bodyDiv w:val="1"/>
      <w:marLeft w:val="0"/>
      <w:marRight w:val="0"/>
      <w:marTop w:val="0"/>
      <w:marBottom w:val="0"/>
      <w:divBdr>
        <w:top w:val="none" w:sz="0" w:space="0" w:color="auto"/>
        <w:left w:val="none" w:sz="0" w:space="0" w:color="auto"/>
        <w:bottom w:val="none" w:sz="0" w:space="0" w:color="auto"/>
        <w:right w:val="none" w:sz="0" w:space="0" w:color="auto"/>
      </w:divBdr>
    </w:div>
    <w:div w:id="1304505642">
      <w:bodyDiv w:val="1"/>
      <w:marLeft w:val="0"/>
      <w:marRight w:val="0"/>
      <w:marTop w:val="0"/>
      <w:marBottom w:val="0"/>
      <w:divBdr>
        <w:top w:val="none" w:sz="0" w:space="0" w:color="auto"/>
        <w:left w:val="none" w:sz="0" w:space="0" w:color="auto"/>
        <w:bottom w:val="none" w:sz="0" w:space="0" w:color="auto"/>
        <w:right w:val="none" w:sz="0" w:space="0" w:color="auto"/>
      </w:divBdr>
    </w:div>
    <w:div w:id="1308625585">
      <w:bodyDiv w:val="1"/>
      <w:marLeft w:val="0"/>
      <w:marRight w:val="0"/>
      <w:marTop w:val="0"/>
      <w:marBottom w:val="0"/>
      <w:divBdr>
        <w:top w:val="none" w:sz="0" w:space="0" w:color="auto"/>
        <w:left w:val="none" w:sz="0" w:space="0" w:color="auto"/>
        <w:bottom w:val="none" w:sz="0" w:space="0" w:color="auto"/>
        <w:right w:val="none" w:sz="0" w:space="0" w:color="auto"/>
      </w:divBdr>
    </w:div>
    <w:div w:id="1311012996">
      <w:bodyDiv w:val="1"/>
      <w:marLeft w:val="0"/>
      <w:marRight w:val="0"/>
      <w:marTop w:val="0"/>
      <w:marBottom w:val="0"/>
      <w:divBdr>
        <w:top w:val="none" w:sz="0" w:space="0" w:color="auto"/>
        <w:left w:val="none" w:sz="0" w:space="0" w:color="auto"/>
        <w:bottom w:val="none" w:sz="0" w:space="0" w:color="auto"/>
        <w:right w:val="none" w:sz="0" w:space="0" w:color="auto"/>
      </w:divBdr>
    </w:div>
    <w:div w:id="1314796104">
      <w:bodyDiv w:val="1"/>
      <w:marLeft w:val="0"/>
      <w:marRight w:val="0"/>
      <w:marTop w:val="0"/>
      <w:marBottom w:val="0"/>
      <w:divBdr>
        <w:top w:val="none" w:sz="0" w:space="0" w:color="auto"/>
        <w:left w:val="none" w:sz="0" w:space="0" w:color="auto"/>
        <w:bottom w:val="none" w:sz="0" w:space="0" w:color="auto"/>
        <w:right w:val="none" w:sz="0" w:space="0" w:color="auto"/>
      </w:divBdr>
    </w:div>
    <w:div w:id="1335499144">
      <w:bodyDiv w:val="1"/>
      <w:marLeft w:val="0"/>
      <w:marRight w:val="0"/>
      <w:marTop w:val="0"/>
      <w:marBottom w:val="0"/>
      <w:divBdr>
        <w:top w:val="none" w:sz="0" w:space="0" w:color="auto"/>
        <w:left w:val="none" w:sz="0" w:space="0" w:color="auto"/>
        <w:bottom w:val="none" w:sz="0" w:space="0" w:color="auto"/>
        <w:right w:val="none" w:sz="0" w:space="0" w:color="auto"/>
      </w:divBdr>
    </w:div>
    <w:div w:id="1348479714">
      <w:bodyDiv w:val="1"/>
      <w:marLeft w:val="0"/>
      <w:marRight w:val="0"/>
      <w:marTop w:val="0"/>
      <w:marBottom w:val="0"/>
      <w:divBdr>
        <w:top w:val="none" w:sz="0" w:space="0" w:color="auto"/>
        <w:left w:val="none" w:sz="0" w:space="0" w:color="auto"/>
        <w:bottom w:val="none" w:sz="0" w:space="0" w:color="auto"/>
        <w:right w:val="none" w:sz="0" w:space="0" w:color="auto"/>
      </w:divBdr>
    </w:div>
    <w:div w:id="1352604687">
      <w:bodyDiv w:val="1"/>
      <w:marLeft w:val="0"/>
      <w:marRight w:val="0"/>
      <w:marTop w:val="0"/>
      <w:marBottom w:val="0"/>
      <w:divBdr>
        <w:top w:val="none" w:sz="0" w:space="0" w:color="auto"/>
        <w:left w:val="none" w:sz="0" w:space="0" w:color="auto"/>
        <w:bottom w:val="none" w:sz="0" w:space="0" w:color="auto"/>
        <w:right w:val="none" w:sz="0" w:space="0" w:color="auto"/>
      </w:divBdr>
    </w:div>
    <w:div w:id="1353073859">
      <w:bodyDiv w:val="1"/>
      <w:marLeft w:val="0"/>
      <w:marRight w:val="0"/>
      <w:marTop w:val="0"/>
      <w:marBottom w:val="0"/>
      <w:divBdr>
        <w:top w:val="none" w:sz="0" w:space="0" w:color="auto"/>
        <w:left w:val="none" w:sz="0" w:space="0" w:color="auto"/>
        <w:bottom w:val="none" w:sz="0" w:space="0" w:color="auto"/>
        <w:right w:val="none" w:sz="0" w:space="0" w:color="auto"/>
      </w:divBdr>
    </w:div>
    <w:div w:id="1363553394">
      <w:bodyDiv w:val="1"/>
      <w:marLeft w:val="0"/>
      <w:marRight w:val="0"/>
      <w:marTop w:val="0"/>
      <w:marBottom w:val="0"/>
      <w:divBdr>
        <w:top w:val="none" w:sz="0" w:space="0" w:color="auto"/>
        <w:left w:val="none" w:sz="0" w:space="0" w:color="auto"/>
        <w:bottom w:val="none" w:sz="0" w:space="0" w:color="auto"/>
        <w:right w:val="none" w:sz="0" w:space="0" w:color="auto"/>
      </w:divBdr>
    </w:div>
    <w:div w:id="1366442003">
      <w:bodyDiv w:val="1"/>
      <w:marLeft w:val="0"/>
      <w:marRight w:val="0"/>
      <w:marTop w:val="0"/>
      <w:marBottom w:val="0"/>
      <w:divBdr>
        <w:top w:val="none" w:sz="0" w:space="0" w:color="auto"/>
        <w:left w:val="none" w:sz="0" w:space="0" w:color="auto"/>
        <w:bottom w:val="none" w:sz="0" w:space="0" w:color="auto"/>
        <w:right w:val="none" w:sz="0" w:space="0" w:color="auto"/>
      </w:divBdr>
    </w:div>
    <w:div w:id="1371764071">
      <w:bodyDiv w:val="1"/>
      <w:marLeft w:val="0"/>
      <w:marRight w:val="0"/>
      <w:marTop w:val="0"/>
      <w:marBottom w:val="0"/>
      <w:divBdr>
        <w:top w:val="none" w:sz="0" w:space="0" w:color="auto"/>
        <w:left w:val="none" w:sz="0" w:space="0" w:color="auto"/>
        <w:bottom w:val="none" w:sz="0" w:space="0" w:color="auto"/>
        <w:right w:val="none" w:sz="0" w:space="0" w:color="auto"/>
      </w:divBdr>
    </w:div>
    <w:div w:id="1383023046">
      <w:bodyDiv w:val="1"/>
      <w:marLeft w:val="0"/>
      <w:marRight w:val="0"/>
      <w:marTop w:val="0"/>
      <w:marBottom w:val="0"/>
      <w:divBdr>
        <w:top w:val="none" w:sz="0" w:space="0" w:color="auto"/>
        <w:left w:val="none" w:sz="0" w:space="0" w:color="auto"/>
        <w:bottom w:val="none" w:sz="0" w:space="0" w:color="auto"/>
        <w:right w:val="none" w:sz="0" w:space="0" w:color="auto"/>
      </w:divBdr>
    </w:div>
    <w:div w:id="1385370260">
      <w:bodyDiv w:val="1"/>
      <w:marLeft w:val="0"/>
      <w:marRight w:val="0"/>
      <w:marTop w:val="0"/>
      <w:marBottom w:val="0"/>
      <w:divBdr>
        <w:top w:val="none" w:sz="0" w:space="0" w:color="auto"/>
        <w:left w:val="none" w:sz="0" w:space="0" w:color="auto"/>
        <w:bottom w:val="none" w:sz="0" w:space="0" w:color="auto"/>
        <w:right w:val="none" w:sz="0" w:space="0" w:color="auto"/>
      </w:divBdr>
    </w:div>
    <w:div w:id="1391926211">
      <w:bodyDiv w:val="1"/>
      <w:marLeft w:val="0"/>
      <w:marRight w:val="0"/>
      <w:marTop w:val="0"/>
      <w:marBottom w:val="0"/>
      <w:divBdr>
        <w:top w:val="none" w:sz="0" w:space="0" w:color="auto"/>
        <w:left w:val="none" w:sz="0" w:space="0" w:color="auto"/>
        <w:bottom w:val="none" w:sz="0" w:space="0" w:color="auto"/>
        <w:right w:val="none" w:sz="0" w:space="0" w:color="auto"/>
      </w:divBdr>
    </w:div>
    <w:div w:id="1392734164">
      <w:bodyDiv w:val="1"/>
      <w:marLeft w:val="0"/>
      <w:marRight w:val="0"/>
      <w:marTop w:val="0"/>
      <w:marBottom w:val="0"/>
      <w:divBdr>
        <w:top w:val="none" w:sz="0" w:space="0" w:color="auto"/>
        <w:left w:val="none" w:sz="0" w:space="0" w:color="auto"/>
        <w:bottom w:val="none" w:sz="0" w:space="0" w:color="auto"/>
        <w:right w:val="none" w:sz="0" w:space="0" w:color="auto"/>
      </w:divBdr>
    </w:div>
    <w:div w:id="1393196275">
      <w:bodyDiv w:val="1"/>
      <w:marLeft w:val="0"/>
      <w:marRight w:val="0"/>
      <w:marTop w:val="0"/>
      <w:marBottom w:val="0"/>
      <w:divBdr>
        <w:top w:val="none" w:sz="0" w:space="0" w:color="auto"/>
        <w:left w:val="none" w:sz="0" w:space="0" w:color="auto"/>
        <w:bottom w:val="none" w:sz="0" w:space="0" w:color="auto"/>
        <w:right w:val="none" w:sz="0" w:space="0" w:color="auto"/>
      </w:divBdr>
      <w:divsChild>
        <w:div w:id="340476171">
          <w:marLeft w:val="0"/>
          <w:marRight w:val="0"/>
          <w:marTop w:val="0"/>
          <w:marBottom w:val="0"/>
          <w:divBdr>
            <w:top w:val="none" w:sz="0" w:space="0" w:color="auto"/>
            <w:left w:val="none" w:sz="0" w:space="0" w:color="auto"/>
            <w:bottom w:val="none" w:sz="0" w:space="0" w:color="auto"/>
            <w:right w:val="none" w:sz="0" w:space="0" w:color="auto"/>
          </w:divBdr>
          <w:divsChild>
            <w:div w:id="854268026">
              <w:marLeft w:val="0"/>
              <w:marRight w:val="0"/>
              <w:marTop w:val="0"/>
              <w:marBottom w:val="0"/>
              <w:divBdr>
                <w:top w:val="none" w:sz="0" w:space="0" w:color="auto"/>
                <w:left w:val="none" w:sz="0" w:space="0" w:color="auto"/>
                <w:bottom w:val="none" w:sz="0" w:space="0" w:color="auto"/>
                <w:right w:val="none" w:sz="0" w:space="0" w:color="auto"/>
              </w:divBdr>
              <w:divsChild>
                <w:div w:id="12147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138">
      <w:bodyDiv w:val="1"/>
      <w:marLeft w:val="0"/>
      <w:marRight w:val="0"/>
      <w:marTop w:val="0"/>
      <w:marBottom w:val="0"/>
      <w:divBdr>
        <w:top w:val="none" w:sz="0" w:space="0" w:color="auto"/>
        <w:left w:val="none" w:sz="0" w:space="0" w:color="auto"/>
        <w:bottom w:val="none" w:sz="0" w:space="0" w:color="auto"/>
        <w:right w:val="none" w:sz="0" w:space="0" w:color="auto"/>
      </w:divBdr>
    </w:div>
    <w:div w:id="1400791624">
      <w:bodyDiv w:val="1"/>
      <w:marLeft w:val="0"/>
      <w:marRight w:val="0"/>
      <w:marTop w:val="0"/>
      <w:marBottom w:val="0"/>
      <w:divBdr>
        <w:top w:val="none" w:sz="0" w:space="0" w:color="auto"/>
        <w:left w:val="none" w:sz="0" w:space="0" w:color="auto"/>
        <w:bottom w:val="none" w:sz="0" w:space="0" w:color="auto"/>
        <w:right w:val="none" w:sz="0" w:space="0" w:color="auto"/>
      </w:divBdr>
    </w:div>
    <w:div w:id="1401710221">
      <w:bodyDiv w:val="1"/>
      <w:marLeft w:val="0"/>
      <w:marRight w:val="0"/>
      <w:marTop w:val="0"/>
      <w:marBottom w:val="0"/>
      <w:divBdr>
        <w:top w:val="none" w:sz="0" w:space="0" w:color="auto"/>
        <w:left w:val="none" w:sz="0" w:space="0" w:color="auto"/>
        <w:bottom w:val="none" w:sz="0" w:space="0" w:color="auto"/>
        <w:right w:val="none" w:sz="0" w:space="0" w:color="auto"/>
      </w:divBdr>
    </w:div>
    <w:div w:id="1419323263">
      <w:bodyDiv w:val="1"/>
      <w:marLeft w:val="0"/>
      <w:marRight w:val="0"/>
      <w:marTop w:val="0"/>
      <w:marBottom w:val="0"/>
      <w:divBdr>
        <w:top w:val="none" w:sz="0" w:space="0" w:color="auto"/>
        <w:left w:val="none" w:sz="0" w:space="0" w:color="auto"/>
        <w:bottom w:val="none" w:sz="0" w:space="0" w:color="auto"/>
        <w:right w:val="none" w:sz="0" w:space="0" w:color="auto"/>
      </w:divBdr>
    </w:div>
    <w:div w:id="1419476276">
      <w:bodyDiv w:val="1"/>
      <w:marLeft w:val="0"/>
      <w:marRight w:val="0"/>
      <w:marTop w:val="0"/>
      <w:marBottom w:val="0"/>
      <w:divBdr>
        <w:top w:val="none" w:sz="0" w:space="0" w:color="auto"/>
        <w:left w:val="none" w:sz="0" w:space="0" w:color="auto"/>
        <w:bottom w:val="none" w:sz="0" w:space="0" w:color="auto"/>
        <w:right w:val="none" w:sz="0" w:space="0" w:color="auto"/>
      </w:divBdr>
    </w:div>
    <w:div w:id="1428305695">
      <w:bodyDiv w:val="1"/>
      <w:marLeft w:val="0"/>
      <w:marRight w:val="0"/>
      <w:marTop w:val="0"/>
      <w:marBottom w:val="0"/>
      <w:divBdr>
        <w:top w:val="none" w:sz="0" w:space="0" w:color="auto"/>
        <w:left w:val="none" w:sz="0" w:space="0" w:color="auto"/>
        <w:bottom w:val="none" w:sz="0" w:space="0" w:color="auto"/>
        <w:right w:val="none" w:sz="0" w:space="0" w:color="auto"/>
      </w:divBdr>
    </w:div>
    <w:div w:id="1431700940">
      <w:bodyDiv w:val="1"/>
      <w:marLeft w:val="0"/>
      <w:marRight w:val="0"/>
      <w:marTop w:val="0"/>
      <w:marBottom w:val="0"/>
      <w:divBdr>
        <w:top w:val="none" w:sz="0" w:space="0" w:color="auto"/>
        <w:left w:val="none" w:sz="0" w:space="0" w:color="auto"/>
        <w:bottom w:val="none" w:sz="0" w:space="0" w:color="auto"/>
        <w:right w:val="none" w:sz="0" w:space="0" w:color="auto"/>
      </w:divBdr>
    </w:div>
    <w:div w:id="1431775762">
      <w:bodyDiv w:val="1"/>
      <w:marLeft w:val="0"/>
      <w:marRight w:val="0"/>
      <w:marTop w:val="0"/>
      <w:marBottom w:val="0"/>
      <w:divBdr>
        <w:top w:val="none" w:sz="0" w:space="0" w:color="auto"/>
        <w:left w:val="none" w:sz="0" w:space="0" w:color="auto"/>
        <w:bottom w:val="none" w:sz="0" w:space="0" w:color="auto"/>
        <w:right w:val="none" w:sz="0" w:space="0" w:color="auto"/>
      </w:divBdr>
    </w:div>
    <w:div w:id="1436054263">
      <w:bodyDiv w:val="1"/>
      <w:marLeft w:val="0"/>
      <w:marRight w:val="0"/>
      <w:marTop w:val="0"/>
      <w:marBottom w:val="0"/>
      <w:divBdr>
        <w:top w:val="none" w:sz="0" w:space="0" w:color="auto"/>
        <w:left w:val="none" w:sz="0" w:space="0" w:color="auto"/>
        <w:bottom w:val="none" w:sz="0" w:space="0" w:color="auto"/>
        <w:right w:val="none" w:sz="0" w:space="0" w:color="auto"/>
      </w:divBdr>
    </w:div>
    <w:div w:id="1457793664">
      <w:bodyDiv w:val="1"/>
      <w:marLeft w:val="0"/>
      <w:marRight w:val="0"/>
      <w:marTop w:val="0"/>
      <w:marBottom w:val="0"/>
      <w:divBdr>
        <w:top w:val="none" w:sz="0" w:space="0" w:color="auto"/>
        <w:left w:val="none" w:sz="0" w:space="0" w:color="auto"/>
        <w:bottom w:val="none" w:sz="0" w:space="0" w:color="auto"/>
        <w:right w:val="none" w:sz="0" w:space="0" w:color="auto"/>
      </w:divBdr>
    </w:div>
    <w:div w:id="1467968400">
      <w:bodyDiv w:val="1"/>
      <w:marLeft w:val="0"/>
      <w:marRight w:val="0"/>
      <w:marTop w:val="0"/>
      <w:marBottom w:val="0"/>
      <w:divBdr>
        <w:top w:val="none" w:sz="0" w:space="0" w:color="auto"/>
        <w:left w:val="none" w:sz="0" w:space="0" w:color="auto"/>
        <w:bottom w:val="none" w:sz="0" w:space="0" w:color="auto"/>
        <w:right w:val="none" w:sz="0" w:space="0" w:color="auto"/>
      </w:divBdr>
    </w:div>
    <w:div w:id="1477338022">
      <w:bodyDiv w:val="1"/>
      <w:marLeft w:val="0"/>
      <w:marRight w:val="0"/>
      <w:marTop w:val="0"/>
      <w:marBottom w:val="0"/>
      <w:divBdr>
        <w:top w:val="none" w:sz="0" w:space="0" w:color="auto"/>
        <w:left w:val="none" w:sz="0" w:space="0" w:color="auto"/>
        <w:bottom w:val="none" w:sz="0" w:space="0" w:color="auto"/>
        <w:right w:val="none" w:sz="0" w:space="0" w:color="auto"/>
      </w:divBdr>
    </w:div>
    <w:div w:id="1480272535">
      <w:bodyDiv w:val="1"/>
      <w:marLeft w:val="0"/>
      <w:marRight w:val="0"/>
      <w:marTop w:val="0"/>
      <w:marBottom w:val="0"/>
      <w:divBdr>
        <w:top w:val="none" w:sz="0" w:space="0" w:color="auto"/>
        <w:left w:val="none" w:sz="0" w:space="0" w:color="auto"/>
        <w:bottom w:val="none" w:sz="0" w:space="0" w:color="auto"/>
        <w:right w:val="none" w:sz="0" w:space="0" w:color="auto"/>
      </w:divBdr>
    </w:div>
    <w:div w:id="1483156946">
      <w:bodyDiv w:val="1"/>
      <w:marLeft w:val="0"/>
      <w:marRight w:val="0"/>
      <w:marTop w:val="0"/>
      <w:marBottom w:val="0"/>
      <w:divBdr>
        <w:top w:val="none" w:sz="0" w:space="0" w:color="auto"/>
        <w:left w:val="none" w:sz="0" w:space="0" w:color="auto"/>
        <w:bottom w:val="none" w:sz="0" w:space="0" w:color="auto"/>
        <w:right w:val="none" w:sz="0" w:space="0" w:color="auto"/>
      </w:divBdr>
    </w:div>
    <w:div w:id="1497191071">
      <w:bodyDiv w:val="1"/>
      <w:marLeft w:val="0"/>
      <w:marRight w:val="0"/>
      <w:marTop w:val="0"/>
      <w:marBottom w:val="0"/>
      <w:divBdr>
        <w:top w:val="none" w:sz="0" w:space="0" w:color="auto"/>
        <w:left w:val="none" w:sz="0" w:space="0" w:color="auto"/>
        <w:bottom w:val="none" w:sz="0" w:space="0" w:color="auto"/>
        <w:right w:val="none" w:sz="0" w:space="0" w:color="auto"/>
      </w:divBdr>
    </w:div>
    <w:div w:id="1499149243">
      <w:bodyDiv w:val="1"/>
      <w:marLeft w:val="0"/>
      <w:marRight w:val="0"/>
      <w:marTop w:val="0"/>
      <w:marBottom w:val="0"/>
      <w:divBdr>
        <w:top w:val="none" w:sz="0" w:space="0" w:color="auto"/>
        <w:left w:val="none" w:sz="0" w:space="0" w:color="auto"/>
        <w:bottom w:val="none" w:sz="0" w:space="0" w:color="auto"/>
        <w:right w:val="none" w:sz="0" w:space="0" w:color="auto"/>
      </w:divBdr>
    </w:div>
    <w:div w:id="1499153820">
      <w:bodyDiv w:val="1"/>
      <w:marLeft w:val="0"/>
      <w:marRight w:val="0"/>
      <w:marTop w:val="0"/>
      <w:marBottom w:val="0"/>
      <w:divBdr>
        <w:top w:val="none" w:sz="0" w:space="0" w:color="auto"/>
        <w:left w:val="none" w:sz="0" w:space="0" w:color="auto"/>
        <w:bottom w:val="none" w:sz="0" w:space="0" w:color="auto"/>
        <w:right w:val="none" w:sz="0" w:space="0" w:color="auto"/>
      </w:divBdr>
    </w:div>
    <w:div w:id="1500542555">
      <w:bodyDiv w:val="1"/>
      <w:marLeft w:val="0"/>
      <w:marRight w:val="0"/>
      <w:marTop w:val="0"/>
      <w:marBottom w:val="0"/>
      <w:divBdr>
        <w:top w:val="none" w:sz="0" w:space="0" w:color="auto"/>
        <w:left w:val="none" w:sz="0" w:space="0" w:color="auto"/>
        <w:bottom w:val="none" w:sz="0" w:space="0" w:color="auto"/>
        <w:right w:val="none" w:sz="0" w:space="0" w:color="auto"/>
      </w:divBdr>
    </w:div>
    <w:div w:id="1516185595">
      <w:bodyDiv w:val="1"/>
      <w:marLeft w:val="0"/>
      <w:marRight w:val="0"/>
      <w:marTop w:val="0"/>
      <w:marBottom w:val="0"/>
      <w:divBdr>
        <w:top w:val="none" w:sz="0" w:space="0" w:color="auto"/>
        <w:left w:val="none" w:sz="0" w:space="0" w:color="auto"/>
        <w:bottom w:val="none" w:sz="0" w:space="0" w:color="auto"/>
        <w:right w:val="none" w:sz="0" w:space="0" w:color="auto"/>
      </w:divBdr>
    </w:div>
    <w:div w:id="1517575696">
      <w:bodyDiv w:val="1"/>
      <w:marLeft w:val="0"/>
      <w:marRight w:val="0"/>
      <w:marTop w:val="0"/>
      <w:marBottom w:val="0"/>
      <w:divBdr>
        <w:top w:val="none" w:sz="0" w:space="0" w:color="auto"/>
        <w:left w:val="none" w:sz="0" w:space="0" w:color="auto"/>
        <w:bottom w:val="none" w:sz="0" w:space="0" w:color="auto"/>
        <w:right w:val="none" w:sz="0" w:space="0" w:color="auto"/>
      </w:divBdr>
    </w:div>
    <w:div w:id="1530022744">
      <w:bodyDiv w:val="1"/>
      <w:marLeft w:val="0"/>
      <w:marRight w:val="0"/>
      <w:marTop w:val="0"/>
      <w:marBottom w:val="0"/>
      <w:divBdr>
        <w:top w:val="none" w:sz="0" w:space="0" w:color="auto"/>
        <w:left w:val="none" w:sz="0" w:space="0" w:color="auto"/>
        <w:bottom w:val="none" w:sz="0" w:space="0" w:color="auto"/>
        <w:right w:val="none" w:sz="0" w:space="0" w:color="auto"/>
      </w:divBdr>
    </w:div>
    <w:div w:id="1538276905">
      <w:bodyDiv w:val="1"/>
      <w:marLeft w:val="0"/>
      <w:marRight w:val="0"/>
      <w:marTop w:val="0"/>
      <w:marBottom w:val="0"/>
      <w:divBdr>
        <w:top w:val="none" w:sz="0" w:space="0" w:color="auto"/>
        <w:left w:val="none" w:sz="0" w:space="0" w:color="auto"/>
        <w:bottom w:val="none" w:sz="0" w:space="0" w:color="auto"/>
        <w:right w:val="none" w:sz="0" w:space="0" w:color="auto"/>
      </w:divBdr>
    </w:div>
    <w:div w:id="1539464437">
      <w:bodyDiv w:val="1"/>
      <w:marLeft w:val="0"/>
      <w:marRight w:val="0"/>
      <w:marTop w:val="0"/>
      <w:marBottom w:val="0"/>
      <w:divBdr>
        <w:top w:val="none" w:sz="0" w:space="0" w:color="auto"/>
        <w:left w:val="none" w:sz="0" w:space="0" w:color="auto"/>
        <w:bottom w:val="none" w:sz="0" w:space="0" w:color="auto"/>
        <w:right w:val="none" w:sz="0" w:space="0" w:color="auto"/>
      </w:divBdr>
    </w:div>
    <w:div w:id="1548252894">
      <w:bodyDiv w:val="1"/>
      <w:marLeft w:val="0"/>
      <w:marRight w:val="0"/>
      <w:marTop w:val="0"/>
      <w:marBottom w:val="0"/>
      <w:divBdr>
        <w:top w:val="none" w:sz="0" w:space="0" w:color="auto"/>
        <w:left w:val="none" w:sz="0" w:space="0" w:color="auto"/>
        <w:bottom w:val="none" w:sz="0" w:space="0" w:color="auto"/>
        <w:right w:val="none" w:sz="0" w:space="0" w:color="auto"/>
      </w:divBdr>
    </w:div>
    <w:div w:id="1551066235">
      <w:bodyDiv w:val="1"/>
      <w:marLeft w:val="0"/>
      <w:marRight w:val="0"/>
      <w:marTop w:val="0"/>
      <w:marBottom w:val="0"/>
      <w:divBdr>
        <w:top w:val="none" w:sz="0" w:space="0" w:color="auto"/>
        <w:left w:val="none" w:sz="0" w:space="0" w:color="auto"/>
        <w:bottom w:val="none" w:sz="0" w:space="0" w:color="auto"/>
        <w:right w:val="none" w:sz="0" w:space="0" w:color="auto"/>
      </w:divBdr>
    </w:div>
    <w:div w:id="1553037449">
      <w:bodyDiv w:val="1"/>
      <w:marLeft w:val="0"/>
      <w:marRight w:val="0"/>
      <w:marTop w:val="0"/>
      <w:marBottom w:val="0"/>
      <w:divBdr>
        <w:top w:val="none" w:sz="0" w:space="0" w:color="auto"/>
        <w:left w:val="none" w:sz="0" w:space="0" w:color="auto"/>
        <w:bottom w:val="none" w:sz="0" w:space="0" w:color="auto"/>
        <w:right w:val="none" w:sz="0" w:space="0" w:color="auto"/>
      </w:divBdr>
    </w:div>
    <w:div w:id="1563633782">
      <w:bodyDiv w:val="1"/>
      <w:marLeft w:val="0"/>
      <w:marRight w:val="0"/>
      <w:marTop w:val="0"/>
      <w:marBottom w:val="0"/>
      <w:divBdr>
        <w:top w:val="none" w:sz="0" w:space="0" w:color="auto"/>
        <w:left w:val="none" w:sz="0" w:space="0" w:color="auto"/>
        <w:bottom w:val="none" w:sz="0" w:space="0" w:color="auto"/>
        <w:right w:val="none" w:sz="0" w:space="0" w:color="auto"/>
      </w:divBdr>
    </w:div>
    <w:div w:id="1574390331">
      <w:bodyDiv w:val="1"/>
      <w:marLeft w:val="0"/>
      <w:marRight w:val="0"/>
      <w:marTop w:val="0"/>
      <w:marBottom w:val="0"/>
      <w:divBdr>
        <w:top w:val="none" w:sz="0" w:space="0" w:color="auto"/>
        <w:left w:val="none" w:sz="0" w:space="0" w:color="auto"/>
        <w:bottom w:val="none" w:sz="0" w:space="0" w:color="auto"/>
        <w:right w:val="none" w:sz="0" w:space="0" w:color="auto"/>
      </w:divBdr>
    </w:div>
    <w:div w:id="1581400805">
      <w:bodyDiv w:val="1"/>
      <w:marLeft w:val="0"/>
      <w:marRight w:val="0"/>
      <w:marTop w:val="0"/>
      <w:marBottom w:val="0"/>
      <w:divBdr>
        <w:top w:val="none" w:sz="0" w:space="0" w:color="auto"/>
        <w:left w:val="none" w:sz="0" w:space="0" w:color="auto"/>
        <w:bottom w:val="none" w:sz="0" w:space="0" w:color="auto"/>
        <w:right w:val="none" w:sz="0" w:space="0" w:color="auto"/>
      </w:divBdr>
    </w:div>
    <w:div w:id="1594589126">
      <w:bodyDiv w:val="1"/>
      <w:marLeft w:val="0"/>
      <w:marRight w:val="0"/>
      <w:marTop w:val="0"/>
      <w:marBottom w:val="0"/>
      <w:divBdr>
        <w:top w:val="none" w:sz="0" w:space="0" w:color="auto"/>
        <w:left w:val="none" w:sz="0" w:space="0" w:color="auto"/>
        <w:bottom w:val="none" w:sz="0" w:space="0" w:color="auto"/>
        <w:right w:val="none" w:sz="0" w:space="0" w:color="auto"/>
      </w:divBdr>
    </w:div>
    <w:div w:id="1595745348">
      <w:bodyDiv w:val="1"/>
      <w:marLeft w:val="0"/>
      <w:marRight w:val="0"/>
      <w:marTop w:val="0"/>
      <w:marBottom w:val="0"/>
      <w:divBdr>
        <w:top w:val="none" w:sz="0" w:space="0" w:color="auto"/>
        <w:left w:val="none" w:sz="0" w:space="0" w:color="auto"/>
        <w:bottom w:val="none" w:sz="0" w:space="0" w:color="auto"/>
        <w:right w:val="none" w:sz="0" w:space="0" w:color="auto"/>
      </w:divBdr>
    </w:div>
    <w:div w:id="1597786109">
      <w:bodyDiv w:val="1"/>
      <w:marLeft w:val="0"/>
      <w:marRight w:val="0"/>
      <w:marTop w:val="0"/>
      <w:marBottom w:val="0"/>
      <w:divBdr>
        <w:top w:val="none" w:sz="0" w:space="0" w:color="auto"/>
        <w:left w:val="none" w:sz="0" w:space="0" w:color="auto"/>
        <w:bottom w:val="none" w:sz="0" w:space="0" w:color="auto"/>
        <w:right w:val="none" w:sz="0" w:space="0" w:color="auto"/>
      </w:divBdr>
    </w:div>
    <w:div w:id="1598564087">
      <w:bodyDiv w:val="1"/>
      <w:marLeft w:val="0"/>
      <w:marRight w:val="0"/>
      <w:marTop w:val="0"/>
      <w:marBottom w:val="0"/>
      <w:divBdr>
        <w:top w:val="none" w:sz="0" w:space="0" w:color="auto"/>
        <w:left w:val="none" w:sz="0" w:space="0" w:color="auto"/>
        <w:bottom w:val="none" w:sz="0" w:space="0" w:color="auto"/>
        <w:right w:val="none" w:sz="0" w:space="0" w:color="auto"/>
      </w:divBdr>
    </w:div>
    <w:div w:id="1619751130">
      <w:bodyDiv w:val="1"/>
      <w:marLeft w:val="0"/>
      <w:marRight w:val="0"/>
      <w:marTop w:val="0"/>
      <w:marBottom w:val="0"/>
      <w:divBdr>
        <w:top w:val="none" w:sz="0" w:space="0" w:color="auto"/>
        <w:left w:val="none" w:sz="0" w:space="0" w:color="auto"/>
        <w:bottom w:val="none" w:sz="0" w:space="0" w:color="auto"/>
        <w:right w:val="none" w:sz="0" w:space="0" w:color="auto"/>
      </w:divBdr>
    </w:div>
    <w:div w:id="1622999738">
      <w:bodyDiv w:val="1"/>
      <w:marLeft w:val="0"/>
      <w:marRight w:val="0"/>
      <w:marTop w:val="0"/>
      <w:marBottom w:val="0"/>
      <w:divBdr>
        <w:top w:val="none" w:sz="0" w:space="0" w:color="auto"/>
        <w:left w:val="none" w:sz="0" w:space="0" w:color="auto"/>
        <w:bottom w:val="none" w:sz="0" w:space="0" w:color="auto"/>
        <w:right w:val="none" w:sz="0" w:space="0" w:color="auto"/>
      </w:divBdr>
    </w:div>
    <w:div w:id="1649284161">
      <w:bodyDiv w:val="1"/>
      <w:marLeft w:val="0"/>
      <w:marRight w:val="0"/>
      <w:marTop w:val="0"/>
      <w:marBottom w:val="0"/>
      <w:divBdr>
        <w:top w:val="none" w:sz="0" w:space="0" w:color="auto"/>
        <w:left w:val="none" w:sz="0" w:space="0" w:color="auto"/>
        <w:bottom w:val="none" w:sz="0" w:space="0" w:color="auto"/>
        <w:right w:val="none" w:sz="0" w:space="0" w:color="auto"/>
      </w:divBdr>
    </w:div>
    <w:div w:id="1661499841">
      <w:bodyDiv w:val="1"/>
      <w:marLeft w:val="0"/>
      <w:marRight w:val="0"/>
      <w:marTop w:val="0"/>
      <w:marBottom w:val="0"/>
      <w:divBdr>
        <w:top w:val="none" w:sz="0" w:space="0" w:color="auto"/>
        <w:left w:val="none" w:sz="0" w:space="0" w:color="auto"/>
        <w:bottom w:val="none" w:sz="0" w:space="0" w:color="auto"/>
        <w:right w:val="none" w:sz="0" w:space="0" w:color="auto"/>
      </w:divBdr>
    </w:div>
    <w:div w:id="1661931206">
      <w:bodyDiv w:val="1"/>
      <w:marLeft w:val="0"/>
      <w:marRight w:val="0"/>
      <w:marTop w:val="0"/>
      <w:marBottom w:val="0"/>
      <w:divBdr>
        <w:top w:val="none" w:sz="0" w:space="0" w:color="auto"/>
        <w:left w:val="none" w:sz="0" w:space="0" w:color="auto"/>
        <w:bottom w:val="none" w:sz="0" w:space="0" w:color="auto"/>
        <w:right w:val="none" w:sz="0" w:space="0" w:color="auto"/>
      </w:divBdr>
    </w:div>
    <w:div w:id="1664116766">
      <w:bodyDiv w:val="1"/>
      <w:marLeft w:val="0"/>
      <w:marRight w:val="0"/>
      <w:marTop w:val="0"/>
      <w:marBottom w:val="0"/>
      <w:divBdr>
        <w:top w:val="none" w:sz="0" w:space="0" w:color="auto"/>
        <w:left w:val="none" w:sz="0" w:space="0" w:color="auto"/>
        <w:bottom w:val="none" w:sz="0" w:space="0" w:color="auto"/>
        <w:right w:val="none" w:sz="0" w:space="0" w:color="auto"/>
      </w:divBdr>
    </w:div>
    <w:div w:id="1667829247">
      <w:bodyDiv w:val="1"/>
      <w:marLeft w:val="0"/>
      <w:marRight w:val="0"/>
      <w:marTop w:val="0"/>
      <w:marBottom w:val="0"/>
      <w:divBdr>
        <w:top w:val="none" w:sz="0" w:space="0" w:color="auto"/>
        <w:left w:val="none" w:sz="0" w:space="0" w:color="auto"/>
        <w:bottom w:val="none" w:sz="0" w:space="0" w:color="auto"/>
        <w:right w:val="none" w:sz="0" w:space="0" w:color="auto"/>
      </w:divBdr>
    </w:div>
    <w:div w:id="1670254313">
      <w:bodyDiv w:val="1"/>
      <w:marLeft w:val="0"/>
      <w:marRight w:val="0"/>
      <w:marTop w:val="0"/>
      <w:marBottom w:val="0"/>
      <w:divBdr>
        <w:top w:val="none" w:sz="0" w:space="0" w:color="auto"/>
        <w:left w:val="none" w:sz="0" w:space="0" w:color="auto"/>
        <w:bottom w:val="none" w:sz="0" w:space="0" w:color="auto"/>
        <w:right w:val="none" w:sz="0" w:space="0" w:color="auto"/>
      </w:divBdr>
    </w:div>
    <w:div w:id="1671906204">
      <w:bodyDiv w:val="1"/>
      <w:marLeft w:val="0"/>
      <w:marRight w:val="0"/>
      <w:marTop w:val="0"/>
      <w:marBottom w:val="0"/>
      <w:divBdr>
        <w:top w:val="none" w:sz="0" w:space="0" w:color="auto"/>
        <w:left w:val="none" w:sz="0" w:space="0" w:color="auto"/>
        <w:bottom w:val="none" w:sz="0" w:space="0" w:color="auto"/>
        <w:right w:val="none" w:sz="0" w:space="0" w:color="auto"/>
      </w:divBdr>
    </w:div>
    <w:div w:id="1672028639">
      <w:bodyDiv w:val="1"/>
      <w:marLeft w:val="0"/>
      <w:marRight w:val="0"/>
      <w:marTop w:val="0"/>
      <w:marBottom w:val="0"/>
      <w:divBdr>
        <w:top w:val="none" w:sz="0" w:space="0" w:color="auto"/>
        <w:left w:val="none" w:sz="0" w:space="0" w:color="auto"/>
        <w:bottom w:val="none" w:sz="0" w:space="0" w:color="auto"/>
        <w:right w:val="none" w:sz="0" w:space="0" w:color="auto"/>
      </w:divBdr>
    </w:div>
    <w:div w:id="1679847734">
      <w:bodyDiv w:val="1"/>
      <w:marLeft w:val="0"/>
      <w:marRight w:val="0"/>
      <w:marTop w:val="0"/>
      <w:marBottom w:val="0"/>
      <w:divBdr>
        <w:top w:val="none" w:sz="0" w:space="0" w:color="auto"/>
        <w:left w:val="none" w:sz="0" w:space="0" w:color="auto"/>
        <w:bottom w:val="none" w:sz="0" w:space="0" w:color="auto"/>
        <w:right w:val="none" w:sz="0" w:space="0" w:color="auto"/>
      </w:divBdr>
    </w:div>
    <w:div w:id="1684548777">
      <w:bodyDiv w:val="1"/>
      <w:marLeft w:val="0"/>
      <w:marRight w:val="0"/>
      <w:marTop w:val="0"/>
      <w:marBottom w:val="0"/>
      <w:divBdr>
        <w:top w:val="none" w:sz="0" w:space="0" w:color="auto"/>
        <w:left w:val="none" w:sz="0" w:space="0" w:color="auto"/>
        <w:bottom w:val="none" w:sz="0" w:space="0" w:color="auto"/>
        <w:right w:val="none" w:sz="0" w:space="0" w:color="auto"/>
      </w:divBdr>
    </w:div>
    <w:div w:id="1687174420">
      <w:bodyDiv w:val="1"/>
      <w:marLeft w:val="0"/>
      <w:marRight w:val="0"/>
      <w:marTop w:val="0"/>
      <w:marBottom w:val="0"/>
      <w:divBdr>
        <w:top w:val="none" w:sz="0" w:space="0" w:color="auto"/>
        <w:left w:val="none" w:sz="0" w:space="0" w:color="auto"/>
        <w:bottom w:val="none" w:sz="0" w:space="0" w:color="auto"/>
        <w:right w:val="none" w:sz="0" w:space="0" w:color="auto"/>
      </w:divBdr>
    </w:div>
    <w:div w:id="1688872560">
      <w:bodyDiv w:val="1"/>
      <w:marLeft w:val="0"/>
      <w:marRight w:val="0"/>
      <w:marTop w:val="0"/>
      <w:marBottom w:val="0"/>
      <w:divBdr>
        <w:top w:val="none" w:sz="0" w:space="0" w:color="auto"/>
        <w:left w:val="none" w:sz="0" w:space="0" w:color="auto"/>
        <w:bottom w:val="none" w:sz="0" w:space="0" w:color="auto"/>
        <w:right w:val="none" w:sz="0" w:space="0" w:color="auto"/>
      </w:divBdr>
    </w:div>
    <w:div w:id="1696808391">
      <w:bodyDiv w:val="1"/>
      <w:marLeft w:val="0"/>
      <w:marRight w:val="0"/>
      <w:marTop w:val="0"/>
      <w:marBottom w:val="0"/>
      <w:divBdr>
        <w:top w:val="none" w:sz="0" w:space="0" w:color="auto"/>
        <w:left w:val="none" w:sz="0" w:space="0" w:color="auto"/>
        <w:bottom w:val="none" w:sz="0" w:space="0" w:color="auto"/>
        <w:right w:val="none" w:sz="0" w:space="0" w:color="auto"/>
      </w:divBdr>
    </w:div>
    <w:div w:id="1713382910">
      <w:bodyDiv w:val="1"/>
      <w:marLeft w:val="0"/>
      <w:marRight w:val="0"/>
      <w:marTop w:val="0"/>
      <w:marBottom w:val="0"/>
      <w:divBdr>
        <w:top w:val="none" w:sz="0" w:space="0" w:color="auto"/>
        <w:left w:val="none" w:sz="0" w:space="0" w:color="auto"/>
        <w:bottom w:val="none" w:sz="0" w:space="0" w:color="auto"/>
        <w:right w:val="none" w:sz="0" w:space="0" w:color="auto"/>
      </w:divBdr>
    </w:div>
    <w:div w:id="1719236933">
      <w:bodyDiv w:val="1"/>
      <w:marLeft w:val="0"/>
      <w:marRight w:val="0"/>
      <w:marTop w:val="0"/>
      <w:marBottom w:val="0"/>
      <w:divBdr>
        <w:top w:val="none" w:sz="0" w:space="0" w:color="auto"/>
        <w:left w:val="none" w:sz="0" w:space="0" w:color="auto"/>
        <w:bottom w:val="none" w:sz="0" w:space="0" w:color="auto"/>
        <w:right w:val="none" w:sz="0" w:space="0" w:color="auto"/>
      </w:divBdr>
    </w:div>
    <w:div w:id="1727871508">
      <w:bodyDiv w:val="1"/>
      <w:marLeft w:val="0"/>
      <w:marRight w:val="0"/>
      <w:marTop w:val="0"/>
      <w:marBottom w:val="0"/>
      <w:divBdr>
        <w:top w:val="none" w:sz="0" w:space="0" w:color="auto"/>
        <w:left w:val="none" w:sz="0" w:space="0" w:color="auto"/>
        <w:bottom w:val="none" w:sz="0" w:space="0" w:color="auto"/>
        <w:right w:val="none" w:sz="0" w:space="0" w:color="auto"/>
      </w:divBdr>
    </w:div>
    <w:div w:id="1731463706">
      <w:bodyDiv w:val="1"/>
      <w:marLeft w:val="0"/>
      <w:marRight w:val="0"/>
      <w:marTop w:val="0"/>
      <w:marBottom w:val="0"/>
      <w:divBdr>
        <w:top w:val="none" w:sz="0" w:space="0" w:color="auto"/>
        <w:left w:val="none" w:sz="0" w:space="0" w:color="auto"/>
        <w:bottom w:val="none" w:sz="0" w:space="0" w:color="auto"/>
        <w:right w:val="none" w:sz="0" w:space="0" w:color="auto"/>
      </w:divBdr>
    </w:div>
    <w:div w:id="1737586117">
      <w:bodyDiv w:val="1"/>
      <w:marLeft w:val="0"/>
      <w:marRight w:val="0"/>
      <w:marTop w:val="0"/>
      <w:marBottom w:val="0"/>
      <w:divBdr>
        <w:top w:val="none" w:sz="0" w:space="0" w:color="auto"/>
        <w:left w:val="none" w:sz="0" w:space="0" w:color="auto"/>
        <w:bottom w:val="none" w:sz="0" w:space="0" w:color="auto"/>
        <w:right w:val="none" w:sz="0" w:space="0" w:color="auto"/>
      </w:divBdr>
    </w:div>
    <w:div w:id="1739015431">
      <w:bodyDiv w:val="1"/>
      <w:marLeft w:val="0"/>
      <w:marRight w:val="0"/>
      <w:marTop w:val="0"/>
      <w:marBottom w:val="0"/>
      <w:divBdr>
        <w:top w:val="none" w:sz="0" w:space="0" w:color="auto"/>
        <w:left w:val="none" w:sz="0" w:space="0" w:color="auto"/>
        <w:bottom w:val="none" w:sz="0" w:space="0" w:color="auto"/>
        <w:right w:val="none" w:sz="0" w:space="0" w:color="auto"/>
      </w:divBdr>
    </w:div>
    <w:div w:id="1741556687">
      <w:bodyDiv w:val="1"/>
      <w:marLeft w:val="0"/>
      <w:marRight w:val="0"/>
      <w:marTop w:val="0"/>
      <w:marBottom w:val="0"/>
      <w:divBdr>
        <w:top w:val="none" w:sz="0" w:space="0" w:color="auto"/>
        <w:left w:val="none" w:sz="0" w:space="0" w:color="auto"/>
        <w:bottom w:val="none" w:sz="0" w:space="0" w:color="auto"/>
        <w:right w:val="none" w:sz="0" w:space="0" w:color="auto"/>
      </w:divBdr>
    </w:div>
    <w:div w:id="1749569207">
      <w:bodyDiv w:val="1"/>
      <w:marLeft w:val="0"/>
      <w:marRight w:val="0"/>
      <w:marTop w:val="0"/>
      <w:marBottom w:val="0"/>
      <w:divBdr>
        <w:top w:val="none" w:sz="0" w:space="0" w:color="auto"/>
        <w:left w:val="none" w:sz="0" w:space="0" w:color="auto"/>
        <w:bottom w:val="none" w:sz="0" w:space="0" w:color="auto"/>
        <w:right w:val="none" w:sz="0" w:space="0" w:color="auto"/>
      </w:divBdr>
    </w:div>
    <w:div w:id="1783458884">
      <w:bodyDiv w:val="1"/>
      <w:marLeft w:val="0"/>
      <w:marRight w:val="0"/>
      <w:marTop w:val="0"/>
      <w:marBottom w:val="0"/>
      <w:divBdr>
        <w:top w:val="none" w:sz="0" w:space="0" w:color="auto"/>
        <w:left w:val="none" w:sz="0" w:space="0" w:color="auto"/>
        <w:bottom w:val="none" w:sz="0" w:space="0" w:color="auto"/>
        <w:right w:val="none" w:sz="0" w:space="0" w:color="auto"/>
      </w:divBdr>
    </w:div>
    <w:div w:id="1784836399">
      <w:bodyDiv w:val="1"/>
      <w:marLeft w:val="0"/>
      <w:marRight w:val="0"/>
      <w:marTop w:val="0"/>
      <w:marBottom w:val="0"/>
      <w:divBdr>
        <w:top w:val="none" w:sz="0" w:space="0" w:color="auto"/>
        <w:left w:val="none" w:sz="0" w:space="0" w:color="auto"/>
        <w:bottom w:val="none" w:sz="0" w:space="0" w:color="auto"/>
        <w:right w:val="none" w:sz="0" w:space="0" w:color="auto"/>
      </w:divBdr>
    </w:div>
    <w:div w:id="1786079516">
      <w:bodyDiv w:val="1"/>
      <w:marLeft w:val="0"/>
      <w:marRight w:val="0"/>
      <w:marTop w:val="0"/>
      <w:marBottom w:val="0"/>
      <w:divBdr>
        <w:top w:val="none" w:sz="0" w:space="0" w:color="auto"/>
        <w:left w:val="none" w:sz="0" w:space="0" w:color="auto"/>
        <w:bottom w:val="none" w:sz="0" w:space="0" w:color="auto"/>
        <w:right w:val="none" w:sz="0" w:space="0" w:color="auto"/>
      </w:divBdr>
    </w:div>
    <w:div w:id="1789540146">
      <w:bodyDiv w:val="1"/>
      <w:marLeft w:val="0"/>
      <w:marRight w:val="0"/>
      <w:marTop w:val="0"/>
      <w:marBottom w:val="0"/>
      <w:divBdr>
        <w:top w:val="none" w:sz="0" w:space="0" w:color="auto"/>
        <w:left w:val="none" w:sz="0" w:space="0" w:color="auto"/>
        <w:bottom w:val="none" w:sz="0" w:space="0" w:color="auto"/>
        <w:right w:val="none" w:sz="0" w:space="0" w:color="auto"/>
      </w:divBdr>
    </w:div>
    <w:div w:id="1800605575">
      <w:bodyDiv w:val="1"/>
      <w:marLeft w:val="0"/>
      <w:marRight w:val="0"/>
      <w:marTop w:val="0"/>
      <w:marBottom w:val="0"/>
      <w:divBdr>
        <w:top w:val="none" w:sz="0" w:space="0" w:color="auto"/>
        <w:left w:val="none" w:sz="0" w:space="0" w:color="auto"/>
        <w:bottom w:val="none" w:sz="0" w:space="0" w:color="auto"/>
        <w:right w:val="none" w:sz="0" w:space="0" w:color="auto"/>
      </w:divBdr>
    </w:div>
    <w:div w:id="1800998863">
      <w:bodyDiv w:val="1"/>
      <w:marLeft w:val="0"/>
      <w:marRight w:val="0"/>
      <w:marTop w:val="0"/>
      <w:marBottom w:val="0"/>
      <w:divBdr>
        <w:top w:val="none" w:sz="0" w:space="0" w:color="auto"/>
        <w:left w:val="none" w:sz="0" w:space="0" w:color="auto"/>
        <w:bottom w:val="none" w:sz="0" w:space="0" w:color="auto"/>
        <w:right w:val="none" w:sz="0" w:space="0" w:color="auto"/>
      </w:divBdr>
    </w:div>
    <w:div w:id="1810628853">
      <w:bodyDiv w:val="1"/>
      <w:marLeft w:val="0"/>
      <w:marRight w:val="0"/>
      <w:marTop w:val="0"/>
      <w:marBottom w:val="0"/>
      <w:divBdr>
        <w:top w:val="none" w:sz="0" w:space="0" w:color="auto"/>
        <w:left w:val="none" w:sz="0" w:space="0" w:color="auto"/>
        <w:bottom w:val="none" w:sz="0" w:space="0" w:color="auto"/>
        <w:right w:val="none" w:sz="0" w:space="0" w:color="auto"/>
      </w:divBdr>
    </w:div>
    <w:div w:id="1813134686">
      <w:bodyDiv w:val="1"/>
      <w:marLeft w:val="0"/>
      <w:marRight w:val="0"/>
      <w:marTop w:val="0"/>
      <w:marBottom w:val="0"/>
      <w:divBdr>
        <w:top w:val="none" w:sz="0" w:space="0" w:color="auto"/>
        <w:left w:val="none" w:sz="0" w:space="0" w:color="auto"/>
        <w:bottom w:val="none" w:sz="0" w:space="0" w:color="auto"/>
        <w:right w:val="none" w:sz="0" w:space="0" w:color="auto"/>
      </w:divBdr>
    </w:div>
    <w:div w:id="1813910158">
      <w:bodyDiv w:val="1"/>
      <w:marLeft w:val="0"/>
      <w:marRight w:val="0"/>
      <w:marTop w:val="0"/>
      <w:marBottom w:val="0"/>
      <w:divBdr>
        <w:top w:val="none" w:sz="0" w:space="0" w:color="auto"/>
        <w:left w:val="none" w:sz="0" w:space="0" w:color="auto"/>
        <w:bottom w:val="none" w:sz="0" w:space="0" w:color="auto"/>
        <w:right w:val="none" w:sz="0" w:space="0" w:color="auto"/>
      </w:divBdr>
    </w:div>
    <w:div w:id="1817648843">
      <w:bodyDiv w:val="1"/>
      <w:marLeft w:val="0"/>
      <w:marRight w:val="0"/>
      <w:marTop w:val="0"/>
      <w:marBottom w:val="0"/>
      <w:divBdr>
        <w:top w:val="none" w:sz="0" w:space="0" w:color="auto"/>
        <w:left w:val="none" w:sz="0" w:space="0" w:color="auto"/>
        <w:bottom w:val="none" w:sz="0" w:space="0" w:color="auto"/>
        <w:right w:val="none" w:sz="0" w:space="0" w:color="auto"/>
      </w:divBdr>
    </w:div>
    <w:div w:id="1817726347">
      <w:bodyDiv w:val="1"/>
      <w:marLeft w:val="0"/>
      <w:marRight w:val="0"/>
      <w:marTop w:val="0"/>
      <w:marBottom w:val="0"/>
      <w:divBdr>
        <w:top w:val="none" w:sz="0" w:space="0" w:color="auto"/>
        <w:left w:val="none" w:sz="0" w:space="0" w:color="auto"/>
        <w:bottom w:val="none" w:sz="0" w:space="0" w:color="auto"/>
        <w:right w:val="none" w:sz="0" w:space="0" w:color="auto"/>
      </w:divBdr>
    </w:div>
    <w:div w:id="1839733882">
      <w:bodyDiv w:val="1"/>
      <w:marLeft w:val="0"/>
      <w:marRight w:val="0"/>
      <w:marTop w:val="0"/>
      <w:marBottom w:val="0"/>
      <w:divBdr>
        <w:top w:val="none" w:sz="0" w:space="0" w:color="auto"/>
        <w:left w:val="none" w:sz="0" w:space="0" w:color="auto"/>
        <w:bottom w:val="none" w:sz="0" w:space="0" w:color="auto"/>
        <w:right w:val="none" w:sz="0" w:space="0" w:color="auto"/>
      </w:divBdr>
    </w:div>
    <w:div w:id="1842044121">
      <w:bodyDiv w:val="1"/>
      <w:marLeft w:val="0"/>
      <w:marRight w:val="0"/>
      <w:marTop w:val="0"/>
      <w:marBottom w:val="0"/>
      <w:divBdr>
        <w:top w:val="none" w:sz="0" w:space="0" w:color="auto"/>
        <w:left w:val="none" w:sz="0" w:space="0" w:color="auto"/>
        <w:bottom w:val="none" w:sz="0" w:space="0" w:color="auto"/>
        <w:right w:val="none" w:sz="0" w:space="0" w:color="auto"/>
      </w:divBdr>
    </w:div>
    <w:div w:id="1865821248">
      <w:bodyDiv w:val="1"/>
      <w:marLeft w:val="0"/>
      <w:marRight w:val="0"/>
      <w:marTop w:val="0"/>
      <w:marBottom w:val="0"/>
      <w:divBdr>
        <w:top w:val="none" w:sz="0" w:space="0" w:color="auto"/>
        <w:left w:val="none" w:sz="0" w:space="0" w:color="auto"/>
        <w:bottom w:val="none" w:sz="0" w:space="0" w:color="auto"/>
        <w:right w:val="none" w:sz="0" w:space="0" w:color="auto"/>
      </w:divBdr>
    </w:div>
    <w:div w:id="1867981327">
      <w:bodyDiv w:val="1"/>
      <w:marLeft w:val="0"/>
      <w:marRight w:val="0"/>
      <w:marTop w:val="0"/>
      <w:marBottom w:val="0"/>
      <w:divBdr>
        <w:top w:val="none" w:sz="0" w:space="0" w:color="auto"/>
        <w:left w:val="none" w:sz="0" w:space="0" w:color="auto"/>
        <w:bottom w:val="none" w:sz="0" w:space="0" w:color="auto"/>
        <w:right w:val="none" w:sz="0" w:space="0" w:color="auto"/>
      </w:divBdr>
    </w:div>
    <w:div w:id="1891067311">
      <w:bodyDiv w:val="1"/>
      <w:marLeft w:val="0"/>
      <w:marRight w:val="0"/>
      <w:marTop w:val="0"/>
      <w:marBottom w:val="0"/>
      <w:divBdr>
        <w:top w:val="none" w:sz="0" w:space="0" w:color="auto"/>
        <w:left w:val="none" w:sz="0" w:space="0" w:color="auto"/>
        <w:bottom w:val="none" w:sz="0" w:space="0" w:color="auto"/>
        <w:right w:val="none" w:sz="0" w:space="0" w:color="auto"/>
      </w:divBdr>
    </w:div>
    <w:div w:id="1911698042">
      <w:bodyDiv w:val="1"/>
      <w:marLeft w:val="0"/>
      <w:marRight w:val="0"/>
      <w:marTop w:val="0"/>
      <w:marBottom w:val="0"/>
      <w:divBdr>
        <w:top w:val="none" w:sz="0" w:space="0" w:color="auto"/>
        <w:left w:val="none" w:sz="0" w:space="0" w:color="auto"/>
        <w:bottom w:val="none" w:sz="0" w:space="0" w:color="auto"/>
        <w:right w:val="none" w:sz="0" w:space="0" w:color="auto"/>
      </w:divBdr>
    </w:div>
    <w:div w:id="1913193527">
      <w:bodyDiv w:val="1"/>
      <w:marLeft w:val="0"/>
      <w:marRight w:val="0"/>
      <w:marTop w:val="0"/>
      <w:marBottom w:val="0"/>
      <w:divBdr>
        <w:top w:val="none" w:sz="0" w:space="0" w:color="auto"/>
        <w:left w:val="none" w:sz="0" w:space="0" w:color="auto"/>
        <w:bottom w:val="none" w:sz="0" w:space="0" w:color="auto"/>
        <w:right w:val="none" w:sz="0" w:space="0" w:color="auto"/>
      </w:divBdr>
    </w:div>
    <w:div w:id="1918396642">
      <w:bodyDiv w:val="1"/>
      <w:marLeft w:val="0"/>
      <w:marRight w:val="0"/>
      <w:marTop w:val="0"/>
      <w:marBottom w:val="0"/>
      <w:divBdr>
        <w:top w:val="none" w:sz="0" w:space="0" w:color="auto"/>
        <w:left w:val="none" w:sz="0" w:space="0" w:color="auto"/>
        <w:bottom w:val="none" w:sz="0" w:space="0" w:color="auto"/>
        <w:right w:val="none" w:sz="0" w:space="0" w:color="auto"/>
      </w:divBdr>
    </w:div>
    <w:div w:id="1925189978">
      <w:bodyDiv w:val="1"/>
      <w:marLeft w:val="0"/>
      <w:marRight w:val="0"/>
      <w:marTop w:val="0"/>
      <w:marBottom w:val="0"/>
      <w:divBdr>
        <w:top w:val="none" w:sz="0" w:space="0" w:color="auto"/>
        <w:left w:val="none" w:sz="0" w:space="0" w:color="auto"/>
        <w:bottom w:val="none" w:sz="0" w:space="0" w:color="auto"/>
        <w:right w:val="none" w:sz="0" w:space="0" w:color="auto"/>
      </w:divBdr>
    </w:div>
    <w:div w:id="1926575757">
      <w:bodyDiv w:val="1"/>
      <w:marLeft w:val="0"/>
      <w:marRight w:val="0"/>
      <w:marTop w:val="0"/>
      <w:marBottom w:val="0"/>
      <w:divBdr>
        <w:top w:val="none" w:sz="0" w:space="0" w:color="auto"/>
        <w:left w:val="none" w:sz="0" w:space="0" w:color="auto"/>
        <w:bottom w:val="none" w:sz="0" w:space="0" w:color="auto"/>
        <w:right w:val="none" w:sz="0" w:space="0" w:color="auto"/>
      </w:divBdr>
    </w:div>
    <w:div w:id="1928071906">
      <w:bodyDiv w:val="1"/>
      <w:marLeft w:val="0"/>
      <w:marRight w:val="0"/>
      <w:marTop w:val="0"/>
      <w:marBottom w:val="0"/>
      <w:divBdr>
        <w:top w:val="none" w:sz="0" w:space="0" w:color="auto"/>
        <w:left w:val="none" w:sz="0" w:space="0" w:color="auto"/>
        <w:bottom w:val="none" w:sz="0" w:space="0" w:color="auto"/>
        <w:right w:val="none" w:sz="0" w:space="0" w:color="auto"/>
      </w:divBdr>
    </w:div>
    <w:div w:id="1930187389">
      <w:bodyDiv w:val="1"/>
      <w:marLeft w:val="0"/>
      <w:marRight w:val="0"/>
      <w:marTop w:val="0"/>
      <w:marBottom w:val="0"/>
      <w:divBdr>
        <w:top w:val="none" w:sz="0" w:space="0" w:color="auto"/>
        <w:left w:val="none" w:sz="0" w:space="0" w:color="auto"/>
        <w:bottom w:val="none" w:sz="0" w:space="0" w:color="auto"/>
        <w:right w:val="none" w:sz="0" w:space="0" w:color="auto"/>
      </w:divBdr>
    </w:div>
    <w:div w:id="1936669845">
      <w:bodyDiv w:val="1"/>
      <w:marLeft w:val="0"/>
      <w:marRight w:val="0"/>
      <w:marTop w:val="0"/>
      <w:marBottom w:val="0"/>
      <w:divBdr>
        <w:top w:val="none" w:sz="0" w:space="0" w:color="auto"/>
        <w:left w:val="none" w:sz="0" w:space="0" w:color="auto"/>
        <w:bottom w:val="none" w:sz="0" w:space="0" w:color="auto"/>
        <w:right w:val="none" w:sz="0" w:space="0" w:color="auto"/>
      </w:divBdr>
    </w:div>
    <w:div w:id="1941252931">
      <w:bodyDiv w:val="1"/>
      <w:marLeft w:val="0"/>
      <w:marRight w:val="0"/>
      <w:marTop w:val="0"/>
      <w:marBottom w:val="0"/>
      <w:divBdr>
        <w:top w:val="none" w:sz="0" w:space="0" w:color="auto"/>
        <w:left w:val="none" w:sz="0" w:space="0" w:color="auto"/>
        <w:bottom w:val="none" w:sz="0" w:space="0" w:color="auto"/>
        <w:right w:val="none" w:sz="0" w:space="0" w:color="auto"/>
      </w:divBdr>
    </w:div>
    <w:div w:id="1960260070">
      <w:bodyDiv w:val="1"/>
      <w:marLeft w:val="0"/>
      <w:marRight w:val="0"/>
      <w:marTop w:val="0"/>
      <w:marBottom w:val="0"/>
      <w:divBdr>
        <w:top w:val="none" w:sz="0" w:space="0" w:color="auto"/>
        <w:left w:val="none" w:sz="0" w:space="0" w:color="auto"/>
        <w:bottom w:val="none" w:sz="0" w:space="0" w:color="auto"/>
        <w:right w:val="none" w:sz="0" w:space="0" w:color="auto"/>
      </w:divBdr>
    </w:div>
    <w:div w:id="1964071449">
      <w:bodyDiv w:val="1"/>
      <w:marLeft w:val="0"/>
      <w:marRight w:val="0"/>
      <w:marTop w:val="0"/>
      <w:marBottom w:val="0"/>
      <w:divBdr>
        <w:top w:val="none" w:sz="0" w:space="0" w:color="auto"/>
        <w:left w:val="none" w:sz="0" w:space="0" w:color="auto"/>
        <w:bottom w:val="none" w:sz="0" w:space="0" w:color="auto"/>
        <w:right w:val="none" w:sz="0" w:space="0" w:color="auto"/>
      </w:divBdr>
    </w:div>
    <w:div w:id="1968588865">
      <w:bodyDiv w:val="1"/>
      <w:marLeft w:val="0"/>
      <w:marRight w:val="0"/>
      <w:marTop w:val="0"/>
      <w:marBottom w:val="0"/>
      <w:divBdr>
        <w:top w:val="none" w:sz="0" w:space="0" w:color="auto"/>
        <w:left w:val="none" w:sz="0" w:space="0" w:color="auto"/>
        <w:bottom w:val="none" w:sz="0" w:space="0" w:color="auto"/>
        <w:right w:val="none" w:sz="0" w:space="0" w:color="auto"/>
      </w:divBdr>
    </w:div>
    <w:div w:id="1969508011">
      <w:bodyDiv w:val="1"/>
      <w:marLeft w:val="0"/>
      <w:marRight w:val="0"/>
      <w:marTop w:val="0"/>
      <w:marBottom w:val="0"/>
      <w:divBdr>
        <w:top w:val="none" w:sz="0" w:space="0" w:color="auto"/>
        <w:left w:val="none" w:sz="0" w:space="0" w:color="auto"/>
        <w:bottom w:val="none" w:sz="0" w:space="0" w:color="auto"/>
        <w:right w:val="none" w:sz="0" w:space="0" w:color="auto"/>
      </w:divBdr>
    </w:div>
    <w:div w:id="1974944566">
      <w:bodyDiv w:val="1"/>
      <w:marLeft w:val="0"/>
      <w:marRight w:val="0"/>
      <w:marTop w:val="0"/>
      <w:marBottom w:val="0"/>
      <w:divBdr>
        <w:top w:val="none" w:sz="0" w:space="0" w:color="auto"/>
        <w:left w:val="none" w:sz="0" w:space="0" w:color="auto"/>
        <w:bottom w:val="none" w:sz="0" w:space="0" w:color="auto"/>
        <w:right w:val="none" w:sz="0" w:space="0" w:color="auto"/>
      </w:divBdr>
    </w:div>
    <w:div w:id="1978102381">
      <w:bodyDiv w:val="1"/>
      <w:marLeft w:val="0"/>
      <w:marRight w:val="0"/>
      <w:marTop w:val="0"/>
      <w:marBottom w:val="0"/>
      <w:divBdr>
        <w:top w:val="none" w:sz="0" w:space="0" w:color="auto"/>
        <w:left w:val="none" w:sz="0" w:space="0" w:color="auto"/>
        <w:bottom w:val="none" w:sz="0" w:space="0" w:color="auto"/>
        <w:right w:val="none" w:sz="0" w:space="0" w:color="auto"/>
      </w:divBdr>
    </w:div>
    <w:div w:id="1979332806">
      <w:bodyDiv w:val="1"/>
      <w:marLeft w:val="0"/>
      <w:marRight w:val="0"/>
      <w:marTop w:val="0"/>
      <w:marBottom w:val="0"/>
      <w:divBdr>
        <w:top w:val="none" w:sz="0" w:space="0" w:color="auto"/>
        <w:left w:val="none" w:sz="0" w:space="0" w:color="auto"/>
        <w:bottom w:val="none" w:sz="0" w:space="0" w:color="auto"/>
        <w:right w:val="none" w:sz="0" w:space="0" w:color="auto"/>
      </w:divBdr>
    </w:div>
    <w:div w:id="1989434991">
      <w:bodyDiv w:val="1"/>
      <w:marLeft w:val="0"/>
      <w:marRight w:val="0"/>
      <w:marTop w:val="0"/>
      <w:marBottom w:val="0"/>
      <w:divBdr>
        <w:top w:val="none" w:sz="0" w:space="0" w:color="auto"/>
        <w:left w:val="none" w:sz="0" w:space="0" w:color="auto"/>
        <w:bottom w:val="none" w:sz="0" w:space="0" w:color="auto"/>
        <w:right w:val="none" w:sz="0" w:space="0" w:color="auto"/>
      </w:divBdr>
    </w:div>
    <w:div w:id="2001423361">
      <w:bodyDiv w:val="1"/>
      <w:marLeft w:val="0"/>
      <w:marRight w:val="0"/>
      <w:marTop w:val="0"/>
      <w:marBottom w:val="0"/>
      <w:divBdr>
        <w:top w:val="none" w:sz="0" w:space="0" w:color="auto"/>
        <w:left w:val="none" w:sz="0" w:space="0" w:color="auto"/>
        <w:bottom w:val="none" w:sz="0" w:space="0" w:color="auto"/>
        <w:right w:val="none" w:sz="0" w:space="0" w:color="auto"/>
      </w:divBdr>
    </w:div>
    <w:div w:id="2014605753">
      <w:bodyDiv w:val="1"/>
      <w:marLeft w:val="0"/>
      <w:marRight w:val="0"/>
      <w:marTop w:val="0"/>
      <w:marBottom w:val="0"/>
      <w:divBdr>
        <w:top w:val="none" w:sz="0" w:space="0" w:color="auto"/>
        <w:left w:val="none" w:sz="0" w:space="0" w:color="auto"/>
        <w:bottom w:val="none" w:sz="0" w:space="0" w:color="auto"/>
        <w:right w:val="none" w:sz="0" w:space="0" w:color="auto"/>
      </w:divBdr>
    </w:div>
    <w:div w:id="2015178812">
      <w:bodyDiv w:val="1"/>
      <w:marLeft w:val="0"/>
      <w:marRight w:val="0"/>
      <w:marTop w:val="0"/>
      <w:marBottom w:val="0"/>
      <w:divBdr>
        <w:top w:val="none" w:sz="0" w:space="0" w:color="auto"/>
        <w:left w:val="none" w:sz="0" w:space="0" w:color="auto"/>
        <w:bottom w:val="none" w:sz="0" w:space="0" w:color="auto"/>
        <w:right w:val="none" w:sz="0" w:space="0" w:color="auto"/>
      </w:divBdr>
    </w:div>
    <w:div w:id="2019112231">
      <w:bodyDiv w:val="1"/>
      <w:marLeft w:val="0"/>
      <w:marRight w:val="0"/>
      <w:marTop w:val="0"/>
      <w:marBottom w:val="0"/>
      <w:divBdr>
        <w:top w:val="none" w:sz="0" w:space="0" w:color="auto"/>
        <w:left w:val="none" w:sz="0" w:space="0" w:color="auto"/>
        <w:bottom w:val="none" w:sz="0" w:space="0" w:color="auto"/>
        <w:right w:val="none" w:sz="0" w:space="0" w:color="auto"/>
      </w:divBdr>
    </w:div>
    <w:div w:id="2024626569">
      <w:bodyDiv w:val="1"/>
      <w:marLeft w:val="0"/>
      <w:marRight w:val="0"/>
      <w:marTop w:val="0"/>
      <w:marBottom w:val="0"/>
      <w:divBdr>
        <w:top w:val="none" w:sz="0" w:space="0" w:color="auto"/>
        <w:left w:val="none" w:sz="0" w:space="0" w:color="auto"/>
        <w:bottom w:val="none" w:sz="0" w:space="0" w:color="auto"/>
        <w:right w:val="none" w:sz="0" w:space="0" w:color="auto"/>
      </w:divBdr>
    </w:div>
    <w:div w:id="2036536303">
      <w:bodyDiv w:val="1"/>
      <w:marLeft w:val="0"/>
      <w:marRight w:val="0"/>
      <w:marTop w:val="0"/>
      <w:marBottom w:val="0"/>
      <w:divBdr>
        <w:top w:val="none" w:sz="0" w:space="0" w:color="auto"/>
        <w:left w:val="none" w:sz="0" w:space="0" w:color="auto"/>
        <w:bottom w:val="none" w:sz="0" w:space="0" w:color="auto"/>
        <w:right w:val="none" w:sz="0" w:space="0" w:color="auto"/>
      </w:divBdr>
    </w:div>
    <w:div w:id="2040429395">
      <w:bodyDiv w:val="1"/>
      <w:marLeft w:val="0"/>
      <w:marRight w:val="0"/>
      <w:marTop w:val="0"/>
      <w:marBottom w:val="0"/>
      <w:divBdr>
        <w:top w:val="none" w:sz="0" w:space="0" w:color="auto"/>
        <w:left w:val="none" w:sz="0" w:space="0" w:color="auto"/>
        <w:bottom w:val="none" w:sz="0" w:space="0" w:color="auto"/>
        <w:right w:val="none" w:sz="0" w:space="0" w:color="auto"/>
      </w:divBdr>
    </w:div>
    <w:div w:id="2050105976">
      <w:bodyDiv w:val="1"/>
      <w:marLeft w:val="0"/>
      <w:marRight w:val="0"/>
      <w:marTop w:val="0"/>
      <w:marBottom w:val="0"/>
      <w:divBdr>
        <w:top w:val="none" w:sz="0" w:space="0" w:color="auto"/>
        <w:left w:val="none" w:sz="0" w:space="0" w:color="auto"/>
        <w:bottom w:val="none" w:sz="0" w:space="0" w:color="auto"/>
        <w:right w:val="none" w:sz="0" w:space="0" w:color="auto"/>
      </w:divBdr>
    </w:div>
    <w:div w:id="2052724387">
      <w:bodyDiv w:val="1"/>
      <w:marLeft w:val="0"/>
      <w:marRight w:val="0"/>
      <w:marTop w:val="0"/>
      <w:marBottom w:val="0"/>
      <w:divBdr>
        <w:top w:val="none" w:sz="0" w:space="0" w:color="auto"/>
        <w:left w:val="none" w:sz="0" w:space="0" w:color="auto"/>
        <w:bottom w:val="none" w:sz="0" w:space="0" w:color="auto"/>
        <w:right w:val="none" w:sz="0" w:space="0" w:color="auto"/>
      </w:divBdr>
    </w:div>
    <w:div w:id="2060124527">
      <w:bodyDiv w:val="1"/>
      <w:marLeft w:val="0"/>
      <w:marRight w:val="0"/>
      <w:marTop w:val="0"/>
      <w:marBottom w:val="0"/>
      <w:divBdr>
        <w:top w:val="none" w:sz="0" w:space="0" w:color="auto"/>
        <w:left w:val="none" w:sz="0" w:space="0" w:color="auto"/>
        <w:bottom w:val="none" w:sz="0" w:space="0" w:color="auto"/>
        <w:right w:val="none" w:sz="0" w:space="0" w:color="auto"/>
      </w:divBdr>
    </w:div>
    <w:div w:id="2068602402">
      <w:bodyDiv w:val="1"/>
      <w:marLeft w:val="0"/>
      <w:marRight w:val="0"/>
      <w:marTop w:val="0"/>
      <w:marBottom w:val="0"/>
      <w:divBdr>
        <w:top w:val="none" w:sz="0" w:space="0" w:color="auto"/>
        <w:left w:val="none" w:sz="0" w:space="0" w:color="auto"/>
        <w:bottom w:val="none" w:sz="0" w:space="0" w:color="auto"/>
        <w:right w:val="none" w:sz="0" w:space="0" w:color="auto"/>
      </w:divBdr>
    </w:div>
    <w:div w:id="2068843954">
      <w:bodyDiv w:val="1"/>
      <w:marLeft w:val="0"/>
      <w:marRight w:val="0"/>
      <w:marTop w:val="0"/>
      <w:marBottom w:val="0"/>
      <w:divBdr>
        <w:top w:val="none" w:sz="0" w:space="0" w:color="auto"/>
        <w:left w:val="none" w:sz="0" w:space="0" w:color="auto"/>
        <w:bottom w:val="none" w:sz="0" w:space="0" w:color="auto"/>
        <w:right w:val="none" w:sz="0" w:space="0" w:color="auto"/>
      </w:divBdr>
    </w:div>
    <w:div w:id="2072658239">
      <w:bodyDiv w:val="1"/>
      <w:marLeft w:val="0"/>
      <w:marRight w:val="0"/>
      <w:marTop w:val="0"/>
      <w:marBottom w:val="0"/>
      <w:divBdr>
        <w:top w:val="none" w:sz="0" w:space="0" w:color="auto"/>
        <w:left w:val="none" w:sz="0" w:space="0" w:color="auto"/>
        <w:bottom w:val="none" w:sz="0" w:space="0" w:color="auto"/>
        <w:right w:val="none" w:sz="0" w:space="0" w:color="auto"/>
      </w:divBdr>
    </w:div>
    <w:div w:id="2102875855">
      <w:bodyDiv w:val="1"/>
      <w:marLeft w:val="0"/>
      <w:marRight w:val="0"/>
      <w:marTop w:val="0"/>
      <w:marBottom w:val="0"/>
      <w:divBdr>
        <w:top w:val="none" w:sz="0" w:space="0" w:color="auto"/>
        <w:left w:val="none" w:sz="0" w:space="0" w:color="auto"/>
        <w:bottom w:val="none" w:sz="0" w:space="0" w:color="auto"/>
        <w:right w:val="none" w:sz="0" w:space="0" w:color="auto"/>
      </w:divBdr>
    </w:div>
    <w:div w:id="2108427010">
      <w:bodyDiv w:val="1"/>
      <w:marLeft w:val="0"/>
      <w:marRight w:val="0"/>
      <w:marTop w:val="0"/>
      <w:marBottom w:val="0"/>
      <w:divBdr>
        <w:top w:val="none" w:sz="0" w:space="0" w:color="auto"/>
        <w:left w:val="none" w:sz="0" w:space="0" w:color="auto"/>
        <w:bottom w:val="none" w:sz="0" w:space="0" w:color="auto"/>
        <w:right w:val="none" w:sz="0" w:space="0" w:color="auto"/>
      </w:divBdr>
    </w:div>
    <w:div w:id="2109689713">
      <w:bodyDiv w:val="1"/>
      <w:marLeft w:val="0"/>
      <w:marRight w:val="0"/>
      <w:marTop w:val="0"/>
      <w:marBottom w:val="0"/>
      <w:divBdr>
        <w:top w:val="none" w:sz="0" w:space="0" w:color="auto"/>
        <w:left w:val="none" w:sz="0" w:space="0" w:color="auto"/>
        <w:bottom w:val="none" w:sz="0" w:space="0" w:color="auto"/>
        <w:right w:val="none" w:sz="0" w:space="0" w:color="auto"/>
      </w:divBdr>
    </w:div>
    <w:div w:id="2112427854">
      <w:bodyDiv w:val="1"/>
      <w:marLeft w:val="0"/>
      <w:marRight w:val="0"/>
      <w:marTop w:val="0"/>
      <w:marBottom w:val="0"/>
      <w:divBdr>
        <w:top w:val="none" w:sz="0" w:space="0" w:color="auto"/>
        <w:left w:val="none" w:sz="0" w:space="0" w:color="auto"/>
        <w:bottom w:val="none" w:sz="0" w:space="0" w:color="auto"/>
        <w:right w:val="none" w:sz="0" w:space="0" w:color="auto"/>
      </w:divBdr>
    </w:div>
    <w:div w:id="2114281730">
      <w:bodyDiv w:val="1"/>
      <w:marLeft w:val="0"/>
      <w:marRight w:val="0"/>
      <w:marTop w:val="0"/>
      <w:marBottom w:val="0"/>
      <w:divBdr>
        <w:top w:val="none" w:sz="0" w:space="0" w:color="auto"/>
        <w:left w:val="none" w:sz="0" w:space="0" w:color="auto"/>
        <w:bottom w:val="none" w:sz="0" w:space="0" w:color="auto"/>
        <w:right w:val="none" w:sz="0" w:space="0" w:color="auto"/>
      </w:divBdr>
    </w:div>
    <w:div w:id="2118602325">
      <w:bodyDiv w:val="1"/>
      <w:marLeft w:val="0"/>
      <w:marRight w:val="0"/>
      <w:marTop w:val="0"/>
      <w:marBottom w:val="0"/>
      <w:divBdr>
        <w:top w:val="none" w:sz="0" w:space="0" w:color="auto"/>
        <w:left w:val="none" w:sz="0" w:space="0" w:color="auto"/>
        <w:bottom w:val="none" w:sz="0" w:space="0" w:color="auto"/>
        <w:right w:val="none" w:sz="0" w:space="0" w:color="auto"/>
      </w:divBdr>
    </w:div>
    <w:div w:id="2124302972">
      <w:bodyDiv w:val="1"/>
      <w:marLeft w:val="0"/>
      <w:marRight w:val="0"/>
      <w:marTop w:val="0"/>
      <w:marBottom w:val="0"/>
      <w:divBdr>
        <w:top w:val="none" w:sz="0" w:space="0" w:color="auto"/>
        <w:left w:val="none" w:sz="0" w:space="0" w:color="auto"/>
        <w:bottom w:val="none" w:sz="0" w:space="0" w:color="auto"/>
        <w:right w:val="none" w:sz="0" w:space="0" w:color="auto"/>
      </w:divBdr>
    </w:div>
    <w:div w:id="2133085577">
      <w:bodyDiv w:val="1"/>
      <w:marLeft w:val="0"/>
      <w:marRight w:val="0"/>
      <w:marTop w:val="0"/>
      <w:marBottom w:val="0"/>
      <w:divBdr>
        <w:top w:val="none" w:sz="0" w:space="0" w:color="auto"/>
        <w:left w:val="none" w:sz="0" w:space="0" w:color="auto"/>
        <w:bottom w:val="none" w:sz="0" w:space="0" w:color="auto"/>
        <w:right w:val="none" w:sz="0" w:space="0" w:color="auto"/>
      </w:divBdr>
    </w:div>
    <w:div w:id="2134785998">
      <w:bodyDiv w:val="1"/>
      <w:marLeft w:val="0"/>
      <w:marRight w:val="0"/>
      <w:marTop w:val="0"/>
      <w:marBottom w:val="0"/>
      <w:divBdr>
        <w:top w:val="none" w:sz="0" w:space="0" w:color="auto"/>
        <w:left w:val="none" w:sz="0" w:space="0" w:color="auto"/>
        <w:bottom w:val="none" w:sz="0" w:space="0" w:color="auto"/>
        <w:right w:val="none" w:sz="0" w:space="0" w:color="auto"/>
      </w:divBdr>
    </w:div>
    <w:div w:id="2144225781">
      <w:bodyDiv w:val="1"/>
      <w:marLeft w:val="0"/>
      <w:marRight w:val="0"/>
      <w:marTop w:val="0"/>
      <w:marBottom w:val="0"/>
      <w:divBdr>
        <w:top w:val="none" w:sz="0" w:space="0" w:color="auto"/>
        <w:left w:val="none" w:sz="0" w:space="0" w:color="auto"/>
        <w:bottom w:val="none" w:sz="0" w:space="0" w:color="auto"/>
        <w:right w:val="none" w:sz="0" w:space="0" w:color="auto"/>
      </w:divBdr>
    </w:div>
    <w:div w:id="21444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circom.io/" TargetMode="External"/><Relationship Id="rId21" Type="http://schemas.openxmlformats.org/officeDocument/2006/relationships/hyperlink" Target="https://docs.circom.io/getting-started/proving-circuits/"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6.png"/><Relationship Id="rId11" Type="http://schemas.openxmlformats.org/officeDocument/2006/relationships/image" Target="media/image4.png"/><Relationship Id="rId24" Type="http://schemas.openxmlformats.org/officeDocument/2006/relationships/hyperlink" Target="https://hyperledger-fabric.readthedocs.io/en/release-2.5/secured_asset_transfer/secured_private_asset_transfer_tutorial.html"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chart" Target="charts/chart7.xml"/><Relationship Id="rId14" Type="http://schemas.openxmlformats.org/officeDocument/2006/relationships/chart" Target="charts/chart2.xml"/><Relationship Id="rId22" Type="http://schemas.openxmlformats.org/officeDocument/2006/relationships/hyperlink" Target="https://www.enisa.europa.eu/topics/incident-response/glossary/blockchain" TargetMode="External"/><Relationship Id="rId27" Type="http://schemas.openxmlformats.org/officeDocument/2006/relationships/hyperlink" Target="https://github.com/iden3/snarkjs"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5.xml"/><Relationship Id="rId25" Type="http://schemas.openxmlformats.org/officeDocument/2006/relationships/hyperlink" Target="https://hyperledger-fabric.readthedocs.io/en/release-2.5/chaincode_lifecycle.html"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20" Type="http://schemas.openxmlformats.org/officeDocument/2006/relationships/hyperlink" Target="https://vitalik.eth.limo/general/2021/01/05/rollup.html"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github.com/ethereum/kzg-ceremony-specs" TargetMode="External"/><Relationship Id="rId28" Type="http://schemas.openxmlformats.org/officeDocument/2006/relationships/hyperlink" Target="https://github.com/Daniel-Szego/Zeroknowledgeworkshop"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3.png"/><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hart" Target="charts/chart1.xml"/><Relationship Id="rId18" Type="http://schemas.openxmlformats.org/officeDocument/2006/relationships/chart" Target="charts/chart6.xml"/><Relationship Id="rId39"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benjaminoholeguy/Development/Zeroknowledgeworkshop2/Zeroknowledgeworkshop/circuit_test/gen_data/plonk.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lonk - Groth16 - Fflonk</a:t>
            </a:r>
          </a:p>
        </c:rich>
      </c:tx>
      <c:layout>
        <c:manualLayout>
          <c:xMode val="edge"/>
          <c:yMode val="edge"/>
          <c:x val="0.54678348335737958"/>
          <c:y val="2.3825731790333562E-2"/>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9.0330924343110353E-2"/>
          <c:y val="5.4469803766020057E-2"/>
          <c:w val="0.83246679400600965"/>
          <c:h val="0.82653875634504159"/>
        </c:manualLayout>
      </c:layout>
      <c:barChart>
        <c:barDir val="col"/>
        <c:grouping val="clustered"/>
        <c:varyColors val="0"/>
        <c:ser>
          <c:idx val="0"/>
          <c:order val="0"/>
          <c:tx>
            <c:v>Plonk</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Plonk!$A$45:$A$79</c:f>
              <c:numCache>
                <c:formatCode>General</c:formatCode>
                <c:ptCount val="35"/>
                <c:pt idx="0">
                  <c:v>0</c:v>
                </c:pt>
                <c:pt idx="1">
                  <c:v>0</c:v>
                </c:pt>
                <c:pt idx="2">
                  <c:v>0</c:v>
                </c:pt>
                <c:pt idx="3">
                  <c:v>0</c:v>
                </c:pt>
                <c:pt idx="4">
                  <c:v>0</c:v>
                </c:pt>
                <c:pt idx="5">
                  <c:v>0.08</c:v>
                </c:pt>
                <c:pt idx="6">
                  <c:v>0.13999999999999999</c:v>
                </c:pt>
                <c:pt idx="7">
                  <c:v>0.15</c:v>
                </c:pt>
                <c:pt idx="8">
                  <c:v>0.15</c:v>
                </c:pt>
                <c:pt idx="9">
                  <c:v>0.44999999999999996</c:v>
                </c:pt>
                <c:pt idx="10">
                  <c:v>1.9800000000000002</c:v>
                </c:pt>
                <c:pt idx="11">
                  <c:v>9.8000000000000007</c:v>
                </c:pt>
                <c:pt idx="12">
                  <c:v>45.5</c:v>
                </c:pt>
                <c:pt idx="13">
                  <c:v>33.81</c:v>
                </c:pt>
                <c:pt idx="14">
                  <c:v>6.04</c:v>
                </c:pt>
                <c:pt idx="15">
                  <c:v>1.2</c:v>
                </c:pt>
                <c:pt idx="16">
                  <c:v>0.44999999999999996</c:v>
                </c:pt>
                <c:pt idx="17">
                  <c:v>0.13999999999999999</c:v>
                </c:pt>
                <c:pt idx="18">
                  <c:v>0.05</c:v>
                </c:pt>
                <c:pt idx="19">
                  <c:v>0</c:v>
                </c:pt>
                <c:pt idx="20">
                  <c:v>0</c:v>
                </c:pt>
                <c:pt idx="21">
                  <c:v>0</c:v>
                </c:pt>
                <c:pt idx="22">
                  <c:v>0.01</c:v>
                </c:pt>
                <c:pt idx="23">
                  <c:v>0.01</c:v>
                </c:pt>
                <c:pt idx="24">
                  <c:v>0.01</c:v>
                </c:pt>
                <c:pt idx="25">
                  <c:v>0.01</c:v>
                </c:pt>
                <c:pt idx="26">
                  <c:v>0</c:v>
                </c:pt>
                <c:pt idx="27">
                  <c:v>0</c:v>
                </c:pt>
                <c:pt idx="28">
                  <c:v>0.01</c:v>
                </c:pt>
                <c:pt idx="29">
                  <c:v>0</c:v>
                </c:pt>
                <c:pt idx="30">
                  <c:v>0</c:v>
                </c:pt>
                <c:pt idx="31">
                  <c:v>0</c:v>
                </c:pt>
                <c:pt idx="32">
                  <c:v>0</c:v>
                </c:pt>
                <c:pt idx="33">
                  <c:v>0</c:v>
                </c:pt>
                <c:pt idx="34">
                  <c:v>0</c:v>
                </c:pt>
              </c:numCache>
            </c:numRef>
          </c:val>
          <c:extLst>
            <c:ext xmlns:c16="http://schemas.microsoft.com/office/drawing/2014/chart" uri="{C3380CC4-5D6E-409C-BE32-E72D297353CC}">
              <c16:uniqueId val="{00000000-1FF0-6F4D-82EB-5F3DA58C5E30}"/>
            </c:ext>
          </c:extLst>
        </c:ser>
        <c:ser>
          <c:idx val="1"/>
          <c:order val="1"/>
          <c:tx>
            <c:v>Groth16</c:v>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groth16.xlsx]Sheet1'!$A$98:$A$132</c:f>
              <c:numCache>
                <c:formatCode>0.00</c:formatCode>
                <c:ptCount val="35"/>
                <c:pt idx="0">
                  <c:v>0</c:v>
                </c:pt>
                <c:pt idx="1">
                  <c:v>0</c:v>
                </c:pt>
                <c:pt idx="2">
                  <c:v>0</c:v>
                </c:pt>
                <c:pt idx="3">
                  <c:v>0</c:v>
                </c:pt>
                <c:pt idx="4">
                  <c:v>0.02</c:v>
                </c:pt>
                <c:pt idx="5">
                  <c:v>0.11</c:v>
                </c:pt>
                <c:pt idx="6">
                  <c:v>0.25</c:v>
                </c:pt>
                <c:pt idx="7">
                  <c:v>1.28</c:v>
                </c:pt>
                <c:pt idx="8">
                  <c:v>7.46</c:v>
                </c:pt>
                <c:pt idx="9">
                  <c:v>21.94</c:v>
                </c:pt>
                <c:pt idx="10">
                  <c:v>28.82</c:v>
                </c:pt>
                <c:pt idx="11">
                  <c:v>17.059999999999999</c:v>
                </c:pt>
                <c:pt idx="12">
                  <c:v>9.629999999999999</c:v>
                </c:pt>
                <c:pt idx="13">
                  <c:v>6.81</c:v>
                </c:pt>
                <c:pt idx="14">
                  <c:v>3.16</c:v>
                </c:pt>
                <c:pt idx="15">
                  <c:v>1.51</c:v>
                </c:pt>
                <c:pt idx="16">
                  <c:v>0.89</c:v>
                </c:pt>
                <c:pt idx="17">
                  <c:v>0.54999999999999993</c:v>
                </c:pt>
                <c:pt idx="18">
                  <c:v>0.22999999999999998</c:v>
                </c:pt>
                <c:pt idx="19">
                  <c:v>0.11</c:v>
                </c:pt>
                <c:pt idx="20">
                  <c:v>0.08</c:v>
                </c:pt>
                <c:pt idx="21">
                  <c:v>0.02</c:v>
                </c:pt>
                <c:pt idx="22">
                  <c:v>0.02</c:v>
                </c:pt>
                <c:pt idx="23">
                  <c:v>0</c:v>
                </c:pt>
                <c:pt idx="24">
                  <c:v>0</c:v>
                </c:pt>
                <c:pt idx="25">
                  <c:v>0.01</c:v>
                </c:pt>
                <c:pt idx="26">
                  <c:v>0</c:v>
                </c:pt>
                <c:pt idx="27">
                  <c:v>0.02</c:v>
                </c:pt>
                <c:pt idx="28">
                  <c:v>0</c:v>
                </c:pt>
                <c:pt idx="29">
                  <c:v>0</c:v>
                </c:pt>
                <c:pt idx="30">
                  <c:v>0</c:v>
                </c:pt>
                <c:pt idx="31">
                  <c:v>0</c:v>
                </c:pt>
                <c:pt idx="32">
                  <c:v>0</c:v>
                </c:pt>
                <c:pt idx="33">
                  <c:v>0</c:v>
                </c:pt>
                <c:pt idx="34">
                  <c:v>0.01</c:v>
                </c:pt>
              </c:numCache>
            </c:numRef>
          </c:val>
          <c:extLst>
            <c:ext xmlns:c16="http://schemas.microsoft.com/office/drawing/2014/chart" uri="{C3380CC4-5D6E-409C-BE32-E72D297353CC}">
              <c16:uniqueId val="{00000001-1FF0-6F4D-82EB-5F3DA58C5E30}"/>
            </c:ext>
          </c:extLst>
        </c:ser>
        <c:ser>
          <c:idx val="2"/>
          <c:order val="2"/>
          <c:tx>
            <c:v>Fflonk</c:v>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fflonk.xlsx]Sheet1'!$A$43:$A$77</c:f>
              <c:numCache>
                <c:formatCode>General</c:formatCode>
                <c:ptCount val="35"/>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pt idx="33">
                  <c:v>0</c:v>
                </c:pt>
                <c:pt idx="34">
                  <c:v>0</c:v>
                </c:pt>
              </c:numCache>
            </c:numRef>
          </c:val>
          <c:extLst>
            <c:ext xmlns:c16="http://schemas.microsoft.com/office/drawing/2014/chart" uri="{C3380CC4-5D6E-409C-BE32-E72D297353CC}">
              <c16:uniqueId val="{00000002-1FF0-6F4D-82EB-5F3DA58C5E30}"/>
            </c:ext>
          </c:extLst>
        </c:ser>
        <c:dLbls>
          <c:showLegendKey val="0"/>
          <c:showVal val="0"/>
          <c:showCatName val="0"/>
          <c:showSerName val="0"/>
          <c:showPercent val="0"/>
          <c:showBubbleSize val="0"/>
        </c:dLbls>
        <c:gapWidth val="100"/>
        <c:overlap val="-24"/>
        <c:axId val="194313135"/>
        <c:axId val="1226420320"/>
      </c:barChart>
      <c:catAx>
        <c:axId val="1943131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Asset percentage</a:t>
                </a:r>
              </a:p>
            </c:rich>
          </c:tx>
          <c:layout>
            <c:manualLayout>
              <c:xMode val="edge"/>
              <c:yMode val="edge"/>
              <c:x val="1.319007929570123E-2"/>
              <c:y val="0.3380847220509961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431313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Entry>
      <c:layout>
        <c:manualLayout>
          <c:xMode val="edge"/>
          <c:yMode val="edge"/>
          <c:x val="0.64789800216662052"/>
          <c:y val="0.62602070078204131"/>
          <c:w val="0.25618573461674832"/>
          <c:h val="5.743743400352696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Plonk</a:t>
            </a:r>
          </a:p>
        </c:rich>
      </c:tx>
      <c:overlay val="0"/>
    </c:title>
    <c:autoTitleDeleted val="0"/>
    <c:plotArea>
      <c:layout/>
      <c:scatterChart>
        <c:scatterStyle val="lineMarker"/>
        <c:varyColors val="0"/>
        <c:ser>
          <c:idx val="0"/>
          <c:order val="0"/>
          <c:spPr>
            <a:ln w="38100">
              <a:noFill/>
            </a:ln>
          </c:spPr>
          <c:marker>
            <c:symbol val="circle"/>
            <c:size val="5"/>
          </c:marker>
          <c:yVal>
            <c:numRef>
              <c:f>Plonk!$A$1:$NTP$1</c:f>
              <c:numCache>
                <c:formatCode>General</c:formatCode>
                <c:ptCount val="10000"/>
                <c:pt idx="0">
                  <c:v>30</c:v>
                </c:pt>
                <c:pt idx="1">
                  <c:v>24</c:v>
                </c:pt>
                <c:pt idx="2">
                  <c:v>25</c:v>
                </c:pt>
                <c:pt idx="3">
                  <c:v>24</c:v>
                </c:pt>
                <c:pt idx="4">
                  <c:v>24</c:v>
                </c:pt>
                <c:pt idx="5">
                  <c:v>25</c:v>
                </c:pt>
                <c:pt idx="6">
                  <c:v>24</c:v>
                </c:pt>
                <c:pt idx="7">
                  <c:v>26</c:v>
                </c:pt>
                <c:pt idx="8">
                  <c:v>25</c:v>
                </c:pt>
                <c:pt idx="9">
                  <c:v>24</c:v>
                </c:pt>
                <c:pt idx="10">
                  <c:v>25</c:v>
                </c:pt>
                <c:pt idx="11">
                  <c:v>26</c:v>
                </c:pt>
                <c:pt idx="12">
                  <c:v>25</c:v>
                </c:pt>
                <c:pt idx="13">
                  <c:v>26</c:v>
                </c:pt>
                <c:pt idx="14">
                  <c:v>25</c:v>
                </c:pt>
                <c:pt idx="15">
                  <c:v>25</c:v>
                </c:pt>
                <c:pt idx="16">
                  <c:v>23</c:v>
                </c:pt>
                <c:pt idx="17">
                  <c:v>26</c:v>
                </c:pt>
                <c:pt idx="18">
                  <c:v>24</c:v>
                </c:pt>
                <c:pt idx="19">
                  <c:v>25</c:v>
                </c:pt>
                <c:pt idx="20">
                  <c:v>25</c:v>
                </c:pt>
                <c:pt idx="21">
                  <c:v>25</c:v>
                </c:pt>
                <c:pt idx="22">
                  <c:v>25</c:v>
                </c:pt>
                <c:pt idx="23">
                  <c:v>26</c:v>
                </c:pt>
                <c:pt idx="24">
                  <c:v>26</c:v>
                </c:pt>
                <c:pt idx="25">
                  <c:v>24</c:v>
                </c:pt>
                <c:pt idx="26">
                  <c:v>25</c:v>
                </c:pt>
                <c:pt idx="27">
                  <c:v>23</c:v>
                </c:pt>
                <c:pt idx="28">
                  <c:v>25</c:v>
                </c:pt>
                <c:pt idx="29">
                  <c:v>24</c:v>
                </c:pt>
                <c:pt idx="30">
                  <c:v>26</c:v>
                </c:pt>
                <c:pt idx="31">
                  <c:v>24</c:v>
                </c:pt>
                <c:pt idx="32">
                  <c:v>25</c:v>
                </c:pt>
                <c:pt idx="33">
                  <c:v>24</c:v>
                </c:pt>
                <c:pt idx="34">
                  <c:v>24</c:v>
                </c:pt>
                <c:pt idx="35">
                  <c:v>25</c:v>
                </c:pt>
                <c:pt idx="36">
                  <c:v>25</c:v>
                </c:pt>
                <c:pt idx="37">
                  <c:v>24</c:v>
                </c:pt>
                <c:pt idx="38">
                  <c:v>25</c:v>
                </c:pt>
                <c:pt idx="39">
                  <c:v>24</c:v>
                </c:pt>
                <c:pt idx="40">
                  <c:v>24</c:v>
                </c:pt>
                <c:pt idx="41">
                  <c:v>25</c:v>
                </c:pt>
                <c:pt idx="42">
                  <c:v>25</c:v>
                </c:pt>
                <c:pt idx="43">
                  <c:v>25</c:v>
                </c:pt>
                <c:pt idx="44">
                  <c:v>25</c:v>
                </c:pt>
                <c:pt idx="45">
                  <c:v>24</c:v>
                </c:pt>
                <c:pt idx="46">
                  <c:v>24</c:v>
                </c:pt>
                <c:pt idx="47">
                  <c:v>26</c:v>
                </c:pt>
                <c:pt idx="48">
                  <c:v>25</c:v>
                </c:pt>
                <c:pt idx="49">
                  <c:v>25</c:v>
                </c:pt>
                <c:pt idx="50">
                  <c:v>24</c:v>
                </c:pt>
                <c:pt idx="51">
                  <c:v>25</c:v>
                </c:pt>
                <c:pt idx="52">
                  <c:v>25</c:v>
                </c:pt>
                <c:pt idx="53">
                  <c:v>25</c:v>
                </c:pt>
                <c:pt idx="54">
                  <c:v>24</c:v>
                </c:pt>
                <c:pt idx="55">
                  <c:v>25</c:v>
                </c:pt>
                <c:pt idx="56">
                  <c:v>23</c:v>
                </c:pt>
                <c:pt idx="57">
                  <c:v>25</c:v>
                </c:pt>
                <c:pt idx="58">
                  <c:v>24</c:v>
                </c:pt>
                <c:pt idx="59">
                  <c:v>25</c:v>
                </c:pt>
                <c:pt idx="60">
                  <c:v>25</c:v>
                </c:pt>
                <c:pt idx="61">
                  <c:v>23</c:v>
                </c:pt>
                <c:pt idx="62">
                  <c:v>23</c:v>
                </c:pt>
                <c:pt idx="63">
                  <c:v>24</c:v>
                </c:pt>
                <c:pt idx="64">
                  <c:v>25</c:v>
                </c:pt>
                <c:pt idx="65">
                  <c:v>24</c:v>
                </c:pt>
                <c:pt idx="66">
                  <c:v>24</c:v>
                </c:pt>
                <c:pt idx="67">
                  <c:v>24</c:v>
                </c:pt>
                <c:pt idx="68">
                  <c:v>25</c:v>
                </c:pt>
                <c:pt idx="69">
                  <c:v>24</c:v>
                </c:pt>
                <c:pt idx="70">
                  <c:v>25</c:v>
                </c:pt>
                <c:pt idx="71">
                  <c:v>25</c:v>
                </c:pt>
                <c:pt idx="72">
                  <c:v>24</c:v>
                </c:pt>
                <c:pt idx="73">
                  <c:v>25</c:v>
                </c:pt>
                <c:pt idx="74">
                  <c:v>23</c:v>
                </c:pt>
                <c:pt idx="75">
                  <c:v>24</c:v>
                </c:pt>
                <c:pt idx="76">
                  <c:v>24</c:v>
                </c:pt>
                <c:pt idx="77">
                  <c:v>24</c:v>
                </c:pt>
                <c:pt idx="78">
                  <c:v>24</c:v>
                </c:pt>
                <c:pt idx="79">
                  <c:v>24</c:v>
                </c:pt>
                <c:pt idx="80">
                  <c:v>25</c:v>
                </c:pt>
                <c:pt idx="81">
                  <c:v>23</c:v>
                </c:pt>
                <c:pt idx="82">
                  <c:v>23</c:v>
                </c:pt>
                <c:pt idx="83">
                  <c:v>25</c:v>
                </c:pt>
                <c:pt idx="84">
                  <c:v>24</c:v>
                </c:pt>
                <c:pt idx="85">
                  <c:v>26</c:v>
                </c:pt>
                <c:pt idx="86">
                  <c:v>25</c:v>
                </c:pt>
                <c:pt idx="87">
                  <c:v>24</c:v>
                </c:pt>
                <c:pt idx="88">
                  <c:v>25</c:v>
                </c:pt>
                <c:pt idx="89">
                  <c:v>25</c:v>
                </c:pt>
                <c:pt idx="90">
                  <c:v>25</c:v>
                </c:pt>
                <c:pt idx="91">
                  <c:v>24</c:v>
                </c:pt>
                <c:pt idx="92">
                  <c:v>25</c:v>
                </c:pt>
                <c:pt idx="93">
                  <c:v>24</c:v>
                </c:pt>
                <c:pt idx="94">
                  <c:v>24</c:v>
                </c:pt>
                <c:pt idx="95">
                  <c:v>24</c:v>
                </c:pt>
                <c:pt idx="96">
                  <c:v>25</c:v>
                </c:pt>
                <c:pt idx="97">
                  <c:v>25</c:v>
                </c:pt>
                <c:pt idx="98">
                  <c:v>26</c:v>
                </c:pt>
                <c:pt idx="99">
                  <c:v>25</c:v>
                </c:pt>
                <c:pt idx="100">
                  <c:v>25</c:v>
                </c:pt>
                <c:pt idx="101">
                  <c:v>24</c:v>
                </c:pt>
                <c:pt idx="102">
                  <c:v>25</c:v>
                </c:pt>
                <c:pt idx="103">
                  <c:v>23</c:v>
                </c:pt>
                <c:pt idx="104">
                  <c:v>26</c:v>
                </c:pt>
                <c:pt idx="105">
                  <c:v>24</c:v>
                </c:pt>
                <c:pt idx="106">
                  <c:v>26</c:v>
                </c:pt>
                <c:pt idx="107">
                  <c:v>25</c:v>
                </c:pt>
                <c:pt idx="108">
                  <c:v>24</c:v>
                </c:pt>
                <c:pt idx="109">
                  <c:v>25</c:v>
                </c:pt>
                <c:pt idx="110">
                  <c:v>24</c:v>
                </c:pt>
                <c:pt idx="111">
                  <c:v>23</c:v>
                </c:pt>
                <c:pt idx="112">
                  <c:v>25</c:v>
                </c:pt>
                <c:pt idx="113">
                  <c:v>25</c:v>
                </c:pt>
                <c:pt idx="114">
                  <c:v>25</c:v>
                </c:pt>
                <c:pt idx="115">
                  <c:v>25</c:v>
                </c:pt>
                <c:pt idx="116">
                  <c:v>25</c:v>
                </c:pt>
                <c:pt idx="117">
                  <c:v>24</c:v>
                </c:pt>
                <c:pt idx="118">
                  <c:v>24</c:v>
                </c:pt>
                <c:pt idx="119">
                  <c:v>24</c:v>
                </c:pt>
                <c:pt idx="120">
                  <c:v>23</c:v>
                </c:pt>
                <c:pt idx="121">
                  <c:v>25</c:v>
                </c:pt>
                <c:pt idx="122">
                  <c:v>24</c:v>
                </c:pt>
                <c:pt idx="123">
                  <c:v>25</c:v>
                </c:pt>
                <c:pt idx="124">
                  <c:v>24</c:v>
                </c:pt>
                <c:pt idx="125">
                  <c:v>24</c:v>
                </c:pt>
                <c:pt idx="126">
                  <c:v>25</c:v>
                </c:pt>
                <c:pt idx="127">
                  <c:v>23</c:v>
                </c:pt>
                <c:pt idx="128">
                  <c:v>27</c:v>
                </c:pt>
                <c:pt idx="129">
                  <c:v>24</c:v>
                </c:pt>
                <c:pt idx="130">
                  <c:v>25</c:v>
                </c:pt>
                <c:pt idx="131">
                  <c:v>26</c:v>
                </c:pt>
                <c:pt idx="132">
                  <c:v>25</c:v>
                </c:pt>
                <c:pt idx="133">
                  <c:v>22</c:v>
                </c:pt>
                <c:pt idx="134">
                  <c:v>25</c:v>
                </c:pt>
                <c:pt idx="135">
                  <c:v>25</c:v>
                </c:pt>
                <c:pt idx="136">
                  <c:v>24</c:v>
                </c:pt>
                <c:pt idx="137">
                  <c:v>24</c:v>
                </c:pt>
                <c:pt idx="138">
                  <c:v>26</c:v>
                </c:pt>
                <c:pt idx="139">
                  <c:v>25</c:v>
                </c:pt>
                <c:pt idx="140">
                  <c:v>24</c:v>
                </c:pt>
                <c:pt idx="141">
                  <c:v>24</c:v>
                </c:pt>
                <c:pt idx="142">
                  <c:v>23</c:v>
                </c:pt>
                <c:pt idx="143">
                  <c:v>24</c:v>
                </c:pt>
                <c:pt idx="144">
                  <c:v>24</c:v>
                </c:pt>
                <c:pt idx="145">
                  <c:v>25</c:v>
                </c:pt>
                <c:pt idx="146">
                  <c:v>24</c:v>
                </c:pt>
                <c:pt idx="147">
                  <c:v>26</c:v>
                </c:pt>
                <c:pt idx="148">
                  <c:v>25</c:v>
                </c:pt>
                <c:pt idx="149">
                  <c:v>25</c:v>
                </c:pt>
                <c:pt idx="150">
                  <c:v>24</c:v>
                </c:pt>
                <c:pt idx="151">
                  <c:v>24</c:v>
                </c:pt>
                <c:pt idx="152">
                  <c:v>25</c:v>
                </c:pt>
                <c:pt idx="153">
                  <c:v>25</c:v>
                </c:pt>
                <c:pt idx="154">
                  <c:v>24</c:v>
                </c:pt>
                <c:pt idx="155">
                  <c:v>25</c:v>
                </c:pt>
                <c:pt idx="156">
                  <c:v>24</c:v>
                </c:pt>
                <c:pt idx="157">
                  <c:v>25</c:v>
                </c:pt>
                <c:pt idx="158">
                  <c:v>23</c:v>
                </c:pt>
                <c:pt idx="159">
                  <c:v>24</c:v>
                </c:pt>
                <c:pt idx="160">
                  <c:v>25</c:v>
                </c:pt>
                <c:pt idx="161">
                  <c:v>21</c:v>
                </c:pt>
                <c:pt idx="162">
                  <c:v>24</c:v>
                </c:pt>
                <c:pt idx="163">
                  <c:v>24</c:v>
                </c:pt>
                <c:pt idx="164">
                  <c:v>26</c:v>
                </c:pt>
                <c:pt idx="165">
                  <c:v>25</c:v>
                </c:pt>
                <c:pt idx="166">
                  <c:v>24</c:v>
                </c:pt>
                <c:pt idx="167">
                  <c:v>24</c:v>
                </c:pt>
                <c:pt idx="168">
                  <c:v>24</c:v>
                </c:pt>
                <c:pt idx="169">
                  <c:v>24</c:v>
                </c:pt>
                <c:pt idx="170">
                  <c:v>19</c:v>
                </c:pt>
                <c:pt idx="171">
                  <c:v>26</c:v>
                </c:pt>
                <c:pt idx="172">
                  <c:v>24</c:v>
                </c:pt>
                <c:pt idx="173">
                  <c:v>24</c:v>
                </c:pt>
                <c:pt idx="174">
                  <c:v>25</c:v>
                </c:pt>
                <c:pt idx="175">
                  <c:v>24</c:v>
                </c:pt>
                <c:pt idx="176">
                  <c:v>25</c:v>
                </c:pt>
                <c:pt idx="177">
                  <c:v>24</c:v>
                </c:pt>
                <c:pt idx="178">
                  <c:v>25</c:v>
                </c:pt>
                <c:pt idx="179">
                  <c:v>24</c:v>
                </c:pt>
                <c:pt idx="180">
                  <c:v>25</c:v>
                </c:pt>
                <c:pt idx="181">
                  <c:v>27</c:v>
                </c:pt>
                <c:pt idx="182">
                  <c:v>24</c:v>
                </c:pt>
                <c:pt idx="183">
                  <c:v>24</c:v>
                </c:pt>
                <c:pt idx="184">
                  <c:v>25</c:v>
                </c:pt>
                <c:pt idx="185">
                  <c:v>25</c:v>
                </c:pt>
                <c:pt idx="186">
                  <c:v>24</c:v>
                </c:pt>
                <c:pt idx="187">
                  <c:v>24</c:v>
                </c:pt>
                <c:pt idx="188">
                  <c:v>24</c:v>
                </c:pt>
                <c:pt idx="189">
                  <c:v>25</c:v>
                </c:pt>
                <c:pt idx="190">
                  <c:v>23</c:v>
                </c:pt>
                <c:pt idx="191">
                  <c:v>25</c:v>
                </c:pt>
                <c:pt idx="192">
                  <c:v>24</c:v>
                </c:pt>
                <c:pt idx="193">
                  <c:v>26</c:v>
                </c:pt>
                <c:pt idx="194">
                  <c:v>24</c:v>
                </c:pt>
                <c:pt idx="195">
                  <c:v>24</c:v>
                </c:pt>
                <c:pt idx="196">
                  <c:v>25</c:v>
                </c:pt>
                <c:pt idx="197">
                  <c:v>26</c:v>
                </c:pt>
                <c:pt idx="198">
                  <c:v>24</c:v>
                </c:pt>
                <c:pt idx="199">
                  <c:v>25</c:v>
                </c:pt>
                <c:pt idx="200">
                  <c:v>24</c:v>
                </c:pt>
                <c:pt idx="201">
                  <c:v>25</c:v>
                </c:pt>
                <c:pt idx="202">
                  <c:v>24</c:v>
                </c:pt>
                <c:pt idx="203">
                  <c:v>25</c:v>
                </c:pt>
                <c:pt idx="204">
                  <c:v>25</c:v>
                </c:pt>
                <c:pt idx="205">
                  <c:v>24</c:v>
                </c:pt>
                <c:pt idx="206">
                  <c:v>26</c:v>
                </c:pt>
                <c:pt idx="207">
                  <c:v>24</c:v>
                </c:pt>
                <c:pt idx="208">
                  <c:v>26</c:v>
                </c:pt>
                <c:pt idx="209">
                  <c:v>25</c:v>
                </c:pt>
                <c:pt idx="210">
                  <c:v>24</c:v>
                </c:pt>
                <c:pt idx="211">
                  <c:v>22</c:v>
                </c:pt>
                <c:pt idx="212">
                  <c:v>26</c:v>
                </c:pt>
                <c:pt idx="213">
                  <c:v>24</c:v>
                </c:pt>
                <c:pt idx="214">
                  <c:v>24</c:v>
                </c:pt>
                <c:pt idx="215">
                  <c:v>25</c:v>
                </c:pt>
                <c:pt idx="216">
                  <c:v>25</c:v>
                </c:pt>
                <c:pt idx="217">
                  <c:v>22</c:v>
                </c:pt>
                <c:pt idx="218">
                  <c:v>25</c:v>
                </c:pt>
                <c:pt idx="219">
                  <c:v>25</c:v>
                </c:pt>
                <c:pt idx="220">
                  <c:v>25</c:v>
                </c:pt>
                <c:pt idx="221">
                  <c:v>24</c:v>
                </c:pt>
                <c:pt idx="222">
                  <c:v>24</c:v>
                </c:pt>
                <c:pt idx="223">
                  <c:v>24</c:v>
                </c:pt>
                <c:pt idx="224">
                  <c:v>24</c:v>
                </c:pt>
                <c:pt idx="225">
                  <c:v>25</c:v>
                </c:pt>
                <c:pt idx="226">
                  <c:v>24</c:v>
                </c:pt>
                <c:pt idx="227">
                  <c:v>24</c:v>
                </c:pt>
                <c:pt idx="228">
                  <c:v>25</c:v>
                </c:pt>
                <c:pt idx="229">
                  <c:v>25</c:v>
                </c:pt>
                <c:pt idx="230">
                  <c:v>24</c:v>
                </c:pt>
                <c:pt idx="231">
                  <c:v>24</c:v>
                </c:pt>
                <c:pt idx="232">
                  <c:v>25</c:v>
                </c:pt>
                <c:pt idx="233">
                  <c:v>26</c:v>
                </c:pt>
                <c:pt idx="234">
                  <c:v>25</c:v>
                </c:pt>
                <c:pt idx="235">
                  <c:v>24</c:v>
                </c:pt>
                <c:pt idx="236">
                  <c:v>25</c:v>
                </c:pt>
                <c:pt idx="237">
                  <c:v>26</c:v>
                </c:pt>
                <c:pt idx="238">
                  <c:v>25</c:v>
                </c:pt>
                <c:pt idx="239">
                  <c:v>24</c:v>
                </c:pt>
                <c:pt idx="240">
                  <c:v>24</c:v>
                </c:pt>
                <c:pt idx="241">
                  <c:v>23</c:v>
                </c:pt>
                <c:pt idx="242">
                  <c:v>24</c:v>
                </c:pt>
                <c:pt idx="243">
                  <c:v>25</c:v>
                </c:pt>
                <c:pt idx="244">
                  <c:v>25</c:v>
                </c:pt>
                <c:pt idx="245">
                  <c:v>24</c:v>
                </c:pt>
                <c:pt idx="246">
                  <c:v>24</c:v>
                </c:pt>
                <c:pt idx="247">
                  <c:v>25</c:v>
                </c:pt>
                <c:pt idx="248">
                  <c:v>24</c:v>
                </c:pt>
                <c:pt idx="249">
                  <c:v>24</c:v>
                </c:pt>
                <c:pt idx="250">
                  <c:v>25</c:v>
                </c:pt>
                <c:pt idx="251">
                  <c:v>24</c:v>
                </c:pt>
                <c:pt idx="252">
                  <c:v>24</c:v>
                </c:pt>
                <c:pt idx="253">
                  <c:v>24</c:v>
                </c:pt>
                <c:pt idx="254">
                  <c:v>26</c:v>
                </c:pt>
                <c:pt idx="255">
                  <c:v>26</c:v>
                </c:pt>
                <c:pt idx="256">
                  <c:v>24</c:v>
                </c:pt>
                <c:pt idx="257">
                  <c:v>24</c:v>
                </c:pt>
                <c:pt idx="258">
                  <c:v>25</c:v>
                </c:pt>
                <c:pt idx="259">
                  <c:v>24</c:v>
                </c:pt>
                <c:pt idx="260">
                  <c:v>24</c:v>
                </c:pt>
                <c:pt idx="261">
                  <c:v>25</c:v>
                </c:pt>
                <c:pt idx="262">
                  <c:v>24</c:v>
                </c:pt>
                <c:pt idx="263">
                  <c:v>25</c:v>
                </c:pt>
                <c:pt idx="264">
                  <c:v>24</c:v>
                </c:pt>
                <c:pt idx="265">
                  <c:v>24</c:v>
                </c:pt>
                <c:pt idx="266">
                  <c:v>24</c:v>
                </c:pt>
                <c:pt idx="267">
                  <c:v>25</c:v>
                </c:pt>
                <c:pt idx="268">
                  <c:v>24</c:v>
                </c:pt>
                <c:pt idx="269">
                  <c:v>25</c:v>
                </c:pt>
                <c:pt idx="270">
                  <c:v>24</c:v>
                </c:pt>
                <c:pt idx="271">
                  <c:v>25</c:v>
                </c:pt>
                <c:pt idx="272">
                  <c:v>24</c:v>
                </c:pt>
                <c:pt idx="273">
                  <c:v>24</c:v>
                </c:pt>
                <c:pt idx="274">
                  <c:v>24</c:v>
                </c:pt>
                <c:pt idx="275">
                  <c:v>25</c:v>
                </c:pt>
                <c:pt idx="276">
                  <c:v>23</c:v>
                </c:pt>
                <c:pt idx="277">
                  <c:v>25</c:v>
                </c:pt>
                <c:pt idx="278">
                  <c:v>24</c:v>
                </c:pt>
                <c:pt idx="279">
                  <c:v>25</c:v>
                </c:pt>
                <c:pt idx="280">
                  <c:v>25</c:v>
                </c:pt>
                <c:pt idx="281">
                  <c:v>23</c:v>
                </c:pt>
                <c:pt idx="282">
                  <c:v>25</c:v>
                </c:pt>
                <c:pt idx="283">
                  <c:v>24</c:v>
                </c:pt>
                <c:pt idx="284">
                  <c:v>26</c:v>
                </c:pt>
                <c:pt idx="285">
                  <c:v>24</c:v>
                </c:pt>
                <c:pt idx="286">
                  <c:v>26</c:v>
                </c:pt>
                <c:pt idx="287">
                  <c:v>25</c:v>
                </c:pt>
                <c:pt idx="288">
                  <c:v>24</c:v>
                </c:pt>
                <c:pt idx="289">
                  <c:v>24</c:v>
                </c:pt>
                <c:pt idx="290">
                  <c:v>25</c:v>
                </c:pt>
                <c:pt idx="291">
                  <c:v>23</c:v>
                </c:pt>
                <c:pt idx="292">
                  <c:v>25</c:v>
                </c:pt>
                <c:pt idx="293">
                  <c:v>25</c:v>
                </c:pt>
                <c:pt idx="294">
                  <c:v>24</c:v>
                </c:pt>
                <c:pt idx="295">
                  <c:v>23</c:v>
                </c:pt>
                <c:pt idx="296">
                  <c:v>24</c:v>
                </c:pt>
                <c:pt idx="297">
                  <c:v>24</c:v>
                </c:pt>
                <c:pt idx="298">
                  <c:v>24</c:v>
                </c:pt>
                <c:pt idx="299">
                  <c:v>25</c:v>
                </c:pt>
                <c:pt idx="300">
                  <c:v>24</c:v>
                </c:pt>
                <c:pt idx="301">
                  <c:v>25</c:v>
                </c:pt>
                <c:pt idx="302">
                  <c:v>24</c:v>
                </c:pt>
                <c:pt idx="303">
                  <c:v>25</c:v>
                </c:pt>
                <c:pt idx="304">
                  <c:v>24</c:v>
                </c:pt>
                <c:pt idx="305">
                  <c:v>25</c:v>
                </c:pt>
                <c:pt idx="306">
                  <c:v>23</c:v>
                </c:pt>
                <c:pt idx="307">
                  <c:v>25</c:v>
                </c:pt>
                <c:pt idx="308">
                  <c:v>24</c:v>
                </c:pt>
                <c:pt idx="309">
                  <c:v>24</c:v>
                </c:pt>
                <c:pt idx="310">
                  <c:v>24</c:v>
                </c:pt>
                <c:pt idx="311">
                  <c:v>25</c:v>
                </c:pt>
                <c:pt idx="312">
                  <c:v>25</c:v>
                </c:pt>
                <c:pt idx="313">
                  <c:v>24</c:v>
                </c:pt>
                <c:pt idx="314">
                  <c:v>27</c:v>
                </c:pt>
                <c:pt idx="315">
                  <c:v>24</c:v>
                </c:pt>
                <c:pt idx="316">
                  <c:v>25</c:v>
                </c:pt>
                <c:pt idx="317">
                  <c:v>24</c:v>
                </c:pt>
                <c:pt idx="318">
                  <c:v>25</c:v>
                </c:pt>
                <c:pt idx="319">
                  <c:v>25</c:v>
                </c:pt>
                <c:pt idx="320">
                  <c:v>25</c:v>
                </c:pt>
                <c:pt idx="321">
                  <c:v>24</c:v>
                </c:pt>
                <c:pt idx="322">
                  <c:v>25</c:v>
                </c:pt>
                <c:pt idx="323">
                  <c:v>24</c:v>
                </c:pt>
                <c:pt idx="324">
                  <c:v>26</c:v>
                </c:pt>
                <c:pt idx="325">
                  <c:v>24</c:v>
                </c:pt>
                <c:pt idx="326">
                  <c:v>24</c:v>
                </c:pt>
                <c:pt idx="327">
                  <c:v>24</c:v>
                </c:pt>
                <c:pt idx="328">
                  <c:v>25</c:v>
                </c:pt>
                <c:pt idx="329">
                  <c:v>23</c:v>
                </c:pt>
                <c:pt idx="330">
                  <c:v>25</c:v>
                </c:pt>
                <c:pt idx="331">
                  <c:v>24</c:v>
                </c:pt>
                <c:pt idx="332">
                  <c:v>24</c:v>
                </c:pt>
                <c:pt idx="333">
                  <c:v>24</c:v>
                </c:pt>
                <c:pt idx="334">
                  <c:v>25</c:v>
                </c:pt>
                <c:pt idx="335">
                  <c:v>25</c:v>
                </c:pt>
                <c:pt idx="336">
                  <c:v>25</c:v>
                </c:pt>
                <c:pt idx="337">
                  <c:v>25</c:v>
                </c:pt>
                <c:pt idx="338">
                  <c:v>24</c:v>
                </c:pt>
                <c:pt idx="339">
                  <c:v>25</c:v>
                </c:pt>
                <c:pt idx="340">
                  <c:v>24</c:v>
                </c:pt>
                <c:pt idx="341">
                  <c:v>24</c:v>
                </c:pt>
                <c:pt idx="342">
                  <c:v>25</c:v>
                </c:pt>
                <c:pt idx="343">
                  <c:v>26</c:v>
                </c:pt>
                <c:pt idx="344">
                  <c:v>24</c:v>
                </c:pt>
                <c:pt idx="345">
                  <c:v>25</c:v>
                </c:pt>
                <c:pt idx="346">
                  <c:v>24</c:v>
                </c:pt>
                <c:pt idx="347">
                  <c:v>25</c:v>
                </c:pt>
                <c:pt idx="348">
                  <c:v>23</c:v>
                </c:pt>
                <c:pt idx="349">
                  <c:v>25</c:v>
                </c:pt>
                <c:pt idx="350">
                  <c:v>24</c:v>
                </c:pt>
                <c:pt idx="351">
                  <c:v>24</c:v>
                </c:pt>
                <c:pt idx="352">
                  <c:v>24</c:v>
                </c:pt>
                <c:pt idx="353">
                  <c:v>25</c:v>
                </c:pt>
                <c:pt idx="354">
                  <c:v>25</c:v>
                </c:pt>
                <c:pt idx="355">
                  <c:v>25</c:v>
                </c:pt>
                <c:pt idx="356">
                  <c:v>24</c:v>
                </c:pt>
                <c:pt idx="357">
                  <c:v>25</c:v>
                </c:pt>
                <c:pt idx="358">
                  <c:v>25</c:v>
                </c:pt>
                <c:pt idx="359">
                  <c:v>25</c:v>
                </c:pt>
                <c:pt idx="360">
                  <c:v>23</c:v>
                </c:pt>
                <c:pt idx="361">
                  <c:v>25</c:v>
                </c:pt>
                <c:pt idx="362">
                  <c:v>25</c:v>
                </c:pt>
                <c:pt idx="363">
                  <c:v>25</c:v>
                </c:pt>
                <c:pt idx="364">
                  <c:v>25</c:v>
                </c:pt>
                <c:pt idx="365">
                  <c:v>24</c:v>
                </c:pt>
                <c:pt idx="366">
                  <c:v>24</c:v>
                </c:pt>
                <c:pt idx="367">
                  <c:v>24</c:v>
                </c:pt>
                <c:pt idx="368">
                  <c:v>25</c:v>
                </c:pt>
                <c:pt idx="369">
                  <c:v>25</c:v>
                </c:pt>
                <c:pt idx="370">
                  <c:v>25</c:v>
                </c:pt>
                <c:pt idx="371">
                  <c:v>23</c:v>
                </c:pt>
                <c:pt idx="372">
                  <c:v>24</c:v>
                </c:pt>
                <c:pt idx="373">
                  <c:v>24</c:v>
                </c:pt>
                <c:pt idx="374">
                  <c:v>25</c:v>
                </c:pt>
                <c:pt idx="375">
                  <c:v>24</c:v>
                </c:pt>
                <c:pt idx="376">
                  <c:v>23</c:v>
                </c:pt>
                <c:pt idx="377">
                  <c:v>26</c:v>
                </c:pt>
                <c:pt idx="378">
                  <c:v>24</c:v>
                </c:pt>
                <c:pt idx="379">
                  <c:v>25</c:v>
                </c:pt>
                <c:pt idx="380">
                  <c:v>24</c:v>
                </c:pt>
                <c:pt idx="381">
                  <c:v>25</c:v>
                </c:pt>
                <c:pt idx="382">
                  <c:v>24</c:v>
                </c:pt>
                <c:pt idx="383">
                  <c:v>24</c:v>
                </c:pt>
                <c:pt idx="384">
                  <c:v>25</c:v>
                </c:pt>
                <c:pt idx="385">
                  <c:v>25</c:v>
                </c:pt>
                <c:pt idx="386">
                  <c:v>25</c:v>
                </c:pt>
                <c:pt idx="387">
                  <c:v>25</c:v>
                </c:pt>
                <c:pt idx="388">
                  <c:v>23</c:v>
                </c:pt>
                <c:pt idx="389">
                  <c:v>25</c:v>
                </c:pt>
                <c:pt idx="390">
                  <c:v>24</c:v>
                </c:pt>
                <c:pt idx="391">
                  <c:v>25</c:v>
                </c:pt>
                <c:pt idx="392">
                  <c:v>24</c:v>
                </c:pt>
                <c:pt idx="393">
                  <c:v>25</c:v>
                </c:pt>
                <c:pt idx="394">
                  <c:v>23</c:v>
                </c:pt>
                <c:pt idx="395">
                  <c:v>25</c:v>
                </c:pt>
                <c:pt idx="396">
                  <c:v>28</c:v>
                </c:pt>
                <c:pt idx="397">
                  <c:v>24</c:v>
                </c:pt>
                <c:pt idx="398">
                  <c:v>24</c:v>
                </c:pt>
                <c:pt idx="399">
                  <c:v>24</c:v>
                </c:pt>
                <c:pt idx="400">
                  <c:v>26</c:v>
                </c:pt>
                <c:pt idx="401">
                  <c:v>25</c:v>
                </c:pt>
                <c:pt idx="402">
                  <c:v>24</c:v>
                </c:pt>
                <c:pt idx="403">
                  <c:v>26</c:v>
                </c:pt>
                <c:pt idx="404">
                  <c:v>26</c:v>
                </c:pt>
                <c:pt idx="405">
                  <c:v>23</c:v>
                </c:pt>
                <c:pt idx="406">
                  <c:v>25</c:v>
                </c:pt>
                <c:pt idx="407">
                  <c:v>25</c:v>
                </c:pt>
                <c:pt idx="408">
                  <c:v>25</c:v>
                </c:pt>
                <c:pt idx="409">
                  <c:v>24</c:v>
                </c:pt>
                <c:pt idx="410">
                  <c:v>27</c:v>
                </c:pt>
                <c:pt idx="411">
                  <c:v>24</c:v>
                </c:pt>
                <c:pt idx="412">
                  <c:v>25</c:v>
                </c:pt>
                <c:pt idx="413">
                  <c:v>23</c:v>
                </c:pt>
                <c:pt idx="414">
                  <c:v>25</c:v>
                </c:pt>
                <c:pt idx="415">
                  <c:v>25</c:v>
                </c:pt>
                <c:pt idx="416">
                  <c:v>24</c:v>
                </c:pt>
                <c:pt idx="417">
                  <c:v>25</c:v>
                </c:pt>
                <c:pt idx="418">
                  <c:v>23</c:v>
                </c:pt>
                <c:pt idx="419">
                  <c:v>24</c:v>
                </c:pt>
                <c:pt idx="420">
                  <c:v>24</c:v>
                </c:pt>
                <c:pt idx="421">
                  <c:v>24</c:v>
                </c:pt>
                <c:pt idx="422">
                  <c:v>25</c:v>
                </c:pt>
                <c:pt idx="423">
                  <c:v>25</c:v>
                </c:pt>
                <c:pt idx="424">
                  <c:v>25</c:v>
                </c:pt>
                <c:pt idx="425">
                  <c:v>22</c:v>
                </c:pt>
                <c:pt idx="426">
                  <c:v>24</c:v>
                </c:pt>
                <c:pt idx="427">
                  <c:v>24</c:v>
                </c:pt>
                <c:pt idx="428">
                  <c:v>24</c:v>
                </c:pt>
                <c:pt idx="429">
                  <c:v>24</c:v>
                </c:pt>
                <c:pt idx="430">
                  <c:v>25</c:v>
                </c:pt>
                <c:pt idx="431">
                  <c:v>23</c:v>
                </c:pt>
                <c:pt idx="432">
                  <c:v>25</c:v>
                </c:pt>
                <c:pt idx="433">
                  <c:v>24</c:v>
                </c:pt>
                <c:pt idx="434">
                  <c:v>26</c:v>
                </c:pt>
                <c:pt idx="435">
                  <c:v>24</c:v>
                </c:pt>
                <c:pt idx="436">
                  <c:v>25</c:v>
                </c:pt>
                <c:pt idx="437">
                  <c:v>24</c:v>
                </c:pt>
                <c:pt idx="438">
                  <c:v>25</c:v>
                </c:pt>
                <c:pt idx="439">
                  <c:v>24</c:v>
                </c:pt>
                <c:pt idx="440">
                  <c:v>24</c:v>
                </c:pt>
                <c:pt idx="441">
                  <c:v>24</c:v>
                </c:pt>
                <c:pt idx="442">
                  <c:v>25</c:v>
                </c:pt>
                <c:pt idx="443">
                  <c:v>25</c:v>
                </c:pt>
                <c:pt idx="444">
                  <c:v>25</c:v>
                </c:pt>
                <c:pt idx="445">
                  <c:v>26</c:v>
                </c:pt>
                <c:pt idx="446">
                  <c:v>25</c:v>
                </c:pt>
                <c:pt idx="447">
                  <c:v>25</c:v>
                </c:pt>
                <c:pt idx="448">
                  <c:v>25</c:v>
                </c:pt>
                <c:pt idx="449">
                  <c:v>26</c:v>
                </c:pt>
                <c:pt idx="450">
                  <c:v>25</c:v>
                </c:pt>
                <c:pt idx="451">
                  <c:v>24</c:v>
                </c:pt>
                <c:pt idx="452">
                  <c:v>24</c:v>
                </c:pt>
                <c:pt idx="453">
                  <c:v>24</c:v>
                </c:pt>
                <c:pt idx="454">
                  <c:v>25</c:v>
                </c:pt>
                <c:pt idx="455">
                  <c:v>26</c:v>
                </c:pt>
                <c:pt idx="456">
                  <c:v>24</c:v>
                </c:pt>
                <c:pt idx="457">
                  <c:v>24</c:v>
                </c:pt>
                <c:pt idx="458">
                  <c:v>24</c:v>
                </c:pt>
                <c:pt idx="459">
                  <c:v>24</c:v>
                </c:pt>
                <c:pt idx="460">
                  <c:v>23</c:v>
                </c:pt>
                <c:pt idx="461">
                  <c:v>24</c:v>
                </c:pt>
                <c:pt idx="462">
                  <c:v>24</c:v>
                </c:pt>
                <c:pt idx="463">
                  <c:v>25</c:v>
                </c:pt>
                <c:pt idx="464">
                  <c:v>24</c:v>
                </c:pt>
                <c:pt idx="465">
                  <c:v>25</c:v>
                </c:pt>
                <c:pt idx="466">
                  <c:v>24</c:v>
                </c:pt>
                <c:pt idx="467">
                  <c:v>25</c:v>
                </c:pt>
                <c:pt idx="468">
                  <c:v>23</c:v>
                </c:pt>
                <c:pt idx="469">
                  <c:v>25</c:v>
                </c:pt>
                <c:pt idx="470">
                  <c:v>27</c:v>
                </c:pt>
                <c:pt idx="471">
                  <c:v>24</c:v>
                </c:pt>
                <c:pt idx="472">
                  <c:v>24</c:v>
                </c:pt>
                <c:pt idx="473">
                  <c:v>24</c:v>
                </c:pt>
                <c:pt idx="474">
                  <c:v>25</c:v>
                </c:pt>
                <c:pt idx="475">
                  <c:v>24</c:v>
                </c:pt>
                <c:pt idx="476">
                  <c:v>25</c:v>
                </c:pt>
                <c:pt idx="477">
                  <c:v>24</c:v>
                </c:pt>
                <c:pt idx="478">
                  <c:v>25</c:v>
                </c:pt>
                <c:pt idx="479">
                  <c:v>25</c:v>
                </c:pt>
                <c:pt idx="480">
                  <c:v>24</c:v>
                </c:pt>
                <c:pt idx="481">
                  <c:v>24</c:v>
                </c:pt>
                <c:pt idx="482">
                  <c:v>24</c:v>
                </c:pt>
                <c:pt idx="483">
                  <c:v>25</c:v>
                </c:pt>
                <c:pt idx="484">
                  <c:v>25</c:v>
                </c:pt>
                <c:pt idx="485">
                  <c:v>24</c:v>
                </c:pt>
                <c:pt idx="486">
                  <c:v>26</c:v>
                </c:pt>
                <c:pt idx="487">
                  <c:v>24</c:v>
                </c:pt>
                <c:pt idx="488">
                  <c:v>26</c:v>
                </c:pt>
                <c:pt idx="489">
                  <c:v>24</c:v>
                </c:pt>
                <c:pt idx="490">
                  <c:v>25</c:v>
                </c:pt>
                <c:pt idx="491">
                  <c:v>25</c:v>
                </c:pt>
                <c:pt idx="492">
                  <c:v>26</c:v>
                </c:pt>
                <c:pt idx="493">
                  <c:v>24</c:v>
                </c:pt>
                <c:pt idx="494">
                  <c:v>24</c:v>
                </c:pt>
                <c:pt idx="495">
                  <c:v>24</c:v>
                </c:pt>
                <c:pt idx="496">
                  <c:v>25</c:v>
                </c:pt>
                <c:pt idx="497">
                  <c:v>25</c:v>
                </c:pt>
                <c:pt idx="498">
                  <c:v>24</c:v>
                </c:pt>
                <c:pt idx="499">
                  <c:v>23</c:v>
                </c:pt>
                <c:pt idx="500">
                  <c:v>24</c:v>
                </c:pt>
                <c:pt idx="501">
                  <c:v>25</c:v>
                </c:pt>
                <c:pt idx="502">
                  <c:v>24</c:v>
                </c:pt>
                <c:pt idx="503">
                  <c:v>25</c:v>
                </c:pt>
                <c:pt idx="504">
                  <c:v>23</c:v>
                </c:pt>
                <c:pt idx="505">
                  <c:v>25</c:v>
                </c:pt>
                <c:pt idx="506">
                  <c:v>24</c:v>
                </c:pt>
                <c:pt idx="507">
                  <c:v>24</c:v>
                </c:pt>
                <c:pt idx="508">
                  <c:v>25</c:v>
                </c:pt>
                <c:pt idx="509">
                  <c:v>23</c:v>
                </c:pt>
                <c:pt idx="510">
                  <c:v>24</c:v>
                </c:pt>
                <c:pt idx="511">
                  <c:v>25</c:v>
                </c:pt>
                <c:pt idx="512">
                  <c:v>24</c:v>
                </c:pt>
                <c:pt idx="513">
                  <c:v>25</c:v>
                </c:pt>
                <c:pt idx="514">
                  <c:v>25</c:v>
                </c:pt>
                <c:pt idx="515">
                  <c:v>24</c:v>
                </c:pt>
                <c:pt idx="516">
                  <c:v>24</c:v>
                </c:pt>
                <c:pt idx="517">
                  <c:v>24</c:v>
                </c:pt>
                <c:pt idx="518">
                  <c:v>24</c:v>
                </c:pt>
                <c:pt idx="519">
                  <c:v>25</c:v>
                </c:pt>
                <c:pt idx="520">
                  <c:v>24</c:v>
                </c:pt>
                <c:pt idx="521">
                  <c:v>27</c:v>
                </c:pt>
                <c:pt idx="522">
                  <c:v>26</c:v>
                </c:pt>
                <c:pt idx="523">
                  <c:v>25</c:v>
                </c:pt>
                <c:pt idx="524">
                  <c:v>25</c:v>
                </c:pt>
                <c:pt idx="525">
                  <c:v>24</c:v>
                </c:pt>
                <c:pt idx="526">
                  <c:v>25</c:v>
                </c:pt>
                <c:pt idx="527">
                  <c:v>25</c:v>
                </c:pt>
                <c:pt idx="528">
                  <c:v>24</c:v>
                </c:pt>
                <c:pt idx="529">
                  <c:v>25</c:v>
                </c:pt>
                <c:pt idx="530">
                  <c:v>25</c:v>
                </c:pt>
                <c:pt idx="531">
                  <c:v>25</c:v>
                </c:pt>
                <c:pt idx="532">
                  <c:v>25</c:v>
                </c:pt>
                <c:pt idx="533">
                  <c:v>24</c:v>
                </c:pt>
                <c:pt idx="534">
                  <c:v>25</c:v>
                </c:pt>
                <c:pt idx="535">
                  <c:v>24</c:v>
                </c:pt>
                <c:pt idx="536">
                  <c:v>24</c:v>
                </c:pt>
                <c:pt idx="537">
                  <c:v>24</c:v>
                </c:pt>
                <c:pt idx="538">
                  <c:v>24</c:v>
                </c:pt>
                <c:pt idx="539">
                  <c:v>24</c:v>
                </c:pt>
                <c:pt idx="540">
                  <c:v>24</c:v>
                </c:pt>
                <c:pt idx="541">
                  <c:v>24</c:v>
                </c:pt>
                <c:pt idx="542">
                  <c:v>24</c:v>
                </c:pt>
                <c:pt idx="543">
                  <c:v>25</c:v>
                </c:pt>
                <c:pt idx="544">
                  <c:v>24</c:v>
                </c:pt>
                <c:pt idx="545">
                  <c:v>25</c:v>
                </c:pt>
                <c:pt idx="546">
                  <c:v>24</c:v>
                </c:pt>
                <c:pt idx="547">
                  <c:v>24</c:v>
                </c:pt>
                <c:pt idx="548">
                  <c:v>24</c:v>
                </c:pt>
                <c:pt idx="549">
                  <c:v>25</c:v>
                </c:pt>
                <c:pt idx="550">
                  <c:v>23</c:v>
                </c:pt>
                <c:pt idx="551">
                  <c:v>24</c:v>
                </c:pt>
                <c:pt idx="552">
                  <c:v>24</c:v>
                </c:pt>
                <c:pt idx="553">
                  <c:v>25</c:v>
                </c:pt>
                <c:pt idx="554">
                  <c:v>24</c:v>
                </c:pt>
                <c:pt idx="555">
                  <c:v>26</c:v>
                </c:pt>
                <c:pt idx="556">
                  <c:v>24</c:v>
                </c:pt>
                <c:pt idx="557">
                  <c:v>24</c:v>
                </c:pt>
                <c:pt idx="558">
                  <c:v>24</c:v>
                </c:pt>
                <c:pt idx="559">
                  <c:v>25</c:v>
                </c:pt>
                <c:pt idx="560">
                  <c:v>24</c:v>
                </c:pt>
                <c:pt idx="561">
                  <c:v>20</c:v>
                </c:pt>
                <c:pt idx="562">
                  <c:v>25</c:v>
                </c:pt>
                <c:pt idx="563">
                  <c:v>24</c:v>
                </c:pt>
                <c:pt idx="564">
                  <c:v>26</c:v>
                </c:pt>
                <c:pt idx="565">
                  <c:v>25</c:v>
                </c:pt>
                <c:pt idx="566">
                  <c:v>25</c:v>
                </c:pt>
                <c:pt idx="567">
                  <c:v>23</c:v>
                </c:pt>
                <c:pt idx="568">
                  <c:v>25</c:v>
                </c:pt>
                <c:pt idx="569">
                  <c:v>23</c:v>
                </c:pt>
                <c:pt idx="570">
                  <c:v>24</c:v>
                </c:pt>
                <c:pt idx="571">
                  <c:v>25</c:v>
                </c:pt>
                <c:pt idx="572">
                  <c:v>24</c:v>
                </c:pt>
                <c:pt idx="573">
                  <c:v>25</c:v>
                </c:pt>
                <c:pt idx="574">
                  <c:v>25</c:v>
                </c:pt>
                <c:pt idx="575">
                  <c:v>24</c:v>
                </c:pt>
                <c:pt idx="576">
                  <c:v>24</c:v>
                </c:pt>
                <c:pt idx="577">
                  <c:v>24</c:v>
                </c:pt>
                <c:pt idx="578">
                  <c:v>24</c:v>
                </c:pt>
                <c:pt idx="579">
                  <c:v>17</c:v>
                </c:pt>
                <c:pt idx="580">
                  <c:v>25</c:v>
                </c:pt>
                <c:pt idx="581">
                  <c:v>24</c:v>
                </c:pt>
                <c:pt idx="582">
                  <c:v>23</c:v>
                </c:pt>
                <c:pt idx="583">
                  <c:v>26</c:v>
                </c:pt>
                <c:pt idx="584">
                  <c:v>24</c:v>
                </c:pt>
                <c:pt idx="585">
                  <c:v>22</c:v>
                </c:pt>
                <c:pt idx="586">
                  <c:v>24</c:v>
                </c:pt>
                <c:pt idx="587">
                  <c:v>24</c:v>
                </c:pt>
                <c:pt idx="588">
                  <c:v>25</c:v>
                </c:pt>
                <c:pt idx="589">
                  <c:v>26</c:v>
                </c:pt>
                <c:pt idx="590">
                  <c:v>24</c:v>
                </c:pt>
                <c:pt idx="591">
                  <c:v>24</c:v>
                </c:pt>
                <c:pt idx="592">
                  <c:v>25</c:v>
                </c:pt>
                <c:pt idx="593">
                  <c:v>25</c:v>
                </c:pt>
                <c:pt idx="594">
                  <c:v>24</c:v>
                </c:pt>
                <c:pt idx="595">
                  <c:v>28</c:v>
                </c:pt>
                <c:pt idx="596">
                  <c:v>24</c:v>
                </c:pt>
                <c:pt idx="597">
                  <c:v>22</c:v>
                </c:pt>
                <c:pt idx="598">
                  <c:v>24</c:v>
                </c:pt>
                <c:pt idx="599">
                  <c:v>24</c:v>
                </c:pt>
                <c:pt idx="600">
                  <c:v>24</c:v>
                </c:pt>
                <c:pt idx="601">
                  <c:v>24</c:v>
                </c:pt>
                <c:pt idx="602">
                  <c:v>24</c:v>
                </c:pt>
                <c:pt idx="603">
                  <c:v>23</c:v>
                </c:pt>
                <c:pt idx="604">
                  <c:v>24</c:v>
                </c:pt>
                <c:pt idx="605">
                  <c:v>24</c:v>
                </c:pt>
                <c:pt idx="606">
                  <c:v>25</c:v>
                </c:pt>
                <c:pt idx="607">
                  <c:v>26</c:v>
                </c:pt>
                <c:pt idx="608">
                  <c:v>25</c:v>
                </c:pt>
                <c:pt idx="609">
                  <c:v>24</c:v>
                </c:pt>
                <c:pt idx="610">
                  <c:v>24</c:v>
                </c:pt>
                <c:pt idx="611">
                  <c:v>25</c:v>
                </c:pt>
                <c:pt idx="612">
                  <c:v>24</c:v>
                </c:pt>
                <c:pt idx="613">
                  <c:v>25</c:v>
                </c:pt>
                <c:pt idx="614">
                  <c:v>24</c:v>
                </c:pt>
                <c:pt idx="615">
                  <c:v>23</c:v>
                </c:pt>
                <c:pt idx="616">
                  <c:v>25</c:v>
                </c:pt>
                <c:pt idx="617">
                  <c:v>22</c:v>
                </c:pt>
                <c:pt idx="618">
                  <c:v>24</c:v>
                </c:pt>
                <c:pt idx="619">
                  <c:v>24</c:v>
                </c:pt>
                <c:pt idx="620">
                  <c:v>25</c:v>
                </c:pt>
                <c:pt idx="621">
                  <c:v>24</c:v>
                </c:pt>
                <c:pt idx="622">
                  <c:v>25</c:v>
                </c:pt>
                <c:pt idx="623">
                  <c:v>25</c:v>
                </c:pt>
                <c:pt idx="624">
                  <c:v>24</c:v>
                </c:pt>
                <c:pt idx="625">
                  <c:v>25</c:v>
                </c:pt>
                <c:pt idx="626">
                  <c:v>24</c:v>
                </c:pt>
                <c:pt idx="627">
                  <c:v>24</c:v>
                </c:pt>
                <c:pt idx="628">
                  <c:v>24</c:v>
                </c:pt>
                <c:pt idx="629">
                  <c:v>25</c:v>
                </c:pt>
                <c:pt idx="630">
                  <c:v>25</c:v>
                </c:pt>
                <c:pt idx="631">
                  <c:v>23</c:v>
                </c:pt>
                <c:pt idx="632">
                  <c:v>24</c:v>
                </c:pt>
                <c:pt idx="633">
                  <c:v>19</c:v>
                </c:pt>
                <c:pt idx="634">
                  <c:v>24</c:v>
                </c:pt>
                <c:pt idx="635">
                  <c:v>25</c:v>
                </c:pt>
                <c:pt idx="636">
                  <c:v>24</c:v>
                </c:pt>
                <c:pt idx="637">
                  <c:v>25</c:v>
                </c:pt>
                <c:pt idx="638">
                  <c:v>24</c:v>
                </c:pt>
                <c:pt idx="639">
                  <c:v>23</c:v>
                </c:pt>
                <c:pt idx="640">
                  <c:v>24</c:v>
                </c:pt>
                <c:pt idx="641">
                  <c:v>27</c:v>
                </c:pt>
                <c:pt idx="642">
                  <c:v>24</c:v>
                </c:pt>
                <c:pt idx="643">
                  <c:v>24</c:v>
                </c:pt>
                <c:pt idx="644">
                  <c:v>25</c:v>
                </c:pt>
                <c:pt idx="645">
                  <c:v>22</c:v>
                </c:pt>
                <c:pt idx="646">
                  <c:v>24</c:v>
                </c:pt>
                <c:pt idx="647">
                  <c:v>24</c:v>
                </c:pt>
                <c:pt idx="648">
                  <c:v>24</c:v>
                </c:pt>
                <c:pt idx="649">
                  <c:v>24</c:v>
                </c:pt>
                <c:pt idx="650">
                  <c:v>25</c:v>
                </c:pt>
                <c:pt idx="651">
                  <c:v>23</c:v>
                </c:pt>
                <c:pt idx="652">
                  <c:v>26</c:v>
                </c:pt>
                <c:pt idx="653">
                  <c:v>24</c:v>
                </c:pt>
                <c:pt idx="654">
                  <c:v>24</c:v>
                </c:pt>
                <c:pt idx="655">
                  <c:v>26</c:v>
                </c:pt>
                <c:pt idx="656">
                  <c:v>25</c:v>
                </c:pt>
                <c:pt idx="657">
                  <c:v>23</c:v>
                </c:pt>
                <c:pt idx="658">
                  <c:v>25</c:v>
                </c:pt>
                <c:pt idx="659">
                  <c:v>25</c:v>
                </c:pt>
                <c:pt idx="660">
                  <c:v>24</c:v>
                </c:pt>
                <c:pt idx="661">
                  <c:v>24</c:v>
                </c:pt>
                <c:pt idx="662">
                  <c:v>24</c:v>
                </c:pt>
                <c:pt idx="663">
                  <c:v>24</c:v>
                </c:pt>
                <c:pt idx="664">
                  <c:v>24</c:v>
                </c:pt>
                <c:pt idx="665">
                  <c:v>23</c:v>
                </c:pt>
                <c:pt idx="666">
                  <c:v>24</c:v>
                </c:pt>
                <c:pt idx="667">
                  <c:v>23</c:v>
                </c:pt>
                <c:pt idx="668">
                  <c:v>26</c:v>
                </c:pt>
                <c:pt idx="669">
                  <c:v>24</c:v>
                </c:pt>
                <c:pt idx="670">
                  <c:v>24</c:v>
                </c:pt>
                <c:pt idx="671">
                  <c:v>26</c:v>
                </c:pt>
                <c:pt idx="672">
                  <c:v>24</c:v>
                </c:pt>
                <c:pt idx="673">
                  <c:v>24</c:v>
                </c:pt>
                <c:pt idx="674">
                  <c:v>24</c:v>
                </c:pt>
                <c:pt idx="675">
                  <c:v>24</c:v>
                </c:pt>
                <c:pt idx="676">
                  <c:v>25</c:v>
                </c:pt>
                <c:pt idx="677">
                  <c:v>25</c:v>
                </c:pt>
                <c:pt idx="678">
                  <c:v>25</c:v>
                </c:pt>
                <c:pt idx="679">
                  <c:v>24</c:v>
                </c:pt>
                <c:pt idx="680">
                  <c:v>24</c:v>
                </c:pt>
                <c:pt idx="681">
                  <c:v>26</c:v>
                </c:pt>
                <c:pt idx="682">
                  <c:v>24</c:v>
                </c:pt>
                <c:pt idx="683">
                  <c:v>26</c:v>
                </c:pt>
                <c:pt idx="684">
                  <c:v>25</c:v>
                </c:pt>
                <c:pt idx="685">
                  <c:v>24</c:v>
                </c:pt>
                <c:pt idx="686">
                  <c:v>23</c:v>
                </c:pt>
                <c:pt idx="687">
                  <c:v>26</c:v>
                </c:pt>
                <c:pt idx="688">
                  <c:v>26</c:v>
                </c:pt>
                <c:pt idx="689">
                  <c:v>25</c:v>
                </c:pt>
                <c:pt idx="690">
                  <c:v>24</c:v>
                </c:pt>
                <c:pt idx="691">
                  <c:v>24</c:v>
                </c:pt>
                <c:pt idx="692">
                  <c:v>24</c:v>
                </c:pt>
                <c:pt idx="693">
                  <c:v>24</c:v>
                </c:pt>
                <c:pt idx="694">
                  <c:v>24</c:v>
                </c:pt>
                <c:pt idx="695">
                  <c:v>24</c:v>
                </c:pt>
                <c:pt idx="696">
                  <c:v>25</c:v>
                </c:pt>
                <c:pt idx="697">
                  <c:v>24</c:v>
                </c:pt>
                <c:pt idx="698">
                  <c:v>26</c:v>
                </c:pt>
                <c:pt idx="699">
                  <c:v>23</c:v>
                </c:pt>
                <c:pt idx="700">
                  <c:v>26</c:v>
                </c:pt>
                <c:pt idx="701">
                  <c:v>23</c:v>
                </c:pt>
                <c:pt idx="702">
                  <c:v>25</c:v>
                </c:pt>
                <c:pt idx="703">
                  <c:v>23</c:v>
                </c:pt>
                <c:pt idx="704">
                  <c:v>25</c:v>
                </c:pt>
                <c:pt idx="705">
                  <c:v>25</c:v>
                </c:pt>
                <c:pt idx="706">
                  <c:v>24</c:v>
                </c:pt>
                <c:pt idx="707">
                  <c:v>25</c:v>
                </c:pt>
                <c:pt idx="708">
                  <c:v>25</c:v>
                </c:pt>
                <c:pt idx="709">
                  <c:v>25</c:v>
                </c:pt>
                <c:pt idx="710">
                  <c:v>24</c:v>
                </c:pt>
                <c:pt idx="711">
                  <c:v>22</c:v>
                </c:pt>
                <c:pt idx="712">
                  <c:v>25</c:v>
                </c:pt>
                <c:pt idx="713">
                  <c:v>24</c:v>
                </c:pt>
                <c:pt idx="714">
                  <c:v>25</c:v>
                </c:pt>
                <c:pt idx="715">
                  <c:v>24</c:v>
                </c:pt>
                <c:pt idx="716">
                  <c:v>26</c:v>
                </c:pt>
                <c:pt idx="717">
                  <c:v>22</c:v>
                </c:pt>
                <c:pt idx="718">
                  <c:v>25</c:v>
                </c:pt>
                <c:pt idx="719">
                  <c:v>24</c:v>
                </c:pt>
                <c:pt idx="720">
                  <c:v>26</c:v>
                </c:pt>
                <c:pt idx="721">
                  <c:v>25</c:v>
                </c:pt>
                <c:pt idx="722">
                  <c:v>25</c:v>
                </c:pt>
                <c:pt idx="723">
                  <c:v>21</c:v>
                </c:pt>
                <c:pt idx="724">
                  <c:v>24</c:v>
                </c:pt>
                <c:pt idx="725">
                  <c:v>24</c:v>
                </c:pt>
                <c:pt idx="726">
                  <c:v>25</c:v>
                </c:pt>
                <c:pt idx="727">
                  <c:v>24</c:v>
                </c:pt>
                <c:pt idx="728">
                  <c:v>25</c:v>
                </c:pt>
                <c:pt idx="729">
                  <c:v>24</c:v>
                </c:pt>
                <c:pt idx="730">
                  <c:v>24</c:v>
                </c:pt>
                <c:pt idx="731">
                  <c:v>24</c:v>
                </c:pt>
                <c:pt idx="732">
                  <c:v>24</c:v>
                </c:pt>
                <c:pt idx="733">
                  <c:v>24</c:v>
                </c:pt>
                <c:pt idx="734">
                  <c:v>24</c:v>
                </c:pt>
                <c:pt idx="735">
                  <c:v>22</c:v>
                </c:pt>
                <c:pt idx="736">
                  <c:v>24</c:v>
                </c:pt>
                <c:pt idx="737">
                  <c:v>25</c:v>
                </c:pt>
                <c:pt idx="738">
                  <c:v>24</c:v>
                </c:pt>
                <c:pt idx="739">
                  <c:v>25</c:v>
                </c:pt>
                <c:pt idx="740">
                  <c:v>24</c:v>
                </c:pt>
                <c:pt idx="741">
                  <c:v>24</c:v>
                </c:pt>
                <c:pt idx="742">
                  <c:v>24</c:v>
                </c:pt>
                <c:pt idx="743">
                  <c:v>24</c:v>
                </c:pt>
                <c:pt idx="744">
                  <c:v>24</c:v>
                </c:pt>
                <c:pt idx="745">
                  <c:v>25</c:v>
                </c:pt>
                <c:pt idx="746">
                  <c:v>24</c:v>
                </c:pt>
                <c:pt idx="747">
                  <c:v>21</c:v>
                </c:pt>
                <c:pt idx="748">
                  <c:v>24</c:v>
                </c:pt>
                <c:pt idx="749">
                  <c:v>24</c:v>
                </c:pt>
                <c:pt idx="750">
                  <c:v>25</c:v>
                </c:pt>
                <c:pt idx="751">
                  <c:v>24</c:v>
                </c:pt>
                <c:pt idx="752">
                  <c:v>24</c:v>
                </c:pt>
                <c:pt idx="753">
                  <c:v>24</c:v>
                </c:pt>
                <c:pt idx="754">
                  <c:v>24</c:v>
                </c:pt>
                <c:pt idx="755">
                  <c:v>24</c:v>
                </c:pt>
                <c:pt idx="756">
                  <c:v>24</c:v>
                </c:pt>
                <c:pt idx="757">
                  <c:v>24</c:v>
                </c:pt>
                <c:pt idx="758">
                  <c:v>25</c:v>
                </c:pt>
                <c:pt idx="759">
                  <c:v>21</c:v>
                </c:pt>
                <c:pt idx="760">
                  <c:v>24</c:v>
                </c:pt>
                <c:pt idx="761">
                  <c:v>24</c:v>
                </c:pt>
                <c:pt idx="762">
                  <c:v>25</c:v>
                </c:pt>
                <c:pt idx="763">
                  <c:v>24</c:v>
                </c:pt>
                <c:pt idx="764">
                  <c:v>25</c:v>
                </c:pt>
                <c:pt idx="765">
                  <c:v>23</c:v>
                </c:pt>
                <c:pt idx="766">
                  <c:v>25</c:v>
                </c:pt>
                <c:pt idx="767">
                  <c:v>25</c:v>
                </c:pt>
                <c:pt idx="768">
                  <c:v>25</c:v>
                </c:pt>
                <c:pt idx="769">
                  <c:v>24</c:v>
                </c:pt>
                <c:pt idx="770">
                  <c:v>24</c:v>
                </c:pt>
                <c:pt idx="771">
                  <c:v>23</c:v>
                </c:pt>
                <c:pt idx="772">
                  <c:v>25</c:v>
                </c:pt>
                <c:pt idx="773">
                  <c:v>23</c:v>
                </c:pt>
                <c:pt idx="774">
                  <c:v>24</c:v>
                </c:pt>
                <c:pt idx="775">
                  <c:v>23</c:v>
                </c:pt>
                <c:pt idx="776">
                  <c:v>24</c:v>
                </c:pt>
                <c:pt idx="777">
                  <c:v>23</c:v>
                </c:pt>
                <c:pt idx="778">
                  <c:v>25</c:v>
                </c:pt>
                <c:pt idx="779">
                  <c:v>25</c:v>
                </c:pt>
                <c:pt idx="780">
                  <c:v>24</c:v>
                </c:pt>
                <c:pt idx="781">
                  <c:v>25</c:v>
                </c:pt>
                <c:pt idx="782">
                  <c:v>24</c:v>
                </c:pt>
                <c:pt idx="783">
                  <c:v>23</c:v>
                </c:pt>
                <c:pt idx="784">
                  <c:v>22</c:v>
                </c:pt>
                <c:pt idx="785">
                  <c:v>22</c:v>
                </c:pt>
                <c:pt idx="786">
                  <c:v>23</c:v>
                </c:pt>
                <c:pt idx="787">
                  <c:v>26</c:v>
                </c:pt>
                <c:pt idx="788">
                  <c:v>24</c:v>
                </c:pt>
                <c:pt idx="789">
                  <c:v>23</c:v>
                </c:pt>
                <c:pt idx="790">
                  <c:v>23</c:v>
                </c:pt>
                <c:pt idx="791">
                  <c:v>25</c:v>
                </c:pt>
                <c:pt idx="792">
                  <c:v>24</c:v>
                </c:pt>
                <c:pt idx="793">
                  <c:v>26</c:v>
                </c:pt>
                <c:pt idx="794">
                  <c:v>24</c:v>
                </c:pt>
                <c:pt idx="795">
                  <c:v>22</c:v>
                </c:pt>
                <c:pt idx="796">
                  <c:v>24</c:v>
                </c:pt>
                <c:pt idx="797">
                  <c:v>24</c:v>
                </c:pt>
                <c:pt idx="798">
                  <c:v>24</c:v>
                </c:pt>
                <c:pt idx="799">
                  <c:v>24</c:v>
                </c:pt>
                <c:pt idx="800">
                  <c:v>25</c:v>
                </c:pt>
                <c:pt idx="801">
                  <c:v>24</c:v>
                </c:pt>
                <c:pt idx="802">
                  <c:v>24</c:v>
                </c:pt>
                <c:pt idx="803">
                  <c:v>24</c:v>
                </c:pt>
                <c:pt idx="804">
                  <c:v>25</c:v>
                </c:pt>
                <c:pt idx="805">
                  <c:v>24</c:v>
                </c:pt>
                <c:pt idx="806">
                  <c:v>24</c:v>
                </c:pt>
                <c:pt idx="807">
                  <c:v>22</c:v>
                </c:pt>
                <c:pt idx="808">
                  <c:v>26</c:v>
                </c:pt>
                <c:pt idx="809">
                  <c:v>25</c:v>
                </c:pt>
                <c:pt idx="810">
                  <c:v>24</c:v>
                </c:pt>
                <c:pt idx="811">
                  <c:v>24</c:v>
                </c:pt>
                <c:pt idx="812">
                  <c:v>26</c:v>
                </c:pt>
                <c:pt idx="813">
                  <c:v>24</c:v>
                </c:pt>
                <c:pt idx="814">
                  <c:v>24</c:v>
                </c:pt>
                <c:pt idx="815">
                  <c:v>24</c:v>
                </c:pt>
                <c:pt idx="816">
                  <c:v>25</c:v>
                </c:pt>
                <c:pt idx="817">
                  <c:v>25</c:v>
                </c:pt>
                <c:pt idx="818">
                  <c:v>24</c:v>
                </c:pt>
                <c:pt idx="819">
                  <c:v>26</c:v>
                </c:pt>
                <c:pt idx="820">
                  <c:v>25</c:v>
                </c:pt>
                <c:pt idx="821">
                  <c:v>23</c:v>
                </c:pt>
                <c:pt idx="822">
                  <c:v>24</c:v>
                </c:pt>
                <c:pt idx="823">
                  <c:v>23</c:v>
                </c:pt>
                <c:pt idx="824">
                  <c:v>25</c:v>
                </c:pt>
                <c:pt idx="825">
                  <c:v>23</c:v>
                </c:pt>
                <c:pt idx="826">
                  <c:v>24</c:v>
                </c:pt>
                <c:pt idx="827">
                  <c:v>24</c:v>
                </c:pt>
                <c:pt idx="828">
                  <c:v>24</c:v>
                </c:pt>
                <c:pt idx="829">
                  <c:v>24</c:v>
                </c:pt>
                <c:pt idx="830">
                  <c:v>24</c:v>
                </c:pt>
                <c:pt idx="831">
                  <c:v>24</c:v>
                </c:pt>
                <c:pt idx="832">
                  <c:v>24</c:v>
                </c:pt>
                <c:pt idx="833">
                  <c:v>25</c:v>
                </c:pt>
                <c:pt idx="834">
                  <c:v>23</c:v>
                </c:pt>
                <c:pt idx="835">
                  <c:v>24</c:v>
                </c:pt>
                <c:pt idx="836">
                  <c:v>24</c:v>
                </c:pt>
                <c:pt idx="837">
                  <c:v>24</c:v>
                </c:pt>
                <c:pt idx="838">
                  <c:v>24</c:v>
                </c:pt>
                <c:pt idx="839">
                  <c:v>25</c:v>
                </c:pt>
                <c:pt idx="840">
                  <c:v>24</c:v>
                </c:pt>
                <c:pt idx="841">
                  <c:v>25</c:v>
                </c:pt>
                <c:pt idx="842">
                  <c:v>24</c:v>
                </c:pt>
                <c:pt idx="843">
                  <c:v>24</c:v>
                </c:pt>
                <c:pt idx="844">
                  <c:v>24</c:v>
                </c:pt>
                <c:pt idx="845">
                  <c:v>24</c:v>
                </c:pt>
                <c:pt idx="846">
                  <c:v>25</c:v>
                </c:pt>
                <c:pt idx="847">
                  <c:v>24</c:v>
                </c:pt>
                <c:pt idx="848">
                  <c:v>25</c:v>
                </c:pt>
                <c:pt idx="849">
                  <c:v>24</c:v>
                </c:pt>
                <c:pt idx="850">
                  <c:v>24</c:v>
                </c:pt>
                <c:pt idx="851">
                  <c:v>25</c:v>
                </c:pt>
                <c:pt idx="852">
                  <c:v>26</c:v>
                </c:pt>
                <c:pt idx="853">
                  <c:v>24</c:v>
                </c:pt>
                <c:pt idx="854">
                  <c:v>25</c:v>
                </c:pt>
                <c:pt idx="855">
                  <c:v>25</c:v>
                </c:pt>
                <c:pt idx="856">
                  <c:v>28</c:v>
                </c:pt>
                <c:pt idx="857">
                  <c:v>24</c:v>
                </c:pt>
                <c:pt idx="858">
                  <c:v>25</c:v>
                </c:pt>
                <c:pt idx="859">
                  <c:v>24</c:v>
                </c:pt>
                <c:pt idx="860">
                  <c:v>25</c:v>
                </c:pt>
                <c:pt idx="861">
                  <c:v>23</c:v>
                </c:pt>
                <c:pt idx="862">
                  <c:v>24</c:v>
                </c:pt>
                <c:pt idx="863">
                  <c:v>24</c:v>
                </c:pt>
                <c:pt idx="864">
                  <c:v>23</c:v>
                </c:pt>
                <c:pt idx="865">
                  <c:v>25</c:v>
                </c:pt>
                <c:pt idx="866">
                  <c:v>24</c:v>
                </c:pt>
                <c:pt idx="867">
                  <c:v>24</c:v>
                </c:pt>
                <c:pt idx="868">
                  <c:v>25</c:v>
                </c:pt>
                <c:pt idx="869">
                  <c:v>24</c:v>
                </c:pt>
                <c:pt idx="870">
                  <c:v>25</c:v>
                </c:pt>
                <c:pt idx="871">
                  <c:v>28</c:v>
                </c:pt>
                <c:pt idx="872">
                  <c:v>25</c:v>
                </c:pt>
                <c:pt idx="873">
                  <c:v>24</c:v>
                </c:pt>
                <c:pt idx="874">
                  <c:v>24</c:v>
                </c:pt>
                <c:pt idx="875">
                  <c:v>24</c:v>
                </c:pt>
                <c:pt idx="876">
                  <c:v>24</c:v>
                </c:pt>
                <c:pt idx="877">
                  <c:v>25</c:v>
                </c:pt>
                <c:pt idx="878">
                  <c:v>24</c:v>
                </c:pt>
                <c:pt idx="879">
                  <c:v>25</c:v>
                </c:pt>
                <c:pt idx="880">
                  <c:v>24</c:v>
                </c:pt>
                <c:pt idx="881">
                  <c:v>25</c:v>
                </c:pt>
                <c:pt idx="882">
                  <c:v>25</c:v>
                </c:pt>
                <c:pt idx="883">
                  <c:v>25</c:v>
                </c:pt>
                <c:pt idx="884">
                  <c:v>23</c:v>
                </c:pt>
                <c:pt idx="885">
                  <c:v>24</c:v>
                </c:pt>
                <c:pt idx="886">
                  <c:v>24</c:v>
                </c:pt>
                <c:pt idx="887">
                  <c:v>24</c:v>
                </c:pt>
                <c:pt idx="888">
                  <c:v>26</c:v>
                </c:pt>
                <c:pt idx="889">
                  <c:v>24</c:v>
                </c:pt>
                <c:pt idx="890">
                  <c:v>26</c:v>
                </c:pt>
                <c:pt idx="891">
                  <c:v>24</c:v>
                </c:pt>
                <c:pt idx="892">
                  <c:v>25</c:v>
                </c:pt>
                <c:pt idx="893">
                  <c:v>25</c:v>
                </c:pt>
                <c:pt idx="894">
                  <c:v>25</c:v>
                </c:pt>
                <c:pt idx="895">
                  <c:v>24</c:v>
                </c:pt>
                <c:pt idx="896">
                  <c:v>26</c:v>
                </c:pt>
                <c:pt idx="897">
                  <c:v>24</c:v>
                </c:pt>
                <c:pt idx="898">
                  <c:v>24</c:v>
                </c:pt>
                <c:pt idx="899">
                  <c:v>24</c:v>
                </c:pt>
                <c:pt idx="900">
                  <c:v>24</c:v>
                </c:pt>
                <c:pt idx="901">
                  <c:v>25</c:v>
                </c:pt>
                <c:pt idx="902">
                  <c:v>25</c:v>
                </c:pt>
                <c:pt idx="903">
                  <c:v>24</c:v>
                </c:pt>
                <c:pt idx="904">
                  <c:v>25</c:v>
                </c:pt>
                <c:pt idx="905">
                  <c:v>24</c:v>
                </c:pt>
                <c:pt idx="906">
                  <c:v>24</c:v>
                </c:pt>
                <c:pt idx="907">
                  <c:v>24</c:v>
                </c:pt>
                <c:pt idx="908">
                  <c:v>26</c:v>
                </c:pt>
                <c:pt idx="909">
                  <c:v>24</c:v>
                </c:pt>
                <c:pt idx="910">
                  <c:v>24</c:v>
                </c:pt>
                <c:pt idx="911">
                  <c:v>21</c:v>
                </c:pt>
                <c:pt idx="912">
                  <c:v>24</c:v>
                </c:pt>
                <c:pt idx="913">
                  <c:v>25</c:v>
                </c:pt>
                <c:pt idx="914">
                  <c:v>24</c:v>
                </c:pt>
                <c:pt idx="915">
                  <c:v>24</c:v>
                </c:pt>
                <c:pt idx="916">
                  <c:v>24</c:v>
                </c:pt>
                <c:pt idx="917">
                  <c:v>23</c:v>
                </c:pt>
                <c:pt idx="918">
                  <c:v>24</c:v>
                </c:pt>
                <c:pt idx="919">
                  <c:v>25</c:v>
                </c:pt>
                <c:pt idx="920">
                  <c:v>25</c:v>
                </c:pt>
                <c:pt idx="921">
                  <c:v>24</c:v>
                </c:pt>
                <c:pt idx="922">
                  <c:v>25</c:v>
                </c:pt>
                <c:pt idx="923">
                  <c:v>23</c:v>
                </c:pt>
                <c:pt idx="924">
                  <c:v>25</c:v>
                </c:pt>
                <c:pt idx="925">
                  <c:v>26</c:v>
                </c:pt>
                <c:pt idx="926">
                  <c:v>24</c:v>
                </c:pt>
                <c:pt idx="927">
                  <c:v>26</c:v>
                </c:pt>
                <c:pt idx="928">
                  <c:v>25</c:v>
                </c:pt>
                <c:pt idx="929">
                  <c:v>24</c:v>
                </c:pt>
                <c:pt idx="930">
                  <c:v>25</c:v>
                </c:pt>
                <c:pt idx="931">
                  <c:v>25</c:v>
                </c:pt>
                <c:pt idx="932">
                  <c:v>25</c:v>
                </c:pt>
                <c:pt idx="933">
                  <c:v>24</c:v>
                </c:pt>
                <c:pt idx="934">
                  <c:v>23</c:v>
                </c:pt>
                <c:pt idx="935">
                  <c:v>25</c:v>
                </c:pt>
                <c:pt idx="936">
                  <c:v>24</c:v>
                </c:pt>
                <c:pt idx="937">
                  <c:v>24</c:v>
                </c:pt>
                <c:pt idx="938">
                  <c:v>24</c:v>
                </c:pt>
                <c:pt idx="939">
                  <c:v>22</c:v>
                </c:pt>
                <c:pt idx="940">
                  <c:v>23</c:v>
                </c:pt>
                <c:pt idx="941">
                  <c:v>24</c:v>
                </c:pt>
                <c:pt idx="942">
                  <c:v>24</c:v>
                </c:pt>
                <c:pt idx="943">
                  <c:v>25</c:v>
                </c:pt>
                <c:pt idx="944">
                  <c:v>24</c:v>
                </c:pt>
                <c:pt idx="945">
                  <c:v>25</c:v>
                </c:pt>
                <c:pt idx="946">
                  <c:v>23</c:v>
                </c:pt>
                <c:pt idx="947">
                  <c:v>24</c:v>
                </c:pt>
                <c:pt idx="948">
                  <c:v>25</c:v>
                </c:pt>
                <c:pt idx="949">
                  <c:v>25</c:v>
                </c:pt>
                <c:pt idx="950">
                  <c:v>25</c:v>
                </c:pt>
                <c:pt idx="951">
                  <c:v>24</c:v>
                </c:pt>
                <c:pt idx="952">
                  <c:v>25</c:v>
                </c:pt>
                <c:pt idx="953">
                  <c:v>24</c:v>
                </c:pt>
                <c:pt idx="954">
                  <c:v>23</c:v>
                </c:pt>
                <c:pt idx="955">
                  <c:v>23</c:v>
                </c:pt>
                <c:pt idx="956">
                  <c:v>24</c:v>
                </c:pt>
                <c:pt idx="957">
                  <c:v>26</c:v>
                </c:pt>
                <c:pt idx="958">
                  <c:v>24</c:v>
                </c:pt>
                <c:pt idx="959">
                  <c:v>24</c:v>
                </c:pt>
                <c:pt idx="960">
                  <c:v>24</c:v>
                </c:pt>
                <c:pt idx="961">
                  <c:v>26</c:v>
                </c:pt>
                <c:pt idx="962">
                  <c:v>24</c:v>
                </c:pt>
                <c:pt idx="963">
                  <c:v>24</c:v>
                </c:pt>
                <c:pt idx="964">
                  <c:v>24</c:v>
                </c:pt>
                <c:pt idx="965">
                  <c:v>25</c:v>
                </c:pt>
                <c:pt idx="966">
                  <c:v>24</c:v>
                </c:pt>
                <c:pt idx="967">
                  <c:v>25</c:v>
                </c:pt>
                <c:pt idx="968">
                  <c:v>24</c:v>
                </c:pt>
                <c:pt idx="969">
                  <c:v>26</c:v>
                </c:pt>
                <c:pt idx="970">
                  <c:v>23</c:v>
                </c:pt>
                <c:pt idx="971">
                  <c:v>24</c:v>
                </c:pt>
                <c:pt idx="972">
                  <c:v>25</c:v>
                </c:pt>
                <c:pt idx="973">
                  <c:v>25</c:v>
                </c:pt>
                <c:pt idx="974">
                  <c:v>25</c:v>
                </c:pt>
                <c:pt idx="975">
                  <c:v>24</c:v>
                </c:pt>
                <c:pt idx="976">
                  <c:v>24</c:v>
                </c:pt>
                <c:pt idx="977">
                  <c:v>25</c:v>
                </c:pt>
                <c:pt idx="978">
                  <c:v>25</c:v>
                </c:pt>
                <c:pt idx="979">
                  <c:v>24</c:v>
                </c:pt>
                <c:pt idx="980">
                  <c:v>24</c:v>
                </c:pt>
                <c:pt idx="981">
                  <c:v>24</c:v>
                </c:pt>
                <c:pt idx="982">
                  <c:v>24</c:v>
                </c:pt>
                <c:pt idx="983">
                  <c:v>24</c:v>
                </c:pt>
                <c:pt idx="984">
                  <c:v>25</c:v>
                </c:pt>
                <c:pt idx="985">
                  <c:v>24</c:v>
                </c:pt>
                <c:pt idx="986">
                  <c:v>25</c:v>
                </c:pt>
                <c:pt idx="987">
                  <c:v>25</c:v>
                </c:pt>
                <c:pt idx="988">
                  <c:v>24</c:v>
                </c:pt>
                <c:pt idx="989">
                  <c:v>24</c:v>
                </c:pt>
                <c:pt idx="990">
                  <c:v>24</c:v>
                </c:pt>
                <c:pt idx="991">
                  <c:v>23</c:v>
                </c:pt>
                <c:pt idx="992">
                  <c:v>25</c:v>
                </c:pt>
                <c:pt idx="993">
                  <c:v>25</c:v>
                </c:pt>
                <c:pt idx="994">
                  <c:v>25</c:v>
                </c:pt>
                <c:pt idx="995">
                  <c:v>25</c:v>
                </c:pt>
                <c:pt idx="996">
                  <c:v>24</c:v>
                </c:pt>
                <c:pt idx="997">
                  <c:v>24</c:v>
                </c:pt>
                <c:pt idx="998">
                  <c:v>24</c:v>
                </c:pt>
                <c:pt idx="999">
                  <c:v>25</c:v>
                </c:pt>
                <c:pt idx="1000">
                  <c:v>26</c:v>
                </c:pt>
                <c:pt idx="1001">
                  <c:v>24</c:v>
                </c:pt>
                <c:pt idx="1002">
                  <c:v>24</c:v>
                </c:pt>
                <c:pt idx="1003">
                  <c:v>25</c:v>
                </c:pt>
                <c:pt idx="1004">
                  <c:v>25</c:v>
                </c:pt>
                <c:pt idx="1005">
                  <c:v>25</c:v>
                </c:pt>
                <c:pt idx="1006">
                  <c:v>24</c:v>
                </c:pt>
                <c:pt idx="1007">
                  <c:v>26</c:v>
                </c:pt>
                <c:pt idx="1008">
                  <c:v>26</c:v>
                </c:pt>
                <c:pt idx="1009">
                  <c:v>24</c:v>
                </c:pt>
                <c:pt idx="1010">
                  <c:v>25</c:v>
                </c:pt>
                <c:pt idx="1011">
                  <c:v>24</c:v>
                </c:pt>
                <c:pt idx="1012">
                  <c:v>25</c:v>
                </c:pt>
                <c:pt idx="1013">
                  <c:v>25</c:v>
                </c:pt>
                <c:pt idx="1014">
                  <c:v>23</c:v>
                </c:pt>
                <c:pt idx="1015">
                  <c:v>24</c:v>
                </c:pt>
                <c:pt idx="1016">
                  <c:v>25</c:v>
                </c:pt>
                <c:pt idx="1017">
                  <c:v>26</c:v>
                </c:pt>
                <c:pt idx="1018">
                  <c:v>25</c:v>
                </c:pt>
                <c:pt idx="1019">
                  <c:v>24</c:v>
                </c:pt>
                <c:pt idx="1020">
                  <c:v>24</c:v>
                </c:pt>
                <c:pt idx="1021">
                  <c:v>24</c:v>
                </c:pt>
                <c:pt idx="1022">
                  <c:v>24</c:v>
                </c:pt>
                <c:pt idx="1023">
                  <c:v>25</c:v>
                </c:pt>
                <c:pt idx="1024">
                  <c:v>25</c:v>
                </c:pt>
                <c:pt idx="1025">
                  <c:v>24</c:v>
                </c:pt>
                <c:pt idx="1026">
                  <c:v>25</c:v>
                </c:pt>
                <c:pt idx="1027">
                  <c:v>25</c:v>
                </c:pt>
                <c:pt idx="1028">
                  <c:v>25</c:v>
                </c:pt>
                <c:pt idx="1029">
                  <c:v>23</c:v>
                </c:pt>
                <c:pt idx="1030">
                  <c:v>24</c:v>
                </c:pt>
                <c:pt idx="1031">
                  <c:v>24</c:v>
                </c:pt>
                <c:pt idx="1032">
                  <c:v>25</c:v>
                </c:pt>
                <c:pt idx="1033">
                  <c:v>23</c:v>
                </c:pt>
                <c:pt idx="1034">
                  <c:v>25</c:v>
                </c:pt>
                <c:pt idx="1035">
                  <c:v>25</c:v>
                </c:pt>
                <c:pt idx="1036">
                  <c:v>24</c:v>
                </c:pt>
                <c:pt idx="1037">
                  <c:v>24</c:v>
                </c:pt>
                <c:pt idx="1038">
                  <c:v>24</c:v>
                </c:pt>
                <c:pt idx="1039">
                  <c:v>25</c:v>
                </c:pt>
                <c:pt idx="1040">
                  <c:v>24</c:v>
                </c:pt>
                <c:pt idx="1041">
                  <c:v>25</c:v>
                </c:pt>
                <c:pt idx="1042">
                  <c:v>25</c:v>
                </c:pt>
                <c:pt idx="1043">
                  <c:v>27</c:v>
                </c:pt>
                <c:pt idx="1044">
                  <c:v>24</c:v>
                </c:pt>
                <c:pt idx="1045">
                  <c:v>26</c:v>
                </c:pt>
                <c:pt idx="1046">
                  <c:v>25</c:v>
                </c:pt>
                <c:pt idx="1047">
                  <c:v>24</c:v>
                </c:pt>
                <c:pt idx="1048">
                  <c:v>24</c:v>
                </c:pt>
                <c:pt idx="1049">
                  <c:v>24</c:v>
                </c:pt>
                <c:pt idx="1050">
                  <c:v>24</c:v>
                </c:pt>
                <c:pt idx="1051">
                  <c:v>24</c:v>
                </c:pt>
                <c:pt idx="1052">
                  <c:v>24</c:v>
                </c:pt>
                <c:pt idx="1053">
                  <c:v>25</c:v>
                </c:pt>
                <c:pt idx="1054">
                  <c:v>24</c:v>
                </c:pt>
                <c:pt idx="1055">
                  <c:v>24</c:v>
                </c:pt>
                <c:pt idx="1056">
                  <c:v>23</c:v>
                </c:pt>
                <c:pt idx="1057">
                  <c:v>26</c:v>
                </c:pt>
                <c:pt idx="1058">
                  <c:v>24</c:v>
                </c:pt>
                <c:pt idx="1059">
                  <c:v>24</c:v>
                </c:pt>
                <c:pt idx="1060">
                  <c:v>25</c:v>
                </c:pt>
                <c:pt idx="1061">
                  <c:v>24</c:v>
                </c:pt>
                <c:pt idx="1062">
                  <c:v>26</c:v>
                </c:pt>
                <c:pt idx="1063">
                  <c:v>25</c:v>
                </c:pt>
                <c:pt idx="1064">
                  <c:v>25</c:v>
                </c:pt>
                <c:pt idx="1065">
                  <c:v>25</c:v>
                </c:pt>
                <c:pt idx="1066">
                  <c:v>25</c:v>
                </c:pt>
                <c:pt idx="1067">
                  <c:v>23</c:v>
                </c:pt>
                <c:pt idx="1068">
                  <c:v>24</c:v>
                </c:pt>
                <c:pt idx="1069">
                  <c:v>24</c:v>
                </c:pt>
                <c:pt idx="1070">
                  <c:v>25</c:v>
                </c:pt>
                <c:pt idx="1071">
                  <c:v>23</c:v>
                </c:pt>
                <c:pt idx="1072">
                  <c:v>24</c:v>
                </c:pt>
                <c:pt idx="1073">
                  <c:v>24</c:v>
                </c:pt>
                <c:pt idx="1074">
                  <c:v>25</c:v>
                </c:pt>
                <c:pt idx="1075">
                  <c:v>25</c:v>
                </c:pt>
                <c:pt idx="1076">
                  <c:v>24</c:v>
                </c:pt>
                <c:pt idx="1077">
                  <c:v>25</c:v>
                </c:pt>
                <c:pt idx="1078">
                  <c:v>24</c:v>
                </c:pt>
                <c:pt idx="1079">
                  <c:v>24</c:v>
                </c:pt>
                <c:pt idx="1080">
                  <c:v>24</c:v>
                </c:pt>
                <c:pt idx="1081">
                  <c:v>24</c:v>
                </c:pt>
                <c:pt idx="1082">
                  <c:v>24</c:v>
                </c:pt>
                <c:pt idx="1083">
                  <c:v>25</c:v>
                </c:pt>
                <c:pt idx="1084">
                  <c:v>24</c:v>
                </c:pt>
                <c:pt idx="1085">
                  <c:v>24</c:v>
                </c:pt>
                <c:pt idx="1086">
                  <c:v>24</c:v>
                </c:pt>
                <c:pt idx="1087">
                  <c:v>24</c:v>
                </c:pt>
                <c:pt idx="1088">
                  <c:v>24</c:v>
                </c:pt>
                <c:pt idx="1089">
                  <c:v>25</c:v>
                </c:pt>
                <c:pt idx="1090">
                  <c:v>25</c:v>
                </c:pt>
                <c:pt idx="1091">
                  <c:v>24</c:v>
                </c:pt>
                <c:pt idx="1092">
                  <c:v>24</c:v>
                </c:pt>
                <c:pt idx="1093">
                  <c:v>25</c:v>
                </c:pt>
                <c:pt idx="1094">
                  <c:v>23</c:v>
                </c:pt>
                <c:pt idx="1095">
                  <c:v>25</c:v>
                </c:pt>
                <c:pt idx="1096">
                  <c:v>25</c:v>
                </c:pt>
                <c:pt idx="1097">
                  <c:v>24</c:v>
                </c:pt>
                <c:pt idx="1098">
                  <c:v>25</c:v>
                </c:pt>
                <c:pt idx="1099">
                  <c:v>23</c:v>
                </c:pt>
                <c:pt idx="1100">
                  <c:v>26</c:v>
                </c:pt>
                <c:pt idx="1101">
                  <c:v>25</c:v>
                </c:pt>
                <c:pt idx="1102">
                  <c:v>25</c:v>
                </c:pt>
                <c:pt idx="1103">
                  <c:v>25</c:v>
                </c:pt>
                <c:pt idx="1104">
                  <c:v>24</c:v>
                </c:pt>
                <c:pt idx="1105">
                  <c:v>23</c:v>
                </c:pt>
                <c:pt idx="1106">
                  <c:v>24</c:v>
                </c:pt>
                <c:pt idx="1107">
                  <c:v>24</c:v>
                </c:pt>
                <c:pt idx="1108">
                  <c:v>25</c:v>
                </c:pt>
                <c:pt idx="1109">
                  <c:v>25</c:v>
                </c:pt>
                <c:pt idx="1110">
                  <c:v>25</c:v>
                </c:pt>
                <c:pt idx="1111">
                  <c:v>24</c:v>
                </c:pt>
                <c:pt idx="1112">
                  <c:v>26</c:v>
                </c:pt>
                <c:pt idx="1113">
                  <c:v>24</c:v>
                </c:pt>
                <c:pt idx="1114">
                  <c:v>24</c:v>
                </c:pt>
                <c:pt idx="1115">
                  <c:v>24</c:v>
                </c:pt>
                <c:pt idx="1116">
                  <c:v>24</c:v>
                </c:pt>
                <c:pt idx="1117">
                  <c:v>24</c:v>
                </c:pt>
                <c:pt idx="1118">
                  <c:v>24</c:v>
                </c:pt>
                <c:pt idx="1119">
                  <c:v>24</c:v>
                </c:pt>
                <c:pt idx="1120">
                  <c:v>24</c:v>
                </c:pt>
                <c:pt idx="1121">
                  <c:v>25</c:v>
                </c:pt>
                <c:pt idx="1122">
                  <c:v>24</c:v>
                </c:pt>
                <c:pt idx="1123">
                  <c:v>25</c:v>
                </c:pt>
                <c:pt idx="1124">
                  <c:v>24</c:v>
                </c:pt>
                <c:pt idx="1125">
                  <c:v>25</c:v>
                </c:pt>
                <c:pt idx="1126">
                  <c:v>24</c:v>
                </c:pt>
                <c:pt idx="1127">
                  <c:v>25</c:v>
                </c:pt>
                <c:pt idx="1128">
                  <c:v>26</c:v>
                </c:pt>
                <c:pt idx="1129">
                  <c:v>26</c:v>
                </c:pt>
                <c:pt idx="1130">
                  <c:v>24</c:v>
                </c:pt>
                <c:pt idx="1131">
                  <c:v>24</c:v>
                </c:pt>
                <c:pt idx="1132">
                  <c:v>23</c:v>
                </c:pt>
                <c:pt idx="1133">
                  <c:v>25</c:v>
                </c:pt>
                <c:pt idx="1134">
                  <c:v>24</c:v>
                </c:pt>
                <c:pt idx="1135">
                  <c:v>25</c:v>
                </c:pt>
                <c:pt idx="1136">
                  <c:v>25</c:v>
                </c:pt>
                <c:pt idx="1137">
                  <c:v>26</c:v>
                </c:pt>
                <c:pt idx="1138">
                  <c:v>24</c:v>
                </c:pt>
                <c:pt idx="1139">
                  <c:v>26</c:v>
                </c:pt>
                <c:pt idx="1140">
                  <c:v>23</c:v>
                </c:pt>
                <c:pt idx="1141">
                  <c:v>24</c:v>
                </c:pt>
                <c:pt idx="1142">
                  <c:v>25</c:v>
                </c:pt>
                <c:pt idx="1143">
                  <c:v>23</c:v>
                </c:pt>
                <c:pt idx="1144">
                  <c:v>24</c:v>
                </c:pt>
                <c:pt idx="1145">
                  <c:v>24</c:v>
                </c:pt>
                <c:pt idx="1146">
                  <c:v>24</c:v>
                </c:pt>
                <c:pt idx="1147">
                  <c:v>25</c:v>
                </c:pt>
                <c:pt idx="1148">
                  <c:v>25</c:v>
                </c:pt>
                <c:pt idx="1149">
                  <c:v>20</c:v>
                </c:pt>
                <c:pt idx="1150">
                  <c:v>24</c:v>
                </c:pt>
                <c:pt idx="1151">
                  <c:v>24</c:v>
                </c:pt>
                <c:pt idx="1152">
                  <c:v>24</c:v>
                </c:pt>
                <c:pt idx="1153">
                  <c:v>24</c:v>
                </c:pt>
                <c:pt idx="1154">
                  <c:v>25</c:v>
                </c:pt>
                <c:pt idx="1155">
                  <c:v>27</c:v>
                </c:pt>
                <c:pt idx="1156">
                  <c:v>24</c:v>
                </c:pt>
                <c:pt idx="1157">
                  <c:v>25</c:v>
                </c:pt>
                <c:pt idx="1158">
                  <c:v>25</c:v>
                </c:pt>
                <c:pt idx="1159">
                  <c:v>26</c:v>
                </c:pt>
                <c:pt idx="1160">
                  <c:v>25</c:v>
                </c:pt>
                <c:pt idx="1161">
                  <c:v>24</c:v>
                </c:pt>
                <c:pt idx="1162">
                  <c:v>24</c:v>
                </c:pt>
                <c:pt idx="1163">
                  <c:v>25</c:v>
                </c:pt>
                <c:pt idx="1164">
                  <c:v>24</c:v>
                </c:pt>
                <c:pt idx="1165">
                  <c:v>25</c:v>
                </c:pt>
                <c:pt idx="1166">
                  <c:v>24</c:v>
                </c:pt>
                <c:pt idx="1167">
                  <c:v>24</c:v>
                </c:pt>
                <c:pt idx="1168">
                  <c:v>24</c:v>
                </c:pt>
                <c:pt idx="1169">
                  <c:v>25</c:v>
                </c:pt>
                <c:pt idx="1170">
                  <c:v>25</c:v>
                </c:pt>
                <c:pt idx="1171">
                  <c:v>25</c:v>
                </c:pt>
                <c:pt idx="1172">
                  <c:v>24</c:v>
                </c:pt>
                <c:pt idx="1173">
                  <c:v>25</c:v>
                </c:pt>
                <c:pt idx="1174">
                  <c:v>24</c:v>
                </c:pt>
                <c:pt idx="1175">
                  <c:v>25</c:v>
                </c:pt>
                <c:pt idx="1176">
                  <c:v>25</c:v>
                </c:pt>
                <c:pt idx="1177">
                  <c:v>24</c:v>
                </c:pt>
                <c:pt idx="1178">
                  <c:v>23</c:v>
                </c:pt>
                <c:pt idx="1179">
                  <c:v>25</c:v>
                </c:pt>
                <c:pt idx="1180">
                  <c:v>25</c:v>
                </c:pt>
                <c:pt idx="1181">
                  <c:v>25</c:v>
                </c:pt>
                <c:pt idx="1182">
                  <c:v>25</c:v>
                </c:pt>
                <c:pt idx="1183">
                  <c:v>24</c:v>
                </c:pt>
                <c:pt idx="1184">
                  <c:v>25</c:v>
                </c:pt>
                <c:pt idx="1185">
                  <c:v>24</c:v>
                </c:pt>
                <c:pt idx="1186">
                  <c:v>25</c:v>
                </c:pt>
                <c:pt idx="1187">
                  <c:v>23</c:v>
                </c:pt>
                <c:pt idx="1188">
                  <c:v>25</c:v>
                </c:pt>
                <c:pt idx="1189">
                  <c:v>25</c:v>
                </c:pt>
                <c:pt idx="1190">
                  <c:v>24</c:v>
                </c:pt>
                <c:pt idx="1191">
                  <c:v>24</c:v>
                </c:pt>
                <c:pt idx="1192">
                  <c:v>25</c:v>
                </c:pt>
                <c:pt idx="1193">
                  <c:v>26</c:v>
                </c:pt>
                <c:pt idx="1194">
                  <c:v>26</c:v>
                </c:pt>
                <c:pt idx="1195">
                  <c:v>25</c:v>
                </c:pt>
                <c:pt idx="1196">
                  <c:v>26</c:v>
                </c:pt>
                <c:pt idx="1197">
                  <c:v>24</c:v>
                </c:pt>
                <c:pt idx="1198">
                  <c:v>25</c:v>
                </c:pt>
                <c:pt idx="1199">
                  <c:v>24</c:v>
                </c:pt>
                <c:pt idx="1200">
                  <c:v>24</c:v>
                </c:pt>
                <c:pt idx="1201">
                  <c:v>22</c:v>
                </c:pt>
                <c:pt idx="1202">
                  <c:v>25</c:v>
                </c:pt>
                <c:pt idx="1203">
                  <c:v>26</c:v>
                </c:pt>
                <c:pt idx="1204">
                  <c:v>25</c:v>
                </c:pt>
                <c:pt idx="1205">
                  <c:v>25</c:v>
                </c:pt>
                <c:pt idx="1206">
                  <c:v>24</c:v>
                </c:pt>
                <c:pt idx="1207">
                  <c:v>24</c:v>
                </c:pt>
                <c:pt idx="1208">
                  <c:v>24</c:v>
                </c:pt>
                <c:pt idx="1209">
                  <c:v>24</c:v>
                </c:pt>
                <c:pt idx="1210">
                  <c:v>25</c:v>
                </c:pt>
                <c:pt idx="1211">
                  <c:v>25</c:v>
                </c:pt>
                <c:pt idx="1212">
                  <c:v>24</c:v>
                </c:pt>
                <c:pt idx="1213">
                  <c:v>25</c:v>
                </c:pt>
                <c:pt idx="1214">
                  <c:v>24</c:v>
                </c:pt>
                <c:pt idx="1215">
                  <c:v>26</c:v>
                </c:pt>
                <c:pt idx="1216">
                  <c:v>25</c:v>
                </c:pt>
                <c:pt idx="1217">
                  <c:v>25</c:v>
                </c:pt>
                <c:pt idx="1218">
                  <c:v>24</c:v>
                </c:pt>
                <c:pt idx="1219">
                  <c:v>26</c:v>
                </c:pt>
                <c:pt idx="1220">
                  <c:v>24</c:v>
                </c:pt>
                <c:pt idx="1221">
                  <c:v>25</c:v>
                </c:pt>
                <c:pt idx="1222">
                  <c:v>25</c:v>
                </c:pt>
                <c:pt idx="1223">
                  <c:v>25</c:v>
                </c:pt>
                <c:pt idx="1224">
                  <c:v>24</c:v>
                </c:pt>
                <c:pt idx="1225">
                  <c:v>25</c:v>
                </c:pt>
                <c:pt idx="1226">
                  <c:v>25</c:v>
                </c:pt>
                <c:pt idx="1227">
                  <c:v>26</c:v>
                </c:pt>
                <c:pt idx="1228">
                  <c:v>24</c:v>
                </c:pt>
                <c:pt idx="1229">
                  <c:v>24</c:v>
                </c:pt>
                <c:pt idx="1230">
                  <c:v>24</c:v>
                </c:pt>
                <c:pt idx="1231">
                  <c:v>24</c:v>
                </c:pt>
                <c:pt idx="1232">
                  <c:v>25</c:v>
                </c:pt>
                <c:pt idx="1233">
                  <c:v>23</c:v>
                </c:pt>
                <c:pt idx="1234">
                  <c:v>25</c:v>
                </c:pt>
                <c:pt idx="1235">
                  <c:v>24</c:v>
                </c:pt>
                <c:pt idx="1236">
                  <c:v>24</c:v>
                </c:pt>
                <c:pt idx="1237">
                  <c:v>25</c:v>
                </c:pt>
                <c:pt idx="1238">
                  <c:v>25</c:v>
                </c:pt>
                <c:pt idx="1239">
                  <c:v>25</c:v>
                </c:pt>
                <c:pt idx="1240">
                  <c:v>26</c:v>
                </c:pt>
                <c:pt idx="1241">
                  <c:v>24</c:v>
                </c:pt>
                <c:pt idx="1242">
                  <c:v>25</c:v>
                </c:pt>
                <c:pt idx="1243">
                  <c:v>25</c:v>
                </c:pt>
                <c:pt idx="1244">
                  <c:v>25</c:v>
                </c:pt>
                <c:pt idx="1245">
                  <c:v>24</c:v>
                </c:pt>
                <c:pt idx="1246">
                  <c:v>24</c:v>
                </c:pt>
                <c:pt idx="1247">
                  <c:v>24</c:v>
                </c:pt>
                <c:pt idx="1248">
                  <c:v>24</c:v>
                </c:pt>
                <c:pt idx="1249">
                  <c:v>26</c:v>
                </c:pt>
                <c:pt idx="1250">
                  <c:v>24</c:v>
                </c:pt>
                <c:pt idx="1251">
                  <c:v>24</c:v>
                </c:pt>
                <c:pt idx="1252">
                  <c:v>25</c:v>
                </c:pt>
                <c:pt idx="1253">
                  <c:v>25</c:v>
                </c:pt>
                <c:pt idx="1254">
                  <c:v>25</c:v>
                </c:pt>
                <c:pt idx="1255">
                  <c:v>25</c:v>
                </c:pt>
                <c:pt idx="1256">
                  <c:v>24</c:v>
                </c:pt>
                <c:pt idx="1257">
                  <c:v>24</c:v>
                </c:pt>
                <c:pt idx="1258">
                  <c:v>23</c:v>
                </c:pt>
                <c:pt idx="1259">
                  <c:v>25</c:v>
                </c:pt>
                <c:pt idx="1260">
                  <c:v>24</c:v>
                </c:pt>
                <c:pt idx="1261">
                  <c:v>25</c:v>
                </c:pt>
                <c:pt idx="1262">
                  <c:v>24</c:v>
                </c:pt>
                <c:pt idx="1263">
                  <c:v>25</c:v>
                </c:pt>
                <c:pt idx="1264">
                  <c:v>26</c:v>
                </c:pt>
                <c:pt idx="1265">
                  <c:v>25</c:v>
                </c:pt>
                <c:pt idx="1266">
                  <c:v>25</c:v>
                </c:pt>
                <c:pt idx="1267">
                  <c:v>24</c:v>
                </c:pt>
                <c:pt idx="1268">
                  <c:v>24</c:v>
                </c:pt>
                <c:pt idx="1269">
                  <c:v>24</c:v>
                </c:pt>
                <c:pt idx="1270">
                  <c:v>25</c:v>
                </c:pt>
                <c:pt idx="1271">
                  <c:v>24</c:v>
                </c:pt>
                <c:pt idx="1272">
                  <c:v>25</c:v>
                </c:pt>
                <c:pt idx="1273">
                  <c:v>24</c:v>
                </c:pt>
                <c:pt idx="1274">
                  <c:v>24</c:v>
                </c:pt>
                <c:pt idx="1275">
                  <c:v>24</c:v>
                </c:pt>
                <c:pt idx="1276">
                  <c:v>25</c:v>
                </c:pt>
                <c:pt idx="1277">
                  <c:v>24</c:v>
                </c:pt>
                <c:pt idx="1278">
                  <c:v>24</c:v>
                </c:pt>
                <c:pt idx="1279">
                  <c:v>24</c:v>
                </c:pt>
                <c:pt idx="1280">
                  <c:v>24</c:v>
                </c:pt>
                <c:pt idx="1281">
                  <c:v>24</c:v>
                </c:pt>
                <c:pt idx="1282">
                  <c:v>25</c:v>
                </c:pt>
                <c:pt idx="1283">
                  <c:v>25</c:v>
                </c:pt>
                <c:pt idx="1284">
                  <c:v>24</c:v>
                </c:pt>
                <c:pt idx="1285">
                  <c:v>25</c:v>
                </c:pt>
                <c:pt idx="1286">
                  <c:v>25</c:v>
                </c:pt>
                <c:pt idx="1287">
                  <c:v>25</c:v>
                </c:pt>
                <c:pt idx="1288">
                  <c:v>25</c:v>
                </c:pt>
                <c:pt idx="1289">
                  <c:v>25</c:v>
                </c:pt>
                <c:pt idx="1290">
                  <c:v>24</c:v>
                </c:pt>
                <c:pt idx="1291">
                  <c:v>25</c:v>
                </c:pt>
                <c:pt idx="1292">
                  <c:v>23</c:v>
                </c:pt>
                <c:pt idx="1293">
                  <c:v>24</c:v>
                </c:pt>
                <c:pt idx="1294">
                  <c:v>25</c:v>
                </c:pt>
                <c:pt idx="1295">
                  <c:v>25</c:v>
                </c:pt>
                <c:pt idx="1296">
                  <c:v>24</c:v>
                </c:pt>
                <c:pt idx="1297">
                  <c:v>25</c:v>
                </c:pt>
                <c:pt idx="1298">
                  <c:v>24</c:v>
                </c:pt>
                <c:pt idx="1299">
                  <c:v>25</c:v>
                </c:pt>
                <c:pt idx="1300">
                  <c:v>24</c:v>
                </c:pt>
                <c:pt idx="1301">
                  <c:v>25</c:v>
                </c:pt>
                <c:pt idx="1302">
                  <c:v>25</c:v>
                </c:pt>
                <c:pt idx="1303">
                  <c:v>26</c:v>
                </c:pt>
                <c:pt idx="1304">
                  <c:v>24</c:v>
                </c:pt>
                <c:pt idx="1305">
                  <c:v>25</c:v>
                </c:pt>
                <c:pt idx="1306">
                  <c:v>25</c:v>
                </c:pt>
                <c:pt idx="1307">
                  <c:v>25</c:v>
                </c:pt>
                <c:pt idx="1308">
                  <c:v>24</c:v>
                </c:pt>
                <c:pt idx="1309">
                  <c:v>26</c:v>
                </c:pt>
                <c:pt idx="1310">
                  <c:v>25</c:v>
                </c:pt>
                <c:pt idx="1311">
                  <c:v>24</c:v>
                </c:pt>
                <c:pt idx="1312">
                  <c:v>22</c:v>
                </c:pt>
                <c:pt idx="1313">
                  <c:v>24</c:v>
                </c:pt>
                <c:pt idx="1314">
                  <c:v>24</c:v>
                </c:pt>
                <c:pt idx="1315">
                  <c:v>24</c:v>
                </c:pt>
                <c:pt idx="1316">
                  <c:v>24</c:v>
                </c:pt>
                <c:pt idx="1317">
                  <c:v>25</c:v>
                </c:pt>
                <c:pt idx="1318">
                  <c:v>25</c:v>
                </c:pt>
                <c:pt idx="1319">
                  <c:v>26</c:v>
                </c:pt>
                <c:pt idx="1320">
                  <c:v>24</c:v>
                </c:pt>
                <c:pt idx="1321">
                  <c:v>25</c:v>
                </c:pt>
                <c:pt idx="1322">
                  <c:v>24</c:v>
                </c:pt>
                <c:pt idx="1323">
                  <c:v>22</c:v>
                </c:pt>
                <c:pt idx="1324">
                  <c:v>24</c:v>
                </c:pt>
                <c:pt idx="1325">
                  <c:v>23</c:v>
                </c:pt>
                <c:pt idx="1326">
                  <c:v>24</c:v>
                </c:pt>
                <c:pt idx="1327">
                  <c:v>24</c:v>
                </c:pt>
                <c:pt idx="1328">
                  <c:v>24</c:v>
                </c:pt>
                <c:pt idx="1329">
                  <c:v>23</c:v>
                </c:pt>
                <c:pt idx="1330">
                  <c:v>24</c:v>
                </c:pt>
                <c:pt idx="1331">
                  <c:v>23</c:v>
                </c:pt>
                <c:pt idx="1332">
                  <c:v>25</c:v>
                </c:pt>
                <c:pt idx="1333">
                  <c:v>24</c:v>
                </c:pt>
                <c:pt idx="1334">
                  <c:v>26</c:v>
                </c:pt>
                <c:pt idx="1335">
                  <c:v>24</c:v>
                </c:pt>
                <c:pt idx="1336">
                  <c:v>25</c:v>
                </c:pt>
                <c:pt idx="1337">
                  <c:v>23</c:v>
                </c:pt>
                <c:pt idx="1338">
                  <c:v>24</c:v>
                </c:pt>
                <c:pt idx="1339">
                  <c:v>25</c:v>
                </c:pt>
                <c:pt idx="1340">
                  <c:v>24</c:v>
                </c:pt>
                <c:pt idx="1341">
                  <c:v>24</c:v>
                </c:pt>
                <c:pt idx="1342">
                  <c:v>24</c:v>
                </c:pt>
                <c:pt idx="1343">
                  <c:v>25</c:v>
                </c:pt>
                <c:pt idx="1344">
                  <c:v>24</c:v>
                </c:pt>
                <c:pt idx="1345">
                  <c:v>25</c:v>
                </c:pt>
                <c:pt idx="1346">
                  <c:v>25</c:v>
                </c:pt>
                <c:pt idx="1347">
                  <c:v>25</c:v>
                </c:pt>
                <c:pt idx="1348">
                  <c:v>24</c:v>
                </c:pt>
                <c:pt idx="1349">
                  <c:v>24</c:v>
                </c:pt>
                <c:pt idx="1350">
                  <c:v>25</c:v>
                </c:pt>
                <c:pt idx="1351">
                  <c:v>25</c:v>
                </c:pt>
                <c:pt idx="1352">
                  <c:v>24</c:v>
                </c:pt>
                <c:pt idx="1353">
                  <c:v>25</c:v>
                </c:pt>
                <c:pt idx="1354">
                  <c:v>25</c:v>
                </c:pt>
                <c:pt idx="1355">
                  <c:v>25</c:v>
                </c:pt>
                <c:pt idx="1356">
                  <c:v>24</c:v>
                </c:pt>
                <c:pt idx="1357">
                  <c:v>25</c:v>
                </c:pt>
                <c:pt idx="1358">
                  <c:v>24</c:v>
                </c:pt>
                <c:pt idx="1359">
                  <c:v>25</c:v>
                </c:pt>
                <c:pt idx="1360">
                  <c:v>26</c:v>
                </c:pt>
                <c:pt idx="1361">
                  <c:v>24</c:v>
                </c:pt>
                <c:pt idx="1362">
                  <c:v>24</c:v>
                </c:pt>
                <c:pt idx="1363">
                  <c:v>24</c:v>
                </c:pt>
                <c:pt idx="1364">
                  <c:v>24</c:v>
                </c:pt>
                <c:pt idx="1365">
                  <c:v>25</c:v>
                </c:pt>
                <c:pt idx="1366">
                  <c:v>25</c:v>
                </c:pt>
                <c:pt idx="1367">
                  <c:v>24</c:v>
                </c:pt>
                <c:pt idx="1368">
                  <c:v>25</c:v>
                </c:pt>
                <c:pt idx="1369">
                  <c:v>23</c:v>
                </c:pt>
                <c:pt idx="1370">
                  <c:v>24</c:v>
                </c:pt>
                <c:pt idx="1371">
                  <c:v>25</c:v>
                </c:pt>
                <c:pt idx="1372">
                  <c:v>25</c:v>
                </c:pt>
                <c:pt idx="1373">
                  <c:v>24</c:v>
                </c:pt>
                <c:pt idx="1374">
                  <c:v>25</c:v>
                </c:pt>
                <c:pt idx="1375">
                  <c:v>24</c:v>
                </c:pt>
                <c:pt idx="1376">
                  <c:v>23</c:v>
                </c:pt>
                <c:pt idx="1377">
                  <c:v>23</c:v>
                </c:pt>
                <c:pt idx="1378">
                  <c:v>24</c:v>
                </c:pt>
                <c:pt idx="1379">
                  <c:v>24</c:v>
                </c:pt>
                <c:pt idx="1380">
                  <c:v>24</c:v>
                </c:pt>
                <c:pt idx="1381">
                  <c:v>24</c:v>
                </c:pt>
                <c:pt idx="1382">
                  <c:v>25</c:v>
                </c:pt>
                <c:pt idx="1383">
                  <c:v>25</c:v>
                </c:pt>
                <c:pt idx="1384">
                  <c:v>23</c:v>
                </c:pt>
                <c:pt idx="1385">
                  <c:v>25</c:v>
                </c:pt>
                <c:pt idx="1386">
                  <c:v>24</c:v>
                </c:pt>
                <c:pt idx="1387">
                  <c:v>25</c:v>
                </c:pt>
                <c:pt idx="1388">
                  <c:v>24</c:v>
                </c:pt>
                <c:pt idx="1389">
                  <c:v>25</c:v>
                </c:pt>
                <c:pt idx="1390">
                  <c:v>24</c:v>
                </c:pt>
                <c:pt idx="1391">
                  <c:v>23</c:v>
                </c:pt>
                <c:pt idx="1392">
                  <c:v>23</c:v>
                </c:pt>
                <c:pt idx="1393">
                  <c:v>24</c:v>
                </c:pt>
                <c:pt idx="1394">
                  <c:v>25</c:v>
                </c:pt>
                <c:pt idx="1395">
                  <c:v>24</c:v>
                </c:pt>
                <c:pt idx="1396">
                  <c:v>24</c:v>
                </c:pt>
                <c:pt idx="1397">
                  <c:v>25</c:v>
                </c:pt>
                <c:pt idx="1398">
                  <c:v>25</c:v>
                </c:pt>
                <c:pt idx="1399">
                  <c:v>25</c:v>
                </c:pt>
                <c:pt idx="1400">
                  <c:v>23</c:v>
                </c:pt>
                <c:pt idx="1401">
                  <c:v>24</c:v>
                </c:pt>
                <c:pt idx="1402">
                  <c:v>25</c:v>
                </c:pt>
                <c:pt idx="1403">
                  <c:v>24</c:v>
                </c:pt>
                <c:pt idx="1404">
                  <c:v>24</c:v>
                </c:pt>
                <c:pt idx="1405">
                  <c:v>24</c:v>
                </c:pt>
                <c:pt idx="1406">
                  <c:v>24</c:v>
                </c:pt>
                <c:pt idx="1407">
                  <c:v>24</c:v>
                </c:pt>
                <c:pt idx="1408">
                  <c:v>25</c:v>
                </c:pt>
                <c:pt idx="1409">
                  <c:v>23</c:v>
                </c:pt>
                <c:pt idx="1410">
                  <c:v>25</c:v>
                </c:pt>
                <c:pt idx="1411">
                  <c:v>24</c:v>
                </c:pt>
                <c:pt idx="1412">
                  <c:v>25</c:v>
                </c:pt>
                <c:pt idx="1413">
                  <c:v>24</c:v>
                </c:pt>
                <c:pt idx="1414">
                  <c:v>24</c:v>
                </c:pt>
                <c:pt idx="1415">
                  <c:v>25</c:v>
                </c:pt>
                <c:pt idx="1416">
                  <c:v>22</c:v>
                </c:pt>
                <c:pt idx="1417">
                  <c:v>24</c:v>
                </c:pt>
                <c:pt idx="1418">
                  <c:v>25</c:v>
                </c:pt>
                <c:pt idx="1419">
                  <c:v>24</c:v>
                </c:pt>
                <c:pt idx="1420">
                  <c:v>25</c:v>
                </c:pt>
                <c:pt idx="1421">
                  <c:v>24</c:v>
                </c:pt>
                <c:pt idx="1422">
                  <c:v>24</c:v>
                </c:pt>
                <c:pt idx="1423">
                  <c:v>24</c:v>
                </c:pt>
                <c:pt idx="1424">
                  <c:v>24</c:v>
                </c:pt>
                <c:pt idx="1425">
                  <c:v>25</c:v>
                </c:pt>
                <c:pt idx="1426">
                  <c:v>23</c:v>
                </c:pt>
                <c:pt idx="1427">
                  <c:v>18</c:v>
                </c:pt>
                <c:pt idx="1428">
                  <c:v>25</c:v>
                </c:pt>
                <c:pt idx="1429">
                  <c:v>26</c:v>
                </c:pt>
                <c:pt idx="1430">
                  <c:v>26</c:v>
                </c:pt>
                <c:pt idx="1431">
                  <c:v>26</c:v>
                </c:pt>
                <c:pt idx="1432">
                  <c:v>25</c:v>
                </c:pt>
                <c:pt idx="1433">
                  <c:v>24</c:v>
                </c:pt>
                <c:pt idx="1434">
                  <c:v>26</c:v>
                </c:pt>
                <c:pt idx="1435">
                  <c:v>25</c:v>
                </c:pt>
                <c:pt idx="1436">
                  <c:v>24</c:v>
                </c:pt>
                <c:pt idx="1437">
                  <c:v>24</c:v>
                </c:pt>
                <c:pt idx="1438">
                  <c:v>24</c:v>
                </c:pt>
                <c:pt idx="1439">
                  <c:v>25</c:v>
                </c:pt>
                <c:pt idx="1440">
                  <c:v>27</c:v>
                </c:pt>
                <c:pt idx="1441">
                  <c:v>25</c:v>
                </c:pt>
                <c:pt idx="1442">
                  <c:v>28</c:v>
                </c:pt>
                <c:pt idx="1443">
                  <c:v>24</c:v>
                </c:pt>
                <c:pt idx="1444">
                  <c:v>24</c:v>
                </c:pt>
                <c:pt idx="1445">
                  <c:v>24</c:v>
                </c:pt>
                <c:pt idx="1446">
                  <c:v>25</c:v>
                </c:pt>
                <c:pt idx="1447">
                  <c:v>23</c:v>
                </c:pt>
                <c:pt idx="1448">
                  <c:v>28</c:v>
                </c:pt>
                <c:pt idx="1449">
                  <c:v>24</c:v>
                </c:pt>
                <c:pt idx="1450">
                  <c:v>24</c:v>
                </c:pt>
                <c:pt idx="1451">
                  <c:v>24</c:v>
                </c:pt>
                <c:pt idx="1452">
                  <c:v>25</c:v>
                </c:pt>
                <c:pt idx="1453">
                  <c:v>24</c:v>
                </c:pt>
                <c:pt idx="1454">
                  <c:v>26</c:v>
                </c:pt>
                <c:pt idx="1455">
                  <c:v>24</c:v>
                </c:pt>
                <c:pt idx="1456">
                  <c:v>24</c:v>
                </c:pt>
                <c:pt idx="1457">
                  <c:v>23</c:v>
                </c:pt>
                <c:pt idx="1458">
                  <c:v>24</c:v>
                </c:pt>
                <c:pt idx="1459">
                  <c:v>25</c:v>
                </c:pt>
                <c:pt idx="1460">
                  <c:v>25</c:v>
                </c:pt>
                <c:pt idx="1461">
                  <c:v>24</c:v>
                </c:pt>
                <c:pt idx="1462">
                  <c:v>24</c:v>
                </c:pt>
                <c:pt idx="1463">
                  <c:v>24</c:v>
                </c:pt>
                <c:pt idx="1464">
                  <c:v>25</c:v>
                </c:pt>
                <c:pt idx="1465">
                  <c:v>22</c:v>
                </c:pt>
                <c:pt idx="1466">
                  <c:v>25</c:v>
                </c:pt>
                <c:pt idx="1467">
                  <c:v>26</c:v>
                </c:pt>
                <c:pt idx="1468">
                  <c:v>24</c:v>
                </c:pt>
                <c:pt idx="1469">
                  <c:v>23</c:v>
                </c:pt>
                <c:pt idx="1470">
                  <c:v>25</c:v>
                </c:pt>
                <c:pt idx="1471">
                  <c:v>25</c:v>
                </c:pt>
                <c:pt idx="1472">
                  <c:v>26</c:v>
                </c:pt>
                <c:pt idx="1473">
                  <c:v>23</c:v>
                </c:pt>
                <c:pt idx="1474">
                  <c:v>25</c:v>
                </c:pt>
                <c:pt idx="1475">
                  <c:v>24</c:v>
                </c:pt>
                <c:pt idx="1476">
                  <c:v>23</c:v>
                </c:pt>
                <c:pt idx="1477">
                  <c:v>24</c:v>
                </c:pt>
                <c:pt idx="1478">
                  <c:v>25</c:v>
                </c:pt>
                <c:pt idx="1479">
                  <c:v>25</c:v>
                </c:pt>
                <c:pt idx="1480">
                  <c:v>24</c:v>
                </c:pt>
                <c:pt idx="1481">
                  <c:v>25</c:v>
                </c:pt>
                <c:pt idx="1482">
                  <c:v>23</c:v>
                </c:pt>
                <c:pt idx="1483">
                  <c:v>25</c:v>
                </c:pt>
                <c:pt idx="1484">
                  <c:v>25</c:v>
                </c:pt>
                <c:pt idx="1485">
                  <c:v>25</c:v>
                </c:pt>
                <c:pt idx="1486">
                  <c:v>24</c:v>
                </c:pt>
                <c:pt idx="1487">
                  <c:v>24</c:v>
                </c:pt>
                <c:pt idx="1488">
                  <c:v>24</c:v>
                </c:pt>
                <c:pt idx="1489">
                  <c:v>25</c:v>
                </c:pt>
                <c:pt idx="1490">
                  <c:v>23</c:v>
                </c:pt>
                <c:pt idx="1491">
                  <c:v>25</c:v>
                </c:pt>
                <c:pt idx="1492">
                  <c:v>24</c:v>
                </c:pt>
                <c:pt idx="1493">
                  <c:v>24</c:v>
                </c:pt>
                <c:pt idx="1494">
                  <c:v>24</c:v>
                </c:pt>
                <c:pt idx="1495">
                  <c:v>24</c:v>
                </c:pt>
                <c:pt idx="1496">
                  <c:v>25</c:v>
                </c:pt>
                <c:pt idx="1497">
                  <c:v>24</c:v>
                </c:pt>
                <c:pt idx="1498">
                  <c:v>24</c:v>
                </c:pt>
                <c:pt idx="1499">
                  <c:v>24</c:v>
                </c:pt>
                <c:pt idx="1500">
                  <c:v>25</c:v>
                </c:pt>
                <c:pt idx="1501">
                  <c:v>24</c:v>
                </c:pt>
                <c:pt idx="1502">
                  <c:v>25</c:v>
                </c:pt>
                <c:pt idx="1503">
                  <c:v>24</c:v>
                </c:pt>
                <c:pt idx="1504">
                  <c:v>24</c:v>
                </c:pt>
                <c:pt idx="1505">
                  <c:v>24</c:v>
                </c:pt>
                <c:pt idx="1506">
                  <c:v>24</c:v>
                </c:pt>
                <c:pt idx="1507">
                  <c:v>25</c:v>
                </c:pt>
                <c:pt idx="1508">
                  <c:v>24</c:v>
                </c:pt>
                <c:pt idx="1509">
                  <c:v>24</c:v>
                </c:pt>
                <c:pt idx="1510">
                  <c:v>26</c:v>
                </c:pt>
                <c:pt idx="1511">
                  <c:v>25</c:v>
                </c:pt>
                <c:pt idx="1512">
                  <c:v>23</c:v>
                </c:pt>
                <c:pt idx="1513">
                  <c:v>25</c:v>
                </c:pt>
                <c:pt idx="1514">
                  <c:v>24</c:v>
                </c:pt>
                <c:pt idx="1515">
                  <c:v>24</c:v>
                </c:pt>
                <c:pt idx="1516">
                  <c:v>24</c:v>
                </c:pt>
                <c:pt idx="1517">
                  <c:v>24</c:v>
                </c:pt>
                <c:pt idx="1518">
                  <c:v>25</c:v>
                </c:pt>
                <c:pt idx="1519">
                  <c:v>24</c:v>
                </c:pt>
                <c:pt idx="1520">
                  <c:v>23</c:v>
                </c:pt>
                <c:pt idx="1521">
                  <c:v>25</c:v>
                </c:pt>
                <c:pt idx="1522">
                  <c:v>24</c:v>
                </c:pt>
                <c:pt idx="1523">
                  <c:v>25</c:v>
                </c:pt>
                <c:pt idx="1524">
                  <c:v>23</c:v>
                </c:pt>
                <c:pt idx="1525">
                  <c:v>24</c:v>
                </c:pt>
                <c:pt idx="1526">
                  <c:v>24</c:v>
                </c:pt>
                <c:pt idx="1527">
                  <c:v>23</c:v>
                </c:pt>
                <c:pt idx="1528">
                  <c:v>24</c:v>
                </c:pt>
                <c:pt idx="1529">
                  <c:v>24</c:v>
                </c:pt>
                <c:pt idx="1530">
                  <c:v>25</c:v>
                </c:pt>
                <c:pt idx="1531">
                  <c:v>24</c:v>
                </c:pt>
                <c:pt idx="1532">
                  <c:v>24</c:v>
                </c:pt>
                <c:pt idx="1533">
                  <c:v>26</c:v>
                </c:pt>
                <c:pt idx="1534">
                  <c:v>24</c:v>
                </c:pt>
                <c:pt idx="1535">
                  <c:v>26</c:v>
                </c:pt>
                <c:pt idx="1536">
                  <c:v>25</c:v>
                </c:pt>
                <c:pt idx="1537">
                  <c:v>25</c:v>
                </c:pt>
                <c:pt idx="1538">
                  <c:v>24</c:v>
                </c:pt>
                <c:pt idx="1539">
                  <c:v>25</c:v>
                </c:pt>
                <c:pt idx="1540">
                  <c:v>24</c:v>
                </c:pt>
                <c:pt idx="1541">
                  <c:v>26</c:v>
                </c:pt>
                <c:pt idx="1542">
                  <c:v>25</c:v>
                </c:pt>
                <c:pt idx="1543">
                  <c:v>26</c:v>
                </c:pt>
                <c:pt idx="1544">
                  <c:v>25</c:v>
                </c:pt>
                <c:pt idx="1545">
                  <c:v>24</c:v>
                </c:pt>
                <c:pt idx="1546">
                  <c:v>24</c:v>
                </c:pt>
                <c:pt idx="1547">
                  <c:v>24</c:v>
                </c:pt>
                <c:pt idx="1548">
                  <c:v>24</c:v>
                </c:pt>
                <c:pt idx="1549">
                  <c:v>25</c:v>
                </c:pt>
                <c:pt idx="1550">
                  <c:v>26</c:v>
                </c:pt>
                <c:pt idx="1551">
                  <c:v>24</c:v>
                </c:pt>
                <c:pt idx="1552">
                  <c:v>24</c:v>
                </c:pt>
                <c:pt idx="1553">
                  <c:v>23</c:v>
                </c:pt>
                <c:pt idx="1554">
                  <c:v>24</c:v>
                </c:pt>
                <c:pt idx="1555">
                  <c:v>25</c:v>
                </c:pt>
                <c:pt idx="1556">
                  <c:v>25</c:v>
                </c:pt>
                <c:pt idx="1557">
                  <c:v>24</c:v>
                </c:pt>
                <c:pt idx="1558">
                  <c:v>24</c:v>
                </c:pt>
                <c:pt idx="1559">
                  <c:v>24</c:v>
                </c:pt>
                <c:pt idx="1560">
                  <c:v>25</c:v>
                </c:pt>
                <c:pt idx="1561">
                  <c:v>25</c:v>
                </c:pt>
                <c:pt idx="1562">
                  <c:v>25</c:v>
                </c:pt>
                <c:pt idx="1563">
                  <c:v>22</c:v>
                </c:pt>
                <c:pt idx="1564">
                  <c:v>24</c:v>
                </c:pt>
                <c:pt idx="1565">
                  <c:v>24</c:v>
                </c:pt>
                <c:pt idx="1566">
                  <c:v>24</c:v>
                </c:pt>
                <c:pt idx="1567">
                  <c:v>24</c:v>
                </c:pt>
                <c:pt idx="1568">
                  <c:v>25</c:v>
                </c:pt>
                <c:pt idx="1569">
                  <c:v>25</c:v>
                </c:pt>
                <c:pt idx="1570">
                  <c:v>24</c:v>
                </c:pt>
                <c:pt idx="1571">
                  <c:v>25</c:v>
                </c:pt>
                <c:pt idx="1572">
                  <c:v>24</c:v>
                </c:pt>
                <c:pt idx="1573">
                  <c:v>24</c:v>
                </c:pt>
                <c:pt idx="1574">
                  <c:v>25</c:v>
                </c:pt>
                <c:pt idx="1575">
                  <c:v>24</c:v>
                </c:pt>
                <c:pt idx="1576">
                  <c:v>24</c:v>
                </c:pt>
                <c:pt idx="1577">
                  <c:v>24</c:v>
                </c:pt>
                <c:pt idx="1578">
                  <c:v>24</c:v>
                </c:pt>
                <c:pt idx="1579">
                  <c:v>25</c:v>
                </c:pt>
                <c:pt idx="1580">
                  <c:v>24</c:v>
                </c:pt>
                <c:pt idx="1581">
                  <c:v>24</c:v>
                </c:pt>
                <c:pt idx="1582">
                  <c:v>23</c:v>
                </c:pt>
                <c:pt idx="1583">
                  <c:v>25</c:v>
                </c:pt>
                <c:pt idx="1584">
                  <c:v>23</c:v>
                </c:pt>
                <c:pt idx="1585">
                  <c:v>25</c:v>
                </c:pt>
                <c:pt idx="1586">
                  <c:v>24</c:v>
                </c:pt>
                <c:pt idx="1587">
                  <c:v>24</c:v>
                </c:pt>
                <c:pt idx="1588">
                  <c:v>26</c:v>
                </c:pt>
                <c:pt idx="1589">
                  <c:v>24</c:v>
                </c:pt>
                <c:pt idx="1590">
                  <c:v>23</c:v>
                </c:pt>
                <c:pt idx="1591">
                  <c:v>24</c:v>
                </c:pt>
                <c:pt idx="1592">
                  <c:v>25</c:v>
                </c:pt>
                <c:pt idx="1593">
                  <c:v>23</c:v>
                </c:pt>
                <c:pt idx="1594">
                  <c:v>25</c:v>
                </c:pt>
                <c:pt idx="1595">
                  <c:v>25</c:v>
                </c:pt>
                <c:pt idx="1596">
                  <c:v>24</c:v>
                </c:pt>
                <c:pt idx="1597">
                  <c:v>25</c:v>
                </c:pt>
                <c:pt idx="1598">
                  <c:v>25</c:v>
                </c:pt>
                <c:pt idx="1599">
                  <c:v>27</c:v>
                </c:pt>
                <c:pt idx="1600">
                  <c:v>25</c:v>
                </c:pt>
                <c:pt idx="1601">
                  <c:v>25</c:v>
                </c:pt>
                <c:pt idx="1602">
                  <c:v>25</c:v>
                </c:pt>
                <c:pt idx="1603">
                  <c:v>24</c:v>
                </c:pt>
                <c:pt idx="1604">
                  <c:v>24</c:v>
                </c:pt>
                <c:pt idx="1605">
                  <c:v>23</c:v>
                </c:pt>
                <c:pt idx="1606">
                  <c:v>24</c:v>
                </c:pt>
                <c:pt idx="1607">
                  <c:v>24</c:v>
                </c:pt>
                <c:pt idx="1608">
                  <c:v>23</c:v>
                </c:pt>
                <c:pt idx="1609">
                  <c:v>25</c:v>
                </c:pt>
                <c:pt idx="1610">
                  <c:v>24</c:v>
                </c:pt>
                <c:pt idx="1611">
                  <c:v>23</c:v>
                </c:pt>
                <c:pt idx="1612">
                  <c:v>25</c:v>
                </c:pt>
                <c:pt idx="1613">
                  <c:v>25</c:v>
                </c:pt>
                <c:pt idx="1614">
                  <c:v>24</c:v>
                </c:pt>
                <c:pt idx="1615">
                  <c:v>25</c:v>
                </c:pt>
                <c:pt idx="1616">
                  <c:v>24</c:v>
                </c:pt>
                <c:pt idx="1617">
                  <c:v>24</c:v>
                </c:pt>
                <c:pt idx="1618">
                  <c:v>25</c:v>
                </c:pt>
                <c:pt idx="1619">
                  <c:v>23</c:v>
                </c:pt>
                <c:pt idx="1620">
                  <c:v>24</c:v>
                </c:pt>
                <c:pt idx="1621">
                  <c:v>24</c:v>
                </c:pt>
                <c:pt idx="1622">
                  <c:v>24</c:v>
                </c:pt>
                <c:pt idx="1623">
                  <c:v>26</c:v>
                </c:pt>
                <c:pt idx="1624">
                  <c:v>24</c:v>
                </c:pt>
                <c:pt idx="1625">
                  <c:v>22</c:v>
                </c:pt>
                <c:pt idx="1626">
                  <c:v>25</c:v>
                </c:pt>
                <c:pt idx="1627">
                  <c:v>26</c:v>
                </c:pt>
                <c:pt idx="1628">
                  <c:v>25</c:v>
                </c:pt>
                <c:pt idx="1629">
                  <c:v>24</c:v>
                </c:pt>
                <c:pt idx="1630">
                  <c:v>25</c:v>
                </c:pt>
                <c:pt idx="1631">
                  <c:v>23</c:v>
                </c:pt>
                <c:pt idx="1632">
                  <c:v>24</c:v>
                </c:pt>
                <c:pt idx="1633">
                  <c:v>25</c:v>
                </c:pt>
                <c:pt idx="1634">
                  <c:v>25</c:v>
                </c:pt>
                <c:pt idx="1635">
                  <c:v>26</c:v>
                </c:pt>
                <c:pt idx="1636">
                  <c:v>25</c:v>
                </c:pt>
                <c:pt idx="1637">
                  <c:v>25</c:v>
                </c:pt>
                <c:pt idx="1638">
                  <c:v>25</c:v>
                </c:pt>
                <c:pt idx="1639">
                  <c:v>24</c:v>
                </c:pt>
                <c:pt idx="1640">
                  <c:v>25</c:v>
                </c:pt>
                <c:pt idx="1641">
                  <c:v>25</c:v>
                </c:pt>
                <c:pt idx="1642">
                  <c:v>24</c:v>
                </c:pt>
                <c:pt idx="1643">
                  <c:v>22</c:v>
                </c:pt>
                <c:pt idx="1644">
                  <c:v>25</c:v>
                </c:pt>
                <c:pt idx="1645">
                  <c:v>23</c:v>
                </c:pt>
                <c:pt idx="1646">
                  <c:v>23</c:v>
                </c:pt>
                <c:pt idx="1647">
                  <c:v>24</c:v>
                </c:pt>
                <c:pt idx="1648">
                  <c:v>24</c:v>
                </c:pt>
                <c:pt idx="1649">
                  <c:v>24</c:v>
                </c:pt>
                <c:pt idx="1650">
                  <c:v>25</c:v>
                </c:pt>
                <c:pt idx="1651">
                  <c:v>24</c:v>
                </c:pt>
                <c:pt idx="1652">
                  <c:v>25</c:v>
                </c:pt>
                <c:pt idx="1653">
                  <c:v>24</c:v>
                </c:pt>
                <c:pt idx="1654">
                  <c:v>24</c:v>
                </c:pt>
                <c:pt idx="1655">
                  <c:v>24</c:v>
                </c:pt>
                <c:pt idx="1656">
                  <c:v>25</c:v>
                </c:pt>
                <c:pt idx="1657">
                  <c:v>24</c:v>
                </c:pt>
                <c:pt idx="1658">
                  <c:v>25</c:v>
                </c:pt>
                <c:pt idx="1659">
                  <c:v>24</c:v>
                </c:pt>
                <c:pt idx="1660">
                  <c:v>24</c:v>
                </c:pt>
                <c:pt idx="1661">
                  <c:v>24</c:v>
                </c:pt>
                <c:pt idx="1662">
                  <c:v>23</c:v>
                </c:pt>
                <c:pt idx="1663">
                  <c:v>24</c:v>
                </c:pt>
                <c:pt idx="1664">
                  <c:v>25</c:v>
                </c:pt>
                <c:pt idx="1665">
                  <c:v>25</c:v>
                </c:pt>
                <c:pt idx="1666">
                  <c:v>24</c:v>
                </c:pt>
                <c:pt idx="1667">
                  <c:v>24</c:v>
                </c:pt>
                <c:pt idx="1668">
                  <c:v>25</c:v>
                </c:pt>
                <c:pt idx="1669">
                  <c:v>25</c:v>
                </c:pt>
                <c:pt idx="1670">
                  <c:v>23</c:v>
                </c:pt>
                <c:pt idx="1671">
                  <c:v>25</c:v>
                </c:pt>
                <c:pt idx="1672">
                  <c:v>23</c:v>
                </c:pt>
                <c:pt idx="1673">
                  <c:v>24</c:v>
                </c:pt>
                <c:pt idx="1674">
                  <c:v>25</c:v>
                </c:pt>
                <c:pt idx="1675">
                  <c:v>24</c:v>
                </c:pt>
                <c:pt idx="1676">
                  <c:v>24</c:v>
                </c:pt>
                <c:pt idx="1677">
                  <c:v>24</c:v>
                </c:pt>
                <c:pt idx="1678">
                  <c:v>24</c:v>
                </c:pt>
                <c:pt idx="1679">
                  <c:v>24</c:v>
                </c:pt>
                <c:pt idx="1680">
                  <c:v>25</c:v>
                </c:pt>
                <c:pt idx="1681">
                  <c:v>25</c:v>
                </c:pt>
                <c:pt idx="1682">
                  <c:v>24</c:v>
                </c:pt>
                <c:pt idx="1683">
                  <c:v>25</c:v>
                </c:pt>
                <c:pt idx="1684">
                  <c:v>26</c:v>
                </c:pt>
                <c:pt idx="1685">
                  <c:v>24</c:v>
                </c:pt>
                <c:pt idx="1686">
                  <c:v>23</c:v>
                </c:pt>
                <c:pt idx="1687">
                  <c:v>24</c:v>
                </c:pt>
                <c:pt idx="1688">
                  <c:v>24</c:v>
                </c:pt>
                <c:pt idx="1689">
                  <c:v>24</c:v>
                </c:pt>
                <c:pt idx="1690">
                  <c:v>25</c:v>
                </c:pt>
                <c:pt idx="1691">
                  <c:v>22</c:v>
                </c:pt>
                <c:pt idx="1692">
                  <c:v>25</c:v>
                </c:pt>
                <c:pt idx="1693">
                  <c:v>23</c:v>
                </c:pt>
                <c:pt idx="1694">
                  <c:v>25</c:v>
                </c:pt>
                <c:pt idx="1695">
                  <c:v>24</c:v>
                </c:pt>
                <c:pt idx="1696">
                  <c:v>25</c:v>
                </c:pt>
                <c:pt idx="1697">
                  <c:v>24</c:v>
                </c:pt>
                <c:pt idx="1698">
                  <c:v>17</c:v>
                </c:pt>
                <c:pt idx="1699">
                  <c:v>24</c:v>
                </c:pt>
                <c:pt idx="1700">
                  <c:v>25</c:v>
                </c:pt>
                <c:pt idx="1701">
                  <c:v>25</c:v>
                </c:pt>
                <c:pt idx="1702">
                  <c:v>24</c:v>
                </c:pt>
                <c:pt idx="1703">
                  <c:v>26</c:v>
                </c:pt>
                <c:pt idx="1704">
                  <c:v>24</c:v>
                </c:pt>
                <c:pt idx="1705">
                  <c:v>24</c:v>
                </c:pt>
                <c:pt idx="1706">
                  <c:v>23</c:v>
                </c:pt>
                <c:pt idx="1707">
                  <c:v>25</c:v>
                </c:pt>
                <c:pt idx="1708">
                  <c:v>26</c:v>
                </c:pt>
                <c:pt idx="1709">
                  <c:v>24</c:v>
                </c:pt>
                <c:pt idx="1710">
                  <c:v>24</c:v>
                </c:pt>
                <c:pt idx="1711">
                  <c:v>25</c:v>
                </c:pt>
                <c:pt idx="1712">
                  <c:v>25</c:v>
                </c:pt>
                <c:pt idx="1713">
                  <c:v>25</c:v>
                </c:pt>
                <c:pt idx="1714">
                  <c:v>25</c:v>
                </c:pt>
                <c:pt idx="1715">
                  <c:v>25</c:v>
                </c:pt>
                <c:pt idx="1716">
                  <c:v>24</c:v>
                </c:pt>
                <c:pt idx="1717">
                  <c:v>24</c:v>
                </c:pt>
                <c:pt idx="1718">
                  <c:v>25</c:v>
                </c:pt>
                <c:pt idx="1719">
                  <c:v>24</c:v>
                </c:pt>
                <c:pt idx="1720">
                  <c:v>25</c:v>
                </c:pt>
                <c:pt idx="1721">
                  <c:v>24</c:v>
                </c:pt>
                <c:pt idx="1722">
                  <c:v>24</c:v>
                </c:pt>
                <c:pt idx="1723">
                  <c:v>24</c:v>
                </c:pt>
                <c:pt idx="1724">
                  <c:v>25</c:v>
                </c:pt>
                <c:pt idx="1725">
                  <c:v>24</c:v>
                </c:pt>
                <c:pt idx="1726">
                  <c:v>25</c:v>
                </c:pt>
                <c:pt idx="1727">
                  <c:v>24</c:v>
                </c:pt>
                <c:pt idx="1728">
                  <c:v>23</c:v>
                </c:pt>
                <c:pt idx="1729">
                  <c:v>25</c:v>
                </c:pt>
                <c:pt idx="1730">
                  <c:v>24</c:v>
                </c:pt>
                <c:pt idx="1731">
                  <c:v>23</c:v>
                </c:pt>
                <c:pt idx="1732">
                  <c:v>25</c:v>
                </c:pt>
                <c:pt idx="1733">
                  <c:v>23</c:v>
                </c:pt>
                <c:pt idx="1734">
                  <c:v>25</c:v>
                </c:pt>
                <c:pt idx="1735">
                  <c:v>25</c:v>
                </c:pt>
                <c:pt idx="1736">
                  <c:v>25</c:v>
                </c:pt>
                <c:pt idx="1737">
                  <c:v>24</c:v>
                </c:pt>
                <c:pt idx="1738">
                  <c:v>25</c:v>
                </c:pt>
                <c:pt idx="1739">
                  <c:v>25</c:v>
                </c:pt>
                <c:pt idx="1740">
                  <c:v>24</c:v>
                </c:pt>
                <c:pt idx="1741">
                  <c:v>24</c:v>
                </c:pt>
                <c:pt idx="1742">
                  <c:v>25</c:v>
                </c:pt>
                <c:pt idx="1743">
                  <c:v>26</c:v>
                </c:pt>
                <c:pt idx="1744">
                  <c:v>24</c:v>
                </c:pt>
                <c:pt idx="1745">
                  <c:v>25</c:v>
                </c:pt>
                <c:pt idx="1746">
                  <c:v>24</c:v>
                </c:pt>
                <c:pt idx="1747">
                  <c:v>25</c:v>
                </c:pt>
                <c:pt idx="1748">
                  <c:v>24</c:v>
                </c:pt>
                <c:pt idx="1749">
                  <c:v>25</c:v>
                </c:pt>
                <c:pt idx="1750">
                  <c:v>25</c:v>
                </c:pt>
                <c:pt idx="1751">
                  <c:v>25</c:v>
                </c:pt>
                <c:pt idx="1752">
                  <c:v>24</c:v>
                </c:pt>
                <c:pt idx="1753">
                  <c:v>25</c:v>
                </c:pt>
                <c:pt idx="1754">
                  <c:v>24</c:v>
                </c:pt>
                <c:pt idx="1755">
                  <c:v>25</c:v>
                </c:pt>
                <c:pt idx="1756">
                  <c:v>24</c:v>
                </c:pt>
                <c:pt idx="1757">
                  <c:v>24</c:v>
                </c:pt>
                <c:pt idx="1758">
                  <c:v>25</c:v>
                </c:pt>
                <c:pt idx="1759">
                  <c:v>25</c:v>
                </c:pt>
                <c:pt idx="1760">
                  <c:v>25</c:v>
                </c:pt>
                <c:pt idx="1761">
                  <c:v>24</c:v>
                </c:pt>
                <c:pt idx="1762">
                  <c:v>23</c:v>
                </c:pt>
                <c:pt idx="1763">
                  <c:v>25</c:v>
                </c:pt>
                <c:pt idx="1764">
                  <c:v>24</c:v>
                </c:pt>
                <c:pt idx="1765">
                  <c:v>22</c:v>
                </c:pt>
                <c:pt idx="1766">
                  <c:v>25</c:v>
                </c:pt>
                <c:pt idx="1767">
                  <c:v>24</c:v>
                </c:pt>
                <c:pt idx="1768">
                  <c:v>25</c:v>
                </c:pt>
                <c:pt idx="1769">
                  <c:v>24</c:v>
                </c:pt>
                <c:pt idx="1770">
                  <c:v>24</c:v>
                </c:pt>
                <c:pt idx="1771">
                  <c:v>25</c:v>
                </c:pt>
                <c:pt idx="1772">
                  <c:v>25</c:v>
                </c:pt>
                <c:pt idx="1773">
                  <c:v>24</c:v>
                </c:pt>
                <c:pt idx="1774">
                  <c:v>25</c:v>
                </c:pt>
                <c:pt idx="1775">
                  <c:v>23</c:v>
                </c:pt>
                <c:pt idx="1776">
                  <c:v>25</c:v>
                </c:pt>
                <c:pt idx="1777">
                  <c:v>25</c:v>
                </c:pt>
                <c:pt idx="1778">
                  <c:v>24</c:v>
                </c:pt>
                <c:pt idx="1779">
                  <c:v>25</c:v>
                </c:pt>
                <c:pt idx="1780">
                  <c:v>24</c:v>
                </c:pt>
                <c:pt idx="1781">
                  <c:v>25</c:v>
                </c:pt>
                <c:pt idx="1782">
                  <c:v>25</c:v>
                </c:pt>
                <c:pt idx="1783">
                  <c:v>24</c:v>
                </c:pt>
                <c:pt idx="1784">
                  <c:v>24</c:v>
                </c:pt>
                <c:pt idx="1785">
                  <c:v>24</c:v>
                </c:pt>
                <c:pt idx="1786">
                  <c:v>23</c:v>
                </c:pt>
                <c:pt idx="1787">
                  <c:v>24</c:v>
                </c:pt>
                <c:pt idx="1788">
                  <c:v>25</c:v>
                </c:pt>
                <c:pt idx="1789">
                  <c:v>24</c:v>
                </c:pt>
                <c:pt idx="1790">
                  <c:v>23</c:v>
                </c:pt>
                <c:pt idx="1791">
                  <c:v>24</c:v>
                </c:pt>
                <c:pt idx="1792">
                  <c:v>25</c:v>
                </c:pt>
                <c:pt idx="1793">
                  <c:v>25</c:v>
                </c:pt>
                <c:pt idx="1794">
                  <c:v>25</c:v>
                </c:pt>
                <c:pt idx="1795">
                  <c:v>27</c:v>
                </c:pt>
                <c:pt idx="1796">
                  <c:v>25</c:v>
                </c:pt>
                <c:pt idx="1797">
                  <c:v>25</c:v>
                </c:pt>
                <c:pt idx="1798">
                  <c:v>24</c:v>
                </c:pt>
                <c:pt idx="1799">
                  <c:v>24</c:v>
                </c:pt>
                <c:pt idx="1800">
                  <c:v>24</c:v>
                </c:pt>
                <c:pt idx="1801">
                  <c:v>25</c:v>
                </c:pt>
                <c:pt idx="1802">
                  <c:v>22</c:v>
                </c:pt>
                <c:pt idx="1803">
                  <c:v>26</c:v>
                </c:pt>
                <c:pt idx="1804">
                  <c:v>24</c:v>
                </c:pt>
                <c:pt idx="1805">
                  <c:v>24</c:v>
                </c:pt>
                <c:pt idx="1806">
                  <c:v>24</c:v>
                </c:pt>
                <c:pt idx="1807">
                  <c:v>25</c:v>
                </c:pt>
                <c:pt idx="1808">
                  <c:v>24</c:v>
                </c:pt>
                <c:pt idx="1809">
                  <c:v>24</c:v>
                </c:pt>
                <c:pt idx="1810">
                  <c:v>23</c:v>
                </c:pt>
                <c:pt idx="1811">
                  <c:v>24</c:v>
                </c:pt>
                <c:pt idx="1812">
                  <c:v>25</c:v>
                </c:pt>
                <c:pt idx="1813">
                  <c:v>23</c:v>
                </c:pt>
                <c:pt idx="1814">
                  <c:v>25</c:v>
                </c:pt>
                <c:pt idx="1815">
                  <c:v>25</c:v>
                </c:pt>
                <c:pt idx="1816">
                  <c:v>24</c:v>
                </c:pt>
                <c:pt idx="1817">
                  <c:v>24</c:v>
                </c:pt>
                <c:pt idx="1818">
                  <c:v>25</c:v>
                </c:pt>
                <c:pt idx="1819">
                  <c:v>23</c:v>
                </c:pt>
                <c:pt idx="1820">
                  <c:v>24</c:v>
                </c:pt>
                <c:pt idx="1821">
                  <c:v>25</c:v>
                </c:pt>
                <c:pt idx="1822">
                  <c:v>26</c:v>
                </c:pt>
                <c:pt idx="1823">
                  <c:v>24</c:v>
                </c:pt>
                <c:pt idx="1824">
                  <c:v>25</c:v>
                </c:pt>
                <c:pt idx="1825">
                  <c:v>25</c:v>
                </c:pt>
                <c:pt idx="1826">
                  <c:v>24</c:v>
                </c:pt>
                <c:pt idx="1827">
                  <c:v>24</c:v>
                </c:pt>
                <c:pt idx="1828">
                  <c:v>23</c:v>
                </c:pt>
                <c:pt idx="1829">
                  <c:v>24</c:v>
                </c:pt>
                <c:pt idx="1830">
                  <c:v>24</c:v>
                </c:pt>
                <c:pt idx="1831">
                  <c:v>24</c:v>
                </c:pt>
                <c:pt idx="1832">
                  <c:v>25</c:v>
                </c:pt>
                <c:pt idx="1833">
                  <c:v>24</c:v>
                </c:pt>
                <c:pt idx="1834">
                  <c:v>23</c:v>
                </c:pt>
                <c:pt idx="1835">
                  <c:v>24</c:v>
                </c:pt>
                <c:pt idx="1836">
                  <c:v>25</c:v>
                </c:pt>
                <c:pt idx="1837">
                  <c:v>25</c:v>
                </c:pt>
                <c:pt idx="1838">
                  <c:v>24</c:v>
                </c:pt>
                <c:pt idx="1839">
                  <c:v>25</c:v>
                </c:pt>
                <c:pt idx="1840">
                  <c:v>25</c:v>
                </c:pt>
                <c:pt idx="1841">
                  <c:v>24</c:v>
                </c:pt>
                <c:pt idx="1842">
                  <c:v>25</c:v>
                </c:pt>
                <c:pt idx="1843">
                  <c:v>24</c:v>
                </c:pt>
                <c:pt idx="1844">
                  <c:v>24</c:v>
                </c:pt>
                <c:pt idx="1845">
                  <c:v>24</c:v>
                </c:pt>
                <c:pt idx="1846">
                  <c:v>25</c:v>
                </c:pt>
                <c:pt idx="1847">
                  <c:v>24</c:v>
                </c:pt>
                <c:pt idx="1848">
                  <c:v>24</c:v>
                </c:pt>
                <c:pt idx="1849">
                  <c:v>25</c:v>
                </c:pt>
                <c:pt idx="1850">
                  <c:v>25</c:v>
                </c:pt>
                <c:pt idx="1851">
                  <c:v>24</c:v>
                </c:pt>
                <c:pt idx="1852">
                  <c:v>24</c:v>
                </c:pt>
                <c:pt idx="1853">
                  <c:v>23</c:v>
                </c:pt>
                <c:pt idx="1854">
                  <c:v>25</c:v>
                </c:pt>
                <c:pt idx="1855">
                  <c:v>24</c:v>
                </c:pt>
                <c:pt idx="1856">
                  <c:v>28</c:v>
                </c:pt>
                <c:pt idx="1857">
                  <c:v>25</c:v>
                </c:pt>
                <c:pt idx="1858">
                  <c:v>25</c:v>
                </c:pt>
                <c:pt idx="1859">
                  <c:v>23</c:v>
                </c:pt>
                <c:pt idx="1860">
                  <c:v>25</c:v>
                </c:pt>
                <c:pt idx="1861">
                  <c:v>25</c:v>
                </c:pt>
                <c:pt idx="1862">
                  <c:v>24</c:v>
                </c:pt>
                <c:pt idx="1863">
                  <c:v>25</c:v>
                </c:pt>
                <c:pt idx="1864">
                  <c:v>25</c:v>
                </c:pt>
                <c:pt idx="1865">
                  <c:v>24</c:v>
                </c:pt>
                <c:pt idx="1866">
                  <c:v>25</c:v>
                </c:pt>
                <c:pt idx="1867">
                  <c:v>24</c:v>
                </c:pt>
                <c:pt idx="1868">
                  <c:v>25</c:v>
                </c:pt>
                <c:pt idx="1869">
                  <c:v>23</c:v>
                </c:pt>
                <c:pt idx="1870">
                  <c:v>25</c:v>
                </c:pt>
                <c:pt idx="1871">
                  <c:v>24</c:v>
                </c:pt>
                <c:pt idx="1872">
                  <c:v>27</c:v>
                </c:pt>
                <c:pt idx="1873">
                  <c:v>25</c:v>
                </c:pt>
                <c:pt idx="1874">
                  <c:v>23</c:v>
                </c:pt>
                <c:pt idx="1875">
                  <c:v>24</c:v>
                </c:pt>
                <c:pt idx="1876">
                  <c:v>25</c:v>
                </c:pt>
                <c:pt idx="1877">
                  <c:v>24</c:v>
                </c:pt>
                <c:pt idx="1878">
                  <c:v>24</c:v>
                </c:pt>
                <c:pt idx="1879">
                  <c:v>24</c:v>
                </c:pt>
                <c:pt idx="1880">
                  <c:v>23</c:v>
                </c:pt>
                <c:pt idx="1881">
                  <c:v>24</c:v>
                </c:pt>
                <c:pt idx="1882">
                  <c:v>24</c:v>
                </c:pt>
                <c:pt idx="1883">
                  <c:v>25</c:v>
                </c:pt>
                <c:pt idx="1884">
                  <c:v>24</c:v>
                </c:pt>
                <c:pt idx="1885">
                  <c:v>25</c:v>
                </c:pt>
                <c:pt idx="1886">
                  <c:v>23</c:v>
                </c:pt>
                <c:pt idx="1887">
                  <c:v>25</c:v>
                </c:pt>
                <c:pt idx="1888">
                  <c:v>24</c:v>
                </c:pt>
                <c:pt idx="1889">
                  <c:v>23</c:v>
                </c:pt>
                <c:pt idx="1890">
                  <c:v>26</c:v>
                </c:pt>
                <c:pt idx="1891">
                  <c:v>25</c:v>
                </c:pt>
                <c:pt idx="1892">
                  <c:v>23</c:v>
                </c:pt>
                <c:pt idx="1893">
                  <c:v>24</c:v>
                </c:pt>
                <c:pt idx="1894">
                  <c:v>25</c:v>
                </c:pt>
                <c:pt idx="1895">
                  <c:v>24</c:v>
                </c:pt>
                <c:pt idx="1896">
                  <c:v>24</c:v>
                </c:pt>
                <c:pt idx="1897">
                  <c:v>24</c:v>
                </c:pt>
                <c:pt idx="1898">
                  <c:v>25</c:v>
                </c:pt>
                <c:pt idx="1899">
                  <c:v>25</c:v>
                </c:pt>
                <c:pt idx="1900">
                  <c:v>24</c:v>
                </c:pt>
                <c:pt idx="1901">
                  <c:v>23</c:v>
                </c:pt>
                <c:pt idx="1902">
                  <c:v>25</c:v>
                </c:pt>
                <c:pt idx="1903">
                  <c:v>25</c:v>
                </c:pt>
                <c:pt idx="1904">
                  <c:v>26</c:v>
                </c:pt>
                <c:pt idx="1905">
                  <c:v>23</c:v>
                </c:pt>
                <c:pt idx="1906">
                  <c:v>25</c:v>
                </c:pt>
                <c:pt idx="1907">
                  <c:v>24</c:v>
                </c:pt>
                <c:pt idx="1908">
                  <c:v>25</c:v>
                </c:pt>
                <c:pt idx="1909">
                  <c:v>24</c:v>
                </c:pt>
                <c:pt idx="1910">
                  <c:v>25</c:v>
                </c:pt>
                <c:pt idx="1911">
                  <c:v>25</c:v>
                </c:pt>
                <c:pt idx="1912">
                  <c:v>24</c:v>
                </c:pt>
                <c:pt idx="1913">
                  <c:v>25</c:v>
                </c:pt>
                <c:pt idx="1914">
                  <c:v>24</c:v>
                </c:pt>
                <c:pt idx="1915">
                  <c:v>26</c:v>
                </c:pt>
                <c:pt idx="1916">
                  <c:v>24</c:v>
                </c:pt>
                <c:pt idx="1917">
                  <c:v>24</c:v>
                </c:pt>
                <c:pt idx="1918">
                  <c:v>23</c:v>
                </c:pt>
                <c:pt idx="1919">
                  <c:v>25</c:v>
                </c:pt>
                <c:pt idx="1920">
                  <c:v>23</c:v>
                </c:pt>
                <c:pt idx="1921">
                  <c:v>24</c:v>
                </c:pt>
                <c:pt idx="1922">
                  <c:v>24</c:v>
                </c:pt>
                <c:pt idx="1923">
                  <c:v>25</c:v>
                </c:pt>
                <c:pt idx="1924">
                  <c:v>26</c:v>
                </c:pt>
                <c:pt idx="1925">
                  <c:v>25</c:v>
                </c:pt>
                <c:pt idx="1926">
                  <c:v>24</c:v>
                </c:pt>
                <c:pt idx="1927">
                  <c:v>25</c:v>
                </c:pt>
                <c:pt idx="1928">
                  <c:v>24</c:v>
                </c:pt>
                <c:pt idx="1929">
                  <c:v>25</c:v>
                </c:pt>
                <c:pt idx="1930">
                  <c:v>24</c:v>
                </c:pt>
                <c:pt idx="1931">
                  <c:v>25</c:v>
                </c:pt>
                <c:pt idx="1932">
                  <c:v>23</c:v>
                </c:pt>
                <c:pt idx="1933">
                  <c:v>25</c:v>
                </c:pt>
                <c:pt idx="1934">
                  <c:v>24</c:v>
                </c:pt>
                <c:pt idx="1935">
                  <c:v>25</c:v>
                </c:pt>
                <c:pt idx="1936">
                  <c:v>25</c:v>
                </c:pt>
                <c:pt idx="1937">
                  <c:v>24</c:v>
                </c:pt>
                <c:pt idx="1938">
                  <c:v>25</c:v>
                </c:pt>
                <c:pt idx="1939">
                  <c:v>24</c:v>
                </c:pt>
                <c:pt idx="1940">
                  <c:v>24</c:v>
                </c:pt>
                <c:pt idx="1941">
                  <c:v>24</c:v>
                </c:pt>
                <c:pt idx="1942">
                  <c:v>24</c:v>
                </c:pt>
                <c:pt idx="1943">
                  <c:v>24</c:v>
                </c:pt>
                <c:pt idx="1944">
                  <c:v>25</c:v>
                </c:pt>
                <c:pt idx="1945">
                  <c:v>23</c:v>
                </c:pt>
                <c:pt idx="1946">
                  <c:v>25</c:v>
                </c:pt>
                <c:pt idx="1947">
                  <c:v>25</c:v>
                </c:pt>
                <c:pt idx="1948">
                  <c:v>25</c:v>
                </c:pt>
                <c:pt idx="1949">
                  <c:v>24</c:v>
                </c:pt>
                <c:pt idx="1950">
                  <c:v>23</c:v>
                </c:pt>
                <c:pt idx="1951">
                  <c:v>23</c:v>
                </c:pt>
                <c:pt idx="1952">
                  <c:v>24</c:v>
                </c:pt>
                <c:pt idx="1953">
                  <c:v>27</c:v>
                </c:pt>
                <c:pt idx="1954">
                  <c:v>24</c:v>
                </c:pt>
                <c:pt idx="1955">
                  <c:v>25</c:v>
                </c:pt>
                <c:pt idx="1956">
                  <c:v>26</c:v>
                </c:pt>
                <c:pt idx="1957">
                  <c:v>26</c:v>
                </c:pt>
                <c:pt idx="1958">
                  <c:v>27</c:v>
                </c:pt>
                <c:pt idx="1959">
                  <c:v>24</c:v>
                </c:pt>
                <c:pt idx="1960">
                  <c:v>27</c:v>
                </c:pt>
                <c:pt idx="1961">
                  <c:v>25</c:v>
                </c:pt>
                <c:pt idx="1962">
                  <c:v>24</c:v>
                </c:pt>
                <c:pt idx="1963">
                  <c:v>23</c:v>
                </c:pt>
                <c:pt idx="1964">
                  <c:v>24</c:v>
                </c:pt>
                <c:pt idx="1965">
                  <c:v>24</c:v>
                </c:pt>
                <c:pt idx="1966">
                  <c:v>26</c:v>
                </c:pt>
                <c:pt idx="1967">
                  <c:v>25</c:v>
                </c:pt>
                <c:pt idx="1968">
                  <c:v>24</c:v>
                </c:pt>
                <c:pt idx="1969">
                  <c:v>26</c:v>
                </c:pt>
                <c:pt idx="1970">
                  <c:v>24</c:v>
                </c:pt>
                <c:pt idx="1971">
                  <c:v>25</c:v>
                </c:pt>
                <c:pt idx="1972">
                  <c:v>25</c:v>
                </c:pt>
                <c:pt idx="1973">
                  <c:v>24</c:v>
                </c:pt>
                <c:pt idx="1974">
                  <c:v>25</c:v>
                </c:pt>
                <c:pt idx="1975">
                  <c:v>25</c:v>
                </c:pt>
                <c:pt idx="1976">
                  <c:v>24</c:v>
                </c:pt>
                <c:pt idx="1977">
                  <c:v>23</c:v>
                </c:pt>
                <c:pt idx="1978">
                  <c:v>24</c:v>
                </c:pt>
                <c:pt idx="1979">
                  <c:v>25</c:v>
                </c:pt>
                <c:pt idx="1980">
                  <c:v>24</c:v>
                </c:pt>
                <c:pt idx="1981">
                  <c:v>24</c:v>
                </c:pt>
                <c:pt idx="1982">
                  <c:v>25</c:v>
                </c:pt>
                <c:pt idx="1983">
                  <c:v>25</c:v>
                </c:pt>
                <c:pt idx="1984">
                  <c:v>23</c:v>
                </c:pt>
                <c:pt idx="1985">
                  <c:v>25</c:v>
                </c:pt>
                <c:pt idx="1986">
                  <c:v>25</c:v>
                </c:pt>
                <c:pt idx="1987">
                  <c:v>25</c:v>
                </c:pt>
                <c:pt idx="1988">
                  <c:v>24</c:v>
                </c:pt>
                <c:pt idx="1989">
                  <c:v>24</c:v>
                </c:pt>
                <c:pt idx="1990">
                  <c:v>22</c:v>
                </c:pt>
                <c:pt idx="1991">
                  <c:v>24</c:v>
                </c:pt>
                <c:pt idx="1992">
                  <c:v>25</c:v>
                </c:pt>
                <c:pt idx="1993">
                  <c:v>24</c:v>
                </c:pt>
                <c:pt idx="1994">
                  <c:v>24</c:v>
                </c:pt>
                <c:pt idx="1995">
                  <c:v>24</c:v>
                </c:pt>
                <c:pt idx="1996">
                  <c:v>25</c:v>
                </c:pt>
                <c:pt idx="1997">
                  <c:v>23</c:v>
                </c:pt>
                <c:pt idx="1998">
                  <c:v>25</c:v>
                </c:pt>
                <c:pt idx="1999">
                  <c:v>24</c:v>
                </c:pt>
                <c:pt idx="2000">
                  <c:v>25</c:v>
                </c:pt>
                <c:pt idx="2001">
                  <c:v>24</c:v>
                </c:pt>
                <c:pt idx="2002">
                  <c:v>25</c:v>
                </c:pt>
                <c:pt idx="2003">
                  <c:v>23</c:v>
                </c:pt>
                <c:pt idx="2004">
                  <c:v>25</c:v>
                </c:pt>
                <c:pt idx="2005">
                  <c:v>24</c:v>
                </c:pt>
                <c:pt idx="2006">
                  <c:v>25</c:v>
                </c:pt>
                <c:pt idx="2007">
                  <c:v>25</c:v>
                </c:pt>
                <c:pt idx="2008">
                  <c:v>24</c:v>
                </c:pt>
                <c:pt idx="2009">
                  <c:v>24</c:v>
                </c:pt>
                <c:pt idx="2010">
                  <c:v>25</c:v>
                </c:pt>
                <c:pt idx="2011">
                  <c:v>26</c:v>
                </c:pt>
                <c:pt idx="2012">
                  <c:v>25</c:v>
                </c:pt>
                <c:pt idx="2013">
                  <c:v>25</c:v>
                </c:pt>
                <c:pt idx="2014">
                  <c:v>22</c:v>
                </c:pt>
                <c:pt idx="2015">
                  <c:v>26</c:v>
                </c:pt>
                <c:pt idx="2016">
                  <c:v>23</c:v>
                </c:pt>
                <c:pt idx="2017">
                  <c:v>25</c:v>
                </c:pt>
                <c:pt idx="2018">
                  <c:v>25</c:v>
                </c:pt>
                <c:pt idx="2019">
                  <c:v>25</c:v>
                </c:pt>
                <c:pt idx="2020">
                  <c:v>24</c:v>
                </c:pt>
                <c:pt idx="2021">
                  <c:v>24</c:v>
                </c:pt>
                <c:pt idx="2022">
                  <c:v>25</c:v>
                </c:pt>
                <c:pt idx="2023">
                  <c:v>24</c:v>
                </c:pt>
                <c:pt idx="2024">
                  <c:v>25</c:v>
                </c:pt>
                <c:pt idx="2025">
                  <c:v>24</c:v>
                </c:pt>
                <c:pt idx="2026">
                  <c:v>24</c:v>
                </c:pt>
                <c:pt idx="2027">
                  <c:v>23</c:v>
                </c:pt>
                <c:pt idx="2028">
                  <c:v>25</c:v>
                </c:pt>
                <c:pt idx="2029">
                  <c:v>26</c:v>
                </c:pt>
                <c:pt idx="2030">
                  <c:v>24</c:v>
                </c:pt>
                <c:pt idx="2031">
                  <c:v>24</c:v>
                </c:pt>
                <c:pt idx="2032">
                  <c:v>25</c:v>
                </c:pt>
                <c:pt idx="2033">
                  <c:v>23</c:v>
                </c:pt>
                <c:pt idx="2034">
                  <c:v>24</c:v>
                </c:pt>
                <c:pt idx="2035">
                  <c:v>24</c:v>
                </c:pt>
                <c:pt idx="2036">
                  <c:v>24</c:v>
                </c:pt>
                <c:pt idx="2037">
                  <c:v>24</c:v>
                </c:pt>
                <c:pt idx="2038">
                  <c:v>27</c:v>
                </c:pt>
                <c:pt idx="2039">
                  <c:v>24</c:v>
                </c:pt>
                <c:pt idx="2040">
                  <c:v>25</c:v>
                </c:pt>
                <c:pt idx="2041">
                  <c:v>25</c:v>
                </c:pt>
                <c:pt idx="2042">
                  <c:v>25</c:v>
                </c:pt>
                <c:pt idx="2043">
                  <c:v>25</c:v>
                </c:pt>
                <c:pt idx="2044">
                  <c:v>25</c:v>
                </c:pt>
                <c:pt idx="2045">
                  <c:v>24</c:v>
                </c:pt>
                <c:pt idx="2046">
                  <c:v>25</c:v>
                </c:pt>
                <c:pt idx="2047">
                  <c:v>24</c:v>
                </c:pt>
                <c:pt idx="2048">
                  <c:v>25</c:v>
                </c:pt>
                <c:pt idx="2049">
                  <c:v>24</c:v>
                </c:pt>
                <c:pt idx="2050">
                  <c:v>25</c:v>
                </c:pt>
                <c:pt idx="2051">
                  <c:v>23</c:v>
                </c:pt>
                <c:pt idx="2052">
                  <c:v>25</c:v>
                </c:pt>
                <c:pt idx="2053">
                  <c:v>24</c:v>
                </c:pt>
                <c:pt idx="2054">
                  <c:v>25</c:v>
                </c:pt>
                <c:pt idx="2055">
                  <c:v>25</c:v>
                </c:pt>
                <c:pt idx="2056">
                  <c:v>24</c:v>
                </c:pt>
                <c:pt idx="2057">
                  <c:v>23</c:v>
                </c:pt>
                <c:pt idx="2058">
                  <c:v>25</c:v>
                </c:pt>
                <c:pt idx="2059">
                  <c:v>24</c:v>
                </c:pt>
                <c:pt idx="2060">
                  <c:v>24</c:v>
                </c:pt>
                <c:pt idx="2061">
                  <c:v>24</c:v>
                </c:pt>
                <c:pt idx="2062">
                  <c:v>25</c:v>
                </c:pt>
                <c:pt idx="2063">
                  <c:v>24</c:v>
                </c:pt>
                <c:pt idx="2064">
                  <c:v>25</c:v>
                </c:pt>
                <c:pt idx="2065">
                  <c:v>24</c:v>
                </c:pt>
                <c:pt idx="2066">
                  <c:v>23</c:v>
                </c:pt>
                <c:pt idx="2067">
                  <c:v>25</c:v>
                </c:pt>
                <c:pt idx="2068">
                  <c:v>24</c:v>
                </c:pt>
                <c:pt idx="2069">
                  <c:v>25</c:v>
                </c:pt>
                <c:pt idx="2070">
                  <c:v>22</c:v>
                </c:pt>
                <c:pt idx="2071">
                  <c:v>25</c:v>
                </c:pt>
                <c:pt idx="2072">
                  <c:v>24</c:v>
                </c:pt>
                <c:pt idx="2073">
                  <c:v>25</c:v>
                </c:pt>
                <c:pt idx="2074">
                  <c:v>25</c:v>
                </c:pt>
                <c:pt idx="2075">
                  <c:v>23</c:v>
                </c:pt>
                <c:pt idx="2076">
                  <c:v>25</c:v>
                </c:pt>
                <c:pt idx="2077">
                  <c:v>25</c:v>
                </c:pt>
                <c:pt idx="2078">
                  <c:v>25</c:v>
                </c:pt>
                <c:pt idx="2079">
                  <c:v>25</c:v>
                </c:pt>
                <c:pt idx="2080">
                  <c:v>25</c:v>
                </c:pt>
                <c:pt idx="2081">
                  <c:v>24</c:v>
                </c:pt>
                <c:pt idx="2082">
                  <c:v>24</c:v>
                </c:pt>
                <c:pt idx="2083">
                  <c:v>25</c:v>
                </c:pt>
                <c:pt idx="2084">
                  <c:v>25</c:v>
                </c:pt>
                <c:pt idx="2085">
                  <c:v>24</c:v>
                </c:pt>
                <c:pt idx="2086">
                  <c:v>24</c:v>
                </c:pt>
                <c:pt idx="2087">
                  <c:v>24</c:v>
                </c:pt>
                <c:pt idx="2088">
                  <c:v>25</c:v>
                </c:pt>
                <c:pt idx="2089">
                  <c:v>24</c:v>
                </c:pt>
                <c:pt idx="2090">
                  <c:v>25</c:v>
                </c:pt>
                <c:pt idx="2091">
                  <c:v>24</c:v>
                </c:pt>
                <c:pt idx="2092">
                  <c:v>24</c:v>
                </c:pt>
                <c:pt idx="2093">
                  <c:v>25</c:v>
                </c:pt>
                <c:pt idx="2094">
                  <c:v>24</c:v>
                </c:pt>
                <c:pt idx="2095">
                  <c:v>25</c:v>
                </c:pt>
                <c:pt idx="2096">
                  <c:v>24</c:v>
                </c:pt>
                <c:pt idx="2097">
                  <c:v>23</c:v>
                </c:pt>
                <c:pt idx="2098">
                  <c:v>24</c:v>
                </c:pt>
                <c:pt idx="2099">
                  <c:v>24</c:v>
                </c:pt>
                <c:pt idx="2100">
                  <c:v>24</c:v>
                </c:pt>
                <c:pt idx="2101">
                  <c:v>24</c:v>
                </c:pt>
                <c:pt idx="2102">
                  <c:v>23</c:v>
                </c:pt>
                <c:pt idx="2103">
                  <c:v>26</c:v>
                </c:pt>
                <c:pt idx="2104">
                  <c:v>24</c:v>
                </c:pt>
                <c:pt idx="2105">
                  <c:v>25</c:v>
                </c:pt>
                <c:pt idx="2106">
                  <c:v>23</c:v>
                </c:pt>
                <c:pt idx="2107">
                  <c:v>24</c:v>
                </c:pt>
                <c:pt idx="2108">
                  <c:v>24</c:v>
                </c:pt>
                <c:pt idx="2109">
                  <c:v>24</c:v>
                </c:pt>
                <c:pt idx="2110">
                  <c:v>25</c:v>
                </c:pt>
                <c:pt idx="2111">
                  <c:v>24</c:v>
                </c:pt>
                <c:pt idx="2112">
                  <c:v>25</c:v>
                </c:pt>
                <c:pt idx="2113">
                  <c:v>25</c:v>
                </c:pt>
                <c:pt idx="2114">
                  <c:v>25</c:v>
                </c:pt>
                <c:pt idx="2115">
                  <c:v>24</c:v>
                </c:pt>
                <c:pt idx="2116">
                  <c:v>24</c:v>
                </c:pt>
                <c:pt idx="2117">
                  <c:v>25</c:v>
                </c:pt>
                <c:pt idx="2118">
                  <c:v>24</c:v>
                </c:pt>
                <c:pt idx="2119">
                  <c:v>24</c:v>
                </c:pt>
                <c:pt idx="2120">
                  <c:v>24</c:v>
                </c:pt>
                <c:pt idx="2121">
                  <c:v>24</c:v>
                </c:pt>
                <c:pt idx="2122">
                  <c:v>24</c:v>
                </c:pt>
                <c:pt idx="2123">
                  <c:v>24</c:v>
                </c:pt>
                <c:pt idx="2124">
                  <c:v>26</c:v>
                </c:pt>
                <c:pt idx="2125">
                  <c:v>25</c:v>
                </c:pt>
                <c:pt idx="2126">
                  <c:v>21</c:v>
                </c:pt>
                <c:pt idx="2127">
                  <c:v>24</c:v>
                </c:pt>
                <c:pt idx="2128">
                  <c:v>25</c:v>
                </c:pt>
                <c:pt idx="2129">
                  <c:v>23</c:v>
                </c:pt>
                <c:pt idx="2130">
                  <c:v>25</c:v>
                </c:pt>
                <c:pt idx="2131">
                  <c:v>25</c:v>
                </c:pt>
                <c:pt idx="2132">
                  <c:v>25</c:v>
                </c:pt>
                <c:pt idx="2133">
                  <c:v>24</c:v>
                </c:pt>
                <c:pt idx="2134">
                  <c:v>24</c:v>
                </c:pt>
                <c:pt idx="2135">
                  <c:v>24</c:v>
                </c:pt>
                <c:pt idx="2136">
                  <c:v>24</c:v>
                </c:pt>
                <c:pt idx="2137">
                  <c:v>25</c:v>
                </c:pt>
                <c:pt idx="2138">
                  <c:v>24</c:v>
                </c:pt>
                <c:pt idx="2139">
                  <c:v>23</c:v>
                </c:pt>
                <c:pt idx="2140">
                  <c:v>22</c:v>
                </c:pt>
                <c:pt idx="2141">
                  <c:v>24</c:v>
                </c:pt>
                <c:pt idx="2142">
                  <c:v>24</c:v>
                </c:pt>
                <c:pt idx="2143">
                  <c:v>26</c:v>
                </c:pt>
                <c:pt idx="2144">
                  <c:v>25</c:v>
                </c:pt>
                <c:pt idx="2145">
                  <c:v>25</c:v>
                </c:pt>
                <c:pt idx="2146">
                  <c:v>24</c:v>
                </c:pt>
                <c:pt idx="2147">
                  <c:v>26</c:v>
                </c:pt>
                <c:pt idx="2148">
                  <c:v>24</c:v>
                </c:pt>
                <c:pt idx="2149">
                  <c:v>24</c:v>
                </c:pt>
                <c:pt idx="2150">
                  <c:v>24</c:v>
                </c:pt>
                <c:pt idx="2151">
                  <c:v>23</c:v>
                </c:pt>
                <c:pt idx="2152">
                  <c:v>24</c:v>
                </c:pt>
                <c:pt idx="2153">
                  <c:v>24</c:v>
                </c:pt>
                <c:pt idx="2154">
                  <c:v>25</c:v>
                </c:pt>
                <c:pt idx="2155">
                  <c:v>24</c:v>
                </c:pt>
                <c:pt idx="2156">
                  <c:v>24</c:v>
                </c:pt>
                <c:pt idx="2157">
                  <c:v>24</c:v>
                </c:pt>
                <c:pt idx="2158">
                  <c:v>30</c:v>
                </c:pt>
                <c:pt idx="2159">
                  <c:v>25</c:v>
                </c:pt>
                <c:pt idx="2160">
                  <c:v>25</c:v>
                </c:pt>
                <c:pt idx="2161">
                  <c:v>25</c:v>
                </c:pt>
                <c:pt idx="2162">
                  <c:v>25</c:v>
                </c:pt>
                <c:pt idx="2163">
                  <c:v>24</c:v>
                </c:pt>
                <c:pt idx="2164">
                  <c:v>24</c:v>
                </c:pt>
                <c:pt idx="2165">
                  <c:v>24</c:v>
                </c:pt>
                <c:pt idx="2166">
                  <c:v>24</c:v>
                </c:pt>
                <c:pt idx="2167">
                  <c:v>25</c:v>
                </c:pt>
                <c:pt idx="2168">
                  <c:v>26</c:v>
                </c:pt>
                <c:pt idx="2169">
                  <c:v>26</c:v>
                </c:pt>
                <c:pt idx="2170">
                  <c:v>24</c:v>
                </c:pt>
                <c:pt idx="2171">
                  <c:v>24</c:v>
                </c:pt>
                <c:pt idx="2172">
                  <c:v>25</c:v>
                </c:pt>
                <c:pt idx="2173">
                  <c:v>24</c:v>
                </c:pt>
                <c:pt idx="2174">
                  <c:v>24</c:v>
                </c:pt>
                <c:pt idx="2175">
                  <c:v>24</c:v>
                </c:pt>
                <c:pt idx="2176">
                  <c:v>24</c:v>
                </c:pt>
                <c:pt idx="2177">
                  <c:v>24</c:v>
                </c:pt>
                <c:pt idx="2178">
                  <c:v>25</c:v>
                </c:pt>
                <c:pt idx="2179">
                  <c:v>25</c:v>
                </c:pt>
                <c:pt idx="2180">
                  <c:v>25</c:v>
                </c:pt>
                <c:pt idx="2181">
                  <c:v>23</c:v>
                </c:pt>
                <c:pt idx="2182">
                  <c:v>24</c:v>
                </c:pt>
                <c:pt idx="2183">
                  <c:v>24</c:v>
                </c:pt>
                <c:pt idx="2184">
                  <c:v>25</c:v>
                </c:pt>
                <c:pt idx="2185">
                  <c:v>24</c:v>
                </c:pt>
                <c:pt idx="2186">
                  <c:v>24</c:v>
                </c:pt>
                <c:pt idx="2187">
                  <c:v>25</c:v>
                </c:pt>
                <c:pt idx="2188">
                  <c:v>24</c:v>
                </c:pt>
                <c:pt idx="2189">
                  <c:v>24</c:v>
                </c:pt>
                <c:pt idx="2190">
                  <c:v>26</c:v>
                </c:pt>
                <c:pt idx="2191">
                  <c:v>25</c:v>
                </c:pt>
                <c:pt idx="2192">
                  <c:v>24</c:v>
                </c:pt>
                <c:pt idx="2193">
                  <c:v>25</c:v>
                </c:pt>
                <c:pt idx="2194">
                  <c:v>24</c:v>
                </c:pt>
                <c:pt idx="2195">
                  <c:v>24</c:v>
                </c:pt>
                <c:pt idx="2196">
                  <c:v>26</c:v>
                </c:pt>
                <c:pt idx="2197">
                  <c:v>24</c:v>
                </c:pt>
                <c:pt idx="2198">
                  <c:v>25</c:v>
                </c:pt>
                <c:pt idx="2199">
                  <c:v>25</c:v>
                </c:pt>
                <c:pt idx="2200">
                  <c:v>25</c:v>
                </c:pt>
                <c:pt idx="2201">
                  <c:v>24</c:v>
                </c:pt>
                <c:pt idx="2202">
                  <c:v>25</c:v>
                </c:pt>
                <c:pt idx="2203">
                  <c:v>24</c:v>
                </c:pt>
                <c:pt idx="2204">
                  <c:v>24</c:v>
                </c:pt>
                <c:pt idx="2205">
                  <c:v>25</c:v>
                </c:pt>
                <c:pt idx="2206">
                  <c:v>25</c:v>
                </c:pt>
                <c:pt idx="2207">
                  <c:v>22</c:v>
                </c:pt>
                <c:pt idx="2208">
                  <c:v>25</c:v>
                </c:pt>
                <c:pt idx="2209">
                  <c:v>24</c:v>
                </c:pt>
                <c:pt idx="2210">
                  <c:v>25</c:v>
                </c:pt>
                <c:pt idx="2211">
                  <c:v>25</c:v>
                </c:pt>
                <c:pt idx="2212">
                  <c:v>23</c:v>
                </c:pt>
                <c:pt idx="2213">
                  <c:v>24</c:v>
                </c:pt>
                <c:pt idx="2214">
                  <c:v>24</c:v>
                </c:pt>
                <c:pt idx="2215">
                  <c:v>24</c:v>
                </c:pt>
                <c:pt idx="2216">
                  <c:v>24</c:v>
                </c:pt>
                <c:pt idx="2217">
                  <c:v>23</c:v>
                </c:pt>
                <c:pt idx="2218">
                  <c:v>25</c:v>
                </c:pt>
                <c:pt idx="2219">
                  <c:v>24</c:v>
                </c:pt>
                <c:pt idx="2220">
                  <c:v>27</c:v>
                </c:pt>
                <c:pt idx="2221">
                  <c:v>25</c:v>
                </c:pt>
                <c:pt idx="2222">
                  <c:v>26</c:v>
                </c:pt>
                <c:pt idx="2223">
                  <c:v>23</c:v>
                </c:pt>
                <c:pt idx="2224">
                  <c:v>25</c:v>
                </c:pt>
                <c:pt idx="2225">
                  <c:v>24</c:v>
                </c:pt>
                <c:pt idx="2226">
                  <c:v>24</c:v>
                </c:pt>
                <c:pt idx="2227">
                  <c:v>24</c:v>
                </c:pt>
                <c:pt idx="2228">
                  <c:v>24</c:v>
                </c:pt>
                <c:pt idx="2229">
                  <c:v>23</c:v>
                </c:pt>
                <c:pt idx="2230">
                  <c:v>24</c:v>
                </c:pt>
                <c:pt idx="2231">
                  <c:v>24</c:v>
                </c:pt>
                <c:pt idx="2232">
                  <c:v>22</c:v>
                </c:pt>
                <c:pt idx="2233">
                  <c:v>24</c:v>
                </c:pt>
                <c:pt idx="2234">
                  <c:v>24</c:v>
                </c:pt>
                <c:pt idx="2235">
                  <c:v>24</c:v>
                </c:pt>
                <c:pt idx="2236">
                  <c:v>24</c:v>
                </c:pt>
                <c:pt idx="2237">
                  <c:v>25</c:v>
                </c:pt>
                <c:pt idx="2238">
                  <c:v>25</c:v>
                </c:pt>
                <c:pt idx="2239">
                  <c:v>24</c:v>
                </c:pt>
                <c:pt idx="2240">
                  <c:v>24</c:v>
                </c:pt>
                <c:pt idx="2241">
                  <c:v>24</c:v>
                </c:pt>
                <c:pt idx="2242">
                  <c:v>23</c:v>
                </c:pt>
                <c:pt idx="2243">
                  <c:v>24</c:v>
                </c:pt>
                <c:pt idx="2244">
                  <c:v>24</c:v>
                </c:pt>
                <c:pt idx="2245">
                  <c:v>24</c:v>
                </c:pt>
                <c:pt idx="2246">
                  <c:v>24</c:v>
                </c:pt>
                <c:pt idx="2247">
                  <c:v>24</c:v>
                </c:pt>
                <c:pt idx="2248">
                  <c:v>23</c:v>
                </c:pt>
                <c:pt idx="2249">
                  <c:v>25</c:v>
                </c:pt>
                <c:pt idx="2250">
                  <c:v>23</c:v>
                </c:pt>
                <c:pt idx="2251">
                  <c:v>24</c:v>
                </c:pt>
                <c:pt idx="2252">
                  <c:v>24</c:v>
                </c:pt>
                <c:pt idx="2253">
                  <c:v>25</c:v>
                </c:pt>
                <c:pt idx="2254">
                  <c:v>24</c:v>
                </c:pt>
                <c:pt idx="2255">
                  <c:v>25</c:v>
                </c:pt>
                <c:pt idx="2256">
                  <c:v>25</c:v>
                </c:pt>
                <c:pt idx="2257">
                  <c:v>23</c:v>
                </c:pt>
                <c:pt idx="2258">
                  <c:v>25</c:v>
                </c:pt>
                <c:pt idx="2259">
                  <c:v>24</c:v>
                </c:pt>
                <c:pt idx="2260">
                  <c:v>24</c:v>
                </c:pt>
                <c:pt idx="2261">
                  <c:v>24</c:v>
                </c:pt>
                <c:pt idx="2262">
                  <c:v>24</c:v>
                </c:pt>
                <c:pt idx="2263">
                  <c:v>24</c:v>
                </c:pt>
                <c:pt idx="2264">
                  <c:v>25</c:v>
                </c:pt>
                <c:pt idx="2265">
                  <c:v>23</c:v>
                </c:pt>
                <c:pt idx="2266">
                  <c:v>23</c:v>
                </c:pt>
                <c:pt idx="2267">
                  <c:v>24</c:v>
                </c:pt>
                <c:pt idx="2268">
                  <c:v>25</c:v>
                </c:pt>
                <c:pt idx="2269">
                  <c:v>23</c:v>
                </c:pt>
                <c:pt idx="2270">
                  <c:v>25</c:v>
                </c:pt>
                <c:pt idx="2271">
                  <c:v>24</c:v>
                </c:pt>
                <c:pt idx="2272">
                  <c:v>24</c:v>
                </c:pt>
                <c:pt idx="2273">
                  <c:v>23</c:v>
                </c:pt>
                <c:pt idx="2274">
                  <c:v>25</c:v>
                </c:pt>
                <c:pt idx="2275">
                  <c:v>24</c:v>
                </c:pt>
                <c:pt idx="2276">
                  <c:v>24</c:v>
                </c:pt>
                <c:pt idx="2277">
                  <c:v>24</c:v>
                </c:pt>
                <c:pt idx="2278">
                  <c:v>24</c:v>
                </c:pt>
                <c:pt idx="2279">
                  <c:v>25</c:v>
                </c:pt>
                <c:pt idx="2280">
                  <c:v>24</c:v>
                </c:pt>
                <c:pt idx="2281">
                  <c:v>24</c:v>
                </c:pt>
                <c:pt idx="2282">
                  <c:v>22</c:v>
                </c:pt>
                <c:pt idx="2283">
                  <c:v>26</c:v>
                </c:pt>
                <c:pt idx="2284">
                  <c:v>25</c:v>
                </c:pt>
                <c:pt idx="2285">
                  <c:v>24</c:v>
                </c:pt>
                <c:pt idx="2286">
                  <c:v>24</c:v>
                </c:pt>
                <c:pt idx="2287">
                  <c:v>25</c:v>
                </c:pt>
                <c:pt idx="2288">
                  <c:v>24</c:v>
                </c:pt>
                <c:pt idx="2289">
                  <c:v>24</c:v>
                </c:pt>
                <c:pt idx="2290">
                  <c:v>23</c:v>
                </c:pt>
                <c:pt idx="2291">
                  <c:v>25</c:v>
                </c:pt>
                <c:pt idx="2292">
                  <c:v>24</c:v>
                </c:pt>
                <c:pt idx="2293">
                  <c:v>24</c:v>
                </c:pt>
                <c:pt idx="2294">
                  <c:v>25</c:v>
                </c:pt>
                <c:pt idx="2295">
                  <c:v>25</c:v>
                </c:pt>
                <c:pt idx="2296">
                  <c:v>24</c:v>
                </c:pt>
                <c:pt idx="2297">
                  <c:v>24</c:v>
                </c:pt>
                <c:pt idx="2298">
                  <c:v>24</c:v>
                </c:pt>
                <c:pt idx="2299">
                  <c:v>24</c:v>
                </c:pt>
                <c:pt idx="2300">
                  <c:v>25</c:v>
                </c:pt>
                <c:pt idx="2301">
                  <c:v>24</c:v>
                </c:pt>
                <c:pt idx="2302">
                  <c:v>25</c:v>
                </c:pt>
                <c:pt idx="2303">
                  <c:v>25</c:v>
                </c:pt>
                <c:pt idx="2304">
                  <c:v>25</c:v>
                </c:pt>
                <c:pt idx="2305">
                  <c:v>25</c:v>
                </c:pt>
                <c:pt idx="2306">
                  <c:v>25</c:v>
                </c:pt>
                <c:pt idx="2307">
                  <c:v>22</c:v>
                </c:pt>
                <c:pt idx="2308">
                  <c:v>25</c:v>
                </c:pt>
                <c:pt idx="2309">
                  <c:v>24</c:v>
                </c:pt>
                <c:pt idx="2310">
                  <c:v>26</c:v>
                </c:pt>
                <c:pt idx="2311">
                  <c:v>24</c:v>
                </c:pt>
                <c:pt idx="2312">
                  <c:v>24</c:v>
                </c:pt>
                <c:pt idx="2313">
                  <c:v>23</c:v>
                </c:pt>
                <c:pt idx="2314">
                  <c:v>24</c:v>
                </c:pt>
                <c:pt idx="2315">
                  <c:v>25</c:v>
                </c:pt>
                <c:pt idx="2316">
                  <c:v>23</c:v>
                </c:pt>
                <c:pt idx="2317">
                  <c:v>25</c:v>
                </c:pt>
                <c:pt idx="2318">
                  <c:v>25</c:v>
                </c:pt>
                <c:pt idx="2319">
                  <c:v>25</c:v>
                </c:pt>
                <c:pt idx="2320">
                  <c:v>24</c:v>
                </c:pt>
                <c:pt idx="2321">
                  <c:v>25</c:v>
                </c:pt>
                <c:pt idx="2322">
                  <c:v>25</c:v>
                </c:pt>
                <c:pt idx="2323">
                  <c:v>25</c:v>
                </c:pt>
                <c:pt idx="2324">
                  <c:v>24</c:v>
                </c:pt>
                <c:pt idx="2325">
                  <c:v>25</c:v>
                </c:pt>
                <c:pt idx="2326">
                  <c:v>24</c:v>
                </c:pt>
                <c:pt idx="2327">
                  <c:v>25</c:v>
                </c:pt>
                <c:pt idx="2328">
                  <c:v>24</c:v>
                </c:pt>
                <c:pt idx="2329">
                  <c:v>24</c:v>
                </c:pt>
                <c:pt idx="2330">
                  <c:v>24</c:v>
                </c:pt>
                <c:pt idx="2331">
                  <c:v>25</c:v>
                </c:pt>
                <c:pt idx="2332">
                  <c:v>24</c:v>
                </c:pt>
                <c:pt idx="2333">
                  <c:v>25</c:v>
                </c:pt>
                <c:pt idx="2334">
                  <c:v>23</c:v>
                </c:pt>
                <c:pt idx="2335">
                  <c:v>24</c:v>
                </c:pt>
                <c:pt idx="2336">
                  <c:v>25</c:v>
                </c:pt>
                <c:pt idx="2337">
                  <c:v>23</c:v>
                </c:pt>
                <c:pt idx="2338">
                  <c:v>25</c:v>
                </c:pt>
                <c:pt idx="2339">
                  <c:v>25</c:v>
                </c:pt>
                <c:pt idx="2340">
                  <c:v>25</c:v>
                </c:pt>
                <c:pt idx="2341">
                  <c:v>24</c:v>
                </c:pt>
                <c:pt idx="2342">
                  <c:v>24</c:v>
                </c:pt>
                <c:pt idx="2343">
                  <c:v>25</c:v>
                </c:pt>
                <c:pt idx="2344">
                  <c:v>25</c:v>
                </c:pt>
                <c:pt idx="2345">
                  <c:v>23</c:v>
                </c:pt>
                <c:pt idx="2346">
                  <c:v>25</c:v>
                </c:pt>
                <c:pt idx="2347">
                  <c:v>24</c:v>
                </c:pt>
                <c:pt idx="2348">
                  <c:v>25</c:v>
                </c:pt>
                <c:pt idx="2349">
                  <c:v>24</c:v>
                </c:pt>
                <c:pt idx="2350">
                  <c:v>24</c:v>
                </c:pt>
                <c:pt idx="2351">
                  <c:v>24</c:v>
                </c:pt>
                <c:pt idx="2352">
                  <c:v>25</c:v>
                </c:pt>
                <c:pt idx="2353">
                  <c:v>27</c:v>
                </c:pt>
                <c:pt idx="2354">
                  <c:v>25</c:v>
                </c:pt>
                <c:pt idx="2355">
                  <c:v>24</c:v>
                </c:pt>
                <c:pt idx="2356">
                  <c:v>24</c:v>
                </c:pt>
                <c:pt idx="2357">
                  <c:v>23</c:v>
                </c:pt>
                <c:pt idx="2358">
                  <c:v>23</c:v>
                </c:pt>
                <c:pt idx="2359">
                  <c:v>25</c:v>
                </c:pt>
                <c:pt idx="2360">
                  <c:v>24</c:v>
                </c:pt>
                <c:pt idx="2361">
                  <c:v>24</c:v>
                </c:pt>
                <c:pt idx="2362">
                  <c:v>23</c:v>
                </c:pt>
                <c:pt idx="2363">
                  <c:v>25</c:v>
                </c:pt>
                <c:pt idx="2364">
                  <c:v>24</c:v>
                </c:pt>
                <c:pt idx="2365">
                  <c:v>24</c:v>
                </c:pt>
                <c:pt idx="2366">
                  <c:v>24</c:v>
                </c:pt>
                <c:pt idx="2367">
                  <c:v>25</c:v>
                </c:pt>
                <c:pt idx="2368">
                  <c:v>24</c:v>
                </c:pt>
                <c:pt idx="2369">
                  <c:v>25</c:v>
                </c:pt>
                <c:pt idx="2370">
                  <c:v>24</c:v>
                </c:pt>
                <c:pt idx="2371">
                  <c:v>24</c:v>
                </c:pt>
                <c:pt idx="2372">
                  <c:v>24</c:v>
                </c:pt>
                <c:pt idx="2373">
                  <c:v>24</c:v>
                </c:pt>
                <c:pt idx="2374">
                  <c:v>23</c:v>
                </c:pt>
                <c:pt idx="2375">
                  <c:v>25</c:v>
                </c:pt>
                <c:pt idx="2376">
                  <c:v>25</c:v>
                </c:pt>
                <c:pt idx="2377">
                  <c:v>24</c:v>
                </c:pt>
                <c:pt idx="2378">
                  <c:v>24</c:v>
                </c:pt>
                <c:pt idx="2379">
                  <c:v>24</c:v>
                </c:pt>
                <c:pt idx="2380">
                  <c:v>25</c:v>
                </c:pt>
                <c:pt idx="2381">
                  <c:v>23</c:v>
                </c:pt>
                <c:pt idx="2382">
                  <c:v>24</c:v>
                </c:pt>
                <c:pt idx="2383">
                  <c:v>24</c:v>
                </c:pt>
                <c:pt idx="2384">
                  <c:v>26</c:v>
                </c:pt>
                <c:pt idx="2385">
                  <c:v>24</c:v>
                </c:pt>
                <c:pt idx="2386">
                  <c:v>24</c:v>
                </c:pt>
                <c:pt idx="2387">
                  <c:v>24</c:v>
                </c:pt>
                <c:pt idx="2388">
                  <c:v>25</c:v>
                </c:pt>
                <c:pt idx="2389">
                  <c:v>24</c:v>
                </c:pt>
                <c:pt idx="2390">
                  <c:v>24</c:v>
                </c:pt>
                <c:pt idx="2391">
                  <c:v>24</c:v>
                </c:pt>
                <c:pt idx="2392">
                  <c:v>25</c:v>
                </c:pt>
                <c:pt idx="2393">
                  <c:v>24</c:v>
                </c:pt>
                <c:pt idx="2394">
                  <c:v>24</c:v>
                </c:pt>
                <c:pt idx="2395">
                  <c:v>24</c:v>
                </c:pt>
                <c:pt idx="2396">
                  <c:v>25</c:v>
                </c:pt>
                <c:pt idx="2397">
                  <c:v>25</c:v>
                </c:pt>
                <c:pt idx="2398">
                  <c:v>24</c:v>
                </c:pt>
                <c:pt idx="2399">
                  <c:v>24</c:v>
                </c:pt>
                <c:pt idx="2400">
                  <c:v>24</c:v>
                </c:pt>
                <c:pt idx="2401">
                  <c:v>22</c:v>
                </c:pt>
                <c:pt idx="2402">
                  <c:v>25</c:v>
                </c:pt>
                <c:pt idx="2403">
                  <c:v>24</c:v>
                </c:pt>
                <c:pt idx="2404">
                  <c:v>25</c:v>
                </c:pt>
                <c:pt idx="2405">
                  <c:v>24</c:v>
                </c:pt>
                <c:pt idx="2406">
                  <c:v>23</c:v>
                </c:pt>
                <c:pt idx="2407">
                  <c:v>25</c:v>
                </c:pt>
                <c:pt idx="2408">
                  <c:v>25</c:v>
                </c:pt>
                <c:pt idx="2409">
                  <c:v>26</c:v>
                </c:pt>
                <c:pt idx="2410">
                  <c:v>24</c:v>
                </c:pt>
                <c:pt idx="2411">
                  <c:v>24</c:v>
                </c:pt>
                <c:pt idx="2412">
                  <c:v>24</c:v>
                </c:pt>
                <c:pt idx="2413">
                  <c:v>24</c:v>
                </c:pt>
                <c:pt idx="2414">
                  <c:v>23</c:v>
                </c:pt>
                <c:pt idx="2415">
                  <c:v>24</c:v>
                </c:pt>
                <c:pt idx="2416">
                  <c:v>24</c:v>
                </c:pt>
                <c:pt idx="2417">
                  <c:v>24</c:v>
                </c:pt>
                <c:pt idx="2418">
                  <c:v>24</c:v>
                </c:pt>
                <c:pt idx="2419">
                  <c:v>25</c:v>
                </c:pt>
                <c:pt idx="2420">
                  <c:v>25</c:v>
                </c:pt>
                <c:pt idx="2421">
                  <c:v>24</c:v>
                </c:pt>
                <c:pt idx="2422">
                  <c:v>26</c:v>
                </c:pt>
                <c:pt idx="2423">
                  <c:v>25</c:v>
                </c:pt>
                <c:pt idx="2424">
                  <c:v>25</c:v>
                </c:pt>
                <c:pt idx="2425">
                  <c:v>25</c:v>
                </c:pt>
                <c:pt idx="2426">
                  <c:v>23</c:v>
                </c:pt>
                <c:pt idx="2427">
                  <c:v>26</c:v>
                </c:pt>
                <c:pt idx="2428">
                  <c:v>25</c:v>
                </c:pt>
                <c:pt idx="2429">
                  <c:v>24</c:v>
                </c:pt>
                <c:pt idx="2430">
                  <c:v>25</c:v>
                </c:pt>
                <c:pt idx="2431">
                  <c:v>23</c:v>
                </c:pt>
                <c:pt idx="2432">
                  <c:v>25</c:v>
                </c:pt>
                <c:pt idx="2433">
                  <c:v>29</c:v>
                </c:pt>
                <c:pt idx="2434">
                  <c:v>25</c:v>
                </c:pt>
                <c:pt idx="2435">
                  <c:v>23</c:v>
                </c:pt>
                <c:pt idx="2436">
                  <c:v>25</c:v>
                </c:pt>
                <c:pt idx="2437">
                  <c:v>25</c:v>
                </c:pt>
                <c:pt idx="2438">
                  <c:v>24</c:v>
                </c:pt>
                <c:pt idx="2439">
                  <c:v>24</c:v>
                </c:pt>
                <c:pt idx="2440">
                  <c:v>25</c:v>
                </c:pt>
                <c:pt idx="2441">
                  <c:v>24</c:v>
                </c:pt>
                <c:pt idx="2442">
                  <c:v>25</c:v>
                </c:pt>
                <c:pt idx="2443">
                  <c:v>24</c:v>
                </c:pt>
                <c:pt idx="2444">
                  <c:v>25</c:v>
                </c:pt>
                <c:pt idx="2445">
                  <c:v>25</c:v>
                </c:pt>
                <c:pt idx="2446">
                  <c:v>24</c:v>
                </c:pt>
                <c:pt idx="2447">
                  <c:v>24</c:v>
                </c:pt>
                <c:pt idx="2448">
                  <c:v>24</c:v>
                </c:pt>
                <c:pt idx="2449">
                  <c:v>25</c:v>
                </c:pt>
                <c:pt idx="2450">
                  <c:v>24</c:v>
                </c:pt>
                <c:pt idx="2451">
                  <c:v>24</c:v>
                </c:pt>
                <c:pt idx="2452">
                  <c:v>24</c:v>
                </c:pt>
                <c:pt idx="2453">
                  <c:v>25</c:v>
                </c:pt>
                <c:pt idx="2454">
                  <c:v>24</c:v>
                </c:pt>
                <c:pt idx="2455">
                  <c:v>25</c:v>
                </c:pt>
                <c:pt idx="2456">
                  <c:v>24</c:v>
                </c:pt>
                <c:pt idx="2457">
                  <c:v>24</c:v>
                </c:pt>
                <c:pt idx="2458">
                  <c:v>24</c:v>
                </c:pt>
                <c:pt idx="2459">
                  <c:v>25</c:v>
                </c:pt>
                <c:pt idx="2460">
                  <c:v>25</c:v>
                </c:pt>
                <c:pt idx="2461">
                  <c:v>26</c:v>
                </c:pt>
                <c:pt idx="2462">
                  <c:v>24</c:v>
                </c:pt>
                <c:pt idx="2463">
                  <c:v>25</c:v>
                </c:pt>
                <c:pt idx="2464">
                  <c:v>24</c:v>
                </c:pt>
                <c:pt idx="2465">
                  <c:v>25</c:v>
                </c:pt>
                <c:pt idx="2466">
                  <c:v>24</c:v>
                </c:pt>
                <c:pt idx="2467">
                  <c:v>24</c:v>
                </c:pt>
                <c:pt idx="2468">
                  <c:v>24</c:v>
                </c:pt>
                <c:pt idx="2469">
                  <c:v>24</c:v>
                </c:pt>
                <c:pt idx="2470">
                  <c:v>25</c:v>
                </c:pt>
                <c:pt idx="2471">
                  <c:v>24</c:v>
                </c:pt>
                <c:pt idx="2472">
                  <c:v>24</c:v>
                </c:pt>
                <c:pt idx="2473">
                  <c:v>24</c:v>
                </c:pt>
                <c:pt idx="2474">
                  <c:v>26</c:v>
                </c:pt>
                <c:pt idx="2475">
                  <c:v>24</c:v>
                </c:pt>
                <c:pt idx="2476">
                  <c:v>24</c:v>
                </c:pt>
                <c:pt idx="2477">
                  <c:v>23</c:v>
                </c:pt>
                <c:pt idx="2478">
                  <c:v>25</c:v>
                </c:pt>
                <c:pt idx="2479">
                  <c:v>25</c:v>
                </c:pt>
                <c:pt idx="2480">
                  <c:v>25</c:v>
                </c:pt>
                <c:pt idx="2481">
                  <c:v>24</c:v>
                </c:pt>
                <c:pt idx="2482">
                  <c:v>25</c:v>
                </c:pt>
                <c:pt idx="2483">
                  <c:v>27</c:v>
                </c:pt>
                <c:pt idx="2484">
                  <c:v>25</c:v>
                </c:pt>
                <c:pt idx="2485">
                  <c:v>24</c:v>
                </c:pt>
                <c:pt idx="2486">
                  <c:v>24</c:v>
                </c:pt>
                <c:pt idx="2487">
                  <c:v>25</c:v>
                </c:pt>
                <c:pt idx="2488">
                  <c:v>24</c:v>
                </c:pt>
                <c:pt idx="2489">
                  <c:v>24</c:v>
                </c:pt>
                <c:pt idx="2490">
                  <c:v>24</c:v>
                </c:pt>
                <c:pt idx="2491">
                  <c:v>24</c:v>
                </c:pt>
                <c:pt idx="2492">
                  <c:v>24</c:v>
                </c:pt>
                <c:pt idx="2493">
                  <c:v>25</c:v>
                </c:pt>
                <c:pt idx="2494">
                  <c:v>24</c:v>
                </c:pt>
                <c:pt idx="2495">
                  <c:v>24</c:v>
                </c:pt>
                <c:pt idx="2496">
                  <c:v>24</c:v>
                </c:pt>
                <c:pt idx="2497">
                  <c:v>24</c:v>
                </c:pt>
                <c:pt idx="2498">
                  <c:v>24</c:v>
                </c:pt>
                <c:pt idx="2499">
                  <c:v>24</c:v>
                </c:pt>
                <c:pt idx="2500">
                  <c:v>24</c:v>
                </c:pt>
                <c:pt idx="2501">
                  <c:v>24</c:v>
                </c:pt>
                <c:pt idx="2502">
                  <c:v>23</c:v>
                </c:pt>
                <c:pt idx="2503">
                  <c:v>25</c:v>
                </c:pt>
                <c:pt idx="2504">
                  <c:v>25</c:v>
                </c:pt>
                <c:pt idx="2505">
                  <c:v>25</c:v>
                </c:pt>
                <c:pt idx="2506">
                  <c:v>24</c:v>
                </c:pt>
                <c:pt idx="2507">
                  <c:v>26</c:v>
                </c:pt>
                <c:pt idx="2508">
                  <c:v>24</c:v>
                </c:pt>
                <c:pt idx="2509">
                  <c:v>23</c:v>
                </c:pt>
                <c:pt idx="2510">
                  <c:v>24</c:v>
                </c:pt>
                <c:pt idx="2511">
                  <c:v>24</c:v>
                </c:pt>
                <c:pt idx="2512">
                  <c:v>25</c:v>
                </c:pt>
                <c:pt idx="2513">
                  <c:v>24</c:v>
                </c:pt>
                <c:pt idx="2514">
                  <c:v>25</c:v>
                </c:pt>
                <c:pt idx="2515">
                  <c:v>25</c:v>
                </c:pt>
                <c:pt idx="2516">
                  <c:v>25</c:v>
                </c:pt>
                <c:pt idx="2517">
                  <c:v>24</c:v>
                </c:pt>
                <c:pt idx="2518">
                  <c:v>23</c:v>
                </c:pt>
                <c:pt idx="2519">
                  <c:v>22</c:v>
                </c:pt>
                <c:pt idx="2520">
                  <c:v>25</c:v>
                </c:pt>
                <c:pt idx="2521">
                  <c:v>23</c:v>
                </c:pt>
                <c:pt idx="2522">
                  <c:v>24</c:v>
                </c:pt>
                <c:pt idx="2523">
                  <c:v>23</c:v>
                </c:pt>
                <c:pt idx="2524">
                  <c:v>24</c:v>
                </c:pt>
                <c:pt idx="2525">
                  <c:v>24</c:v>
                </c:pt>
                <c:pt idx="2526">
                  <c:v>25</c:v>
                </c:pt>
                <c:pt idx="2527">
                  <c:v>24</c:v>
                </c:pt>
                <c:pt idx="2528">
                  <c:v>25</c:v>
                </c:pt>
                <c:pt idx="2529">
                  <c:v>24</c:v>
                </c:pt>
                <c:pt idx="2530">
                  <c:v>24</c:v>
                </c:pt>
                <c:pt idx="2531">
                  <c:v>23</c:v>
                </c:pt>
                <c:pt idx="2532">
                  <c:v>25</c:v>
                </c:pt>
                <c:pt idx="2533">
                  <c:v>24</c:v>
                </c:pt>
                <c:pt idx="2534">
                  <c:v>25</c:v>
                </c:pt>
                <c:pt idx="2535">
                  <c:v>25</c:v>
                </c:pt>
                <c:pt idx="2536">
                  <c:v>24</c:v>
                </c:pt>
                <c:pt idx="2537">
                  <c:v>25</c:v>
                </c:pt>
                <c:pt idx="2538">
                  <c:v>24</c:v>
                </c:pt>
                <c:pt idx="2539">
                  <c:v>23</c:v>
                </c:pt>
                <c:pt idx="2540">
                  <c:v>28</c:v>
                </c:pt>
                <c:pt idx="2541">
                  <c:v>24</c:v>
                </c:pt>
                <c:pt idx="2542">
                  <c:v>24</c:v>
                </c:pt>
                <c:pt idx="2543">
                  <c:v>26</c:v>
                </c:pt>
                <c:pt idx="2544">
                  <c:v>24</c:v>
                </c:pt>
                <c:pt idx="2545">
                  <c:v>25</c:v>
                </c:pt>
                <c:pt idx="2546">
                  <c:v>24</c:v>
                </c:pt>
                <c:pt idx="2547">
                  <c:v>25</c:v>
                </c:pt>
                <c:pt idx="2548">
                  <c:v>24</c:v>
                </c:pt>
                <c:pt idx="2549">
                  <c:v>25</c:v>
                </c:pt>
                <c:pt idx="2550">
                  <c:v>25</c:v>
                </c:pt>
                <c:pt idx="2551">
                  <c:v>24</c:v>
                </c:pt>
                <c:pt idx="2552">
                  <c:v>25</c:v>
                </c:pt>
                <c:pt idx="2553">
                  <c:v>25</c:v>
                </c:pt>
                <c:pt idx="2554">
                  <c:v>23</c:v>
                </c:pt>
                <c:pt idx="2555">
                  <c:v>25</c:v>
                </c:pt>
                <c:pt idx="2556">
                  <c:v>25</c:v>
                </c:pt>
                <c:pt idx="2557">
                  <c:v>24</c:v>
                </c:pt>
                <c:pt idx="2558">
                  <c:v>24</c:v>
                </c:pt>
                <c:pt idx="2559">
                  <c:v>24</c:v>
                </c:pt>
                <c:pt idx="2560">
                  <c:v>26</c:v>
                </c:pt>
                <c:pt idx="2561">
                  <c:v>24</c:v>
                </c:pt>
                <c:pt idx="2562">
                  <c:v>25</c:v>
                </c:pt>
                <c:pt idx="2563">
                  <c:v>22</c:v>
                </c:pt>
                <c:pt idx="2564">
                  <c:v>24</c:v>
                </c:pt>
                <c:pt idx="2565">
                  <c:v>25</c:v>
                </c:pt>
                <c:pt idx="2566">
                  <c:v>24</c:v>
                </c:pt>
                <c:pt idx="2567">
                  <c:v>23</c:v>
                </c:pt>
                <c:pt idx="2568">
                  <c:v>26</c:v>
                </c:pt>
                <c:pt idx="2569">
                  <c:v>25</c:v>
                </c:pt>
                <c:pt idx="2570">
                  <c:v>26</c:v>
                </c:pt>
                <c:pt idx="2571">
                  <c:v>24</c:v>
                </c:pt>
                <c:pt idx="2572">
                  <c:v>24</c:v>
                </c:pt>
                <c:pt idx="2573">
                  <c:v>22</c:v>
                </c:pt>
                <c:pt idx="2574">
                  <c:v>25</c:v>
                </c:pt>
                <c:pt idx="2575">
                  <c:v>25</c:v>
                </c:pt>
                <c:pt idx="2576">
                  <c:v>24</c:v>
                </c:pt>
                <c:pt idx="2577">
                  <c:v>25</c:v>
                </c:pt>
                <c:pt idx="2578">
                  <c:v>25</c:v>
                </c:pt>
                <c:pt idx="2579">
                  <c:v>25</c:v>
                </c:pt>
                <c:pt idx="2580">
                  <c:v>25</c:v>
                </c:pt>
                <c:pt idx="2581">
                  <c:v>25</c:v>
                </c:pt>
                <c:pt idx="2582">
                  <c:v>24</c:v>
                </c:pt>
                <c:pt idx="2583">
                  <c:v>24</c:v>
                </c:pt>
                <c:pt idx="2584">
                  <c:v>24</c:v>
                </c:pt>
                <c:pt idx="2585">
                  <c:v>24</c:v>
                </c:pt>
                <c:pt idx="2586">
                  <c:v>25</c:v>
                </c:pt>
                <c:pt idx="2587">
                  <c:v>24</c:v>
                </c:pt>
                <c:pt idx="2588">
                  <c:v>26</c:v>
                </c:pt>
                <c:pt idx="2589">
                  <c:v>25</c:v>
                </c:pt>
                <c:pt idx="2590">
                  <c:v>25</c:v>
                </c:pt>
                <c:pt idx="2591">
                  <c:v>24</c:v>
                </c:pt>
                <c:pt idx="2592">
                  <c:v>24</c:v>
                </c:pt>
                <c:pt idx="2593">
                  <c:v>25</c:v>
                </c:pt>
                <c:pt idx="2594">
                  <c:v>25</c:v>
                </c:pt>
                <c:pt idx="2595">
                  <c:v>25</c:v>
                </c:pt>
                <c:pt idx="2596">
                  <c:v>25</c:v>
                </c:pt>
                <c:pt idx="2597">
                  <c:v>24</c:v>
                </c:pt>
                <c:pt idx="2598">
                  <c:v>24</c:v>
                </c:pt>
                <c:pt idx="2599">
                  <c:v>26</c:v>
                </c:pt>
                <c:pt idx="2600">
                  <c:v>25</c:v>
                </c:pt>
                <c:pt idx="2601">
                  <c:v>26</c:v>
                </c:pt>
                <c:pt idx="2602">
                  <c:v>23</c:v>
                </c:pt>
                <c:pt idx="2603">
                  <c:v>25</c:v>
                </c:pt>
                <c:pt idx="2604">
                  <c:v>24</c:v>
                </c:pt>
                <c:pt idx="2605">
                  <c:v>24</c:v>
                </c:pt>
                <c:pt idx="2606">
                  <c:v>24</c:v>
                </c:pt>
                <c:pt idx="2607">
                  <c:v>23</c:v>
                </c:pt>
                <c:pt idx="2608">
                  <c:v>25</c:v>
                </c:pt>
                <c:pt idx="2609">
                  <c:v>24</c:v>
                </c:pt>
                <c:pt idx="2610">
                  <c:v>25</c:v>
                </c:pt>
                <c:pt idx="2611">
                  <c:v>23</c:v>
                </c:pt>
                <c:pt idx="2612">
                  <c:v>25</c:v>
                </c:pt>
                <c:pt idx="2613">
                  <c:v>24</c:v>
                </c:pt>
                <c:pt idx="2614">
                  <c:v>25</c:v>
                </c:pt>
                <c:pt idx="2615">
                  <c:v>24</c:v>
                </c:pt>
                <c:pt idx="2616">
                  <c:v>25</c:v>
                </c:pt>
                <c:pt idx="2617">
                  <c:v>24</c:v>
                </c:pt>
                <c:pt idx="2618">
                  <c:v>24</c:v>
                </c:pt>
                <c:pt idx="2619">
                  <c:v>25</c:v>
                </c:pt>
                <c:pt idx="2620">
                  <c:v>25</c:v>
                </c:pt>
                <c:pt idx="2621">
                  <c:v>25</c:v>
                </c:pt>
                <c:pt idx="2622">
                  <c:v>25</c:v>
                </c:pt>
                <c:pt idx="2623">
                  <c:v>25</c:v>
                </c:pt>
                <c:pt idx="2624">
                  <c:v>24</c:v>
                </c:pt>
                <c:pt idx="2625">
                  <c:v>24</c:v>
                </c:pt>
                <c:pt idx="2626">
                  <c:v>24</c:v>
                </c:pt>
                <c:pt idx="2627">
                  <c:v>25</c:v>
                </c:pt>
                <c:pt idx="2628">
                  <c:v>24</c:v>
                </c:pt>
                <c:pt idx="2629">
                  <c:v>25</c:v>
                </c:pt>
                <c:pt idx="2630">
                  <c:v>24</c:v>
                </c:pt>
                <c:pt idx="2631">
                  <c:v>24</c:v>
                </c:pt>
                <c:pt idx="2632">
                  <c:v>25</c:v>
                </c:pt>
                <c:pt idx="2633">
                  <c:v>25</c:v>
                </c:pt>
                <c:pt idx="2634">
                  <c:v>24</c:v>
                </c:pt>
                <c:pt idx="2635">
                  <c:v>24</c:v>
                </c:pt>
                <c:pt idx="2636">
                  <c:v>24</c:v>
                </c:pt>
                <c:pt idx="2637">
                  <c:v>24</c:v>
                </c:pt>
                <c:pt idx="2638">
                  <c:v>23</c:v>
                </c:pt>
                <c:pt idx="2639">
                  <c:v>25</c:v>
                </c:pt>
                <c:pt idx="2640">
                  <c:v>24</c:v>
                </c:pt>
                <c:pt idx="2641">
                  <c:v>24</c:v>
                </c:pt>
                <c:pt idx="2642">
                  <c:v>23</c:v>
                </c:pt>
                <c:pt idx="2643">
                  <c:v>25</c:v>
                </c:pt>
                <c:pt idx="2644">
                  <c:v>24</c:v>
                </c:pt>
                <c:pt idx="2645">
                  <c:v>23</c:v>
                </c:pt>
                <c:pt idx="2646">
                  <c:v>23</c:v>
                </c:pt>
                <c:pt idx="2647">
                  <c:v>23</c:v>
                </c:pt>
                <c:pt idx="2648">
                  <c:v>24</c:v>
                </c:pt>
                <c:pt idx="2649">
                  <c:v>24</c:v>
                </c:pt>
                <c:pt idx="2650">
                  <c:v>26</c:v>
                </c:pt>
                <c:pt idx="2651">
                  <c:v>24</c:v>
                </c:pt>
                <c:pt idx="2652">
                  <c:v>25</c:v>
                </c:pt>
                <c:pt idx="2653">
                  <c:v>26</c:v>
                </c:pt>
                <c:pt idx="2654">
                  <c:v>25</c:v>
                </c:pt>
                <c:pt idx="2655">
                  <c:v>25</c:v>
                </c:pt>
                <c:pt idx="2656">
                  <c:v>24</c:v>
                </c:pt>
                <c:pt idx="2657">
                  <c:v>24</c:v>
                </c:pt>
                <c:pt idx="2658">
                  <c:v>24</c:v>
                </c:pt>
                <c:pt idx="2659">
                  <c:v>24</c:v>
                </c:pt>
                <c:pt idx="2660">
                  <c:v>26</c:v>
                </c:pt>
                <c:pt idx="2661">
                  <c:v>23</c:v>
                </c:pt>
                <c:pt idx="2662">
                  <c:v>23</c:v>
                </c:pt>
                <c:pt idx="2663">
                  <c:v>25</c:v>
                </c:pt>
                <c:pt idx="2664">
                  <c:v>25</c:v>
                </c:pt>
                <c:pt idx="2665">
                  <c:v>23</c:v>
                </c:pt>
                <c:pt idx="2666">
                  <c:v>25</c:v>
                </c:pt>
                <c:pt idx="2667">
                  <c:v>24</c:v>
                </c:pt>
                <c:pt idx="2668">
                  <c:v>25</c:v>
                </c:pt>
                <c:pt idx="2669">
                  <c:v>24</c:v>
                </c:pt>
                <c:pt idx="2670">
                  <c:v>23</c:v>
                </c:pt>
                <c:pt idx="2671">
                  <c:v>24</c:v>
                </c:pt>
                <c:pt idx="2672">
                  <c:v>25</c:v>
                </c:pt>
                <c:pt idx="2673">
                  <c:v>25</c:v>
                </c:pt>
                <c:pt idx="2674">
                  <c:v>25</c:v>
                </c:pt>
                <c:pt idx="2675">
                  <c:v>23</c:v>
                </c:pt>
                <c:pt idx="2676">
                  <c:v>26</c:v>
                </c:pt>
                <c:pt idx="2677">
                  <c:v>24</c:v>
                </c:pt>
                <c:pt idx="2678">
                  <c:v>28</c:v>
                </c:pt>
                <c:pt idx="2679">
                  <c:v>24</c:v>
                </c:pt>
                <c:pt idx="2680">
                  <c:v>24</c:v>
                </c:pt>
                <c:pt idx="2681">
                  <c:v>24</c:v>
                </c:pt>
                <c:pt idx="2682">
                  <c:v>24</c:v>
                </c:pt>
                <c:pt idx="2683">
                  <c:v>26</c:v>
                </c:pt>
                <c:pt idx="2684">
                  <c:v>22</c:v>
                </c:pt>
                <c:pt idx="2685">
                  <c:v>25</c:v>
                </c:pt>
                <c:pt idx="2686">
                  <c:v>24</c:v>
                </c:pt>
                <c:pt idx="2687">
                  <c:v>26</c:v>
                </c:pt>
                <c:pt idx="2688">
                  <c:v>23</c:v>
                </c:pt>
                <c:pt idx="2689">
                  <c:v>24</c:v>
                </c:pt>
                <c:pt idx="2690">
                  <c:v>24</c:v>
                </c:pt>
                <c:pt idx="2691">
                  <c:v>27</c:v>
                </c:pt>
                <c:pt idx="2692">
                  <c:v>24</c:v>
                </c:pt>
                <c:pt idx="2693">
                  <c:v>24</c:v>
                </c:pt>
                <c:pt idx="2694">
                  <c:v>25</c:v>
                </c:pt>
                <c:pt idx="2695">
                  <c:v>24</c:v>
                </c:pt>
                <c:pt idx="2696">
                  <c:v>24</c:v>
                </c:pt>
                <c:pt idx="2697">
                  <c:v>25</c:v>
                </c:pt>
                <c:pt idx="2698">
                  <c:v>23</c:v>
                </c:pt>
                <c:pt idx="2699">
                  <c:v>25</c:v>
                </c:pt>
                <c:pt idx="2700">
                  <c:v>24</c:v>
                </c:pt>
                <c:pt idx="2701">
                  <c:v>24</c:v>
                </c:pt>
                <c:pt idx="2702">
                  <c:v>26</c:v>
                </c:pt>
                <c:pt idx="2703">
                  <c:v>24</c:v>
                </c:pt>
                <c:pt idx="2704">
                  <c:v>23</c:v>
                </c:pt>
                <c:pt idx="2705">
                  <c:v>24</c:v>
                </c:pt>
                <c:pt idx="2706">
                  <c:v>24</c:v>
                </c:pt>
                <c:pt idx="2707">
                  <c:v>25</c:v>
                </c:pt>
                <c:pt idx="2708">
                  <c:v>22</c:v>
                </c:pt>
                <c:pt idx="2709">
                  <c:v>25</c:v>
                </c:pt>
                <c:pt idx="2710">
                  <c:v>23</c:v>
                </c:pt>
                <c:pt idx="2711">
                  <c:v>25</c:v>
                </c:pt>
                <c:pt idx="2712">
                  <c:v>28</c:v>
                </c:pt>
                <c:pt idx="2713">
                  <c:v>23</c:v>
                </c:pt>
                <c:pt idx="2714">
                  <c:v>24</c:v>
                </c:pt>
                <c:pt idx="2715">
                  <c:v>25</c:v>
                </c:pt>
                <c:pt idx="2716">
                  <c:v>25</c:v>
                </c:pt>
                <c:pt idx="2717">
                  <c:v>23</c:v>
                </c:pt>
                <c:pt idx="2718">
                  <c:v>25</c:v>
                </c:pt>
                <c:pt idx="2719">
                  <c:v>25</c:v>
                </c:pt>
                <c:pt idx="2720">
                  <c:v>24</c:v>
                </c:pt>
                <c:pt idx="2721">
                  <c:v>24</c:v>
                </c:pt>
                <c:pt idx="2722">
                  <c:v>24</c:v>
                </c:pt>
                <c:pt idx="2723">
                  <c:v>24</c:v>
                </c:pt>
                <c:pt idx="2724">
                  <c:v>25</c:v>
                </c:pt>
                <c:pt idx="2725">
                  <c:v>24</c:v>
                </c:pt>
                <c:pt idx="2726">
                  <c:v>25</c:v>
                </c:pt>
                <c:pt idx="2727">
                  <c:v>26</c:v>
                </c:pt>
                <c:pt idx="2728">
                  <c:v>19</c:v>
                </c:pt>
                <c:pt idx="2729">
                  <c:v>29</c:v>
                </c:pt>
                <c:pt idx="2730">
                  <c:v>26</c:v>
                </c:pt>
                <c:pt idx="2731">
                  <c:v>23</c:v>
                </c:pt>
                <c:pt idx="2732">
                  <c:v>25</c:v>
                </c:pt>
                <c:pt idx="2733">
                  <c:v>25</c:v>
                </c:pt>
                <c:pt idx="2734">
                  <c:v>25</c:v>
                </c:pt>
                <c:pt idx="2735">
                  <c:v>24</c:v>
                </c:pt>
                <c:pt idx="2736">
                  <c:v>24</c:v>
                </c:pt>
                <c:pt idx="2737">
                  <c:v>25</c:v>
                </c:pt>
                <c:pt idx="2738">
                  <c:v>24</c:v>
                </c:pt>
                <c:pt idx="2739">
                  <c:v>25</c:v>
                </c:pt>
                <c:pt idx="2740">
                  <c:v>25</c:v>
                </c:pt>
                <c:pt idx="2741">
                  <c:v>24</c:v>
                </c:pt>
                <c:pt idx="2742">
                  <c:v>25</c:v>
                </c:pt>
                <c:pt idx="2743">
                  <c:v>25</c:v>
                </c:pt>
                <c:pt idx="2744">
                  <c:v>24</c:v>
                </c:pt>
                <c:pt idx="2745">
                  <c:v>24</c:v>
                </c:pt>
                <c:pt idx="2746">
                  <c:v>24</c:v>
                </c:pt>
                <c:pt idx="2747">
                  <c:v>25</c:v>
                </c:pt>
                <c:pt idx="2748">
                  <c:v>24</c:v>
                </c:pt>
                <c:pt idx="2749">
                  <c:v>25</c:v>
                </c:pt>
                <c:pt idx="2750">
                  <c:v>25</c:v>
                </c:pt>
                <c:pt idx="2751">
                  <c:v>24</c:v>
                </c:pt>
                <c:pt idx="2752">
                  <c:v>24</c:v>
                </c:pt>
                <c:pt idx="2753">
                  <c:v>25</c:v>
                </c:pt>
                <c:pt idx="2754">
                  <c:v>25</c:v>
                </c:pt>
                <c:pt idx="2755">
                  <c:v>22</c:v>
                </c:pt>
                <c:pt idx="2756">
                  <c:v>24</c:v>
                </c:pt>
                <c:pt idx="2757">
                  <c:v>23</c:v>
                </c:pt>
                <c:pt idx="2758">
                  <c:v>23</c:v>
                </c:pt>
                <c:pt idx="2759">
                  <c:v>24</c:v>
                </c:pt>
                <c:pt idx="2760">
                  <c:v>24</c:v>
                </c:pt>
                <c:pt idx="2761">
                  <c:v>24</c:v>
                </c:pt>
                <c:pt idx="2762">
                  <c:v>24</c:v>
                </c:pt>
                <c:pt idx="2763">
                  <c:v>25</c:v>
                </c:pt>
                <c:pt idx="2764">
                  <c:v>26</c:v>
                </c:pt>
                <c:pt idx="2765">
                  <c:v>24</c:v>
                </c:pt>
                <c:pt idx="2766">
                  <c:v>24</c:v>
                </c:pt>
                <c:pt idx="2767">
                  <c:v>24</c:v>
                </c:pt>
                <c:pt idx="2768">
                  <c:v>25</c:v>
                </c:pt>
                <c:pt idx="2769">
                  <c:v>24</c:v>
                </c:pt>
                <c:pt idx="2770">
                  <c:v>25</c:v>
                </c:pt>
                <c:pt idx="2771">
                  <c:v>23</c:v>
                </c:pt>
                <c:pt idx="2772">
                  <c:v>25</c:v>
                </c:pt>
                <c:pt idx="2773">
                  <c:v>24</c:v>
                </c:pt>
                <c:pt idx="2774">
                  <c:v>25</c:v>
                </c:pt>
                <c:pt idx="2775">
                  <c:v>24</c:v>
                </c:pt>
                <c:pt idx="2776">
                  <c:v>24</c:v>
                </c:pt>
                <c:pt idx="2777">
                  <c:v>24</c:v>
                </c:pt>
                <c:pt idx="2778">
                  <c:v>24</c:v>
                </c:pt>
                <c:pt idx="2779">
                  <c:v>24</c:v>
                </c:pt>
                <c:pt idx="2780">
                  <c:v>26</c:v>
                </c:pt>
                <c:pt idx="2781">
                  <c:v>24</c:v>
                </c:pt>
                <c:pt idx="2782">
                  <c:v>24</c:v>
                </c:pt>
                <c:pt idx="2783">
                  <c:v>25</c:v>
                </c:pt>
                <c:pt idx="2784">
                  <c:v>23</c:v>
                </c:pt>
                <c:pt idx="2785">
                  <c:v>24</c:v>
                </c:pt>
                <c:pt idx="2786">
                  <c:v>24</c:v>
                </c:pt>
                <c:pt idx="2787">
                  <c:v>24</c:v>
                </c:pt>
                <c:pt idx="2788">
                  <c:v>24</c:v>
                </c:pt>
                <c:pt idx="2789">
                  <c:v>25</c:v>
                </c:pt>
                <c:pt idx="2790">
                  <c:v>24</c:v>
                </c:pt>
                <c:pt idx="2791">
                  <c:v>25</c:v>
                </c:pt>
                <c:pt idx="2792">
                  <c:v>25</c:v>
                </c:pt>
                <c:pt idx="2793">
                  <c:v>24</c:v>
                </c:pt>
                <c:pt idx="2794">
                  <c:v>24</c:v>
                </c:pt>
                <c:pt idx="2795">
                  <c:v>25</c:v>
                </c:pt>
                <c:pt idx="2796">
                  <c:v>24</c:v>
                </c:pt>
                <c:pt idx="2797">
                  <c:v>25</c:v>
                </c:pt>
                <c:pt idx="2798">
                  <c:v>25</c:v>
                </c:pt>
                <c:pt idx="2799">
                  <c:v>24</c:v>
                </c:pt>
                <c:pt idx="2800">
                  <c:v>25</c:v>
                </c:pt>
                <c:pt idx="2801">
                  <c:v>25</c:v>
                </c:pt>
                <c:pt idx="2802">
                  <c:v>24</c:v>
                </c:pt>
                <c:pt idx="2803">
                  <c:v>25</c:v>
                </c:pt>
                <c:pt idx="2804">
                  <c:v>24</c:v>
                </c:pt>
                <c:pt idx="2805">
                  <c:v>22</c:v>
                </c:pt>
                <c:pt idx="2806">
                  <c:v>24</c:v>
                </c:pt>
                <c:pt idx="2807">
                  <c:v>25</c:v>
                </c:pt>
                <c:pt idx="2808">
                  <c:v>24</c:v>
                </c:pt>
                <c:pt idx="2809">
                  <c:v>26</c:v>
                </c:pt>
                <c:pt idx="2810">
                  <c:v>24</c:v>
                </c:pt>
                <c:pt idx="2811">
                  <c:v>27</c:v>
                </c:pt>
                <c:pt idx="2812">
                  <c:v>24</c:v>
                </c:pt>
                <c:pt idx="2813">
                  <c:v>24</c:v>
                </c:pt>
                <c:pt idx="2814">
                  <c:v>24</c:v>
                </c:pt>
                <c:pt idx="2815">
                  <c:v>24</c:v>
                </c:pt>
                <c:pt idx="2816">
                  <c:v>24</c:v>
                </c:pt>
                <c:pt idx="2817">
                  <c:v>25</c:v>
                </c:pt>
                <c:pt idx="2818">
                  <c:v>25</c:v>
                </c:pt>
                <c:pt idx="2819">
                  <c:v>25</c:v>
                </c:pt>
                <c:pt idx="2820">
                  <c:v>24</c:v>
                </c:pt>
                <c:pt idx="2821">
                  <c:v>24</c:v>
                </c:pt>
                <c:pt idx="2822">
                  <c:v>25</c:v>
                </c:pt>
                <c:pt idx="2823">
                  <c:v>26</c:v>
                </c:pt>
                <c:pt idx="2824">
                  <c:v>24</c:v>
                </c:pt>
                <c:pt idx="2825">
                  <c:v>24</c:v>
                </c:pt>
                <c:pt idx="2826">
                  <c:v>25</c:v>
                </c:pt>
                <c:pt idx="2827">
                  <c:v>24</c:v>
                </c:pt>
                <c:pt idx="2828">
                  <c:v>25</c:v>
                </c:pt>
                <c:pt idx="2829">
                  <c:v>24</c:v>
                </c:pt>
                <c:pt idx="2830">
                  <c:v>23</c:v>
                </c:pt>
                <c:pt idx="2831">
                  <c:v>23</c:v>
                </c:pt>
                <c:pt idx="2832">
                  <c:v>24</c:v>
                </c:pt>
                <c:pt idx="2833">
                  <c:v>26</c:v>
                </c:pt>
                <c:pt idx="2834">
                  <c:v>24</c:v>
                </c:pt>
                <c:pt idx="2835">
                  <c:v>24</c:v>
                </c:pt>
                <c:pt idx="2836">
                  <c:v>25</c:v>
                </c:pt>
                <c:pt idx="2837">
                  <c:v>24</c:v>
                </c:pt>
                <c:pt idx="2838">
                  <c:v>28</c:v>
                </c:pt>
                <c:pt idx="2839">
                  <c:v>25</c:v>
                </c:pt>
                <c:pt idx="2840">
                  <c:v>24</c:v>
                </c:pt>
                <c:pt idx="2841">
                  <c:v>23</c:v>
                </c:pt>
                <c:pt idx="2842">
                  <c:v>24</c:v>
                </c:pt>
                <c:pt idx="2843">
                  <c:v>25</c:v>
                </c:pt>
                <c:pt idx="2844">
                  <c:v>24</c:v>
                </c:pt>
                <c:pt idx="2845">
                  <c:v>24</c:v>
                </c:pt>
                <c:pt idx="2846">
                  <c:v>24</c:v>
                </c:pt>
                <c:pt idx="2847">
                  <c:v>25</c:v>
                </c:pt>
                <c:pt idx="2848">
                  <c:v>24</c:v>
                </c:pt>
                <c:pt idx="2849">
                  <c:v>24</c:v>
                </c:pt>
                <c:pt idx="2850">
                  <c:v>25</c:v>
                </c:pt>
                <c:pt idx="2851">
                  <c:v>25</c:v>
                </c:pt>
                <c:pt idx="2852">
                  <c:v>24</c:v>
                </c:pt>
                <c:pt idx="2853">
                  <c:v>25</c:v>
                </c:pt>
                <c:pt idx="2854">
                  <c:v>23</c:v>
                </c:pt>
                <c:pt idx="2855">
                  <c:v>23</c:v>
                </c:pt>
                <c:pt idx="2856">
                  <c:v>25</c:v>
                </c:pt>
                <c:pt idx="2857">
                  <c:v>25</c:v>
                </c:pt>
                <c:pt idx="2858">
                  <c:v>24</c:v>
                </c:pt>
                <c:pt idx="2859">
                  <c:v>24</c:v>
                </c:pt>
                <c:pt idx="2860">
                  <c:v>22</c:v>
                </c:pt>
                <c:pt idx="2861">
                  <c:v>24</c:v>
                </c:pt>
                <c:pt idx="2862">
                  <c:v>24</c:v>
                </c:pt>
                <c:pt idx="2863">
                  <c:v>24</c:v>
                </c:pt>
                <c:pt idx="2864">
                  <c:v>25</c:v>
                </c:pt>
                <c:pt idx="2865">
                  <c:v>25</c:v>
                </c:pt>
                <c:pt idx="2866">
                  <c:v>24</c:v>
                </c:pt>
                <c:pt idx="2867">
                  <c:v>23</c:v>
                </c:pt>
                <c:pt idx="2868">
                  <c:v>25</c:v>
                </c:pt>
                <c:pt idx="2869">
                  <c:v>24</c:v>
                </c:pt>
                <c:pt idx="2870">
                  <c:v>25</c:v>
                </c:pt>
                <c:pt idx="2871">
                  <c:v>24</c:v>
                </c:pt>
                <c:pt idx="2872">
                  <c:v>25</c:v>
                </c:pt>
                <c:pt idx="2873">
                  <c:v>25</c:v>
                </c:pt>
                <c:pt idx="2874">
                  <c:v>24</c:v>
                </c:pt>
                <c:pt idx="2875">
                  <c:v>25</c:v>
                </c:pt>
                <c:pt idx="2876">
                  <c:v>24</c:v>
                </c:pt>
                <c:pt idx="2877">
                  <c:v>24</c:v>
                </c:pt>
                <c:pt idx="2878">
                  <c:v>25</c:v>
                </c:pt>
                <c:pt idx="2879">
                  <c:v>24</c:v>
                </c:pt>
                <c:pt idx="2880">
                  <c:v>23</c:v>
                </c:pt>
                <c:pt idx="2881">
                  <c:v>23</c:v>
                </c:pt>
                <c:pt idx="2882">
                  <c:v>24</c:v>
                </c:pt>
                <c:pt idx="2883">
                  <c:v>25</c:v>
                </c:pt>
                <c:pt idx="2884">
                  <c:v>24</c:v>
                </c:pt>
                <c:pt idx="2885">
                  <c:v>25</c:v>
                </c:pt>
                <c:pt idx="2886">
                  <c:v>24</c:v>
                </c:pt>
                <c:pt idx="2887">
                  <c:v>25</c:v>
                </c:pt>
                <c:pt idx="2888">
                  <c:v>23</c:v>
                </c:pt>
                <c:pt idx="2889">
                  <c:v>25</c:v>
                </c:pt>
                <c:pt idx="2890">
                  <c:v>24</c:v>
                </c:pt>
                <c:pt idx="2891">
                  <c:v>24</c:v>
                </c:pt>
                <c:pt idx="2892">
                  <c:v>24</c:v>
                </c:pt>
                <c:pt idx="2893">
                  <c:v>22</c:v>
                </c:pt>
                <c:pt idx="2894">
                  <c:v>24</c:v>
                </c:pt>
                <c:pt idx="2895">
                  <c:v>24</c:v>
                </c:pt>
                <c:pt idx="2896">
                  <c:v>24</c:v>
                </c:pt>
                <c:pt idx="2897">
                  <c:v>24</c:v>
                </c:pt>
                <c:pt idx="2898">
                  <c:v>23</c:v>
                </c:pt>
                <c:pt idx="2899">
                  <c:v>24</c:v>
                </c:pt>
                <c:pt idx="2900">
                  <c:v>21</c:v>
                </c:pt>
                <c:pt idx="2901">
                  <c:v>24</c:v>
                </c:pt>
                <c:pt idx="2902">
                  <c:v>24</c:v>
                </c:pt>
                <c:pt idx="2903">
                  <c:v>25</c:v>
                </c:pt>
                <c:pt idx="2904">
                  <c:v>24</c:v>
                </c:pt>
                <c:pt idx="2905">
                  <c:v>25</c:v>
                </c:pt>
                <c:pt idx="2906">
                  <c:v>24</c:v>
                </c:pt>
                <c:pt idx="2907">
                  <c:v>24</c:v>
                </c:pt>
                <c:pt idx="2908">
                  <c:v>23</c:v>
                </c:pt>
                <c:pt idx="2909">
                  <c:v>24</c:v>
                </c:pt>
                <c:pt idx="2910">
                  <c:v>23</c:v>
                </c:pt>
                <c:pt idx="2911">
                  <c:v>24</c:v>
                </c:pt>
                <c:pt idx="2912">
                  <c:v>24</c:v>
                </c:pt>
                <c:pt idx="2913">
                  <c:v>24</c:v>
                </c:pt>
                <c:pt idx="2914">
                  <c:v>24</c:v>
                </c:pt>
                <c:pt idx="2915">
                  <c:v>24</c:v>
                </c:pt>
                <c:pt idx="2916">
                  <c:v>24</c:v>
                </c:pt>
                <c:pt idx="2917">
                  <c:v>21</c:v>
                </c:pt>
                <c:pt idx="2918">
                  <c:v>24</c:v>
                </c:pt>
                <c:pt idx="2919">
                  <c:v>25</c:v>
                </c:pt>
                <c:pt idx="2920">
                  <c:v>25</c:v>
                </c:pt>
                <c:pt idx="2921">
                  <c:v>24</c:v>
                </c:pt>
                <c:pt idx="2922">
                  <c:v>24</c:v>
                </c:pt>
                <c:pt idx="2923">
                  <c:v>24</c:v>
                </c:pt>
                <c:pt idx="2924">
                  <c:v>26</c:v>
                </c:pt>
                <c:pt idx="2925">
                  <c:v>24</c:v>
                </c:pt>
                <c:pt idx="2926">
                  <c:v>24</c:v>
                </c:pt>
                <c:pt idx="2927">
                  <c:v>25</c:v>
                </c:pt>
                <c:pt idx="2928">
                  <c:v>25</c:v>
                </c:pt>
                <c:pt idx="2929">
                  <c:v>25</c:v>
                </c:pt>
                <c:pt idx="2930">
                  <c:v>25</c:v>
                </c:pt>
                <c:pt idx="2931">
                  <c:v>24</c:v>
                </c:pt>
                <c:pt idx="2932">
                  <c:v>24</c:v>
                </c:pt>
                <c:pt idx="2933">
                  <c:v>24</c:v>
                </c:pt>
                <c:pt idx="2934">
                  <c:v>26</c:v>
                </c:pt>
                <c:pt idx="2935">
                  <c:v>25</c:v>
                </c:pt>
                <c:pt idx="2936">
                  <c:v>24</c:v>
                </c:pt>
                <c:pt idx="2937">
                  <c:v>24</c:v>
                </c:pt>
                <c:pt idx="2938">
                  <c:v>24</c:v>
                </c:pt>
                <c:pt idx="2939">
                  <c:v>25</c:v>
                </c:pt>
                <c:pt idx="2940">
                  <c:v>24</c:v>
                </c:pt>
                <c:pt idx="2941">
                  <c:v>24</c:v>
                </c:pt>
                <c:pt idx="2942">
                  <c:v>25</c:v>
                </c:pt>
                <c:pt idx="2943">
                  <c:v>27</c:v>
                </c:pt>
                <c:pt idx="2944">
                  <c:v>24</c:v>
                </c:pt>
                <c:pt idx="2945">
                  <c:v>24</c:v>
                </c:pt>
                <c:pt idx="2946">
                  <c:v>24</c:v>
                </c:pt>
                <c:pt idx="2947">
                  <c:v>24</c:v>
                </c:pt>
                <c:pt idx="2948">
                  <c:v>24</c:v>
                </c:pt>
                <c:pt idx="2949">
                  <c:v>24</c:v>
                </c:pt>
                <c:pt idx="2950">
                  <c:v>23</c:v>
                </c:pt>
                <c:pt idx="2951">
                  <c:v>25</c:v>
                </c:pt>
                <c:pt idx="2952">
                  <c:v>24</c:v>
                </c:pt>
                <c:pt idx="2953">
                  <c:v>24</c:v>
                </c:pt>
                <c:pt idx="2954">
                  <c:v>24</c:v>
                </c:pt>
                <c:pt idx="2955">
                  <c:v>25</c:v>
                </c:pt>
                <c:pt idx="2956">
                  <c:v>24</c:v>
                </c:pt>
                <c:pt idx="2957">
                  <c:v>25</c:v>
                </c:pt>
                <c:pt idx="2958">
                  <c:v>25</c:v>
                </c:pt>
                <c:pt idx="2959">
                  <c:v>24</c:v>
                </c:pt>
                <c:pt idx="2960">
                  <c:v>25</c:v>
                </c:pt>
                <c:pt idx="2961">
                  <c:v>25</c:v>
                </c:pt>
                <c:pt idx="2962">
                  <c:v>24</c:v>
                </c:pt>
                <c:pt idx="2963">
                  <c:v>23</c:v>
                </c:pt>
                <c:pt idx="2964">
                  <c:v>25</c:v>
                </c:pt>
                <c:pt idx="2965">
                  <c:v>24</c:v>
                </c:pt>
                <c:pt idx="2966">
                  <c:v>24</c:v>
                </c:pt>
                <c:pt idx="2967">
                  <c:v>25</c:v>
                </c:pt>
                <c:pt idx="2968">
                  <c:v>22</c:v>
                </c:pt>
                <c:pt idx="2969">
                  <c:v>24</c:v>
                </c:pt>
                <c:pt idx="2970">
                  <c:v>24</c:v>
                </c:pt>
                <c:pt idx="2971">
                  <c:v>25</c:v>
                </c:pt>
                <c:pt idx="2972">
                  <c:v>24</c:v>
                </c:pt>
                <c:pt idx="2973">
                  <c:v>24</c:v>
                </c:pt>
                <c:pt idx="2974">
                  <c:v>24</c:v>
                </c:pt>
                <c:pt idx="2975">
                  <c:v>23</c:v>
                </c:pt>
                <c:pt idx="2976">
                  <c:v>25</c:v>
                </c:pt>
                <c:pt idx="2977">
                  <c:v>24</c:v>
                </c:pt>
                <c:pt idx="2978">
                  <c:v>25</c:v>
                </c:pt>
                <c:pt idx="2979">
                  <c:v>24</c:v>
                </c:pt>
                <c:pt idx="2980">
                  <c:v>25</c:v>
                </c:pt>
                <c:pt idx="2981">
                  <c:v>25</c:v>
                </c:pt>
                <c:pt idx="2982">
                  <c:v>23</c:v>
                </c:pt>
                <c:pt idx="2983">
                  <c:v>23</c:v>
                </c:pt>
                <c:pt idx="2984">
                  <c:v>25</c:v>
                </c:pt>
                <c:pt idx="2985">
                  <c:v>23</c:v>
                </c:pt>
                <c:pt idx="2986">
                  <c:v>23</c:v>
                </c:pt>
                <c:pt idx="2987">
                  <c:v>22</c:v>
                </c:pt>
                <c:pt idx="2988">
                  <c:v>25</c:v>
                </c:pt>
                <c:pt idx="2989">
                  <c:v>24</c:v>
                </c:pt>
                <c:pt idx="2990">
                  <c:v>24</c:v>
                </c:pt>
                <c:pt idx="2991">
                  <c:v>24</c:v>
                </c:pt>
                <c:pt idx="2992">
                  <c:v>25</c:v>
                </c:pt>
                <c:pt idx="2993">
                  <c:v>24</c:v>
                </c:pt>
                <c:pt idx="2994">
                  <c:v>24</c:v>
                </c:pt>
                <c:pt idx="2995">
                  <c:v>25</c:v>
                </c:pt>
                <c:pt idx="2996">
                  <c:v>24</c:v>
                </c:pt>
                <c:pt idx="2997">
                  <c:v>25</c:v>
                </c:pt>
                <c:pt idx="2998">
                  <c:v>23</c:v>
                </c:pt>
                <c:pt idx="2999">
                  <c:v>24</c:v>
                </c:pt>
                <c:pt idx="3000">
                  <c:v>24</c:v>
                </c:pt>
                <c:pt idx="3001">
                  <c:v>23</c:v>
                </c:pt>
                <c:pt idx="3002">
                  <c:v>23</c:v>
                </c:pt>
                <c:pt idx="3003">
                  <c:v>24</c:v>
                </c:pt>
                <c:pt idx="3004">
                  <c:v>24</c:v>
                </c:pt>
                <c:pt idx="3005">
                  <c:v>24</c:v>
                </c:pt>
                <c:pt idx="3006">
                  <c:v>22</c:v>
                </c:pt>
                <c:pt idx="3007">
                  <c:v>25</c:v>
                </c:pt>
                <c:pt idx="3008">
                  <c:v>24</c:v>
                </c:pt>
                <c:pt idx="3009">
                  <c:v>26</c:v>
                </c:pt>
                <c:pt idx="3010">
                  <c:v>24</c:v>
                </c:pt>
                <c:pt idx="3011">
                  <c:v>25</c:v>
                </c:pt>
                <c:pt idx="3012">
                  <c:v>24</c:v>
                </c:pt>
                <c:pt idx="3013">
                  <c:v>24</c:v>
                </c:pt>
                <c:pt idx="3014">
                  <c:v>24</c:v>
                </c:pt>
                <c:pt idx="3015">
                  <c:v>24</c:v>
                </c:pt>
                <c:pt idx="3016">
                  <c:v>24</c:v>
                </c:pt>
                <c:pt idx="3017">
                  <c:v>24</c:v>
                </c:pt>
                <c:pt idx="3018">
                  <c:v>23</c:v>
                </c:pt>
                <c:pt idx="3019">
                  <c:v>24</c:v>
                </c:pt>
                <c:pt idx="3020">
                  <c:v>22</c:v>
                </c:pt>
                <c:pt idx="3021">
                  <c:v>25</c:v>
                </c:pt>
                <c:pt idx="3022">
                  <c:v>24</c:v>
                </c:pt>
                <c:pt idx="3023">
                  <c:v>25</c:v>
                </c:pt>
                <c:pt idx="3024">
                  <c:v>25</c:v>
                </c:pt>
                <c:pt idx="3025">
                  <c:v>24</c:v>
                </c:pt>
                <c:pt idx="3026">
                  <c:v>25</c:v>
                </c:pt>
                <c:pt idx="3027">
                  <c:v>24</c:v>
                </c:pt>
                <c:pt idx="3028">
                  <c:v>25</c:v>
                </c:pt>
                <c:pt idx="3029">
                  <c:v>23</c:v>
                </c:pt>
                <c:pt idx="3030">
                  <c:v>25</c:v>
                </c:pt>
                <c:pt idx="3031">
                  <c:v>24</c:v>
                </c:pt>
                <c:pt idx="3032">
                  <c:v>25</c:v>
                </c:pt>
                <c:pt idx="3033">
                  <c:v>26</c:v>
                </c:pt>
                <c:pt idx="3034">
                  <c:v>25</c:v>
                </c:pt>
                <c:pt idx="3035">
                  <c:v>24</c:v>
                </c:pt>
                <c:pt idx="3036">
                  <c:v>25</c:v>
                </c:pt>
                <c:pt idx="3037">
                  <c:v>25</c:v>
                </c:pt>
                <c:pt idx="3038">
                  <c:v>24</c:v>
                </c:pt>
                <c:pt idx="3039">
                  <c:v>25</c:v>
                </c:pt>
                <c:pt idx="3040">
                  <c:v>25</c:v>
                </c:pt>
                <c:pt idx="3041">
                  <c:v>24</c:v>
                </c:pt>
                <c:pt idx="3042">
                  <c:v>24</c:v>
                </c:pt>
                <c:pt idx="3043">
                  <c:v>23</c:v>
                </c:pt>
                <c:pt idx="3044">
                  <c:v>25</c:v>
                </c:pt>
                <c:pt idx="3045">
                  <c:v>24</c:v>
                </c:pt>
                <c:pt idx="3046">
                  <c:v>24</c:v>
                </c:pt>
                <c:pt idx="3047">
                  <c:v>24</c:v>
                </c:pt>
                <c:pt idx="3048">
                  <c:v>24</c:v>
                </c:pt>
                <c:pt idx="3049">
                  <c:v>24</c:v>
                </c:pt>
                <c:pt idx="3050">
                  <c:v>25</c:v>
                </c:pt>
                <c:pt idx="3051">
                  <c:v>25</c:v>
                </c:pt>
                <c:pt idx="3052">
                  <c:v>24</c:v>
                </c:pt>
                <c:pt idx="3053">
                  <c:v>25</c:v>
                </c:pt>
                <c:pt idx="3054">
                  <c:v>24</c:v>
                </c:pt>
                <c:pt idx="3055">
                  <c:v>25</c:v>
                </c:pt>
                <c:pt idx="3056">
                  <c:v>24</c:v>
                </c:pt>
                <c:pt idx="3057">
                  <c:v>24</c:v>
                </c:pt>
                <c:pt idx="3058">
                  <c:v>24</c:v>
                </c:pt>
                <c:pt idx="3059">
                  <c:v>24</c:v>
                </c:pt>
                <c:pt idx="3060">
                  <c:v>24</c:v>
                </c:pt>
                <c:pt idx="3061">
                  <c:v>25</c:v>
                </c:pt>
                <c:pt idx="3062">
                  <c:v>24</c:v>
                </c:pt>
                <c:pt idx="3063">
                  <c:v>25</c:v>
                </c:pt>
                <c:pt idx="3064">
                  <c:v>24</c:v>
                </c:pt>
                <c:pt idx="3065">
                  <c:v>25</c:v>
                </c:pt>
                <c:pt idx="3066">
                  <c:v>24</c:v>
                </c:pt>
                <c:pt idx="3067">
                  <c:v>25</c:v>
                </c:pt>
                <c:pt idx="3068">
                  <c:v>25</c:v>
                </c:pt>
                <c:pt idx="3069">
                  <c:v>24</c:v>
                </c:pt>
                <c:pt idx="3070">
                  <c:v>24</c:v>
                </c:pt>
                <c:pt idx="3071">
                  <c:v>24</c:v>
                </c:pt>
                <c:pt idx="3072">
                  <c:v>24</c:v>
                </c:pt>
                <c:pt idx="3073">
                  <c:v>24</c:v>
                </c:pt>
                <c:pt idx="3074">
                  <c:v>24</c:v>
                </c:pt>
                <c:pt idx="3075">
                  <c:v>24</c:v>
                </c:pt>
                <c:pt idx="3076">
                  <c:v>22</c:v>
                </c:pt>
                <c:pt idx="3077">
                  <c:v>25</c:v>
                </c:pt>
                <c:pt idx="3078">
                  <c:v>24</c:v>
                </c:pt>
                <c:pt idx="3079">
                  <c:v>28</c:v>
                </c:pt>
                <c:pt idx="3080">
                  <c:v>24</c:v>
                </c:pt>
                <c:pt idx="3081">
                  <c:v>24</c:v>
                </c:pt>
                <c:pt idx="3082">
                  <c:v>25</c:v>
                </c:pt>
                <c:pt idx="3083">
                  <c:v>24</c:v>
                </c:pt>
                <c:pt idx="3084">
                  <c:v>24</c:v>
                </c:pt>
                <c:pt idx="3085">
                  <c:v>26</c:v>
                </c:pt>
                <c:pt idx="3086">
                  <c:v>25</c:v>
                </c:pt>
                <c:pt idx="3087">
                  <c:v>25</c:v>
                </c:pt>
                <c:pt idx="3088">
                  <c:v>24</c:v>
                </c:pt>
                <c:pt idx="3089">
                  <c:v>25</c:v>
                </c:pt>
                <c:pt idx="3090">
                  <c:v>23</c:v>
                </c:pt>
                <c:pt idx="3091">
                  <c:v>23</c:v>
                </c:pt>
                <c:pt idx="3092">
                  <c:v>25</c:v>
                </c:pt>
                <c:pt idx="3093">
                  <c:v>24</c:v>
                </c:pt>
                <c:pt idx="3094">
                  <c:v>24</c:v>
                </c:pt>
                <c:pt idx="3095">
                  <c:v>24</c:v>
                </c:pt>
                <c:pt idx="3096">
                  <c:v>25</c:v>
                </c:pt>
                <c:pt idx="3097">
                  <c:v>25</c:v>
                </c:pt>
                <c:pt idx="3098">
                  <c:v>24</c:v>
                </c:pt>
                <c:pt idx="3099">
                  <c:v>24</c:v>
                </c:pt>
                <c:pt idx="3100">
                  <c:v>24</c:v>
                </c:pt>
                <c:pt idx="3101">
                  <c:v>24</c:v>
                </c:pt>
                <c:pt idx="3102">
                  <c:v>25</c:v>
                </c:pt>
                <c:pt idx="3103">
                  <c:v>24</c:v>
                </c:pt>
                <c:pt idx="3104">
                  <c:v>24</c:v>
                </c:pt>
                <c:pt idx="3105">
                  <c:v>24</c:v>
                </c:pt>
                <c:pt idx="3106">
                  <c:v>24</c:v>
                </c:pt>
                <c:pt idx="3107">
                  <c:v>25</c:v>
                </c:pt>
                <c:pt idx="3108">
                  <c:v>24</c:v>
                </c:pt>
                <c:pt idx="3109">
                  <c:v>25</c:v>
                </c:pt>
                <c:pt idx="3110">
                  <c:v>29</c:v>
                </c:pt>
                <c:pt idx="3111">
                  <c:v>25</c:v>
                </c:pt>
                <c:pt idx="3112">
                  <c:v>24</c:v>
                </c:pt>
                <c:pt idx="3113">
                  <c:v>26</c:v>
                </c:pt>
                <c:pt idx="3114">
                  <c:v>25</c:v>
                </c:pt>
                <c:pt idx="3115">
                  <c:v>27</c:v>
                </c:pt>
                <c:pt idx="3116">
                  <c:v>24</c:v>
                </c:pt>
                <c:pt idx="3117">
                  <c:v>25</c:v>
                </c:pt>
                <c:pt idx="3118">
                  <c:v>24</c:v>
                </c:pt>
                <c:pt idx="3119">
                  <c:v>24</c:v>
                </c:pt>
                <c:pt idx="3120">
                  <c:v>23</c:v>
                </c:pt>
                <c:pt idx="3121">
                  <c:v>24</c:v>
                </c:pt>
                <c:pt idx="3122">
                  <c:v>22</c:v>
                </c:pt>
                <c:pt idx="3123">
                  <c:v>24</c:v>
                </c:pt>
                <c:pt idx="3124">
                  <c:v>24</c:v>
                </c:pt>
                <c:pt idx="3125">
                  <c:v>25</c:v>
                </c:pt>
                <c:pt idx="3126">
                  <c:v>25</c:v>
                </c:pt>
                <c:pt idx="3127">
                  <c:v>22</c:v>
                </c:pt>
                <c:pt idx="3128">
                  <c:v>24</c:v>
                </c:pt>
                <c:pt idx="3129">
                  <c:v>25</c:v>
                </c:pt>
                <c:pt idx="3130">
                  <c:v>24</c:v>
                </c:pt>
                <c:pt idx="3131">
                  <c:v>24</c:v>
                </c:pt>
                <c:pt idx="3132">
                  <c:v>23</c:v>
                </c:pt>
                <c:pt idx="3133">
                  <c:v>25</c:v>
                </c:pt>
                <c:pt idx="3134">
                  <c:v>25</c:v>
                </c:pt>
                <c:pt idx="3135">
                  <c:v>24</c:v>
                </c:pt>
                <c:pt idx="3136">
                  <c:v>24</c:v>
                </c:pt>
                <c:pt idx="3137">
                  <c:v>26</c:v>
                </c:pt>
                <c:pt idx="3138">
                  <c:v>25</c:v>
                </c:pt>
                <c:pt idx="3139">
                  <c:v>23</c:v>
                </c:pt>
                <c:pt idx="3140">
                  <c:v>25</c:v>
                </c:pt>
                <c:pt idx="3141">
                  <c:v>24</c:v>
                </c:pt>
                <c:pt idx="3142">
                  <c:v>24</c:v>
                </c:pt>
                <c:pt idx="3143">
                  <c:v>26</c:v>
                </c:pt>
                <c:pt idx="3144">
                  <c:v>25</c:v>
                </c:pt>
                <c:pt idx="3145">
                  <c:v>24</c:v>
                </c:pt>
                <c:pt idx="3146">
                  <c:v>25</c:v>
                </c:pt>
                <c:pt idx="3147">
                  <c:v>24</c:v>
                </c:pt>
                <c:pt idx="3148">
                  <c:v>26</c:v>
                </c:pt>
                <c:pt idx="3149">
                  <c:v>24</c:v>
                </c:pt>
                <c:pt idx="3150">
                  <c:v>24</c:v>
                </c:pt>
                <c:pt idx="3151">
                  <c:v>24</c:v>
                </c:pt>
                <c:pt idx="3152">
                  <c:v>24</c:v>
                </c:pt>
                <c:pt idx="3153">
                  <c:v>24</c:v>
                </c:pt>
                <c:pt idx="3154">
                  <c:v>26</c:v>
                </c:pt>
                <c:pt idx="3155">
                  <c:v>25</c:v>
                </c:pt>
                <c:pt idx="3156">
                  <c:v>20</c:v>
                </c:pt>
                <c:pt idx="3157">
                  <c:v>24</c:v>
                </c:pt>
                <c:pt idx="3158">
                  <c:v>24</c:v>
                </c:pt>
                <c:pt idx="3159">
                  <c:v>23</c:v>
                </c:pt>
                <c:pt idx="3160">
                  <c:v>25</c:v>
                </c:pt>
                <c:pt idx="3161">
                  <c:v>25</c:v>
                </c:pt>
                <c:pt idx="3162">
                  <c:v>24</c:v>
                </c:pt>
                <c:pt idx="3163">
                  <c:v>25</c:v>
                </c:pt>
                <c:pt idx="3164">
                  <c:v>25</c:v>
                </c:pt>
                <c:pt idx="3165">
                  <c:v>25</c:v>
                </c:pt>
                <c:pt idx="3166">
                  <c:v>24</c:v>
                </c:pt>
                <c:pt idx="3167">
                  <c:v>25</c:v>
                </c:pt>
                <c:pt idx="3168">
                  <c:v>25</c:v>
                </c:pt>
                <c:pt idx="3169">
                  <c:v>24</c:v>
                </c:pt>
                <c:pt idx="3170">
                  <c:v>25</c:v>
                </c:pt>
                <c:pt idx="3171">
                  <c:v>25</c:v>
                </c:pt>
                <c:pt idx="3172">
                  <c:v>24</c:v>
                </c:pt>
                <c:pt idx="3173">
                  <c:v>24</c:v>
                </c:pt>
                <c:pt idx="3174">
                  <c:v>22</c:v>
                </c:pt>
                <c:pt idx="3175">
                  <c:v>24</c:v>
                </c:pt>
                <c:pt idx="3176">
                  <c:v>24</c:v>
                </c:pt>
                <c:pt idx="3177">
                  <c:v>24</c:v>
                </c:pt>
                <c:pt idx="3178">
                  <c:v>25</c:v>
                </c:pt>
                <c:pt idx="3179">
                  <c:v>24</c:v>
                </c:pt>
                <c:pt idx="3180">
                  <c:v>25</c:v>
                </c:pt>
                <c:pt idx="3181">
                  <c:v>25</c:v>
                </c:pt>
                <c:pt idx="3182">
                  <c:v>25</c:v>
                </c:pt>
                <c:pt idx="3183">
                  <c:v>24</c:v>
                </c:pt>
                <c:pt idx="3184">
                  <c:v>24</c:v>
                </c:pt>
                <c:pt idx="3185">
                  <c:v>24</c:v>
                </c:pt>
                <c:pt idx="3186">
                  <c:v>25</c:v>
                </c:pt>
                <c:pt idx="3187">
                  <c:v>24</c:v>
                </c:pt>
                <c:pt idx="3188">
                  <c:v>25</c:v>
                </c:pt>
                <c:pt idx="3189">
                  <c:v>23</c:v>
                </c:pt>
                <c:pt idx="3190">
                  <c:v>24</c:v>
                </c:pt>
                <c:pt idx="3191">
                  <c:v>24</c:v>
                </c:pt>
                <c:pt idx="3192">
                  <c:v>24</c:v>
                </c:pt>
                <c:pt idx="3193">
                  <c:v>24</c:v>
                </c:pt>
                <c:pt idx="3194">
                  <c:v>24</c:v>
                </c:pt>
                <c:pt idx="3195">
                  <c:v>24</c:v>
                </c:pt>
                <c:pt idx="3196">
                  <c:v>24</c:v>
                </c:pt>
                <c:pt idx="3197">
                  <c:v>24</c:v>
                </c:pt>
                <c:pt idx="3198">
                  <c:v>25</c:v>
                </c:pt>
                <c:pt idx="3199">
                  <c:v>24</c:v>
                </c:pt>
                <c:pt idx="3200">
                  <c:v>23</c:v>
                </c:pt>
                <c:pt idx="3201">
                  <c:v>23</c:v>
                </c:pt>
                <c:pt idx="3202">
                  <c:v>24</c:v>
                </c:pt>
                <c:pt idx="3203">
                  <c:v>25</c:v>
                </c:pt>
                <c:pt idx="3204">
                  <c:v>24</c:v>
                </c:pt>
                <c:pt idx="3205">
                  <c:v>22</c:v>
                </c:pt>
                <c:pt idx="3206">
                  <c:v>25</c:v>
                </c:pt>
                <c:pt idx="3207">
                  <c:v>24</c:v>
                </c:pt>
                <c:pt idx="3208">
                  <c:v>23</c:v>
                </c:pt>
                <c:pt idx="3209">
                  <c:v>24</c:v>
                </c:pt>
                <c:pt idx="3210">
                  <c:v>25</c:v>
                </c:pt>
                <c:pt idx="3211">
                  <c:v>24</c:v>
                </c:pt>
                <c:pt idx="3212">
                  <c:v>24</c:v>
                </c:pt>
                <c:pt idx="3213">
                  <c:v>25</c:v>
                </c:pt>
                <c:pt idx="3214">
                  <c:v>24</c:v>
                </c:pt>
                <c:pt idx="3215">
                  <c:v>25</c:v>
                </c:pt>
                <c:pt idx="3216">
                  <c:v>24</c:v>
                </c:pt>
                <c:pt idx="3217">
                  <c:v>25</c:v>
                </c:pt>
                <c:pt idx="3218">
                  <c:v>25</c:v>
                </c:pt>
                <c:pt idx="3219">
                  <c:v>24</c:v>
                </c:pt>
                <c:pt idx="3220">
                  <c:v>24</c:v>
                </c:pt>
                <c:pt idx="3221">
                  <c:v>25</c:v>
                </c:pt>
                <c:pt idx="3222">
                  <c:v>26</c:v>
                </c:pt>
                <c:pt idx="3223">
                  <c:v>23</c:v>
                </c:pt>
                <c:pt idx="3224">
                  <c:v>24</c:v>
                </c:pt>
                <c:pt idx="3225">
                  <c:v>24</c:v>
                </c:pt>
                <c:pt idx="3226">
                  <c:v>25</c:v>
                </c:pt>
                <c:pt idx="3227">
                  <c:v>25</c:v>
                </c:pt>
                <c:pt idx="3228">
                  <c:v>25</c:v>
                </c:pt>
                <c:pt idx="3229">
                  <c:v>25</c:v>
                </c:pt>
                <c:pt idx="3230">
                  <c:v>26</c:v>
                </c:pt>
                <c:pt idx="3231">
                  <c:v>23</c:v>
                </c:pt>
                <c:pt idx="3232">
                  <c:v>24</c:v>
                </c:pt>
                <c:pt idx="3233">
                  <c:v>24</c:v>
                </c:pt>
                <c:pt idx="3234">
                  <c:v>24</c:v>
                </c:pt>
                <c:pt idx="3235">
                  <c:v>25</c:v>
                </c:pt>
                <c:pt idx="3236">
                  <c:v>25</c:v>
                </c:pt>
                <c:pt idx="3237">
                  <c:v>24</c:v>
                </c:pt>
                <c:pt idx="3238">
                  <c:v>26</c:v>
                </c:pt>
                <c:pt idx="3239">
                  <c:v>24</c:v>
                </c:pt>
                <c:pt idx="3240">
                  <c:v>25</c:v>
                </c:pt>
                <c:pt idx="3241">
                  <c:v>24</c:v>
                </c:pt>
                <c:pt idx="3242">
                  <c:v>25</c:v>
                </c:pt>
                <c:pt idx="3243">
                  <c:v>24</c:v>
                </c:pt>
                <c:pt idx="3244">
                  <c:v>26</c:v>
                </c:pt>
                <c:pt idx="3245">
                  <c:v>24</c:v>
                </c:pt>
                <c:pt idx="3246">
                  <c:v>24</c:v>
                </c:pt>
                <c:pt idx="3247">
                  <c:v>24</c:v>
                </c:pt>
                <c:pt idx="3248">
                  <c:v>25</c:v>
                </c:pt>
                <c:pt idx="3249">
                  <c:v>25</c:v>
                </c:pt>
                <c:pt idx="3250">
                  <c:v>25</c:v>
                </c:pt>
                <c:pt idx="3251">
                  <c:v>23</c:v>
                </c:pt>
                <c:pt idx="3252">
                  <c:v>24</c:v>
                </c:pt>
                <c:pt idx="3253">
                  <c:v>25</c:v>
                </c:pt>
                <c:pt idx="3254">
                  <c:v>24</c:v>
                </c:pt>
                <c:pt idx="3255">
                  <c:v>21</c:v>
                </c:pt>
                <c:pt idx="3256">
                  <c:v>24</c:v>
                </c:pt>
                <c:pt idx="3257">
                  <c:v>26</c:v>
                </c:pt>
                <c:pt idx="3258">
                  <c:v>25</c:v>
                </c:pt>
                <c:pt idx="3259">
                  <c:v>25</c:v>
                </c:pt>
                <c:pt idx="3260">
                  <c:v>23</c:v>
                </c:pt>
                <c:pt idx="3261">
                  <c:v>24</c:v>
                </c:pt>
                <c:pt idx="3262">
                  <c:v>25</c:v>
                </c:pt>
                <c:pt idx="3263">
                  <c:v>24</c:v>
                </c:pt>
                <c:pt idx="3264">
                  <c:v>25</c:v>
                </c:pt>
                <c:pt idx="3265">
                  <c:v>26</c:v>
                </c:pt>
                <c:pt idx="3266">
                  <c:v>25</c:v>
                </c:pt>
                <c:pt idx="3267">
                  <c:v>24</c:v>
                </c:pt>
                <c:pt idx="3268">
                  <c:v>23</c:v>
                </c:pt>
                <c:pt idx="3269">
                  <c:v>26</c:v>
                </c:pt>
                <c:pt idx="3270">
                  <c:v>25</c:v>
                </c:pt>
                <c:pt idx="3271">
                  <c:v>26</c:v>
                </c:pt>
                <c:pt idx="3272">
                  <c:v>23</c:v>
                </c:pt>
                <c:pt idx="3273">
                  <c:v>23</c:v>
                </c:pt>
                <c:pt idx="3274">
                  <c:v>25</c:v>
                </c:pt>
                <c:pt idx="3275">
                  <c:v>23</c:v>
                </c:pt>
                <c:pt idx="3276">
                  <c:v>24</c:v>
                </c:pt>
                <c:pt idx="3277">
                  <c:v>24</c:v>
                </c:pt>
                <c:pt idx="3278">
                  <c:v>24</c:v>
                </c:pt>
                <c:pt idx="3279">
                  <c:v>24</c:v>
                </c:pt>
                <c:pt idx="3280">
                  <c:v>25</c:v>
                </c:pt>
                <c:pt idx="3281">
                  <c:v>25</c:v>
                </c:pt>
                <c:pt idx="3282">
                  <c:v>22</c:v>
                </c:pt>
                <c:pt idx="3283">
                  <c:v>25</c:v>
                </c:pt>
                <c:pt idx="3284">
                  <c:v>24</c:v>
                </c:pt>
                <c:pt idx="3285">
                  <c:v>25</c:v>
                </c:pt>
                <c:pt idx="3286">
                  <c:v>26</c:v>
                </c:pt>
                <c:pt idx="3287">
                  <c:v>25</c:v>
                </c:pt>
                <c:pt idx="3288">
                  <c:v>26</c:v>
                </c:pt>
                <c:pt idx="3289">
                  <c:v>24</c:v>
                </c:pt>
                <c:pt idx="3290">
                  <c:v>25</c:v>
                </c:pt>
                <c:pt idx="3291">
                  <c:v>25</c:v>
                </c:pt>
                <c:pt idx="3292">
                  <c:v>25</c:v>
                </c:pt>
                <c:pt idx="3293">
                  <c:v>24</c:v>
                </c:pt>
                <c:pt idx="3294">
                  <c:v>25</c:v>
                </c:pt>
                <c:pt idx="3295">
                  <c:v>24</c:v>
                </c:pt>
                <c:pt idx="3296">
                  <c:v>24</c:v>
                </c:pt>
                <c:pt idx="3297">
                  <c:v>25</c:v>
                </c:pt>
                <c:pt idx="3298">
                  <c:v>25</c:v>
                </c:pt>
                <c:pt idx="3299">
                  <c:v>25</c:v>
                </c:pt>
                <c:pt idx="3300">
                  <c:v>22</c:v>
                </c:pt>
                <c:pt idx="3301">
                  <c:v>25</c:v>
                </c:pt>
                <c:pt idx="3302">
                  <c:v>24</c:v>
                </c:pt>
                <c:pt idx="3303">
                  <c:v>25</c:v>
                </c:pt>
                <c:pt idx="3304">
                  <c:v>23</c:v>
                </c:pt>
                <c:pt idx="3305">
                  <c:v>25</c:v>
                </c:pt>
                <c:pt idx="3306">
                  <c:v>23</c:v>
                </c:pt>
                <c:pt idx="3307">
                  <c:v>25</c:v>
                </c:pt>
                <c:pt idx="3308">
                  <c:v>24</c:v>
                </c:pt>
                <c:pt idx="3309">
                  <c:v>25</c:v>
                </c:pt>
                <c:pt idx="3310">
                  <c:v>25</c:v>
                </c:pt>
                <c:pt idx="3311">
                  <c:v>28</c:v>
                </c:pt>
                <c:pt idx="3312">
                  <c:v>24</c:v>
                </c:pt>
                <c:pt idx="3313">
                  <c:v>25</c:v>
                </c:pt>
                <c:pt idx="3314">
                  <c:v>24</c:v>
                </c:pt>
                <c:pt idx="3315">
                  <c:v>25</c:v>
                </c:pt>
                <c:pt idx="3316">
                  <c:v>24</c:v>
                </c:pt>
                <c:pt idx="3317">
                  <c:v>25</c:v>
                </c:pt>
                <c:pt idx="3318">
                  <c:v>24</c:v>
                </c:pt>
                <c:pt idx="3319">
                  <c:v>24</c:v>
                </c:pt>
                <c:pt idx="3320">
                  <c:v>23</c:v>
                </c:pt>
                <c:pt idx="3321">
                  <c:v>25</c:v>
                </c:pt>
                <c:pt idx="3322">
                  <c:v>25</c:v>
                </c:pt>
                <c:pt idx="3323">
                  <c:v>24</c:v>
                </c:pt>
                <c:pt idx="3324">
                  <c:v>24</c:v>
                </c:pt>
                <c:pt idx="3325">
                  <c:v>24</c:v>
                </c:pt>
                <c:pt idx="3326">
                  <c:v>24</c:v>
                </c:pt>
                <c:pt idx="3327">
                  <c:v>23</c:v>
                </c:pt>
                <c:pt idx="3328">
                  <c:v>26</c:v>
                </c:pt>
                <c:pt idx="3329">
                  <c:v>24</c:v>
                </c:pt>
                <c:pt idx="3330">
                  <c:v>26</c:v>
                </c:pt>
                <c:pt idx="3331">
                  <c:v>24</c:v>
                </c:pt>
                <c:pt idx="3332">
                  <c:v>23</c:v>
                </c:pt>
                <c:pt idx="3333">
                  <c:v>25</c:v>
                </c:pt>
                <c:pt idx="3334">
                  <c:v>24</c:v>
                </c:pt>
                <c:pt idx="3335">
                  <c:v>24</c:v>
                </c:pt>
                <c:pt idx="3336">
                  <c:v>25</c:v>
                </c:pt>
                <c:pt idx="3337">
                  <c:v>24</c:v>
                </c:pt>
                <c:pt idx="3338">
                  <c:v>24</c:v>
                </c:pt>
                <c:pt idx="3339">
                  <c:v>24</c:v>
                </c:pt>
                <c:pt idx="3340">
                  <c:v>27</c:v>
                </c:pt>
                <c:pt idx="3341">
                  <c:v>24</c:v>
                </c:pt>
                <c:pt idx="3342">
                  <c:v>24</c:v>
                </c:pt>
                <c:pt idx="3343">
                  <c:v>23</c:v>
                </c:pt>
                <c:pt idx="3344">
                  <c:v>24</c:v>
                </c:pt>
                <c:pt idx="3345">
                  <c:v>23</c:v>
                </c:pt>
                <c:pt idx="3346">
                  <c:v>22</c:v>
                </c:pt>
                <c:pt idx="3347">
                  <c:v>24</c:v>
                </c:pt>
                <c:pt idx="3348">
                  <c:v>24</c:v>
                </c:pt>
                <c:pt idx="3349">
                  <c:v>24</c:v>
                </c:pt>
                <c:pt idx="3350">
                  <c:v>24</c:v>
                </c:pt>
                <c:pt idx="3351">
                  <c:v>24</c:v>
                </c:pt>
                <c:pt idx="3352">
                  <c:v>24</c:v>
                </c:pt>
                <c:pt idx="3353">
                  <c:v>25</c:v>
                </c:pt>
                <c:pt idx="3354">
                  <c:v>24</c:v>
                </c:pt>
                <c:pt idx="3355">
                  <c:v>24</c:v>
                </c:pt>
                <c:pt idx="3356">
                  <c:v>24</c:v>
                </c:pt>
                <c:pt idx="3357">
                  <c:v>25</c:v>
                </c:pt>
                <c:pt idx="3358">
                  <c:v>25</c:v>
                </c:pt>
                <c:pt idx="3359">
                  <c:v>24</c:v>
                </c:pt>
                <c:pt idx="3360">
                  <c:v>25</c:v>
                </c:pt>
                <c:pt idx="3361">
                  <c:v>24</c:v>
                </c:pt>
                <c:pt idx="3362">
                  <c:v>24</c:v>
                </c:pt>
                <c:pt idx="3363">
                  <c:v>24</c:v>
                </c:pt>
                <c:pt idx="3364">
                  <c:v>23</c:v>
                </c:pt>
                <c:pt idx="3365">
                  <c:v>25</c:v>
                </c:pt>
                <c:pt idx="3366">
                  <c:v>23</c:v>
                </c:pt>
                <c:pt idx="3367">
                  <c:v>24</c:v>
                </c:pt>
                <c:pt idx="3368">
                  <c:v>24</c:v>
                </c:pt>
                <c:pt idx="3369">
                  <c:v>25</c:v>
                </c:pt>
                <c:pt idx="3370">
                  <c:v>24</c:v>
                </c:pt>
                <c:pt idx="3371">
                  <c:v>24</c:v>
                </c:pt>
                <c:pt idx="3372">
                  <c:v>25</c:v>
                </c:pt>
                <c:pt idx="3373">
                  <c:v>25</c:v>
                </c:pt>
                <c:pt idx="3374">
                  <c:v>24</c:v>
                </c:pt>
                <c:pt idx="3375">
                  <c:v>24</c:v>
                </c:pt>
                <c:pt idx="3376">
                  <c:v>24</c:v>
                </c:pt>
                <c:pt idx="3377">
                  <c:v>21</c:v>
                </c:pt>
                <c:pt idx="3378">
                  <c:v>24</c:v>
                </c:pt>
                <c:pt idx="3379">
                  <c:v>25</c:v>
                </c:pt>
                <c:pt idx="3380">
                  <c:v>26</c:v>
                </c:pt>
                <c:pt idx="3381">
                  <c:v>24</c:v>
                </c:pt>
                <c:pt idx="3382">
                  <c:v>25</c:v>
                </c:pt>
                <c:pt idx="3383">
                  <c:v>24</c:v>
                </c:pt>
                <c:pt idx="3384">
                  <c:v>24</c:v>
                </c:pt>
                <c:pt idx="3385">
                  <c:v>25</c:v>
                </c:pt>
                <c:pt idx="3386">
                  <c:v>26</c:v>
                </c:pt>
                <c:pt idx="3387">
                  <c:v>24</c:v>
                </c:pt>
                <c:pt idx="3388">
                  <c:v>25</c:v>
                </c:pt>
                <c:pt idx="3389">
                  <c:v>24</c:v>
                </c:pt>
                <c:pt idx="3390">
                  <c:v>24</c:v>
                </c:pt>
                <c:pt idx="3391">
                  <c:v>25</c:v>
                </c:pt>
                <c:pt idx="3392">
                  <c:v>24</c:v>
                </c:pt>
                <c:pt idx="3393">
                  <c:v>25</c:v>
                </c:pt>
                <c:pt idx="3394">
                  <c:v>24</c:v>
                </c:pt>
                <c:pt idx="3395">
                  <c:v>24</c:v>
                </c:pt>
                <c:pt idx="3396">
                  <c:v>24</c:v>
                </c:pt>
                <c:pt idx="3397">
                  <c:v>25</c:v>
                </c:pt>
                <c:pt idx="3398">
                  <c:v>24</c:v>
                </c:pt>
                <c:pt idx="3399">
                  <c:v>25</c:v>
                </c:pt>
                <c:pt idx="3400">
                  <c:v>24</c:v>
                </c:pt>
                <c:pt idx="3401">
                  <c:v>24</c:v>
                </c:pt>
                <c:pt idx="3402">
                  <c:v>25</c:v>
                </c:pt>
                <c:pt idx="3403">
                  <c:v>24</c:v>
                </c:pt>
                <c:pt idx="3404">
                  <c:v>22</c:v>
                </c:pt>
                <c:pt idx="3405">
                  <c:v>24</c:v>
                </c:pt>
                <c:pt idx="3406">
                  <c:v>25</c:v>
                </c:pt>
                <c:pt idx="3407">
                  <c:v>24</c:v>
                </c:pt>
                <c:pt idx="3408">
                  <c:v>26</c:v>
                </c:pt>
                <c:pt idx="3409">
                  <c:v>25</c:v>
                </c:pt>
                <c:pt idx="3410">
                  <c:v>24</c:v>
                </c:pt>
                <c:pt idx="3411">
                  <c:v>24</c:v>
                </c:pt>
                <c:pt idx="3412">
                  <c:v>24</c:v>
                </c:pt>
                <c:pt idx="3413">
                  <c:v>25</c:v>
                </c:pt>
                <c:pt idx="3414">
                  <c:v>24</c:v>
                </c:pt>
                <c:pt idx="3415">
                  <c:v>25</c:v>
                </c:pt>
                <c:pt idx="3416">
                  <c:v>23</c:v>
                </c:pt>
                <c:pt idx="3417">
                  <c:v>24</c:v>
                </c:pt>
                <c:pt idx="3418">
                  <c:v>25</c:v>
                </c:pt>
                <c:pt idx="3419">
                  <c:v>24</c:v>
                </c:pt>
                <c:pt idx="3420">
                  <c:v>24</c:v>
                </c:pt>
                <c:pt idx="3421">
                  <c:v>25</c:v>
                </c:pt>
                <c:pt idx="3422">
                  <c:v>23</c:v>
                </c:pt>
                <c:pt idx="3423">
                  <c:v>26</c:v>
                </c:pt>
                <c:pt idx="3424">
                  <c:v>25</c:v>
                </c:pt>
                <c:pt idx="3425">
                  <c:v>24</c:v>
                </c:pt>
                <c:pt idx="3426">
                  <c:v>26</c:v>
                </c:pt>
                <c:pt idx="3427">
                  <c:v>24</c:v>
                </c:pt>
                <c:pt idx="3428">
                  <c:v>25</c:v>
                </c:pt>
                <c:pt idx="3429">
                  <c:v>24</c:v>
                </c:pt>
                <c:pt idx="3430">
                  <c:v>25</c:v>
                </c:pt>
                <c:pt idx="3431">
                  <c:v>25</c:v>
                </c:pt>
                <c:pt idx="3432">
                  <c:v>24</c:v>
                </c:pt>
                <c:pt idx="3433">
                  <c:v>25</c:v>
                </c:pt>
                <c:pt idx="3434">
                  <c:v>25</c:v>
                </c:pt>
                <c:pt idx="3435">
                  <c:v>24</c:v>
                </c:pt>
                <c:pt idx="3436">
                  <c:v>24</c:v>
                </c:pt>
                <c:pt idx="3437">
                  <c:v>27</c:v>
                </c:pt>
                <c:pt idx="3438">
                  <c:v>25</c:v>
                </c:pt>
                <c:pt idx="3439">
                  <c:v>24</c:v>
                </c:pt>
                <c:pt idx="3440">
                  <c:v>25</c:v>
                </c:pt>
                <c:pt idx="3441">
                  <c:v>24</c:v>
                </c:pt>
                <c:pt idx="3442">
                  <c:v>25</c:v>
                </c:pt>
                <c:pt idx="3443">
                  <c:v>23</c:v>
                </c:pt>
                <c:pt idx="3444">
                  <c:v>24</c:v>
                </c:pt>
                <c:pt idx="3445">
                  <c:v>25</c:v>
                </c:pt>
                <c:pt idx="3446">
                  <c:v>23</c:v>
                </c:pt>
                <c:pt idx="3447">
                  <c:v>24</c:v>
                </c:pt>
                <c:pt idx="3448">
                  <c:v>24</c:v>
                </c:pt>
                <c:pt idx="3449">
                  <c:v>24</c:v>
                </c:pt>
                <c:pt idx="3450">
                  <c:v>23</c:v>
                </c:pt>
                <c:pt idx="3451">
                  <c:v>25</c:v>
                </c:pt>
                <c:pt idx="3452">
                  <c:v>24</c:v>
                </c:pt>
                <c:pt idx="3453">
                  <c:v>26</c:v>
                </c:pt>
                <c:pt idx="3454">
                  <c:v>24</c:v>
                </c:pt>
                <c:pt idx="3455">
                  <c:v>24</c:v>
                </c:pt>
                <c:pt idx="3456">
                  <c:v>24</c:v>
                </c:pt>
                <c:pt idx="3457">
                  <c:v>24</c:v>
                </c:pt>
                <c:pt idx="3458">
                  <c:v>26</c:v>
                </c:pt>
                <c:pt idx="3459">
                  <c:v>24</c:v>
                </c:pt>
                <c:pt idx="3460">
                  <c:v>25</c:v>
                </c:pt>
                <c:pt idx="3461">
                  <c:v>25</c:v>
                </c:pt>
                <c:pt idx="3462">
                  <c:v>24</c:v>
                </c:pt>
                <c:pt idx="3463">
                  <c:v>24</c:v>
                </c:pt>
                <c:pt idx="3464">
                  <c:v>23</c:v>
                </c:pt>
                <c:pt idx="3465">
                  <c:v>25</c:v>
                </c:pt>
                <c:pt idx="3466">
                  <c:v>25</c:v>
                </c:pt>
                <c:pt idx="3467">
                  <c:v>22</c:v>
                </c:pt>
                <c:pt idx="3468">
                  <c:v>25</c:v>
                </c:pt>
                <c:pt idx="3469">
                  <c:v>23</c:v>
                </c:pt>
                <c:pt idx="3470">
                  <c:v>23</c:v>
                </c:pt>
                <c:pt idx="3471">
                  <c:v>25</c:v>
                </c:pt>
                <c:pt idx="3472">
                  <c:v>25</c:v>
                </c:pt>
                <c:pt idx="3473">
                  <c:v>25</c:v>
                </c:pt>
                <c:pt idx="3474">
                  <c:v>25</c:v>
                </c:pt>
                <c:pt idx="3475">
                  <c:v>25</c:v>
                </c:pt>
                <c:pt idx="3476">
                  <c:v>25</c:v>
                </c:pt>
                <c:pt idx="3477">
                  <c:v>23</c:v>
                </c:pt>
                <c:pt idx="3478">
                  <c:v>25</c:v>
                </c:pt>
                <c:pt idx="3479">
                  <c:v>24</c:v>
                </c:pt>
                <c:pt idx="3480">
                  <c:v>25</c:v>
                </c:pt>
                <c:pt idx="3481">
                  <c:v>25</c:v>
                </c:pt>
                <c:pt idx="3482">
                  <c:v>24</c:v>
                </c:pt>
                <c:pt idx="3483">
                  <c:v>25</c:v>
                </c:pt>
                <c:pt idx="3484">
                  <c:v>26</c:v>
                </c:pt>
                <c:pt idx="3485">
                  <c:v>24</c:v>
                </c:pt>
                <c:pt idx="3486">
                  <c:v>24</c:v>
                </c:pt>
                <c:pt idx="3487">
                  <c:v>25</c:v>
                </c:pt>
                <c:pt idx="3488">
                  <c:v>24</c:v>
                </c:pt>
                <c:pt idx="3489">
                  <c:v>25</c:v>
                </c:pt>
                <c:pt idx="3490">
                  <c:v>26</c:v>
                </c:pt>
                <c:pt idx="3491">
                  <c:v>24</c:v>
                </c:pt>
                <c:pt idx="3492">
                  <c:v>24</c:v>
                </c:pt>
                <c:pt idx="3493">
                  <c:v>28</c:v>
                </c:pt>
                <c:pt idx="3494">
                  <c:v>24</c:v>
                </c:pt>
                <c:pt idx="3495">
                  <c:v>25</c:v>
                </c:pt>
                <c:pt idx="3496">
                  <c:v>25</c:v>
                </c:pt>
                <c:pt idx="3497">
                  <c:v>24</c:v>
                </c:pt>
                <c:pt idx="3498">
                  <c:v>26</c:v>
                </c:pt>
                <c:pt idx="3499">
                  <c:v>25</c:v>
                </c:pt>
                <c:pt idx="3500">
                  <c:v>27</c:v>
                </c:pt>
                <c:pt idx="3501">
                  <c:v>25</c:v>
                </c:pt>
                <c:pt idx="3502">
                  <c:v>25</c:v>
                </c:pt>
                <c:pt idx="3503">
                  <c:v>25</c:v>
                </c:pt>
                <c:pt idx="3504">
                  <c:v>22</c:v>
                </c:pt>
                <c:pt idx="3505">
                  <c:v>24</c:v>
                </c:pt>
                <c:pt idx="3506">
                  <c:v>23</c:v>
                </c:pt>
                <c:pt idx="3507">
                  <c:v>24</c:v>
                </c:pt>
                <c:pt idx="3508">
                  <c:v>25</c:v>
                </c:pt>
                <c:pt idx="3509">
                  <c:v>24</c:v>
                </c:pt>
                <c:pt idx="3510">
                  <c:v>24</c:v>
                </c:pt>
                <c:pt idx="3511">
                  <c:v>25</c:v>
                </c:pt>
                <c:pt idx="3512">
                  <c:v>27</c:v>
                </c:pt>
                <c:pt idx="3513">
                  <c:v>25</c:v>
                </c:pt>
                <c:pt idx="3514">
                  <c:v>25</c:v>
                </c:pt>
                <c:pt idx="3515">
                  <c:v>24</c:v>
                </c:pt>
                <c:pt idx="3516">
                  <c:v>25</c:v>
                </c:pt>
                <c:pt idx="3517">
                  <c:v>25</c:v>
                </c:pt>
                <c:pt idx="3518">
                  <c:v>25</c:v>
                </c:pt>
                <c:pt idx="3519">
                  <c:v>24</c:v>
                </c:pt>
                <c:pt idx="3520">
                  <c:v>23</c:v>
                </c:pt>
                <c:pt idx="3521">
                  <c:v>25</c:v>
                </c:pt>
                <c:pt idx="3522">
                  <c:v>24</c:v>
                </c:pt>
                <c:pt idx="3523">
                  <c:v>24</c:v>
                </c:pt>
                <c:pt idx="3524">
                  <c:v>24</c:v>
                </c:pt>
                <c:pt idx="3525">
                  <c:v>24</c:v>
                </c:pt>
                <c:pt idx="3526">
                  <c:v>26</c:v>
                </c:pt>
                <c:pt idx="3527">
                  <c:v>24</c:v>
                </c:pt>
                <c:pt idx="3528">
                  <c:v>24</c:v>
                </c:pt>
                <c:pt idx="3529">
                  <c:v>24</c:v>
                </c:pt>
                <c:pt idx="3530">
                  <c:v>24</c:v>
                </c:pt>
                <c:pt idx="3531">
                  <c:v>24</c:v>
                </c:pt>
                <c:pt idx="3532">
                  <c:v>25</c:v>
                </c:pt>
                <c:pt idx="3533">
                  <c:v>25</c:v>
                </c:pt>
                <c:pt idx="3534">
                  <c:v>24</c:v>
                </c:pt>
                <c:pt idx="3535">
                  <c:v>24</c:v>
                </c:pt>
                <c:pt idx="3536">
                  <c:v>25</c:v>
                </c:pt>
                <c:pt idx="3537">
                  <c:v>25</c:v>
                </c:pt>
                <c:pt idx="3538">
                  <c:v>23</c:v>
                </c:pt>
                <c:pt idx="3539">
                  <c:v>24</c:v>
                </c:pt>
                <c:pt idx="3540">
                  <c:v>24</c:v>
                </c:pt>
                <c:pt idx="3541">
                  <c:v>24</c:v>
                </c:pt>
                <c:pt idx="3542">
                  <c:v>24</c:v>
                </c:pt>
                <c:pt idx="3543">
                  <c:v>25</c:v>
                </c:pt>
                <c:pt idx="3544">
                  <c:v>25</c:v>
                </c:pt>
                <c:pt idx="3545">
                  <c:v>25</c:v>
                </c:pt>
                <c:pt idx="3546">
                  <c:v>24</c:v>
                </c:pt>
                <c:pt idx="3547">
                  <c:v>24</c:v>
                </c:pt>
                <c:pt idx="3548">
                  <c:v>23</c:v>
                </c:pt>
                <c:pt idx="3549">
                  <c:v>25</c:v>
                </c:pt>
                <c:pt idx="3550">
                  <c:v>24</c:v>
                </c:pt>
                <c:pt idx="3551">
                  <c:v>23</c:v>
                </c:pt>
                <c:pt idx="3552">
                  <c:v>22</c:v>
                </c:pt>
                <c:pt idx="3553">
                  <c:v>25</c:v>
                </c:pt>
                <c:pt idx="3554">
                  <c:v>24</c:v>
                </c:pt>
                <c:pt idx="3555">
                  <c:v>25</c:v>
                </c:pt>
                <c:pt idx="3556">
                  <c:v>25</c:v>
                </c:pt>
                <c:pt idx="3557">
                  <c:v>25</c:v>
                </c:pt>
                <c:pt idx="3558">
                  <c:v>25</c:v>
                </c:pt>
                <c:pt idx="3559">
                  <c:v>27</c:v>
                </c:pt>
                <c:pt idx="3560">
                  <c:v>25</c:v>
                </c:pt>
                <c:pt idx="3561">
                  <c:v>23</c:v>
                </c:pt>
                <c:pt idx="3562">
                  <c:v>24</c:v>
                </c:pt>
                <c:pt idx="3563">
                  <c:v>23</c:v>
                </c:pt>
                <c:pt idx="3564">
                  <c:v>25</c:v>
                </c:pt>
                <c:pt idx="3565">
                  <c:v>25</c:v>
                </c:pt>
                <c:pt idx="3566">
                  <c:v>25</c:v>
                </c:pt>
                <c:pt idx="3567">
                  <c:v>24</c:v>
                </c:pt>
                <c:pt idx="3568">
                  <c:v>25</c:v>
                </c:pt>
                <c:pt idx="3569">
                  <c:v>24</c:v>
                </c:pt>
                <c:pt idx="3570">
                  <c:v>25</c:v>
                </c:pt>
                <c:pt idx="3571">
                  <c:v>24</c:v>
                </c:pt>
                <c:pt idx="3572">
                  <c:v>25</c:v>
                </c:pt>
                <c:pt idx="3573">
                  <c:v>25</c:v>
                </c:pt>
                <c:pt idx="3574">
                  <c:v>24</c:v>
                </c:pt>
                <c:pt idx="3575">
                  <c:v>24</c:v>
                </c:pt>
                <c:pt idx="3576">
                  <c:v>24</c:v>
                </c:pt>
                <c:pt idx="3577">
                  <c:v>25</c:v>
                </c:pt>
                <c:pt idx="3578">
                  <c:v>24</c:v>
                </c:pt>
                <c:pt idx="3579">
                  <c:v>18</c:v>
                </c:pt>
                <c:pt idx="3580">
                  <c:v>25</c:v>
                </c:pt>
                <c:pt idx="3581">
                  <c:v>25</c:v>
                </c:pt>
                <c:pt idx="3582">
                  <c:v>24</c:v>
                </c:pt>
                <c:pt idx="3583">
                  <c:v>24</c:v>
                </c:pt>
                <c:pt idx="3584">
                  <c:v>25</c:v>
                </c:pt>
                <c:pt idx="3585">
                  <c:v>24</c:v>
                </c:pt>
                <c:pt idx="3586">
                  <c:v>24</c:v>
                </c:pt>
                <c:pt idx="3587">
                  <c:v>24</c:v>
                </c:pt>
                <c:pt idx="3588">
                  <c:v>25</c:v>
                </c:pt>
                <c:pt idx="3589">
                  <c:v>25</c:v>
                </c:pt>
                <c:pt idx="3590">
                  <c:v>25</c:v>
                </c:pt>
                <c:pt idx="3591">
                  <c:v>25</c:v>
                </c:pt>
                <c:pt idx="3592">
                  <c:v>23</c:v>
                </c:pt>
                <c:pt idx="3593">
                  <c:v>26</c:v>
                </c:pt>
                <c:pt idx="3594">
                  <c:v>24</c:v>
                </c:pt>
                <c:pt idx="3595">
                  <c:v>24</c:v>
                </c:pt>
                <c:pt idx="3596">
                  <c:v>22</c:v>
                </c:pt>
                <c:pt idx="3597">
                  <c:v>25</c:v>
                </c:pt>
                <c:pt idx="3598">
                  <c:v>25</c:v>
                </c:pt>
                <c:pt idx="3599">
                  <c:v>25</c:v>
                </c:pt>
                <c:pt idx="3600">
                  <c:v>24</c:v>
                </c:pt>
                <c:pt idx="3601">
                  <c:v>24</c:v>
                </c:pt>
                <c:pt idx="3602">
                  <c:v>24</c:v>
                </c:pt>
                <c:pt idx="3603">
                  <c:v>24</c:v>
                </c:pt>
                <c:pt idx="3604">
                  <c:v>24</c:v>
                </c:pt>
                <c:pt idx="3605">
                  <c:v>26</c:v>
                </c:pt>
                <c:pt idx="3606">
                  <c:v>25</c:v>
                </c:pt>
                <c:pt idx="3607">
                  <c:v>25</c:v>
                </c:pt>
                <c:pt idx="3608">
                  <c:v>24</c:v>
                </c:pt>
                <c:pt idx="3609">
                  <c:v>23</c:v>
                </c:pt>
                <c:pt idx="3610">
                  <c:v>26</c:v>
                </c:pt>
                <c:pt idx="3611">
                  <c:v>24</c:v>
                </c:pt>
                <c:pt idx="3612">
                  <c:v>24</c:v>
                </c:pt>
                <c:pt idx="3613">
                  <c:v>24</c:v>
                </c:pt>
                <c:pt idx="3614">
                  <c:v>24</c:v>
                </c:pt>
                <c:pt idx="3615">
                  <c:v>24</c:v>
                </c:pt>
                <c:pt idx="3616">
                  <c:v>25</c:v>
                </c:pt>
                <c:pt idx="3617">
                  <c:v>25</c:v>
                </c:pt>
                <c:pt idx="3618">
                  <c:v>24</c:v>
                </c:pt>
                <c:pt idx="3619">
                  <c:v>25</c:v>
                </c:pt>
                <c:pt idx="3620">
                  <c:v>24</c:v>
                </c:pt>
                <c:pt idx="3621">
                  <c:v>25</c:v>
                </c:pt>
                <c:pt idx="3622">
                  <c:v>25</c:v>
                </c:pt>
                <c:pt idx="3623">
                  <c:v>24</c:v>
                </c:pt>
                <c:pt idx="3624">
                  <c:v>24</c:v>
                </c:pt>
                <c:pt idx="3625">
                  <c:v>25</c:v>
                </c:pt>
                <c:pt idx="3626">
                  <c:v>24</c:v>
                </c:pt>
                <c:pt idx="3627">
                  <c:v>24</c:v>
                </c:pt>
                <c:pt idx="3628">
                  <c:v>25</c:v>
                </c:pt>
                <c:pt idx="3629">
                  <c:v>24</c:v>
                </c:pt>
                <c:pt idx="3630">
                  <c:v>24</c:v>
                </c:pt>
                <c:pt idx="3631">
                  <c:v>24</c:v>
                </c:pt>
                <c:pt idx="3632">
                  <c:v>25</c:v>
                </c:pt>
                <c:pt idx="3633">
                  <c:v>25</c:v>
                </c:pt>
                <c:pt idx="3634">
                  <c:v>24</c:v>
                </c:pt>
                <c:pt idx="3635">
                  <c:v>25</c:v>
                </c:pt>
                <c:pt idx="3636">
                  <c:v>25</c:v>
                </c:pt>
                <c:pt idx="3637">
                  <c:v>23</c:v>
                </c:pt>
                <c:pt idx="3638">
                  <c:v>23</c:v>
                </c:pt>
                <c:pt idx="3639">
                  <c:v>25</c:v>
                </c:pt>
                <c:pt idx="3640">
                  <c:v>24</c:v>
                </c:pt>
                <c:pt idx="3641">
                  <c:v>24</c:v>
                </c:pt>
                <c:pt idx="3642">
                  <c:v>24</c:v>
                </c:pt>
                <c:pt idx="3643">
                  <c:v>24</c:v>
                </c:pt>
                <c:pt idx="3644">
                  <c:v>25</c:v>
                </c:pt>
                <c:pt idx="3645">
                  <c:v>26</c:v>
                </c:pt>
                <c:pt idx="3646">
                  <c:v>24</c:v>
                </c:pt>
                <c:pt idx="3647">
                  <c:v>24</c:v>
                </c:pt>
                <c:pt idx="3648">
                  <c:v>24</c:v>
                </c:pt>
                <c:pt idx="3649">
                  <c:v>24</c:v>
                </c:pt>
                <c:pt idx="3650">
                  <c:v>25</c:v>
                </c:pt>
                <c:pt idx="3651">
                  <c:v>24</c:v>
                </c:pt>
                <c:pt idx="3652">
                  <c:v>25</c:v>
                </c:pt>
                <c:pt idx="3653">
                  <c:v>25</c:v>
                </c:pt>
                <c:pt idx="3654">
                  <c:v>26</c:v>
                </c:pt>
                <c:pt idx="3655">
                  <c:v>24</c:v>
                </c:pt>
                <c:pt idx="3656">
                  <c:v>24</c:v>
                </c:pt>
                <c:pt idx="3657">
                  <c:v>25</c:v>
                </c:pt>
                <c:pt idx="3658">
                  <c:v>25</c:v>
                </c:pt>
                <c:pt idx="3659">
                  <c:v>24</c:v>
                </c:pt>
                <c:pt idx="3660">
                  <c:v>24</c:v>
                </c:pt>
                <c:pt idx="3661">
                  <c:v>24</c:v>
                </c:pt>
                <c:pt idx="3662">
                  <c:v>24</c:v>
                </c:pt>
                <c:pt idx="3663">
                  <c:v>25</c:v>
                </c:pt>
                <c:pt idx="3664">
                  <c:v>24</c:v>
                </c:pt>
                <c:pt idx="3665">
                  <c:v>23</c:v>
                </c:pt>
                <c:pt idx="3666">
                  <c:v>24</c:v>
                </c:pt>
                <c:pt idx="3667">
                  <c:v>24</c:v>
                </c:pt>
                <c:pt idx="3668">
                  <c:v>25</c:v>
                </c:pt>
                <c:pt idx="3669">
                  <c:v>26</c:v>
                </c:pt>
                <c:pt idx="3670">
                  <c:v>24</c:v>
                </c:pt>
                <c:pt idx="3671">
                  <c:v>24</c:v>
                </c:pt>
                <c:pt idx="3672">
                  <c:v>25</c:v>
                </c:pt>
                <c:pt idx="3673">
                  <c:v>25</c:v>
                </c:pt>
                <c:pt idx="3674">
                  <c:v>24</c:v>
                </c:pt>
                <c:pt idx="3675">
                  <c:v>24</c:v>
                </c:pt>
                <c:pt idx="3676">
                  <c:v>25</c:v>
                </c:pt>
                <c:pt idx="3677">
                  <c:v>25</c:v>
                </c:pt>
                <c:pt idx="3678">
                  <c:v>24</c:v>
                </c:pt>
                <c:pt idx="3679">
                  <c:v>25</c:v>
                </c:pt>
                <c:pt idx="3680">
                  <c:v>24</c:v>
                </c:pt>
                <c:pt idx="3681">
                  <c:v>25</c:v>
                </c:pt>
                <c:pt idx="3682">
                  <c:v>24</c:v>
                </c:pt>
                <c:pt idx="3683">
                  <c:v>24</c:v>
                </c:pt>
                <c:pt idx="3684">
                  <c:v>24</c:v>
                </c:pt>
                <c:pt idx="3685">
                  <c:v>24</c:v>
                </c:pt>
                <c:pt idx="3686">
                  <c:v>25</c:v>
                </c:pt>
                <c:pt idx="3687">
                  <c:v>25</c:v>
                </c:pt>
                <c:pt idx="3688">
                  <c:v>25</c:v>
                </c:pt>
                <c:pt idx="3689">
                  <c:v>24</c:v>
                </c:pt>
                <c:pt idx="3690">
                  <c:v>23</c:v>
                </c:pt>
                <c:pt idx="3691">
                  <c:v>25</c:v>
                </c:pt>
                <c:pt idx="3692">
                  <c:v>24</c:v>
                </c:pt>
                <c:pt idx="3693">
                  <c:v>25</c:v>
                </c:pt>
                <c:pt idx="3694">
                  <c:v>24</c:v>
                </c:pt>
                <c:pt idx="3695">
                  <c:v>24</c:v>
                </c:pt>
                <c:pt idx="3696">
                  <c:v>24</c:v>
                </c:pt>
                <c:pt idx="3697">
                  <c:v>23</c:v>
                </c:pt>
                <c:pt idx="3698">
                  <c:v>24</c:v>
                </c:pt>
                <c:pt idx="3699">
                  <c:v>25</c:v>
                </c:pt>
                <c:pt idx="3700">
                  <c:v>24</c:v>
                </c:pt>
                <c:pt idx="3701">
                  <c:v>22</c:v>
                </c:pt>
                <c:pt idx="3702">
                  <c:v>23</c:v>
                </c:pt>
                <c:pt idx="3703">
                  <c:v>24</c:v>
                </c:pt>
                <c:pt idx="3704">
                  <c:v>24</c:v>
                </c:pt>
                <c:pt idx="3705">
                  <c:v>24</c:v>
                </c:pt>
                <c:pt idx="3706">
                  <c:v>25</c:v>
                </c:pt>
                <c:pt idx="3707">
                  <c:v>24</c:v>
                </c:pt>
                <c:pt idx="3708">
                  <c:v>24</c:v>
                </c:pt>
                <c:pt idx="3709">
                  <c:v>24</c:v>
                </c:pt>
                <c:pt idx="3710">
                  <c:v>24</c:v>
                </c:pt>
                <c:pt idx="3711">
                  <c:v>24</c:v>
                </c:pt>
                <c:pt idx="3712">
                  <c:v>29</c:v>
                </c:pt>
                <c:pt idx="3713">
                  <c:v>24</c:v>
                </c:pt>
                <c:pt idx="3714">
                  <c:v>24</c:v>
                </c:pt>
                <c:pt idx="3715">
                  <c:v>24</c:v>
                </c:pt>
                <c:pt idx="3716">
                  <c:v>25</c:v>
                </c:pt>
                <c:pt idx="3717">
                  <c:v>24</c:v>
                </c:pt>
                <c:pt idx="3718">
                  <c:v>25</c:v>
                </c:pt>
                <c:pt idx="3719">
                  <c:v>25</c:v>
                </c:pt>
                <c:pt idx="3720">
                  <c:v>25</c:v>
                </c:pt>
                <c:pt idx="3721">
                  <c:v>24</c:v>
                </c:pt>
                <c:pt idx="3722">
                  <c:v>25</c:v>
                </c:pt>
                <c:pt idx="3723">
                  <c:v>26</c:v>
                </c:pt>
                <c:pt idx="3724">
                  <c:v>24</c:v>
                </c:pt>
                <c:pt idx="3725">
                  <c:v>23</c:v>
                </c:pt>
                <c:pt idx="3726">
                  <c:v>24</c:v>
                </c:pt>
                <c:pt idx="3727">
                  <c:v>24</c:v>
                </c:pt>
                <c:pt idx="3728">
                  <c:v>23</c:v>
                </c:pt>
                <c:pt idx="3729">
                  <c:v>24</c:v>
                </c:pt>
                <c:pt idx="3730">
                  <c:v>25</c:v>
                </c:pt>
                <c:pt idx="3731">
                  <c:v>26</c:v>
                </c:pt>
                <c:pt idx="3732">
                  <c:v>23</c:v>
                </c:pt>
                <c:pt idx="3733">
                  <c:v>24</c:v>
                </c:pt>
                <c:pt idx="3734">
                  <c:v>25</c:v>
                </c:pt>
                <c:pt idx="3735">
                  <c:v>25</c:v>
                </c:pt>
                <c:pt idx="3736">
                  <c:v>24</c:v>
                </c:pt>
                <c:pt idx="3737">
                  <c:v>24</c:v>
                </c:pt>
                <c:pt idx="3738">
                  <c:v>24</c:v>
                </c:pt>
                <c:pt idx="3739">
                  <c:v>25</c:v>
                </c:pt>
                <c:pt idx="3740">
                  <c:v>24</c:v>
                </c:pt>
                <c:pt idx="3741">
                  <c:v>25</c:v>
                </c:pt>
                <c:pt idx="3742">
                  <c:v>24</c:v>
                </c:pt>
                <c:pt idx="3743">
                  <c:v>25</c:v>
                </c:pt>
                <c:pt idx="3744">
                  <c:v>24</c:v>
                </c:pt>
                <c:pt idx="3745">
                  <c:v>24</c:v>
                </c:pt>
                <c:pt idx="3746">
                  <c:v>25</c:v>
                </c:pt>
                <c:pt idx="3747">
                  <c:v>23</c:v>
                </c:pt>
                <c:pt idx="3748">
                  <c:v>25</c:v>
                </c:pt>
                <c:pt idx="3749">
                  <c:v>24</c:v>
                </c:pt>
                <c:pt idx="3750">
                  <c:v>24</c:v>
                </c:pt>
                <c:pt idx="3751">
                  <c:v>24</c:v>
                </c:pt>
                <c:pt idx="3752">
                  <c:v>24</c:v>
                </c:pt>
                <c:pt idx="3753">
                  <c:v>24</c:v>
                </c:pt>
                <c:pt idx="3754">
                  <c:v>25</c:v>
                </c:pt>
                <c:pt idx="3755">
                  <c:v>25</c:v>
                </c:pt>
                <c:pt idx="3756">
                  <c:v>25</c:v>
                </c:pt>
                <c:pt idx="3757">
                  <c:v>25</c:v>
                </c:pt>
                <c:pt idx="3758">
                  <c:v>24</c:v>
                </c:pt>
                <c:pt idx="3759">
                  <c:v>24</c:v>
                </c:pt>
                <c:pt idx="3760">
                  <c:v>24</c:v>
                </c:pt>
                <c:pt idx="3761">
                  <c:v>24</c:v>
                </c:pt>
                <c:pt idx="3762">
                  <c:v>24</c:v>
                </c:pt>
                <c:pt idx="3763">
                  <c:v>25</c:v>
                </c:pt>
                <c:pt idx="3764">
                  <c:v>25</c:v>
                </c:pt>
                <c:pt idx="3765">
                  <c:v>26</c:v>
                </c:pt>
                <c:pt idx="3766">
                  <c:v>25</c:v>
                </c:pt>
                <c:pt idx="3767">
                  <c:v>24</c:v>
                </c:pt>
                <c:pt idx="3768">
                  <c:v>25</c:v>
                </c:pt>
                <c:pt idx="3769">
                  <c:v>25</c:v>
                </c:pt>
                <c:pt idx="3770">
                  <c:v>25</c:v>
                </c:pt>
                <c:pt idx="3771">
                  <c:v>24</c:v>
                </c:pt>
                <c:pt idx="3772">
                  <c:v>24</c:v>
                </c:pt>
                <c:pt idx="3773">
                  <c:v>25</c:v>
                </c:pt>
                <c:pt idx="3774">
                  <c:v>26</c:v>
                </c:pt>
                <c:pt idx="3775">
                  <c:v>25</c:v>
                </c:pt>
                <c:pt idx="3776">
                  <c:v>25</c:v>
                </c:pt>
                <c:pt idx="3777">
                  <c:v>24</c:v>
                </c:pt>
                <c:pt idx="3778">
                  <c:v>23</c:v>
                </c:pt>
                <c:pt idx="3779">
                  <c:v>25</c:v>
                </c:pt>
                <c:pt idx="3780">
                  <c:v>24</c:v>
                </c:pt>
                <c:pt idx="3781">
                  <c:v>24</c:v>
                </c:pt>
                <c:pt idx="3782">
                  <c:v>24</c:v>
                </c:pt>
                <c:pt idx="3783">
                  <c:v>24</c:v>
                </c:pt>
                <c:pt idx="3784">
                  <c:v>24</c:v>
                </c:pt>
                <c:pt idx="3785">
                  <c:v>25</c:v>
                </c:pt>
                <c:pt idx="3786">
                  <c:v>24</c:v>
                </c:pt>
                <c:pt idx="3787">
                  <c:v>25</c:v>
                </c:pt>
                <c:pt idx="3788">
                  <c:v>24</c:v>
                </c:pt>
                <c:pt idx="3789">
                  <c:v>24</c:v>
                </c:pt>
                <c:pt idx="3790">
                  <c:v>24</c:v>
                </c:pt>
                <c:pt idx="3791">
                  <c:v>26</c:v>
                </c:pt>
                <c:pt idx="3792">
                  <c:v>23</c:v>
                </c:pt>
                <c:pt idx="3793">
                  <c:v>24</c:v>
                </c:pt>
                <c:pt idx="3794">
                  <c:v>25</c:v>
                </c:pt>
                <c:pt idx="3795">
                  <c:v>25</c:v>
                </c:pt>
                <c:pt idx="3796">
                  <c:v>25</c:v>
                </c:pt>
                <c:pt idx="3797">
                  <c:v>22</c:v>
                </c:pt>
                <c:pt idx="3798">
                  <c:v>24</c:v>
                </c:pt>
                <c:pt idx="3799">
                  <c:v>24</c:v>
                </c:pt>
                <c:pt idx="3800">
                  <c:v>24</c:v>
                </c:pt>
                <c:pt idx="3801">
                  <c:v>23</c:v>
                </c:pt>
                <c:pt idx="3802">
                  <c:v>25</c:v>
                </c:pt>
                <c:pt idx="3803">
                  <c:v>24</c:v>
                </c:pt>
                <c:pt idx="3804">
                  <c:v>25</c:v>
                </c:pt>
                <c:pt idx="3805">
                  <c:v>24</c:v>
                </c:pt>
                <c:pt idx="3806">
                  <c:v>24</c:v>
                </c:pt>
                <c:pt idx="3807">
                  <c:v>24</c:v>
                </c:pt>
                <c:pt idx="3808">
                  <c:v>25</c:v>
                </c:pt>
                <c:pt idx="3809">
                  <c:v>26</c:v>
                </c:pt>
                <c:pt idx="3810">
                  <c:v>25</c:v>
                </c:pt>
                <c:pt idx="3811">
                  <c:v>23</c:v>
                </c:pt>
                <c:pt idx="3812">
                  <c:v>24</c:v>
                </c:pt>
                <c:pt idx="3813">
                  <c:v>24</c:v>
                </c:pt>
                <c:pt idx="3814">
                  <c:v>25</c:v>
                </c:pt>
                <c:pt idx="3815">
                  <c:v>24</c:v>
                </c:pt>
                <c:pt idx="3816">
                  <c:v>24</c:v>
                </c:pt>
                <c:pt idx="3817">
                  <c:v>23</c:v>
                </c:pt>
                <c:pt idx="3818">
                  <c:v>25</c:v>
                </c:pt>
                <c:pt idx="3819">
                  <c:v>24</c:v>
                </c:pt>
                <c:pt idx="3820">
                  <c:v>25</c:v>
                </c:pt>
                <c:pt idx="3821">
                  <c:v>24</c:v>
                </c:pt>
                <c:pt idx="3822">
                  <c:v>24</c:v>
                </c:pt>
                <c:pt idx="3823">
                  <c:v>25</c:v>
                </c:pt>
                <c:pt idx="3824">
                  <c:v>25</c:v>
                </c:pt>
                <c:pt idx="3825">
                  <c:v>25</c:v>
                </c:pt>
                <c:pt idx="3826">
                  <c:v>24</c:v>
                </c:pt>
                <c:pt idx="3827">
                  <c:v>26</c:v>
                </c:pt>
                <c:pt idx="3828">
                  <c:v>25</c:v>
                </c:pt>
                <c:pt idx="3829">
                  <c:v>24</c:v>
                </c:pt>
                <c:pt idx="3830">
                  <c:v>24</c:v>
                </c:pt>
                <c:pt idx="3831">
                  <c:v>24</c:v>
                </c:pt>
                <c:pt idx="3832">
                  <c:v>24</c:v>
                </c:pt>
                <c:pt idx="3833">
                  <c:v>26</c:v>
                </c:pt>
                <c:pt idx="3834">
                  <c:v>24</c:v>
                </c:pt>
                <c:pt idx="3835">
                  <c:v>25</c:v>
                </c:pt>
                <c:pt idx="3836">
                  <c:v>24</c:v>
                </c:pt>
                <c:pt idx="3837">
                  <c:v>25</c:v>
                </c:pt>
                <c:pt idx="3838">
                  <c:v>24</c:v>
                </c:pt>
                <c:pt idx="3839">
                  <c:v>24</c:v>
                </c:pt>
                <c:pt idx="3840">
                  <c:v>24</c:v>
                </c:pt>
                <c:pt idx="3841">
                  <c:v>25</c:v>
                </c:pt>
                <c:pt idx="3842">
                  <c:v>24</c:v>
                </c:pt>
                <c:pt idx="3843">
                  <c:v>25</c:v>
                </c:pt>
                <c:pt idx="3844">
                  <c:v>22</c:v>
                </c:pt>
                <c:pt idx="3845">
                  <c:v>25</c:v>
                </c:pt>
                <c:pt idx="3846">
                  <c:v>24</c:v>
                </c:pt>
                <c:pt idx="3847">
                  <c:v>24</c:v>
                </c:pt>
                <c:pt idx="3848">
                  <c:v>24</c:v>
                </c:pt>
                <c:pt idx="3849">
                  <c:v>26</c:v>
                </c:pt>
                <c:pt idx="3850">
                  <c:v>25</c:v>
                </c:pt>
                <c:pt idx="3851">
                  <c:v>24</c:v>
                </c:pt>
                <c:pt idx="3852">
                  <c:v>25</c:v>
                </c:pt>
                <c:pt idx="3853">
                  <c:v>24</c:v>
                </c:pt>
                <c:pt idx="3854">
                  <c:v>26</c:v>
                </c:pt>
                <c:pt idx="3855">
                  <c:v>24</c:v>
                </c:pt>
                <c:pt idx="3856">
                  <c:v>24</c:v>
                </c:pt>
                <c:pt idx="3857">
                  <c:v>24</c:v>
                </c:pt>
                <c:pt idx="3858">
                  <c:v>24</c:v>
                </c:pt>
                <c:pt idx="3859">
                  <c:v>25</c:v>
                </c:pt>
                <c:pt idx="3860">
                  <c:v>25</c:v>
                </c:pt>
                <c:pt idx="3861">
                  <c:v>23</c:v>
                </c:pt>
                <c:pt idx="3862">
                  <c:v>25</c:v>
                </c:pt>
                <c:pt idx="3863">
                  <c:v>24</c:v>
                </c:pt>
                <c:pt idx="3864">
                  <c:v>25</c:v>
                </c:pt>
                <c:pt idx="3865">
                  <c:v>25</c:v>
                </c:pt>
                <c:pt idx="3866">
                  <c:v>25</c:v>
                </c:pt>
                <c:pt idx="3867">
                  <c:v>25</c:v>
                </c:pt>
                <c:pt idx="3868">
                  <c:v>25</c:v>
                </c:pt>
                <c:pt idx="3869">
                  <c:v>25</c:v>
                </c:pt>
                <c:pt idx="3870">
                  <c:v>23</c:v>
                </c:pt>
                <c:pt idx="3871">
                  <c:v>24</c:v>
                </c:pt>
                <c:pt idx="3872">
                  <c:v>25</c:v>
                </c:pt>
                <c:pt idx="3873">
                  <c:v>24</c:v>
                </c:pt>
                <c:pt idx="3874">
                  <c:v>25</c:v>
                </c:pt>
                <c:pt idx="3875">
                  <c:v>24</c:v>
                </c:pt>
                <c:pt idx="3876">
                  <c:v>24</c:v>
                </c:pt>
                <c:pt idx="3877">
                  <c:v>24</c:v>
                </c:pt>
                <c:pt idx="3878">
                  <c:v>23</c:v>
                </c:pt>
                <c:pt idx="3879">
                  <c:v>25</c:v>
                </c:pt>
                <c:pt idx="3880">
                  <c:v>24</c:v>
                </c:pt>
                <c:pt idx="3881">
                  <c:v>25</c:v>
                </c:pt>
                <c:pt idx="3882">
                  <c:v>24</c:v>
                </c:pt>
                <c:pt idx="3883">
                  <c:v>24</c:v>
                </c:pt>
                <c:pt idx="3884">
                  <c:v>24</c:v>
                </c:pt>
                <c:pt idx="3885">
                  <c:v>25</c:v>
                </c:pt>
                <c:pt idx="3886">
                  <c:v>22</c:v>
                </c:pt>
                <c:pt idx="3887">
                  <c:v>25</c:v>
                </c:pt>
                <c:pt idx="3888">
                  <c:v>24</c:v>
                </c:pt>
                <c:pt idx="3889">
                  <c:v>25</c:v>
                </c:pt>
                <c:pt idx="3890">
                  <c:v>24</c:v>
                </c:pt>
                <c:pt idx="3891">
                  <c:v>25</c:v>
                </c:pt>
                <c:pt idx="3892">
                  <c:v>24</c:v>
                </c:pt>
                <c:pt idx="3893">
                  <c:v>26</c:v>
                </c:pt>
                <c:pt idx="3894">
                  <c:v>23</c:v>
                </c:pt>
                <c:pt idx="3895">
                  <c:v>26</c:v>
                </c:pt>
                <c:pt idx="3896">
                  <c:v>22</c:v>
                </c:pt>
                <c:pt idx="3897">
                  <c:v>24</c:v>
                </c:pt>
                <c:pt idx="3898">
                  <c:v>23</c:v>
                </c:pt>
                <c:pt idx="3899">
                  <c:v>25</c:v>
                </c:pt>
                <c:pt idx="3900">
                  <c:v>24</c:v>
                </c:pt>
                <c:pt idx="3901">
                  <c:v>24</c:v>
                </c:pt>
                <c:pt idx="3902">
                  <c:v>25</c:v>
                </c:pt>
                <c:pt idx="3903">
                  <c:v>25</c:v>
                </c:pt>
                <c:pt idx="3904">
                  <c:v>24</c:v>
                </c:pt>
                <c:pt idx="3905">
                  <c:v>25</c:v>
                </c:pt>
                <c:pt idx="3906">
                  <c:v>25</c:v>
                </c:pt>
                <c:pt idx="3907">
                  <c:v>24</c:v>
                </c:pt>
                <c:pt idx="3908">
                  <c:v>24</c:v>
                </c:pt>
                <c:pt idx="3909">
                  <c:v>22</c:v>
                </c:pt>
                <c:pt idx="3910">
                  <c:v>25</c:v>
                </c:pt>
                <c:pt idx="3911">
                  <c:v>24</c:v>
                </c:pt>
                <c:pt idx="3912">
                  <c:v>25</c:v>
                </c:pt>
                <c:pt idx="3913">
                  <c:v>24</c:v>
                </c:pt>
                <c:pt idx="3914">
                  <c:v>25</c:v>
                </c:pt>
                <c:pt idx="3915">
                  <c:v>25</c:v>
                </c:pt>
                <c:pt idx="3916">
                  <c:v>25</c:v>
                </c:pt>
                <c:pt idx="3917">
                  <c:v>25</c:v>
                </c:pt>
                <c:pt idx="3918">
                  <c:v>25</c:v>
                </c:pt>
                <c:pt idx="3919">
                  <c:v>24</c:v>
                </c:pt>
                <c:pt idx="3920">
                  <c:v>24</c:v>
                </c:pt>
                <c:pt idx="3921">
                  <c:v>24</c:v>
                </c:pt>
                <c:pt idx="3922">
                  <c:v>22</c:v>
                </c:pt>
                <c:pt idx="3923">
                  <c:v>24</c:v>
                </c:pt>
                <c:pt idx="3924">
                  <c:v>25</c:v>
                </c:pt>
                <c:pt idx="3925">
                  <c:v>24</c:v>
                </c:pt>
                <c:pt idx="3926">
                  <c:v>24</c:v>
                </c:pt>
                <c:pt idx="3927">
                  <c:v>26</c:v>
                </c:pt>
                <c:pt idx="3928">
                  <c:v>24</c:v>
                </c:pt>
                <c:pt idx="3929">
                  <c:v>24</c:v>
                </c:pt>
                <c:pt idx="3930">
                  <c:v>25</c:v>
                </c:pt>
                <c:pt idx="3931">
                  <c:v>25</c:v>
                </c:pt>
                <c:pt idx="3932">
                  <c:v>23</c:v>
                </c:pt>
                <c:pt idx="3933">
                  <c:v>25</c:v>
                </c:pt>
                <c:pt idx="3934">
                  <c:v>25</c:v>
                </c:pt>
                <c:pt idx="3935">
                  <c:v>22</c:v>
                </c:pt>
                <c:pt idx="3936">
                  <c:v>24</c:v>
                </c:pt>
                <c:pt idx="3937">
                  <c:v>25</c:v>
                </c:pt>
                <c:pt idx="3938">
                  <c:v>24</c:v>
                </c:pt>
                <c:pt idx="3939">
                  <c:v>25</c:v>
                </c:pt>
                <c:pt idx="3940">
                  <c:v>24</c:v>
                </c:pt>
                <c:pt idx="3941">
                  <c:v>24</c:v>
                </c:pt>
                <c:pt idx="3942">
                  <c:v>25</c:v>
                </c:pt>
                <c:pt idx="3943">
                  <c:v>24</c:v>
                </c:pt>
                <c:pt idx="3944">
                  <c:v>24</c:v>
                </c:pt>
                <c:pt idx="3945">
                  <c:v>25</c:v>
                </c:pt>
                <c:pt idx="3946">
                  <c:v>24</c:v>
                </c:pt>
                <c:pt idx="3947">
                  <c:v>24</c:v>
                </c:pt>
                <c:pt idx="3948">
                  <c:v>23</c:v>
                </c:pt>
                <c:pt idx="3949">
                  <c:v>24</c:v>
                </c:pt>
                <c:pt idx="3950">
                  <c:v>25</c:v>
                </c:pt>
                <c:pt idx="3951">
                  <c:v>26</c:v>
                </c:pt>
                <c:pt idx="3952">
                  <c:v>26</c:v>
                </c:pt>
                <c:pt idx="3953">
                  <c:v>24</c:v>
                </c:pt>
                <c:pt idx="3954">
                  <c:v>24</c:v>
                </c:pt>
                <c:pt idx="3955">
                  <c:v>23</c:v>
                </c:pt>
                <c:pt idx="3956">
                  <c:v>25</c:v>
                </c:pt>
                <c:pt idx="3957">
                  <c:v>26</c:v>
                </c:pt>
                <c:pt idx="3958">
                  <c:v>26</c:v>
                </c:pt>
                <c:pt idx="3959">
                  <c:v>24</c:v>
                </c:pt>
                <c:pt idx="3960">
                  <c:v>25</c:v>
                </c:pt>
                <c:pt idx="3961">
                  <c:v>22</c:v>
                </c:pt>
                <c:pt idx="3962">
                  <c:v>23</c:v>
                </c:pt>
                <c:pt idx="3963">
                  <c:v>24</c:v>
                </c:pt>
                <c:pt idx="3964">
                  <c:v>26</c:v>
                </c:pt>
                <c:pt idx="3965">
                  <c:v>23</c:v>
                </c:pt>
                <c:pt idx="3966">
                  <c:v>24</c:v>
                </c:pt>
                <c:pt idx="3967">
                  <c:v>24</c:v>
                </c:pt>
                <c:pt idx="3968">
                  <c:v>25</c:v>
                </c:pt>
                <c:pt idx="3969">
                  <c:v>24</c:v>
                </c:pt>
                <c:pt idx="3970">
                  <c:v>25</c:v>
                </c:pt>
                <c:pt idx="3971">
                  <c:v>24</c:v>
                </c:pt>
                <c:pt idx="3972">
                  <c:v>25</c:v>
                </c:pt>
                <c:pt idx="3973">
                  <c:v>25</c:v>
                </c:pt>
                <c:pt idx="3974">
                  <c:v>25</c:v>
                </c:pt>
                <c:pt idx="3975">
                  <c:v>25</c:v>
                </c:pt>
                <c:pt idx="3976">
                  <c:v>25</c:v>
                </c:pt>
                <c:pt idx="3977">
                  <c:v>25</c:v>
                </c:pt>
                <c:pt idx="3978">
                  <c:v>25</c:v>
                </c:pt>
                <c:pt idx="3979">
                  <c:v>24</c:v>
                </c:pt>
                <c:pt idx="3980">
                  <c:v>24</c:v>
                </c:pt>
                <c:pt idx="3981">
                  <c:v>24</c:v>
                </c:pt>
                <c:pt idx="3982">
                  <c:v>24</c:v>
                </c:pt>
                <c:pt idx="3983">
                  <c:v>25</c:v>
                </c:pt>
                <c:pt idx="3984">
                  <c:v>24</c:v>
                </c:pt>
                <c:pt idx="3985">
                  <c:v>24</c:v>
                </c:pt>
                <c:pt idx="3986">
                  <c:v>24</c:v>
                </c:pt>
                <c:pt idx="3987">
                  <c:v>25</c:v>
                </c:pt>
                <c:pt idx="3988">
                  <c:v>24</c:v>
                </c:pt>
                <c:pt idx="3989">
                  <c:v>28</c:v>
                </c:pt>
                <c:pt idx="3990">
                  <c:v>26</c:v>
                </c:pt>
                <c:pt idx="3991">
                  <c:v>25</c:v>
                </c:pt>
                <c:pt idx="3992">
                  <c:v>26</c:v>
                </c:pt>
                <c:pt idx="3993">
                  <c:v>24</c:v>
                </c:pt>
                <c:pt idx="3994">
                  <c:v>24</c:v>
                </c:pt>
                <c:pt idx="3995">
                  <c:v>24</c:v>
                </c:pt>
                <c:pt idx="3996">
                  <c:v>25</c:v>
                </c:pt>
                <c:pt idx="3997">
                  <c:v>24</c:v>
                </c:pt>
                <c:pt idx="3998">
                  <c:v>25</c:v>
                </c:pt>
                <c:pt idx="3999">
                  <c:v>23</c:v>
                </c:pt>
                <c:pt idx="4000">
                  <c:v>25</c:v>
                </c:pt>
                <c:pt idx="4001">
                  <c:v>25</c:v>
                </c:pt>
                <c:pt idx="4002">
                  <c:v>24</c:v>
                </c:pt>
                <c:pt idx="4003">
                  <c:v>25</c:v>
                </c:pt>
                <c:pt idx="4004">
                  <c:v>25</c:v>
                </c:pt>
                <c:pt idx="4005">
                  <c:v>25</c:v>
                </c:pt>
                <c:pt idx="4006">
                  <c:v>25</c:v>
                </c:pt>
                <c:pt idx="4007">
                  <c:v>25</c:v>
                </c:pt>
                <c:pt idx="4008">
                  <c:v>23</c:v>
                </c:pt>
                <c:pt idx="4009">
                  <c:v>24</c:v>
                </c:pt>
                <c:pt idx="4010">
                  <c:v>25</c:v>
                </c:pt>
                <c:pt idx="4011">
                  <c:v>24</c:v>
                </c:pt>
                <c:pt idx="4012">
                  <c:v>23</c:v>
                </c:pt>
                <c:pt idx="4013">
                  <c:v>24</c:v>
                </c:pt>
                <c:pt idx="4014">
                  <c:v>24</c:v>
                </c:pt>
                <c:pt idx="4015">
                  <c:v>25</c:v>
                </c:pt>
                <c:pt idx="4016">
                  <c:v>25</c:v>
                </c:pt>
                <c:pt idx="4017">
                  <c:v>24</c:v>
                </c:pt>
                <c:pt idx="4018">
                  <c:v>24</c:v>
                </c:pt>
                <c:pt idx="4019">
                  <c:v>24</c:v>
                </c:pt>
                <c:pt idx="4020">
                  <c:v>25</c:v>
                </c:pt>
                <c:pt idx="4021">
                  <c:v>24</c:v>
                </c:pt>
                <c:pt idx="4022">
                  <c:v>25</c:v>
                </c:pt>
                <c:pt idx="4023">
                  <c:v>25</c:v>
                </c:pt>
                <c:pt idx="4024">
                  <c:v>25</c:v>
                </c:pt>
                <c:pt idx="4025">
                  <c:v>24</c:v>
                </c:pt>
                <c:pt idx="4026">
                  <c:v>24</c:v>
                </c:pt>
                <c:pt idx="4027">
                  <c:v>25</c:v>
                </c:pt>
                <c:pt idx="4028">
                  <c:v>25</c:v>
                </c:pt>
                <c:pt idx="4029">
                  <c:v>25</c:v>
                </c:pt>
                <c:pt idx="4030">
                  <c:v>24</c:v>
                </c:pt>
                <c:pt idx="4031">
                  <c:v>24</c:v>
                </c:pt>
                <c:pt idx="4032">
                  <c:v>25</c:v>
                </c:pt>
                <c:pt idx="4033">
                  <c:v>24</c:v>
                </c:pt>
                <c:pt idx="4034">
                  <c:v>24</c:v>
                </c:pt>
                <c:pt idx="4035">
                  <c:v>25</c:v>
                </c:pt>
                <c:pt idx="4036">
                  <c:v>24</c:v>
                </c:pt>
                <c:pt idx="4037">
                  <c:v>24</c:v>
                </c:pt>
                <c:pt idx="4038">
                  <c:v>25</c:v>
                </c:pt>
                <c:pt idx="4039">
                  <c:v>25</c:v>
                </c:pt>
                <c:pt idx="4040">
                  <c:v>25</c:v>
                </c:pt>
                <c:pt idx="4041">
                  <c:v>25</c:v>
                </c:pt>
                <c:pt idx="4042">
                  <c:v>24</c:v>
                </c:pt>
                <c:pt idx="4043">
                  <c:v>24</c:v>
                </c:pt>
                <c:pt idx="4044">
                  <c:v>24</c:v>
                </c:pt>
                <c:pt idx="4045">
                  <c:v>24</c:v>
                </c:pt>
                <c:pt idx="4046">
                  <c:v>22</c:v>
                </c:pt>
                <c:pt idx="4047">
                  <c:v>25</c:v>
                </c:pt>
                <c:pt idx="4048">
                  <c:v>24</c:v>
                </c:pt>
                <c:pt idx="4049">
                  <c:v>24</c:v>
                </c:pt>
                <c:pt idx="4050">
                  <c:v>25</c:v>
                </c:pt>
                <c:pt idx="4051">
                  <c:v>24</c:v>
                </c:pt>
                <c:pt idx="4052">
                  <c:v>23</c:v>
                </c:pt>
                <c:pt idx="4053">
                  <c:v>24</c:v>
                </c:pt>
                <c:pt idx="4054">
                  <c:v>24</c:v>
                </c:pt>
                <c:pt idx="4055">
                  <c:v>25</c:v>
                </c:pt>
                <c:pt idx="4056">
                  <c:v>25</c:v>
                </c:pt>
                <c:pt idx="4057">
                  <c:v>23</c:v>
                </c:pt>
                <c:pt idx="4058">
                  <c:v>25</c:v>
                </c:pt>
                <c:pt idx="4059">
                  <c:v>24</c:v>
                </c:pt>
                <c:pt idx="4060">
                  <c:v>25</c:v>
                </c:pt>
                <c:pt idx="4061">
                  <c:v>24</c:v>
                </c:pt>
                <c:pt idx="4062">
                  <c:v>25</c:v>
                </c:pt>
                <c:pt idx="4063">
                  <c:v>25</c:v>
                </c:pt>
                <c:pt idx="4064">
                  <c:v>24</c:v>
                </c:pt>
                <c:pt idx="4065">
                  <c:v>25</c:v>
                </c:pt>
                <c:pt idx="4066">
                  <c:v>24</c:v>
                </c:pt>
                <c:pt idx="4067">
                  <c:v>24</c:v>
                </c:pt>
                <c:pt idx="4068">
                  <c:v>25</c:v>
                </c:pt>
                <c:pt idx="4069">
                  <c:v>24</c:v>
                </c:pt>
                <c:pt idx="4070">
                  <c:v>24</c:v>
                </c:pt>
                <c:pt idx="4071">
                  <c:v>26</c:v>
                </c:pt>
                <c:pt idx="4072">
                  <c:v>24</c:v>
                </c:pt>
                <c:pt idx="4073">
                  <c:v>24</c:v>
                </c:pt>
                <c:pt idx="4074">
                  <c:v>24</c:v>
                </c:pt>
                <c:pt idx="4075">
                  <c:v>25</c:v>
                </c:pt>
                <c:pt idx="4076">
                  <c:v>24</c:v>
                </c:pt>
                <c:pt idx="4077">
                  <c:v>25</c:v>
                </c:pt>
                <c:pt idx="4078">
                  <c:v>24</c:v>
                </c:pt>
                <c:pt idx="4079">
                  <c:v>24</c:v>
                </c:pt>
                <c:pt idx="4080">
                  <c:v>24</c:v>
                </c:pt>
                <c:pt idx="4081">
                  <c:v>26</c:v>
                </c:pt>
                <c:pt idx="4082">
                  <c:v>25</c:v>
                </c:pt>
                <c:pt idx="4083">
                  <c:v>26</c:v>
                </c:pt>
                <c:pt idx="4084">
                  <c:v>26</c:v>
                </c:pt>
                <c:pt idx="4085">
                  <c:v>25</c:v>
                </c:pt>
                <c:pt idx="4086">
                  <c:v>23</c:v>
                </c:pt>
                <c:pt idx="4087">
                  <c:v>24</c:v>
                </c:pt>
                <c:pt idx="4088">
                  <c:v>24</c:v>
                </c:pt>
                <c:pt idx="4089">
                  <c:v>25</c:v>
                </c:pt>
                <c:pt idx="4090">
                  <c:v>24</c:v>
                </c:pt>
                <c:pt idx="4091">
                  <c:v>26</c:v>
                </c:pt>
                <c:pt idx="4092">
                  <c:v>25</c:v>
                </c:pt>
                <c:pt idx="4093">
                  <c:v>25</c:v>
                </c:pt>
                <c:pt idx="4094">
                  <c:v>23</c:v>
                </c:pt>
                <c:pt idx="4095">
                  <c:v>25</c:v>
                </c:pt>
                <c:pt idx="4096">
                  <c:v>24</c:v>
                </c:pt>
                <c:pt idx="4097">
                  <c:v>24</c:v>
                </c:pt>
                <c:pt idx="4098">
                  <c:v>24</c:v>
                </c:pt>
                <c:pt idx="4099">
                  <c:v>24</c:v>
                </c:pt>
                <c:pt idx="4100">
                  <c:v>25</c:v>
                </c:pt>
                <c:pt idx="4101">
                  <c:v>23</c:v>
                </c:pt>
                <c:pt idx="4102">
                  <c:v>24</c:v>
                </c:pt>
                <c:pt idx="4103">
                  <c:v>24</c:v>
                </c:pt>
                <c:pt idx="4104">
                  <c:v>25</c:v>
                </c:pt>
                <c:pt idx="4105">
                  <c:v>24</c:v>
                </c:pt>
                <c:pt idx="4106">
                  <c:v>25</c:v>
                </c:pt>
                <c:pt idx="4107">
                  <c:v>25</c:v>
                </c:pt>
                <c:pt idx="4108">
                  <c:v>25</c:v>
                </c:pt>
                <c:pt idx="4109">
                  <c:v>25</c:v>
                </c:pt>
                <c:pt idx="4110">
                  <c:v>25</c:v>
                </c:pt>
                <c:pt idx="4111">
                  <c:v>24</c:v>
                </c:pt>
                <c:pt idx="4112">
                  <c:v>25</c:v>
                </c:pt>
                <c:pt idx="4113">
                  <c:v>25</c:v>
                </c:pt>
                <c:pt idx="4114">
                  <c:v>24</c:v>
                </c:pt>
                <c:pt idx="4115">
                  <c:v>25</c:v>
                </c:pt>
                <c:pt idx="4116">
                  <c:v>25</c:v>
                </c:pt>
                <c:pt idx="4117">
                  <c:v>25</c:v>
                </c:pt>
                <c:pt idx="4118">
                  <c:v>24</c:v>
                </c:pt>
                <c:pt idx="4119">
                  <c:v>24</c:v>
                </c:pt>
                <c:pt idx="4120">
                  <c:v>25</c:v>
                </c:pt>
                <c:pt idx="4121">
                  <c:v>25</c:v>
                </c:pt>
                <c:pt idx="4122">
                  <c:v>24</c:v>
                </c:pt>
                <c:pt idx="4123">
                  <c:v>25</c:v>
                </c:pt>
                <c:pt idx="4124">
                  <c:v>24</c:v>
                </c:pt>
                <c:pt idx="4125">
                  <c:v>26</c:v>
                </c:pt>
                <c:pt idx="4126">
                  <c:v>25</c:v>
                </c:pt>
                <c:pt idx="4127">
                  <c:v>24</c:v>
                </c:pt>
                <c:pt idx="4128">
                  <c:v>24</c:v>
                </c:pt>
                <c:pt idx="4129">
                  <c:v>25</c:v>
                </c:pt>
                <c:pt idx="4130">
                  <c:v>24</c:v>
                </c:pt>
                <c:pt idx="4131">
                  <c:v>24</c:v>
                </c:pt>
                <c:pt idx="4132">
                  <c:v>25</c:v>
                </c:pt>
                <c:pt idx="4133">
                  <c:v>26</c:v>
                </c:pt>
                <c:pt idx="4134">
                  <c:v>24</c:v>
                </c:pt>
                <c:pt idx="4135">
                  <c:v>24</c:v>
                </c:pt>
                <c:pt idx="4136">
                  <c:v>24</c:v>
                </c:pt>
                <c:pt idx="4137">
                  <c:v>26</c:v>
                </c:pt>
                <c:pt idx="4138">
                  <c:v>24</c:v>
                </c:pt>
                <c:pt idx="4139">
                  <c:v>24</c:v>
                </c:pt>
                <c:pt idx="4140">
                  <c:v>25</c:v>
                </c:pt>
                <c:pt idx="4141">
                  <c:v>25</c:v>
                </c:pt>
                <c:pt idx="4142">
                  <c:v>24</c:v>
                </c:pt>
                <c:pt idx="4143">
                  <c:v>24</c:v>
                </c:pt>
                <c:pt idx="4144">
                  <c:v>24</c:v>
                </c:pt>
                <c:pt idx="4145">
                  <c:v>24</c:v>
                </c:pt>
                <c:pt idx="4146">
                  <c:v>25</c:v>
                </c:pt>
                <c:pt idx="4147">
                  <c:v>24</c:v>
                </c:pt>
                <c:pt idx="4148">
                  <c:v>26</c:v>
                </c:pt>
                <c:pt idx="4149">
                  <c:v>25</c:v>
                </c:pt>
                <c:pt idx="4150">
                  <c:v>24</c:v>
                </c:pt>
                <c:pt idx="4151">
                  <c:v>23</c:v>
                </c:pt>
                <c:pt idx="4152">
                  <c:v>23</c:v>
                </c:pt>
                <c:pt idx="4153">
                  <c:v>23</c:v>
                </c:pt>
                <c:pt idx="4154">
                  <c:v>25</c:v>
                </c:pt>
                <c:pt idx="4155">
                  <c:v>24</c:v>
                </c:pt>
                <c:pt idx="4156">
                  <c:v>27</c:v>
                </c:pt>
                <c:pt idx="4157">
                  <c:v>24</c:v>
                </c:pt>
                <c:pt idx="4158">
                  <c:v>25</c:v>
                </c:pt>
                <c:pt idx="4159">
                  <c:v>23</c:v>
                </c:pt>
                <c:pt idx="4160">
                  <c:v>24</c:v>
                </c:pt>
                <c:pt idx="4161">
                  <c:v>24</c:v>
                </c:pt>
                <c:pt idx="4162">
                  <c:v>24</c:v>
                </c:pt>
                <c:pt idx="4163">
                  <c:v>24</c:v>
                </c:pt>
                <c:pt idx="4164">
                  <c:v>22</c:v>
                </c:pt>
                <c:pt idx="4165">
                  <c:v>23</c:v>
                </c:pt>
                <c:pt idx="4166">
                  <c:v>24</c:v>
                </c:pt>
                <c:pt idx="4167">
                  <c:v>25</c:v>
                </c:pt>
                <c:pt idx="4168">
                  <c:v>24</c:v>
                </c:pt>
                <c:pt idx="4169">
                  <c:v>25</c:v>
                </c:pt>
                <c:pt idx="4170">
                  <c:v>24</c:v>
                </c:pt>
                <c:pt idx="4171">
                  <c:v>24</c:v>
                </c:pt>
                <c:pt idx="4172">
                  <c:v>24</c:v>
                </c:pt>
                <c:pt idx="4173">
                  <c:v>25</c:v>
                </c:pt>
                <c:pt idx="4174">
                  <c:v>24</c:v>
                </c:pt>
                <c:pt idx="4175">
                  <c:v>25</c:v>
                </c:pt>
                <c:pt idx="4176">
                  <c:v>24</c:v>
                </c:pt>
                <c:pt idx="4177">
                  <c:v>25</c:v>
                </c:pt>
                <c:pt idx="4178">
                  <c:v>25</c:v>
                </c:pt>
                <c:pt idx="4179">
                  <c:v>25</c:v>
                </c:pt>
                <c:pt idx="4180">
                  <c:v>24</c:v>
                </c:pt>
                <c:pt idx="4181">
                  <c:v>24</c:v>
                </c:pt>
                <c:pt idx="4182">
                  <c:v>25</c:v>
                </c:pt>
                <c:pt idx="4183">
                  <c:v>24</c:v>
                </c:pt>
                <c:pt idx="4184">
                  <c:v>23</c:v>
                </c:pt>
                <c:pt idx="4185">
                  <c:v>25</c:v>
                </c:pt>
                <c:pt idx="4186">
                  <c:v>25</c:v>
                </c:pt>
                <c:pt idx="4187">
                  <c:v>25</c:v>
                </c:pt>
                <c:pt idx="4188">
                  <c:v>25</c:v>
                </c:pt>
                <c:pt idx="4189">
                  <c:v>23</c:v>
                </c:pt>
                <c:pt idx="4190">
                  <c:v>24</c:v>
                </c:pt>
                <c:pt idx="4191">
                  <c:v>24</c:v>
                </c:pt>
                <c:pt idx="4192">
                  <c:v>25</c:v>
                </c:pt>
                <c:pt idx="4193">
                  <c:v>23</c:v>
                </c:pt>
                <c:pt idx="4194">
                  <c:v>26</c:v>
                </c:pt>
                <c:pt idx="4195">
                  <c:v>25</c:v>
                </c:pt>
                <c:pt idx="4196">
                  <c:v>24</c:v>
                </c:pt>
                <c:pt idx="4197">
                  <c:v>24</c:v>
                </c:pt>
                <c:pt idx="4198">
                  <c:v>24</c:v>
                </c:pt>
                <c:pt idx="4199">
                  <c:v>24</c:v>
                </c:pt>
                <c:pt idx="4200">
                  <c:v>25</c:v>
                </c:pt>
                <c:pt idx="4201">
                  <c:v>24</c:v>
                </c:pt>
                <c:pt idx="4202">
                  <c:v>25</c:v>
                </c:pt>
                <c:pt idx="4203">
                  <c:v>34</c:v>
                </c:pt>
                <c:pt idx="4204">
                  <c:v>26</c:v>
                </c:pt>
                <c:pt idx="4205">
                  <c:v>26</c:v>
                </c:pt>
                <c:pt idx="4206">
                  <c:v>25</c:v>
                </c:pt>
                <c:pt idx="4207">
                  <c:v>23</c:v>
                </c:pt>
                <c:pt idx="4208">
                  <c:v>29</c:v>
                </c:pt>
                <c:pt idx="4209">
                  <c:v>25</c:v>
                </c:pt>
                <c:pt idx="4210">
                  <c:v>22</c:v>
                </c:pt>
                <c:pt idx="4211">
                  <c:v>24</c:v>
                </c:pt>
                <c:pt idx="4212">
                  <c:v>25</c:v>
                </c:pt>
                <c:pt idx="4213">
                  <c:v>24</c:v>
                </c:pt>
                <c:pt idx="4214">
                  <c:v>25</c:v>
                </c:pt>
                <c:pt idx="4215">
                  <c:v>24</c:v>
                </c:pt>
                <c:pt idx="4216">
                  <c:v>24</c:v>
                </c:pt>
                <c:pt idx="4217">
                  <c:v>24</c:v>
                </c:pt>
                <c:pt idx="4218">
                  <c:v>26</c:v>
                </c:pt>
                <c:pt idx="4219">
                  <c:v>24</c:v>
                </c:pt>
                <c:pt idx="4220">
                  <c:v>24</c:v>
                </c:pt>
                <c:pt idx="4221">
                  <c:v>24</c:v>
                </c:pt>
                <c:pt idx="4222">
                  <c:v>25</c:v>
                </c:pt>
                <c:pt idx="4223">
                  <c:v>24</c:v>
                </c:pt>
                <c:pt idx="4224">
                  <c:v>25</c:v>
                </c:pt>
                <c:pt idx="4225">
                  <c:v>25</c:v>
                </c:pt>
                <c:pt idx="4226">
                  <c:v>24</c:v>
                </c:pt>
                <c:pt idx="4227">
                  <c:v>24</c:v>
                </c:pt>
                <c:pt idx="4228">
                  <c:v>24</c:v>
                </c:pt>
                <c:pt idx="4229">
                  <c:v>25</c:v>
                </c:pt>
                <c:pt idx="4230">
                  <c:v>24</c:v>
                </c:pt>
                <c:pt idx="4231">
                  <c:v>25</c:v>
                </c:pt>
                <c:pt idx="4232">
                  <c:v>24</c:v>
                </c:pt>
                <c:pt idx="4233">
                  <c:v>23</c:v>
                </c:pt>
                <c:pt idx="4234">
                  <c:v>23</c:v>
                </c:pt>
                <c:pt idx="4235">
                  <c:v>23</c:v>
                </c:pt>
                <c:pt idx="4236">
                  <c:v>24</c:v>
                </c:pt>
                <c:pt idx="4237">
                  <c:v>25</c:v>
                </c:pt>
                <c:pt idx="4238">
                  <c:v>24</c:v>
                </c:pt>
                <c:pt idx="4239">
                  <c:v>25</c:v>
                </c:pt>
                <c:pt idx="4240">
                  <c:v>24</c:v>
                </c:pt>
                <c:pt idx="4241">
                  <c:v>27</c:v>
                </c:pt>
                <c:pt idx="4242">
                  <c:v>24</c:v>
                </c:pt>
                <c:pt idx="4243">
                  <c:v>23</c:v>
                </c:pt>
                <c:pt idx="4244">
                  <c:v>25</c:v>
                </c:pt>
                <c:pt idx="4245">
                  <c:v>24</c:v>
                </c:pt>
                <c:pt idx="4246">
                  <c:v>24</c:v>
                </c:pt>
                <c:pt idx="4247">
                  <c:v>25</c:v>
                </c:pt>
                <c:pt idx="4248">
                  <c:v>25</c:v>
                </c:pt>
                <c:pt idx="4249">
                  <c:v>25</c:v>
                </c:pt>
                <c:pt idx="4250">
                  <c:v>24</c:v>
                </c:pt>
                <c:pt idx="4251">
                  <c:v>25</c:v>
                </c:pt>
                <c:pt idx="4252">
                  <c:v>24</c:v>
                </c:pt>
                <c:pt idx="4253">
                  <c:v>24</c:v>
                </c:pt>
                <c:pt idx="4254">
                  <c:v>24</c:v>
                </c:pt>
                <c:pt idx="4255">
                  <c:v>24</c:v>
                </c:pt>
                <c:pt idx="4256">
                  <c:v>25</c:v>
                </c:pt>
                <c:pt idx="4257">
                  <c:v>24</c:v>
                </c:pt>
                <c:pt idx="4258">
                  <c:v>24</c:v>
                </c:pt>
                <c:pt idx="4259">
                  <c:v>24</c:v>
                </c:pt>
                <c:pt idx="4260">
                  <c:v>24</c:v>
                </c:pt>
                <c:pt idx="4261">
                  <c:v>25</c:v>
                </c:pt>
                <c:pt idx="4262">
                  <c:v>25</c:v>
                </c:pt>
                <c:pt idx="4263">
                  <c:v>25</c:v>
                </c:pt>
                <c:pt idx="4264">
                  <c:v>24</c:v>
                </c:pt>
                <c:pt idx="4265">
                  <c:v>24</c:v>
                </c:pt>
                <c:pt idx="4266">
                  <c:v>24</c:v>
                </c:pt>
                <c:pt idx="4267">
                  <c:v>23</c:v>
                </c:pt>
                <c:pt idx="4268">
                  <c:v>22</c:v>
                </c:pt>
                <c:pt idx="4269">
                  <c:v>25</c:v>
                </c:pt>
                <c:pt idx="4270">
                  <c:v>24</c:v>
                </c:pt>
                <c:pt idx="4271">
                  <c:v>26</c:v>
                </c:pt>
                <c:pt idx="4272">
                  <c:v>25</c:v>
                </c:pt>
                <c:pt idx="4273">
                  <c:v>23</c:v>
                </c:pt>
                <c:pt idx="4274">
                  <c:v>24</c:v>
                </c:pt>
                <c:pt idx="4275">
                  <c:v>25</c:v>
                </c:pt>
                <c:pt idx="4276">
                  <c:v>23</c:v>
                </c:pt>
                <c:pt idx="4277">
                  <c:v>25</c:v>
                </c:pt>
                <c:pt idx="4278">
                  <c:v>24</c:v>
                </c:pt>
                <c:pt idx="4279">
                  <c:v>25</c:v>
                </c:pt>
                <c:pt idx="4280">
                  <c:v>25</c:v>
                </c:pt>
                <c:pt idx="4281">
                  <c:v>24</c:v>
                </c:pt>
                <c:pt idx="4282">
                  <c:v>24</c:v>
                </c:pt>
                <c:pt idx="4283">
                  <c:v>25</c:v>
                </c:pt>
                <c:pt idx="4284">
                  <c:v>26</c:v>
                </c:pt>
                <c:pt idx="4285">
                  <c:v>24</c:v>
                </c:pt>
                <c:pt idx="4286">
                  <c:v>24</c:v>
                </c:pt>
                <c:pt idx="4287">
                  <c:v>24</c:v>
                </c:pt>
                <c:pt idx="4288">
                  <c:v>25</c:v>
                </c:pt>
                <c:pt idx="4289">
                  <c:v>24</c:v>
                </c:pt>
                <c:pt idx="4290">
                  <c:v>25</c:v>
                </c:pt>
                <c:pt idx="4291">
                  <c:v>25</c:v>
                </c:pt>
                <c:pt idx="4292">
                  <c:v>24</c:v>
                </c:pt>
                <c:pt idx="4293">
                  <c:v>24</c:v>
                </c:pt>
                <c:pt idx="4294">
                  <c:v>26</c:v>
                </c:pt>
                <c:pt idx="4295">
                  <c:v>24</c:v>
                </c:pt>
                <c:pt idx="4296">
                  <c:v>24</c:v>
                </c:pt>
                <c:pt idx="4297">
                  <c:v>25</c:v>
                </c:pt>
                <c:pt idx="4298">
                  <c:v>25</c:v>
                </c:pt>
                <c:pt idx="4299">
                  <c:v>23</c:v>
                </c:pt>
                <c:pt idx="4300">
                  <c:v>24</c:v>
                </c:pt>
                <c:pt idx="4301">
                  <c:v>24</c:v>
                </c:pt>
                <c:pt idx="4302">
                  <c:v>25</c:v>
                </c:pt>
                <c:pt idx="4303">
                  <c:v>24</c:v>
                </c:pt>
                <c:pt idx="4304">
                  <c:v>25</c:v>
                </c:pt>
                <c:pt idx="4305">
                  <c:v>24</c:v>
                </c:pt>
                <c:pt idx="4306">
                  <c:v>25</c:v>
                </c:pt>
                <c:pt idx="4307">
                  <c:v>24</c:v>
                </c:pt>
                <c:pt idx="4308">
                  <c:v>26</c:v>
                </c:pt>
                <c:pt idx="4309">
                  <c:v>25</c:v>
                </c:pt>
                <c:pt idx="4310">
                  <c:v>26</c:v>
                </c:pt>
                <c:pt idx="4311">
                  <c:v>24</c:v>
                </c:pt>
                <c:pt idx="4312">
                  <c:v>24</c:v>
                </c:pt>
                <c:pt idx="4313">
                  <c:v>23</c:v>
                </c:pt>
                <c:pt idx="4314">
                  <c:v>24</c:v>
                </c:pt>
                <c:pt idx="4315">
                  <c:v>24</c:v>
                </c:pt>
                <c:pt idx="4316">
                  <c:v>30</c:v>
                </c:pt>
                <c:pt idx="4317">
                  <c:v>26</c:v>
                </c:pt>
                <c:pt idx="4318">
                  <c:v>25</c:v>
                </c:pt>
                <c:pt idx="4319">
                  <c:v>25</c:v>
                </c:pt>
                <c:pt idx="4320">
                  <c:v>24</c:v>
                </c:pt>
                <c:pt idx="4321">
                  <c:v>25</c:v>
                </c:pt>
                <c:pt idx="4322">
                  <c:v>22</c:v>
                </c:pt>
                <c:pt idx="4323">
                  <c:v>24</c:v>
                </c:pt>
                <c:pt idx="4324">
                  <c:v>24</c:v>
                </c:pt>
                <c:pt idx="4325">
                  <c:v>24</c:v>
                </c:pt>
                <c:pt idx="4326">
                  <c:v>23</c:v>
                </c:pt>
                <c:pt idx="4327">
                  <c:v>23</c:v>
                </c:pt>
                <c:pt idx="4328">
                  <c:v>24</c:v>
                </c:pt>
                <c:pt idx="4329">
                  <c:v>24</c:v>
                </c:pt>
                <c:pt idx="4330">
                  <c:v>24</c:v>
                </c:pt>
                <c:pt idx="4331">
                  <c:v>25</c:v>
                </c:pt>
                <c:pt idx="4332">
                  <c:v>25</c:v>
                </c:pt>
                <c:pt idx="4333">
                  <c:v>25</c:v>
                </c:pt>
                <c:pt idx="4334">
                  <c:v>24</c:v>
                </c:pt>
                <c:pt idx="4335">
                  <c:v>25</c:v>
                </c:pt>
                <c:pt idx="4336">
                  <c:v>25</c:v>
                </c:pt>
                <c:pt idx="4337">
                  <c:v>25</c:v>
                </c:pt>
                <c:pt idx="4338">
                  <c:v>25</c:v>
                </c:pt>
                <c:pt idx="4339">
                  <c:v>24</c:v>
                </c:pt>
                <c:pt idx="4340">
                  <c:v>25</c:v>
                </c:pt>
                <c:pt idx="4341">
                  <c:v>25</c:v>
                </c:pt>
                <c:pt idx="4342">
                  <c:v>24</c:v>
                </c:pt>
                <c:pt idx="4343">
                  <c:v>24</c:v>
                </c:pt>
                <c:pt idx="4344">
                  <c:v>25</c:v>
                </c:pt>
                <c:pt idx="4345">
                  <c:v>24</c:v>
                </c:pt>
                <c:pt idx="4346">
                  <c:v>24</c:v>
                </c:pt>
                <c:pt idx="4347">
                  <c:v>20</c:v>
                </c:pt>
                <c:pt idx="4348">
                  <c:v>25</c:v>
                </c:pt>
                <c:pt idx="4349">
                  <c:v>23</c:v>
                </c:pt>
                <c:pt idx="4350">
                  <c:v>25</c:v>
                </c:pt>
                <c:pt idx="4351">
                  <c:v>24</c:v>
                </c:pt>
                <c:pt idx="4352">
                  <c:v>25</c:v>
                </c:pt>
                <c:pt idx="4353">
                  <c:v>24</c:v>
                </c:pt>
                <c:pt idx="4354">
                  <c:v>22</c:v>
                </c:pt>
                <c:pt idx="4355">
                  <c:v>25</c:v>
                </c:pt>
                <c:pt idx="4356">
                  <c:v>25</c:v>
                </c:pt>
                <c:pt idx="4357">
                  <c:v>24</c:v>
                </c:pt>
                <c:pt idx="4358">
                  <c:v>24</c:v>
                </c:pt>
                <c:pt idx="4359">
                  <c:v>24</c:v>
                </c:pt>
                <c:pt idx="4360">
                  <c:v>25</c:v>
                </c:pt>
                <c:pt idx="4361">
                  <c:v>25</c:v>
                </c:pt>
                <c:pt idx="4362">
                  <c:v>27</c:v>
                </c:pt>
                <c:pt idx="4363">
                  <c:v>24</c:v>
                </c:pt>
                <c:pt idx="4364">
                  <c:v>25</c:v>
                </c:pt>
                <c:pt idx="4365">
                  <c:v>25</c:v>
                </c:pt>
                <c:pt idx="4366">
                  <c:v>23</c:v>
                </c:pt>
                <c:pt idx="4367">
                  <c:v>24</c:v>
                </c:pt>
                <c:pt idx="4368">
                  <c:v>24</c:v>
                </c:pt>
                <c:pt idx="4369">
                  <c:v>24</c:v>
                </c:pt>
                <c:pt idx="4370">
                  <c:v>26</c:v>
                </c:pt>
                <c:pt idx="4371">
                  <c:v>25</c:v>
                </c:pt>
                <c:pt idx="4372">
                  <c:v>26</c:v>
                </c:pt>
                <c:pt idx="4373">
                  <c:v>24</c:v>
                </c:pt>
                <c:pt idx="4374">
                  <c:v>26</c:v>
                </c:pt>
                <c:pt idx="4375">
                  <c:v>24</c:v>
                </c:pt>
                <c:pt idx="4376">
                  <c:v>25</c:v>
                </c:pt>
                <c:pt idx="4377">
                  <c:v>25</c:v>
                </c:pt>
                <c:pt idx="4378">
                  <c:v>23</c:v>
                </c:pt>
                <c:pt idx="4379">
                  <c:v>25</c:v>
                </c:pt>
                <c:pt idx="4380">
                  <c:v>24</c:v>
                </c:pt>
                <c:pt idx="4381">
                  <c:v>25</c:v>
                </c:pt>
                <c:pt idx="4382">
                  <c:v>22</c:v>
                </c:pt>
                <c:pt idx="4383">
                  <c:v>27</c:v>
                </c:pt>
                <c:pt idx="4384">
                  <c:v>24</c:v>
                </c:pt>
                <c:pt idx="4385">
                  <c:v>25</c:v>
                </c:pt>
                <c:pt idx="4386">
                  <c:v>25</c:v>
                </c:pt>
                <c:pt idx="4387">
                  <c:v>25</c:v>
                </c:pt>
                <c:pt idx="4388">
                  <c:v>23</c:v>
                </c:pt>
                <c:pt idx="4389">
                  <c:v>24</c:v>
                </c:pt>
                <c:pt idx="4390">
                  <c:v>23</c:v>
                </c:pt>
                <c:pt idx="4391">
                  <c:v>26</c:v>
                </c:pt>
                <c:pt idx="4392">
                  <c:v>24</c:v>
                </c:pt>
                <c:pt idx="4393">
                  <c:v>23</c:v>
                </c:pt>
                <c:pt idx="4394">
                  <c:v>23</c:v>
                </c:pt>
                <c:pt idx="4395">
                  <c:v>24</c:v>
                </c:pt>
                <c:pt idx="4396">
                  <c:v>24</c:v>
                </c:pt>
                <c:pt idx="4397">
                  <c:v>28</c:v>
                </c:pt>
                <c:pt idx="4398">
                  <c:v>25</c:v>
                </c:pt>
                <c:pt idx="4399">
                  <c:v>25</c:v>
                </c:pt>
                <c:pt idx="4400">
                  <c:v>25</c:v>
                </c:pt>
                <c:pt idx="4401">
                  <c:v>25</c:v>
                </c:pt>
                <c:pt idx="4402">
                  <c:v>24</c:v>
                </c:pt>
                <c:pt idx="4403">
                  <c:v>25</c:v>
                </c:pt>
                <c:pt idx="4404">
                  <c:v>24</c:v>
                </c:pt>
                <c:pt idx="4405">
                  <c:v>25</c:v>
                </c:pt>
                <c:pt idx="4406">
                  <c:v>24</c:v>
                </c:pt>
                <c:pt idx="4407">
                  <c:v>24</c:v>
                </c:pt>
                <c:pt idx="4408">
                  <c:v>24</c:v>
                </c:pt>
                <c:pt idx="4409">
                  <c:v>25</c:v>
                </c:pt>
                <c:pt idx="4410">
                  <c:v>25</c:v>
                </c:pt>
                <c:pt idx="4411">
                  <c:v>24</c:v>
                </c:pt>
                <c:pt idx="4412">
                  <c:v>24</c:v>
                </c:pt>
                <c:pt idx="4413">
                  <c:v>27</c:v>
                </c:pt>
                <c:pt idx="4414">
                  <c:v>25</c:v>
                </c:pt>
                <c:pt idx="4415">
                  <c:v>18</c:v>
                </c:pt>
                <c:pt idx="4416">
                  <c:v>24</c:v>
                </c:pt>
                <c:pt idx="4417">
                  <c:v>25</c:v>
                </c:pt>
                <c:pt idx="4418">
                  <c:v>24</c:v>
                </c:pt>
                <c:pt idx="4419">
                  <c:v>30</c:v>
                </c:pt>
                <c:pt idx="4420">
                  <c:v>25</c:v>
                </c:pt>
                <c:pt idx="4421">
                  <c:v>22</c:v>
                </c:pt>
                <c:pt idx="4422">
                  <c:v>25</c:v>
                </c:pt>
                <c:pt idx="4423">
                  <c:v>25</c:v>
                </c:pt>
                <c:pt idx="4424">
                  <c:v>17</c:v>
                </c:pt>
                <c:pt idx="4425">
                  <c:v>24</c:v>
                </c:pt>
                <c:pt idx="4426">
                  <c:v>24</c:v>
                </c:pt>
                <c:pt idx="4427">
                  <c:v>25</c:v>
                </c:pt>
                <c:pt idx="4428">
                  <c:v>24</c:v>
                </c:pt>
                <c:pt idx="4429">
                  <c:v>24</c:v>
                </c:pt>
                <c:pt idx="4430">
                  <c:v>22</c:v>
                </c:pt>
                <c:pt idx="4431">
                  <c:v>26</c:v>
                </c:pt>
                <c:pt idx="4432">
                  <c:v>24</c:v>
                </c:pt>
                <c:pt idx="4433">
                  <c:v>25</c:v>
                </c:pt>
                <c:pt idx="4434">
                  <c:v>25</c:v>
                </c:pt>
                <c:pt idx="4435">
                  <c:v>24</c:v>
                </c:pt>
                <c:pt idx="4436">
                  <c:v>24</c:v>
                </c:pt>
                <c:pt idx="4437">
                  <c:v>24</c:v>
                </c:pt>
                <c:pt idx="4438">
                  <c:v>24</c:v>
                </c:pt>
                <c:pt idx="4439">
                  <c:v>23</c:v>
                </c:pt>
                <c:pt idx="4440">
                  <c:v>26</c:v>
                </c:pt>
                <c:pt idx="4441">
                  <c:v>25</c:v>
                </c:pt>
                <c:pt idx="4442">
                  <c:v>24</c:v>
                </c:pt>
                <c:pt idx="4443">
                  <c:v>25</c:v>
                </c:pt>
                <c:pt idx="4444">
                  <c:v>25</c:v>
                </c:pt>
                <c:pt idx="4445">
                  <c:v>24</c:v>
                </c:pt>
                <c:pt idx="4446">
                  <c:v>24</c:v>
                </c:pt>
                <c:pt idx="4447">
                  <c:v>25</c:v>
                </c:pt>
                <c:pt idx="4448">
                  <c:v>24</c:v>
                </c:pt>
                <c:pt idx="4449">
                  <c:v>24</c:v>
                </c:pt>
                <c:pt idx="4450">
                  <c:v>25</c:v>
                </c:pt>
                <c:pt idx="4451">
                  <c:v>25</c:v>
                </c:pt>
                <c:pt idx="4452">
                  <c:v>24</c:v>
                </c:pt>
                <c:pt idx="4453">
                  <c:v>24</c:v>
                </c:pt>
                <c:pt idx="4454">
                  <c:v>23</c:v>
                </c:pt>
                <c:pt idx="4455">
                  <c:v>24</c:v>
                </c:pt>
                <c:pt idx="4456">
                  <c:v>25</c:v>
                </c:pt>
                <c:pt idx="4457">
                  <c:v>23</c:v>
                </c:pt>
                <c:pt idx="4458">
                  <c:v>26</c:v>
                </c:pt>
                <c:pt idx="4459">
                  <c:v>24</c:v>
                </c:pt>
                <c:pt idx="4460">
                  <c:v>25</c:v>
                </c:pt>
                <c:pt idx="4461">
                  <c:v>25</c:v>
                </c:pt>
                <c:pt idx="4462">
                  <c:v>24</c:v>
                </c:pt>
                <c:pt idx="4463">
                  <c:v>24</c:v>
                </c:pt>
                <c:pt idx="4464">
                  <c:v>23</c:v>
                </c:pt>
                <c:pt idx="4465">
                  <c:v>24</c:v>
                </c:pt>
                <c:pt idx="4466">
                  <c:v>24</c:v>
                </c:pt>
                <c:pt idx="4467">
                  <c:v>24</c:v>
                </c:pt>
                <c:pt idx="4468">
                  <c:v>25</c:v>
                </c:pt>
                <c:pt idx="4469">
                  <c:v>24</c:v>
                </c:pt>
                <c:pt idx="4470">
                  <c:v>24</c:v>
                </c:pt>
                <c:pt idx="4471">
                  <c:v>22</c:v>
                </c:pt>
                <c:pt idx="4472">
                  <c:v>24</c:v>
                </c:pt>
                <c:pt idx="4473">
                  <c:v>26</c:v>
                </c:pt>
                <c:pt idx="4474">
                  <c:v>25</c:v>
                </c:pt>
                <c:pt idx="4475">
                  <c:v>25</c:v>
                </c:pt>
                <c:pt idx="4476">
                  <c:v>25</c:v>
                </c:pt>
                <c:pt idx="4477">
                  <c:v>24</c:v>
                </c:pt>
                <c:pt idx="4478">
                  <c:v>25</c:v>
                </c:pt>
                <c:pt idx="4479">
                  <c:v>26</c:v>
                </c:pt>
                <c:pt idx="4480">
                  <c:v>25</c:v>
                </c:pt>
                <c:pt idx="4481">
                  <c:v>25</c:v>
                </c:pt>
                <c:pt idx="4482">
                  <c:v>23</c:v>
                </c:pt>
                <c:pt idx="4483">
                  <c:v>23</c:v>
                </c:pt>
                <c:pt idx="4484">
                  <c:v>24</c:v>
                </c:pt>
                <c:pt idx="4485">
                  <c:v>24</c:v>
                </c:pt>
                <c:pt idx="4486">
                  <c:v>23</c:v>
                </c:pt>
                <c:pt idx="4487">
                  <c:v>23</c:v>
                </c:pt>
                <c:pt idx="4488">
                  <c:v>26</c:v>
                </c:pt>
                <c:pt idx="4489">
                  <c:v>24</c:v>
                </c:pt>
                <c:pt idx="4490">
                  <c:v>26</c:v>
                </c:pt>
                <c:pt idx="4491">
                  <c:v>24</c:v>
                </c:pt>
                <c:pt idx="4492">
                  <c:v>25</c:v>
                </c:pt>
                <c:pt idx="4493">
                  <c:v>24</c:v>
                </c:pt>
                <c:pt idx="4494">
                  <c:v>24</c:v>
                </c:pt>
                <c:pt idx="4495">
                  <c:v>25</c:v>
                </c:pt>
                <c:pt idx="4496">
                  <c:v>23</c:v>
                </c:pt>
                <c:pt idx="4497">
                  <c:v>24</c:v>
                </c:pt>
                <c:pt idx="4498">
                  <c:v>25</c:v>
                </c:pt>
                <c:pt idx="4499">
                  <c:v>25</c:v>
                </c:pt>
                <c:pt idx="4500">
                  <c:v>25</c:v>
                </c:pt>
                <c:pt idx="4501">
                  <c:v>24</c:v>
                </c:pt>
                <c:pt idx="4502">
                  <c:v>25</c:v>
                </c:pt>
                <c:pt idx="4503">
                  <c:v>24</c:v>
                </c:pt>
                <c:pt idx="4504">
                  <c:v>25</c:v>
                </c:pt>
                <c:pt idx="4505">
                  <c:v>23</c:v>
                </c:pt>
                <c:pt idx="4506">
                  <c:v>24</c:v>
                </c:pt>
                <c:pt idx="4507">
                  <c:v>24</c:v>
                </c:pt>
                <c:pt idx="4508">
                  <c:v>23</c:v>
                </c:pt>
                <c:pt idx="4509">
                  <c:v>24</c:v>
                </c:pt>
                <c:pt idx="4510">
                  <c:v>24</c:v>
                </c:pt>
                <c:pt idx="4511">
                  <c:v>25</c:v>
                </c:pt>
                <c:pt idx="4512">
                  <c:v>24</c:v>
                </c:pt>
                <c:pt idx="4513">
                  <c:v>25</c:v>
                </c:pt>
                <c:pt idx="4514">
                  <c:v>25</c:v>
                </c:pt>
                <c:pt idx="4515">
                  <c:v>24</c:v>
                </c:pt>
                <c:pt idx="4516">
                  <c:v>25</c:v>
                </c:pt>
                <c:pt idx="4517">
                  <c:v>24</c:v>
                </c:pt>
                <c:pt idx="4518">
                  <c:v>24</c:v>
                </c:pt>
                <c:pt idx="4519">
                  <c:v>25</c:v>
                </c:pt>
                <c:pt idx="4520">
                  <c:v>24</c:v>
                </c:pt>
                <c:pt idx="4521">
                  <c:v>24</c:v>
                </c:pt>
                <c:pt idx="4522">
                  <c:v>24</c:v>
                </c:pt>
                <c:pt idx="4523">
                  <c:v>25</c:v>
                </c:pt>
                <c:pt idx="4524">
                  <c:v>24</c:v>
                </c:pt>
                <c:pt idx="4525">
                  <c:v>25</c:v>
                </c:pt>
                <c:pt idx="4526">
                  <c:v>24</c:v>
                </c:pt>
                <c:pt idx="4527">
                  <c:v>25</c:v>
                </c:pt>
                <c:pt idx="4528">
                  <c:v>23</c:v>
                </c:pt>
                <c:pt idx="4529">
                  <c:v>25</c:v>
                </c:pt>
                <c:pt idx="4530">
                  <c:v>24</c:v>
                </c:pt>
                <c:pt idx="4531">
                  <c:v>25</c:v>
                </c:pt>
                <c:pt idx="4532">
                  <c:v>22</c:v>
                </c:pt>
                <c:pt idx="4533">
                  <c:v>23</c:v>
                </c:pt>
                <c:pt idx="4534">
                  <c:v>24</c:v>
                </c:pt>
                <c:pt idx="4535">
                  <c:v>24</c:v>
                </c:pt>
                <c:pt idx="4536">
                  <c:v>24</c:v>
                </c:pt>
                <c:pt idx="4537">
                  <c:v>23</c:v>
                </c:pt>
                <c:pt idx="4538">
                  <c:v>25</c:v>
                </c:pt>
                <c:pt idx="4539">
                  <c:v>24</c:v>
                </c:pt>
                <c:pt idx="4540">
                  <c:v>23</c:v>
                </c:pt>
                <c:pt idx="4541">
                  <c:v>24</c:v>
                </c:pt>
                <c:pt idx="4542">
                  <c:v>24</c:v>
                </c:pt>
                <c:pt idx="4543">
                  <c:v>24</c:v>
                </c:pt>
                <c:pt idx="4544">
                  <c:v>25</c:v>
                </c:pt>
                <c:pt idx="4545">
                  <c:v>24</c:v>
                </c:pt>
                <c:pt idx="4546">
                  <c:v>25</c:v>
                </c:pt>
                <c:pt idx="4547">
                  <c:v>24</c:v>
                </c:pt>
                <c:pt idx="4548">
                  <c:v>25</c:v>
                </c:pt>
                <c:pt idx="4549">
                  <c:v>23</c:v>
                </c:pt>
                <c:pt idx="4550">
                  <c:v>24</c:v>
                </c:pt>
                <c:pt idx="4551">
                  <c:v>24</c:v>
                </c:pt>
                <c:pt idx="4552">
                  <c:v>25</c:v>
                </c:pt>
                <c:pt idx="4553">
                  <c:v>24</c:v>
                </c:pt>
                <c:pt idx="4554">
                  <c:v>26</c:v>
                </c:pt>
                <c:pt idx="4555">
                  <c:v>25</c:v>
                </c:pt>
                <c:pt idx="4556">
                  <c:v>25</c:v>
                </c:pt>
                <c:pt idx="4557">
                  <c:v>24</c:v>
                </c:pt>
                <c:pt idx="4558">
                  <c:v>25</c:v>
                </c:pt>
                <c:pt idx="4559">
                  <c:v>25</c:v>
                </c:pt>
                <c:pt idx="4560">
                  <c:v>25</c:v>
                </c:pt>
                <c:pt idx="4561">
                  <c:v>24</c:v>
                </c:pt>
                <c:pt idx="4562">
                  <c:v>24</c:v>
                </c:pt>
                <c:pt idx="4563">
                  <c:v>24</c:v>
                </c:pt>
                <c:pt idx="4564">
                  <c:v>24</c:v>
                </c:pt>
                <c:pt idx="4565">
                  <c:v>24</c:v>
                </c:pt>
                <c:pt idx="4566">
                  <c:v>25</c:v>
                </c:pt>
                <c:pt idx="4567">
                  <c:v>25</c:v>
                </c:pt>
                <c:pt idx="4568">
                  <c:v>25</c:v>
                </c:pt>
                <c:pt idx="4569">
                  <c:v>25</c:v>
                </c:pt>
                <c:pt idx="4570">
                  <c:v>24</c:v>
                </c:pt>
                <c:pt idx="4571">
                  <c:v>25</c:v>
                </c:pt>
                <c:pt idx="4572">
                  <c:v>24</c:v>
                </c:pt>
                <c:pt idx="4573">
                  <c:v>24</c:v>
                </c:pt>
                <c:pt idx="4574">
                  <c:v>24</c:v>
                </c:pt>
                <c:pt idx="4575">
                  <c:v>25</c:v>
                </c:pt>
                <c:pt idx="4576">
                  <c:v>24</c:v>
                </c:pt>
                <c:pt idx="4577">
                  <c:v>24</c:v>
                </c:pt>
                <c:pt idx="4578">
                  <c:v>24</c:v>
                </c:pt>
                <c:pt idx="4579">
                  <c:v>23</c:v>
                </c:pt>
                <c:pt idx="4580">
                  <c:v>26</c:v>
                </c:pt>
                <c:pt idx="4581">
                  <c:v>25</c:v>
                </c:pt>
                <c:pt idx="4582">
                  <c:v>24</c:v>
                </c:pt>
                <c:pt idx="4583">
                  <c:v>24</c:v>
                </c:pt>
                <c:pt idx="4584">
                  <c:v>25</c:v>
                </c:pt>
                <c:pt idx="4585">
                  <c:v>24</c:v>
                </c:pt>
                <c:pt idx="4586">
                  <c:v>23</c:v>
                </c:pt>
                <c:pt idx="4587">
                  <c:v>25</c:v>
                </c:pt>
                <c:pt idx="4588">
                  <c:v>25</c:v>
                </c:pt>
                <c:pt idx="4589">
                  <c:v>26</c:v>
                </c:pt>
                <c:pt idx="4590">
                  <c:v>25</c:v>
                </c:pt>
                <c:pt idx="4591">
                  <c:v>25</c:v>
                </c:pt>
                <c:pt idx="4592">
                  <c:v>25</c:v>
                </c:pt>
                <c:pt idx="4593">
                  <c:v>23</c:v>
                </c:pt>
                <c:pt idx="4594">
                  <c:v>25</c:v>
                </c:pt>
                <c:pt idx="4595">
                  <c:v>24</c:v>
                </c:pt>
                <c:pt idx="4596">
                  <c:v>25</c:v>
                </c:pt>
                <c:pt idx="4597">
                  <c:v>25</c:v>
                </c:pt>
                <c:pt idx="4598">
                  <c:v>25</c:v>
                </c:pt>
                <c:pt idx="4599">
                  <c:v>23</c:v>
                </c:pt>
                <c:pt idx="4600">
                  <c:v>23</c:v>
                </c:pt>
                <c:pt idx="4601">
                  <c:v>24</c:v>
                </c:pt>
                <c:pt idx="4602">
                  <c:v>24</c:v>
                </c:pt>
                <c:pt idx="4603">
                  <c:v>24</c:v>
                </c:pt>
                <c:pt idx="4604">
                  <c:v>23</c:v>
                </c:pt>
                <c:pt idx="4605">
                  <c:v>25</c:v>
                </c:pt>
                <c:pt idx="4606">
                  <c:v>23</c:v>
                </c:pt>
                <c:pt idx="4607">
                  <c:v>25</c:v>
                </c:pt>
                <c:pt idx="4608">
                  <c:v>25</c:v>
                </c:pt>
                <c:pt idx="4609">
                  <c:v>25</c:v>
                </c:pt>
                <c:pt idx="4610">
                  <c:v>23</c:v>
                </c:pt>
                <c:pt idx="4611">
                  <c:v>25</c:v>
                </c:pt>
                <c:pt idx="4612">
                  <c:v>25</c:v>
                </c:pt>
                <c:pt idx="4613">
                  <c:v>25</c:v>
                </c:pt>
                <c:pt idx="4614">
                  <c:v>26</c:v>
                </c:pt>
                <c:pt idx="4615">
                  <c:v>24</c:v>
                </c:pt>
                <c:pt idx="4616">
                  <c:v>25</c:v>
                </c:pt>
                <c:pt idx="4617">
                  <c:v>25</c:v>
                </c:pt>
                <c:pt idx="4618">
                  <c:v>24</c:v>
                </c:pt>
                <c:pt idx="4619">
                  <c:v>25</c:v>
                </c:pt>
                <c:pt idx="4620">
                  <c:v>26</c:v>
                </c:pt>
                <c:pt idx="4621">
                  <c:v>24</c:v>
                </c:pt>
                <c:pt idx="4622">
                  <c:v>24</c:v>
                </c:pt>
                <c:pt idx="4623">
                  <c:v>26</c:v>
                </c:pt>
                <c:pt idx="4624">
                  <c:v>23</c:v>
                </c:pt>
                <c:pt idx="4625">
                  <c:v>25</c:v>
                </c:pt>
                <c:pt idx="4626">
                  <c:v>23</c:v>
                </c:pt>
                <c:pt idx="4627">
                  <c:v>25</c:v>
                </c:pt>
                <c:pt idx="4628">
                  <c:v>25</c:v>
                </c:pt>
                <c:pt idx="4629">
                  <c:v>24</c:v>
                </c:pt>
                <c:pt idx="4630">
                  <c:v>25</c:v>
                </c:pt>
                <c:pt idx="4631">
                  <c:v>26</c:v>
                </c:pt>
                <c:pt idx="4632">
                  <c:v>25</c:v>
                </c:pt>
                <c:pt idx="4633">
                  <c:v>24</c:v>
                </c:pt>
                <c:pt idx="4634">
                  <c:v>26</c:v>
                </c:pt>
                <c:pt idx="4635">
                  <c:v>25</c:v>
                </c:pt>
                <c:pt idx="4636">
                  <c:v>24</c:v>
                </c:pt>
                <c:pt idx="4637">
                  <c:v>25</c:v>
                </c:pt>
                <c:pt idx="4638">
                  <c:v>25</c:v>
                </c:pt>
                <c:pt idx="4639">
                  <c:v>25</c:v>
                </c:pt>
                <c:pt idx="4640">
                  <c:v>24</c:v>
                </c:pt>
                <c:pt idx="4641">
                  <c:v>24</c:v>
                </c:pt>
                <c:pt idx="4642">
                  <c:v>25</c:v>
                </c:pt>
                <c:pt idx="4643">
                  <c:v>24</c:v>
                </c:pt>
                <c:pt idx="4644">
                  <c:v>25</c:v>
                </c:pt>
                <c:pt idx="4645">
                  <c:v>25</c:v>
                </c:pt>
                <c:pt idx="4646">
                  <c:v>25</c:v>
                </c:pt>
                <c:pt idx="4647">
                  <c:v>24</c:v>
                </c:pt>
                <c:pt idx="4648">
                  <c:v>26</c:v>
                </c:pt>
                <c:pt idx="4649">
                  <c:v>24</c:v>
                </c:pt>
                <c:pt idx="4650">
                  <c:v>24</c:v>
                </c:pt>
                <c:pt idx="4651">
                  <c:v>24</c:v>
                </c:pt>
                <c:pt idx="4652">
                  <c:v>24</c:v>
                </c:pt>
                <c:pt idx="4653">
                  <c:v>24</c:v>
                </c:pt>
                <c:pt idx="4654">
                  <c:v>25</c:v>
                </c:pt>
                <c:pt idx="4655">
                  <c:v>25</c:v>
                </c:pt>
                <c:pt idx="4656">
                  <c:v>24</c:v>
                </c:pt>
                <c:pt idx="4657">
                  <c:v>25</c:v>
                </c:pt>
                <c:pt idx="4658">
                  <c:v>23</c:v>
                </c:pt>
                <c:pt idx="4659">
                  <c:v>26</c:v>
                </c:pt>
                <c:pt idx="4660">
                  <c:v>24</c:v>
                </c:pt>
                <c:pt idx="4661">
                  <c:v>24</c:v>
                </c:pt>
                <c:pt idx="4662">
                  <c:v>24</c:v>
                </c:pt>
                <c:pt idx="4663">
                  <c:v>24</c:v>
                </c:pt>
                <c:pt idx="4664">
                  <c:v>24</c:v>
                </c:pt>
                <c:pt idx="4665">
                  <c:v>24</c:v>
                </c:pt>
                <c:pt idx="4666">
                  <c:v>24</c:v>
                </c:pt>
                <c:pt idx="4667">
                  <c:v>25</c:v>
                </c:pt>
                <c:pt idx="4668">
                  <c:v>24</c:v>
                </c:pt>
                <c:pt idx="4669">
                  <c:v>24</c:v>
                </c:pt>
                <c:pt idx="4670">
                  <c:v>24</c:v>
                </c:pt>
                <c:pt idx="4671">
                  <c:v>25</c:v>
                </c:pt>
                <c:pt idx="4672">
                  <c:v>22</c:v>
                </c:pt>
                <c:pt idx="4673">
                  <c:v>25</c:v>
                </c:pt>
                <c:pt idx="4674">
                  <c:v>24</c:v>
                </c:pt>
                <c:pt idx="4675">
                  <c:v>24</c:v>
                </c:pt>
                <c:pt idx="4676">
                  <c:v>24</c:v>
                </c:pt>
                <c:pt idx="4677">
                  <c:v>23</c:v>
                </c:pt>
                <c:pt idx="4678">
                  <c:v>23</c:v>
                </c:pt>
                <c:pt idx="4679">
                  <c:v>23</c:v>
                </c:pt>
                <c:pt idx="4680">
                  <c:v>25</c:v>
                </c:pt>
                <c:pt idx="4681">
                  <c:v>25</c:v>
                </c:pt>
                <c:pt idx="4682">
                  <c:v>24</c:v>
                </c:pt>
                <c:pt idx="4683">
                  <c:v>25</c:v>
                </c:pt>
                <c:pt idx="4684">
                  <c:v>24</c:v>
                </c:pt>
                <c:pt idx="4685">
                  <c:v>25</c:v>
                </c:pt>
                <c:pt idx="4686">
                  <c:v>21</c:v>
                </c:pt>
                <c:pt idx="4687">
                  <c:v>24</c:v>
                </c:pt>
                <c:pt idx="4688">
                  <c:v>26</c:v>
                </c:pt>
                <c:pt idx="4689">
                  <c:v>24</c:v>
                </c:pt>
                <c:pt idx="4690">
                  <c:v>25</c:v>
                </c:pt>
                <c:pt idx="4691">
                  <c:v>25</c:v>
                </c:pt>
                <c:pt idx="4692">
                  <c:v>24</c:v>
                </c:pt>
                <c:pt idx="4693">
                  <c:v>25</c:v>
                </c:pt>
                <c:pt idx="4694">
                  <c:v>24</c:v>
                </c:pt>
                <c:pt idx="4695">
                  <c:v>24</c:v>
                </c:pt>
                <c:pt idx="4696">
                  <c:v>25</c:v>
                </c:pt>
                <c:pt idx="4697">
                  <c:v>24</c:v>
                </c:pt>
                <c:pt idx="4698">
                  <c:v>23</c:v>
                </c:pt>
                <c:pt idx="4699">
                  <c:v>24</c:v>
                </c:pt>
                <c:pt idx="4700">
                  <c:v>24</c:v>
                </c:pt>
                <c:pt idx="4701">
                  <c:v>24</c:v>
                </c:pt>
                <c:pt idx="4702">
                  <c:v>24</c:v>
                </c:pt>
                <c:pt idx="4703">
                  <c:v>24</c:v>
                </c:pt>
                <c:pt idx="4704">
                  <c:v>25</c:v>
                </c:pt>
                <c:pt idx="4705">
                  <c:v>24</c:v>
                </c:pt>
                <c:pt idx="4706">
                  <c:v>22</c:v>
                </c:pt>
                <c:pt idx="4707">
                  <c:v>26</c:v>
                </c:pt>
                <c:pt idx="4708">
                  <c:v>24</c:v>
                </c:pt>
                <c:pt idx="4709">
                  <c:v>24</c:v>
                </c:pt>
                <c:pt idx="4710">
                  <c:v>24</c:v>
                </c:pt>
                <c:pt idx="4711">
                  <c:v>24</c:v>
                </c:pt>
                <c:pt idx="4712">
                  <c:v>25</c:v>
                </c:pt>
                <c:pt idx="4713">
                  <c:v>24</c:v>
                </c:pt>
                <c:pt idx="4714">
                  <c:v>24</c:v>
                </c:pt>
                <c:pt idx="4715">
                  <c:v>24</c:v>
                </c:pt>
                <c:pt idx="4716">
                  <c:v>24</c:v>
                </c:pt>
                <c:pt idx="4717">
                  <c:v>24</c:v>
                </c:pt>
                <c:pt idx="4718">
                  <c:v>21</c:v>
                </c:pt>
                <c:pt idx="4719">
                  <c:v>24</c:v>
                </c:pt>
                <c:pt idx="4720">
                  <c:v>24</c:v>
                </c:pt>
                <c:pt idx="4721">
                  <c:v>24</c:v>
                </c:pt>
                <c:pt idx="4722">
                  <c:v>25</c:v>
                </c:pt>
                <c:pt idx="4723">
                  <c:v>23</c:v>
                </c:pt>
                <c:pt idx="4724">
                  <c:v>24</c:v>
                </c:pt>
                <c:pt idx="4725">
                  <c:v>26</c:v>
                </c:pt>
                <c:pt idx="4726">
                  <c:v>23</c:v>
                </c:pt>
                <c:pt idx="4727">
                  <c:v>24</c:v>
                </c:pt>
                <c:pt idx="4728">
                  <c:v>24</c:v>
                </c:pt>
                <c:pt idx="4729">
                  <c:v>25</c:v>
                </c:pt>
                <c:pt idx="4730">
                  <c:v>24</c:v>
                </c:pt>
                <c:pt idx="4731">
                  <c:v>24</c:v>
                </c:pt>
                <c:pt idx="4732">
                  <c:v>25</c:v>
                </c:pt>
                <c:pt idx="4733">
                  <c:v>24</c:v>
                </c:pt>
                <c:pt idx="4734">
                  <c:v>24</c:v>
                </c:pt>
                <c:pt idx="4735">
                  <c:v>26</c:v>
                </c:pt>
                <c:pt idx="4736">
                  <c:v>24</c:v>
                </c:pt>
                <c:pt idx="4737">
                  <c:v>24</c:v>
                </c:pt>
                <c:pt idx="4738">
                  <c:v>23</c:v>
                </c:pt>
                <c:pt idx="4739">
                  <c:v>24</c:v>
                </c:pt>
                <c:pt idx="4740">
                  <c:v>24</c:v>
                </c:pt>
                <c:pt idx="4741">
                  <c:v>24</c:v>
                </c:pt>
                <c:pt idx="4742">
                  <c:v>25</c:v>
                </c:pt>
                <c:pt idx="4743">
                  <c:v>27</c:v>
                </c:pt>
                <c:pt idx="4744">
                  <c:v>26</c:v>
                </c:pt>
                <c:pt idx="4745">
                  <c:v>25</c:v>
                </c:pt>
                <c:pt idx="4746">
                  <c:v>22</c:v>
                </c:pt>
                <c:pt idx="4747">
                  <c:v>24</c:v>
                </c:pt>
                <c:pt idx="4748">
                  <c:v>25</c:v>
                </c:pt>
                <c:pt idx="4749">
                  <c:v>25</c:v>
                </c:pt>
                <c:pt idx="4750">
                  <c:v>25</c:v>
                </c:pt>
                <c:pt idx="4751">
                  <c:v>23</c:v>
                </c:pt>
                <c:pt idx="4752">
                  <c:v>26</c:v>
                </c:pt>
                <c:pt idx="4753">
                  <c:v>24</c:v>
                </c:pt>
                <c:pt idx="4754">
                  <c:v>24</c:v>
                </c:pt>
                <c:pt idx="4755">
                  <c:v>24</c:v>
                </c:pt>
                <c:pt idx="4756">
                  <c:v>27</c:v>
                </c:pt>
                <c:pt idx="4757">
                  <c:v>24</c:v>
                </c:pt>
                <c:pt idx="4758">
                  <c:v>24</c:v>
                </c:pt>
                <c:pt idx="4759">
                  <c:v>24</c:v>
                </c:pt>
                <c:pt idx="4760">
                  <c:v>24</c:v>
                </c:pt>
                <c:pt idx="4761">
                  <c:v>24</c:v>
                </c:pt>
                <c:pt idx="4762">
                  <c:v>24</c:v>
                </c:pt>
                <c:pt idx="4763">
                  <c:v>25</c:v>
                </c:pt>
                <c:pt idx="4764">
                  <c:v>24</c:v>
                </c:pt>
                <c:pt idx="4765">
                  <c:v>25</c:v>
                </c:pt>
                <c:pt idx="4766">
                  <c:v>24</c:v>
                </c:pt>
                <c:pt idx="4767">
                  <c:v>24</c:v>
                </c:pt>
                <c:pt idx="4768">
                  <c:v>23</c:v>
                </c:pt>
                <c:pt idx="4769">
                  <c:v>26</c:v>
                </c:pt>
                <c:pt idx="4770">
                  <c:v>25</c:v>
                </c:pt>
                <c:pt idx="4771">
                  <c:v>26</c:v>
                </c:pt>
                <c:pt idx="4772">
                  <c:v>24</c:v>
                </c:pt>
                <c:pt idx="4773">
                  <c:v>24</c:v>
                </c:pt>
                <c:pt idx="4774">
                  <c:v>23</c:v>
                </c:pt>
                <c:pt idx="4775">
                  <c:v>25</c:v>
                </c:pt>
                <c:pt idx="4776">
                  <c:v>23</c:v>
                </c:pt>
                <c:pt idx="4777">
                  <c:v>25</c:v>
                </c:pt>
                <c:pt idx="4778">
                  <c:v>22</c:v>
                </c:pt>
                <c:pt idx="4779">
                  <c:v>24</c:v>
                </c:pt>
                <c:pt idx="4780">
                  <c:v>25</c:v>
                </c:pt>
                <c:pt idx="4781">
                  <c:v>24</c:v>
                </c:pt>
                <c:pt idx="4782">
                  <c:v>24</c:v>
                </c:pt>
                <c:pt idx="4783">
                  <c:v>25</c:v>
                </c:pt>
                <c:pt idx="4784">
                  <c:v>24</c:v>
                </c:pt>
                <c:pt idx="4785">
                  <c:v>24</c:v>
                </c:pt>
                <c:pt idx="4786">
                  <c:v>25</c:v>
                </c:pt>
                <c:pt idx="4787">
                  <c:v>25</c:v>
                </c:pt>
                <c:pt idx="4788">
                  <c:v>24</c:v>
                </c:pt>
                <c:pt idx="4789">
                  <c:v>24</c:v>
                </c:pt>
                <c:pt idx="4790">
                  <c:v>25</c:v>
                </c:pt>
                <c:pt idx="4791">
                  <c:v>25</c:v>
                </c:pt>
                <c:pt idx="4792">
                  <c:v>25</c:v>
                </c:pt>
                <c:pt idx="4793">
                  <c:v>24</c:v>
                </c:pt>
                <c:pt idx="4794">
                  <c:v>24</c:v>
                </c:pt>
                <c:pt idx="4795">
                  <c:v>25</c:v>
                </c:pt>
                <c:pt idx="4796">
                  <c:v>25</c:v>
                </c:pt>
                <c:pt idx="4797">
                  <c:v>24</c:v>
                </c:pt>
                <c:pt idx="4798">
                  <c:v>24</c:v>
                </c:pt>
                <c:pt idx="4799">
                  <c:v>23</c:v>
                </c:pt>
                <c:pt idx="4800">
                  <c:v>26</c:v>
                </c:pt>
                <c:pt idx="4801">
                  <c:v>24</c:v>
                </c:pt>
                <c:pt idx="4802">
                  <c:v>24</c:v>
                </c:pt>
                <c:pt idx="4803">
                  <c:v>24</c:v>
                </c:pt>
                <c:pt idx="4804">
                  <c:v>25</c:v>
                </c:pt>
                <c:pt idx="4805">
                  <c:v>25</c:v>
                </c:pt>
                <c:pt idx="4806">
                  <c:v>21</c:v>
                </c:pt>
                <c:pt idx="4807">
                  <c:v>24</c:v>
                </c:pt>
                <c:pt idx="4808">
                  <c:v>25</c:v>
                </c:pt>
                <c:pt idx="4809">
                  <c:v>24</c:v>
                </c:pt>
                <c:pt idx="4810">
                  <c:v>24</c:v>
                </c:pt>
                <c:pt idx="4811">
                  <c:v>26</c:v>
                </c:pt>
                <c:pt idx="4812">
                  <c:v>25</c:v>
                </c:pt>
                <c:pt idx="4813">
                  <c:v>24</c:v>
                </c:pt>
                <c:pt idx="4814">
                  <c:v>25</c:v>
                </c:pt>
                <c:pt idx="4815">
                  <c:v>24</c:v>
                </c:pt>
                <c:pt idx="4816">
                  <c:v>26</c:v>
                </c:pt>
                <c:pt idx="4817">
                  <c:v>25</c:v>
                </c:pt>
                <c:pt idx="4818">
                  <c:v>24</c:v>
                </c:pt>
                <c:pt idx="4819">
                  <c:v>24</c:v>
                </c:pt>
                <c:pt idx="4820">
                  <c:v>25</c:v>
                </c:pt>
                <c:pt idx="4821">
                  <c:v>25</c:v>
                </c:pt>
                <c:pt idx="4822">
                  <c:v>24</c:v>
                </c:pt>
                <c:pt idx="4823">
                  <c:v>26</c:v>
                </c:pt>
                <c:pt idx="4824">
                  <c:v>25</c:v>
                </c:pt>
                <c:pt idx="4825">
                  <c:v>25</c:v>
                </c:pt>
                <c:pt idx="4826">
                  <c:v>24</c:v>
                </c:pt>
                <c:pt idx="4827">
                  <c:v>24</c:v>
                </c:pt>
                <c:pt idx="4828">
                  <c:v>25</c:v>
                </c:pt>
                <c:pt idx="4829">
                  <c:v>25</c:v>
                </c:pt>
                <c:pt idx="4830">
                  <c:v>25</c:v>
                </c:pt>
                <c:pt idx="4831">
                  <c:v>24</c:v>
                </c:pt>
                <c:pt idx="4832">
                  <c:v>24</c:v>
                </c:pt>
                <c:pt idx="4833">
                  <c:v>24</c:v>
                </c:pt>
                <c:pt idx="4834">
                  <c:v>24</c:v>
                </c:pt>
                <c:pt idx="4835">
                  <c:v>25</c:v>
                </c:pt>
                <c:pt idx="4836">
                  <c:v>24</c:v>
                </c:pt>
                <c:pt idx="4837">
                  <c:v>25</c:v>
                </c:pt>
                <c:pt idx="4838">
                  <c:v>24</c:v>
                </c:pt>
                <c:pt idx="4839">
                  <c:v>24</c:v>
                </c:pt>
                <c:pt idx="4840">
                  <c:v>25</c:v>
                </c:pt>
                <c:pt idx="4841">
                  <c:v>24</c:v>
                </c:pt>
                <c:pt idx="4842">
                  <c:v>25</c:v>
                </c:pt>
                <c:pt idx="4843">
                  <c:v>24</c:v>
                </c:pt>
                <c:pt idx="4844">
                  <c:v>25</c:v>
                </c:pt>
                <c:pt idx="4845">
                  <c:v>25</c:v>
                </c:pt>
                <c:pt idx="4846">
                  <c:v>25</c:v>
                </c:pt>
                <c:pt idx="4847">
                  <c:v>24</c:v>
                </c:pt>
                <c:pt idx="4848">
                  <c:v>26</c:v>
                </c:pt>
                <c:pt idx="4849">
                  <c:v>26</c:v>
                </c:pt>
                <c:pt idx="4850">
                  <c:v>24</c:v>
                </c:pt>
                <c:pt idx="4851">
                  <c:v>26</c:v>
                </c:pt>
                <c:pt idx="4852">
                  <c:v>26</c:v>
                </c:pt>
                <c:pt idx="4853">
                  <c:v>24</c:v>
                </c:pt>
                <c:pt idx="4854">
                  <c:v>25</c:v>
                </c:pt>
                <c:pt idx="4855">
                  <c:v>24</c:v>
                </c:pt>
                <c:pt idx="4856">
                  <c:v>24</c:v>
                </c:pt>
                <c:pt idx="4857">
                  <c:v>27</c:v>
                </c:pt>
                <c:pt idx="4858">
                  <c:v>25</c:v>
                </c:pt>
                <c:pt idx="4859">
                  <c:v>25</c:v>
                </c:pt>
                <c:pt idx="4860">
                  <c:v>23</c:v>
                </c:pt>
                <c:pt idx="4861">
                  <c:v>25</c:v>
                </c:pt>
                <c:pt idx="4862">
                  <c:v>25</c:v>
                </c:pt>
                <c:pt idx="4863">
                  <c:v>25</c:v>
                </c:pt>
                <c:pt idx="4864">
                  <c:v>25</c:v>
                </c:pt>
                <c:pt idx="4865">
                  <c:v>25</c:v>
                </c:pt>
                <c:pt idx="4866">
                  <c:v>24</c:v>
                </c:pt>
                <c:pt idx="4867">
                  <c:v>25</c:v>
                </c:pt>
                <c:pt idx="4868">
                  <c:v>26</c:v>
                </c:pt>
                <c:pt idx="4869">
                  <c:v>25</c:v>
                </c:pt>
                <c:pt idx="4870">
                  <c:v>24</c:v>
                </c:pt>
                <c:pt idx="4871">
                  <c:v>25</c:v>
                </c:pt>
                <c:pt idx="4872">
                  <c:v>24</c:v>
                </c:pt>
                <c:pt idx="4873">
                  <c:v>23</c:v>
                </c:pt>
                <c:pt idx="4874">
                  <c:v>25</c:v>
                </c:pt>
                <c:pt idx="4875">
                  <c:v>24</c:v>
                </c:pt>
                <c:pt idx="4876">
                  <c:v>25</c:v>
                </c:pt>
                <c:pt idx="4877">
                  <c:v>25</c:v>
                </c:pt>
                <c:pt idx="4878">
                  <c:v>24</c:v>
                </c:pt>
                <c:pt idx="4879">
                  <c:v>24</c:v>
                </c:pt>
                <c:pt idx="4880">
                  <c:v>24</c:v>
                </c:pt>
                <c:pt idx="4881">
                  <c:v>25</c:v>
                </c:pt>
                <c:pt idx="4882">
                  <c:v>24</c:v>
                </c:pt>
                <c:pt idx="4883">
                  <c:v>25</c:v>
                </c:pt>
                <c:pt idx="4884">
                  <c:v>24</c:v>
                </c:pt>
                <c:pt idx="4885">
                  <c:v>25</c:v>
                </c:pt>
                <c:pt idx="4886">
                  <c:v>25</c:v>
                </c:pt>
                <c:pt idx="4887">
                  <c:v>25</c:v>
                </c:pt>
                <c:pt idx="4888">
                  <c:v>26</c:v>
                </c:pt>
                <c:pt idx="4889">
                  <c:v>24</c:v>
                </c:pt>
                <c:pt idx="4890">
                  <c:v>27</c:v>
                </c:pt>
                <c:pt idx="4891">
                  <c:v>25</c:v>
                </c:pt>
                <c:pt idx="4892">
                  <c:v>26</c:v>
                </c:pt>
                <c:pt idx="4893">
                  <c:v>25</c:v>
                </c:pt>
                <c:pt idx="4894">
                  <c:v>25</c:v>
                </c:pt>
                <c:pt idx="4895">
                  <c:v>24</c:v>
                </c:pt>
                <c:pt idx="4896">
                  <c:v>25</c:v>
                </c:pt>
                <c:pt idx="4897">
                  <c:v>21</c:v>
                </c:pt>
                <c:pt idx="4898">
                  <c:v>24</c:v>
                </c:pt>
                <c:pt idx="4899">
                  <c:v>25</c:v>
                </c:pt>
                <c:pt idx="4900">
                  <c:v>25</c:v>
                </c:pt>
                <c:pt idx="4901">
                  <c:v>25</c:v>
                </c:pt>
                <c:pt idx="4902">
                  <c:v>24</c:v>
                </c:pt>
                <c:pt idx="4903">
                  <c:v>24</c:v>
                </c:pt>
                <c:pt idx="4904">
                  <c:v>24</c:v>
                </c:pt>
                <c:pt idx="4905">
                  <c:v>25</c:v>
                </c:pt>
                <c:pt idx="4906">
                  <c:v>25</c:v>
                </c:pt>
                <c:pt idx="4907">
                  <c:v>26</c:v>
                </c:pt>
                <c:pt idx="4908">
                  <c:v>26</c:v>
                </c:pt>
                <c:pt idx="4909">
                  <c:v>25</c:v>
                </c:pt>
                <c:pt idx="4910">
                  <c:v>24</c:v>
                </c:pt>
                <c:pt idx="4911">
                  <c:v>24</c:v>
                </c:pt>
                <c:pt idx="4912">
                  <c:v>24</c:v>
                </c:pt>
                <c:pt idx="4913">
                  <c:v>24</c:v>
                </c:pt>
                <c:pt idx="4914">
                  <c:v>24</c:v>
                </c:pt>
                <c:pt idx="4915">
                  <c:v>23</c:v>
                </c:pt>
                <c:pt idx="4916">
                  <c:v>24</c:v>
                </c:pt>
                <c:pt idx="4917">
                  <c:v>25</c:v>
                </c:pt>
                <c:pt idx="4918">
                  <c:v>24</c:v>
                </c:pt>
                <c:pt idx="4919">
                  <c:v>23</c:v>
                </c:pt>
                <c:pt idx="4920">
                  <c:v>22</c:v>
                </c:pt>
                <c:pt idx="4921">
                  <c:v>25</c:v>
                </c:pt>
                <c:pt idx="4922">
                  <c:v>24</c:v>
                </c:pt>
                <c:pt idx="4923">
                  <c:v>25</c:v>
                </c:pt>
                <c:pt idx="4924">
                  <c:v>24</c:v>
                </c:pt>
                <c:pt idx="4925">
                  <c:v>24</c:v>
                </c:pt>
                <c:pt idx="4926">
                  <c:v>24</c:v>
                </c:pt>
                <c:pt idx="4927">
                  <c:v>24</c:v>
                </c:pt>
                <c:pt idx="4928">
                  <c:v>25</c:v>
                </c:pt>
                <c:pt idx="4929">
                  <c:v>24</c:v>
                </c:pt>
                <c:pt idx="4930">
                  <c:v>25</c:v>
                </c:pt>
                <c:pt idx="4931">
                  <c:v>23</c:v>
                </c:pt>
                <c:pt idx="4932">
                  <c:v>24</c:v>
                </c:pt>
                <c:pt idx="4933">
                  <c:v>24</c:v>
                </c:pt>
                <c:pt idx="4934">
                  <c:v>24</c:v>
                </c:pt>
                <c:pt idx="4935">
                  <c:v>24</c:v>
                </c:pt>
                <c:pt idx="4936">
                  <c:v>25</c:v>
                </c:pt>
                <c:pt idx="4937">
                  <c:v>24</c:v>
                </c:pt>
                <c:pt idx="4938">
                  <c:v>25</c:v>
                </c:pt>
                <c:pt idx="4939">
                  <c:v>25</c:v>
                </c:pt>
                <c:pt idx="4940">
                  <c:v>24</c:v>
                </c:pt>
                <c:pt idx="4941">
                  <c:v>23</c:v>
                </c:pt>
                <c:pt idx="4942">
                  <c:v>24</c:v>
                </c:pt>
                <c:pt idx="4943">
                  <c:v>23</c:v>
                </c:pt>
                <c:pt idx="4944">
                  <c:v>26</c:v>
                </c:pt>
                <c:pt idx="4945">
                  <c:v>24</c:v>
                </c:pt>
                <c:pt idx="4946">
                  <c:v>24</c:v>
                </c:pt>
                <c:pt idx="4947">
                  <c:v>25</c:v>
                </c:pt>
                <c:pt idx="4948">
                  <c:v>25</c:v>
                </c:pt>
                <c:pt idx="4949">
                  <c:v>23</c:v>
                </c:pt>
                <c:pt idx="4950">
                  <c:v>24</c:v>
                </c:pt>
                <c:pt idx="4951">
                  <c:v>23</c:v>
                </c:pt>
                <c:pt idx="4952">
                  <c:v>23</c:v>
                </c:pt>
                <c:pt idx="4953">
                  <c:v>26</c:v>
                </c:pt>
                <c:pt idx="4954">
                  <c:v>25</c:v>
                </c:pt>
                <c:pt idx="4955">
                  <c:v>24</c:v>
                </c:pt>
                <c:pt idx="4956">
                  <c:v>24</c:v>
                </c:pt>
                <c:pt idx="4957">
                  <c:v>25</c:v>
                </c:pt>
                <c:pt idx="4958">
                  <c:v>24</c:v>
                </c:pt>
                <c:pt idx="4959">
                  <c:v>25</c:v>
                </c:pt>
                <c:pt idx="4960">
                  <c:v>24</c:v>
                </c:pt>
                <c:pt idx="4961">
                  <c:v>25</c:v>
                </c:pt>
                <c:pt idx="4962">
                  <c:v>23</c:v>
                </c:pt>
                <c:pt idx="4963">
                  <c:v>24</c:v>
                </c:pt>
                <c:pt idx="4964">
                  <c:v>24</c:v>
                </c:pt>
                <c:pt idx="4965">
                  <c:v>26</c:v>
                </c:pt>
                <c:pt idx="4966">
                  <c:v>24</c:v>
                </c:pt>
                <c:pt idx="4967">
                  <c:v>22</c:v>
                </c:pt>
                <c:pt idx="4968">
                  <c:v>25</c:v>
                </c:pt>
                <c:pt idx="4969">
                  <c:v>25</c:v>
                </c:pt>
                <c:pt idx="4970">
                  <c:v>24</c:v>
                </c:pt>
                <c:pt idx="4971">
                  <c:v>24</c:v>
                </c:pt>
                <c:pt idx="4972">
                  <c:v>24</c:v>
                </c:pt>
                <c:pt idx="4973">
                  <c:v>24</c:v>
                </c:pt>
                <c:pt idx="4974">
                  <c:v>24</c:v>
                </c:pt>
                <c:pt idx="4975">
                  <c:v>24</c:v>
                </c:pt>
                <c:pt idx="4976">
                  <c:v>25</c:v>
                </c:pt>
                <c:pt idx="4977">
                  <c:v>25</c:v>
                </c:pt>
                <c:pt idx="4978">
                  <c:v>24</c:v>
                </c:pt>
                <c:pt idx="4979">
                  <c:v>23</c:v>
                </c:pt>
                <c:pt idx="4980">
                  <c:v>25</c:v>
                </c:pt>
                <c:pt idx="4981">
                  <c:v>17</c:v>
                </c:pt>
                <c:pt idx="4982">
                  <c:v>25</c:v>
                </c:pt>
                <c:pt idx="4983">
                  <c:v>26</c:v>
                </c:pt>
                <c:pt idx="4984">
                  <c:v>25</c:v>
                </c:pt>
                <c:pt idx="4985">
                  <c:v>23</c:v>
                </c:pt>
                <c:pt idx="4986">
                  <c:v>24</c:v>
                </c:pt>
                <c:pt idx="4987">
                  <c:v>22</c:v>
                </c:pt>
                <c:pt idx="4988">
                  <c:v>24</c:v>
                </c:pt>
                <c:pt idx="4989">
                  <c:v>23</c:v>
                </c:pt>
                <c:pt idx="4990">
                  <c:v>24</c:v>
                </c:pt>
                <c:pt idx="4991">
                  <c:v>23</c:v>
                </c:pt>
                <c:pt idx="4992">
                  <c:v>25</c:v>
                </c:pt>
                <c:pt idx="4993">
                  <c:v>25</c:v>
                </c:pt>
                <c:pt idx="4994">
                  <c:v>24</c:v>
                </c:pt>
                <c:pt idx="4995">
                  <c:v>24</c:v>
                </c:pt>
                <c:pt idx="4996">
                  <c:v>24</c:v>
                </c:pt>
                <c:pt idx="4997">
                  <c:v>24</c:v>
                </c:pt>
                <c:pt idx="4998">
                  <c:v>24</c:v>
                </c:pt>
                <c:pt idx="4999">
                  <c:v>25</c:v>
                </c:pt>
                <c:pt idx="5000">
                  <c:v>25</c:v>
                </c:pt>
                <c:pt idx="5001">
                  <c:v>26</c:v>
                </c:pt>
                <c:pt idx="5002">
                  <c:v>25</c:v>
                </c:pt>
                <c:pt idx="5003">
                  <c:v>23</c:v>
                </c:pt>
                <c:pt idx="5004">
                  <c:v>25</c:v>
                </c:pt>
                <c:pt idx="5005">
                  <c:v>24</c:v>
                </c:pt>
                <c:pt idx="5006">
                  <c:v>24</c:v>
                </c:pt>
                <c:pt idx="5007">
                  <c:v>25</c:v>
                </c:pt>
                <c:pt idx="5008">
                  <c:v>24</c:v>
                </c:pt>
                <c:pt idx="5009">
                  <c:v>25</c:v>
                </c:pt>
                <c:pt idx="5010">
                  <c:v>24</c:v>
                </c:pt>
                <c:pt idx="5011">
                  <c:v>25</c:v>
                </c:pt>
                <c:pt idx="5012">
                  <c:v>24</c:v>
                </c:pt>
                <c:pt idx="5013">
                  <c:v>25</c:v>
                </c:pt>
                <c:pt idx="5014">
                  <c:v>22</c:v>
                </c:pt>
                <c:pt idx="5015">
                  <c:v>25</c:v>
                </c:pt>
                <c:pt idx="5016">
                  <c:v>24</c:v>
                </c:pt>
                <c:pt idx="5017">
                  <c:v>24</c:v>
                </c:pt>
                <c:pt idx="5018">
                  <c:v>23</c:v>
                </c:pt>
                <c:pt idx="5019">
                  <c:v>24</c:v>
                </c:pt>
                <c:pt idx="5020">
                  <c:v>24</c:v>
                </c:pt>
                <c:pt idx="5021">
                  <c:v>25</c:v>
                </c:pt>
                <c:pt idx="5022">
                  <c:v>24</c:v>
                </c:pt>
                <c:pt idx="5023">
                  <c:v>24</c:v>
                </c:pt>
                <c:pt idx="5024">
                  <c:v>24</c:v>
                </c:pt>
                <c:pt idx="5025">
                  <c:v>24</c:v>
                </c:pt>
                <c:pt idx="5026">
                  <c:v>21</c:v>
                </c:pt>
                <c:pt idx="5027">
                  <c:v>25</c:v>
                </c:pt>
                <c:pt idx="5028">
                  <c:v>24</c:v>
                </c:pt>
                <c:pt idx="5029">
                  <c:v>23</c:v>
                </c:pt>
                <c:pt idx="5030">
                  <c:v>23</c:v>
                </c:pt>
                <c:pt idx="5031">
                  <c:v>24</c:v>
                </c:pt>
                <c:pt idx="5032">
                  <c:v>25</c:v>
                </c:pt>
                <c:pt idx="5033">
                  <c:v>24</c:v>
                </c:pt>
                <c:pt idx="5034">
                  <c:v>25</c:v>
                </c:pt>
                <c:pt idx="5035">
                  <c:v>25</c:v>
                </c:pt>
                <c:pt idx="5036">
                  <c:v>25</c:v>
                </c:pt>
                <c:pt idx="5037">
                  <c:v>24</c:v>
                </c:pt>
                <c:pt idx="5038">
                  <c:v>24</c:v>
                </c:pt>
                <c:pt idx="5039">
                  <c:v>24</c:v>
                </c:pt>
                <c:pt idx="5040">
                  <c:v>25</c:v>
                </c:pt>
                <c:pt idx="5041">
                  <c:v>25</c:v>
                </c:pt>
                <c:pt idx="5042">
                  <c:v>25</c:v>
                </c:pt>
                <c:pt idx="5043">
                  <c:v>25</c:v>
                </c:pt>
                <c:pt idx="5044">
                  <c:v>24</c:v>
                </c:pt>
                <c:pt idx="5045">
                  <c:v>24</c:v>
                </c:pt>
                <c:pt idx="5046">
                  <c:v>25</c:v>
                </c:pt>
                <c:pt idx="5047">
                  <c:v>26</c:v>
                </c:pt>
                <c:pt idx="5048">
                  <c:v>26</c:v>
                </c:pt>
                <c:pt idx="5049">
                  <c:v>26</c:v>
                </c:pt>
                <c:pt idx="5050">
                  <c:v>24</c:v>
                </c:pt>
                <c:pt idx="5051">
                  <c:v>24</c:v>
                </c:pt>
                <c:pt idx="5052">
                  <c:v>24</c:v>
                </c:pt>
                <c:pt idx="5053">
                  <c:v>25</c:v>
                </c:pt>
                <c:pt idx="5054">
                  <c:v>25</c:v>
                </c:pt>
                <c:pt idx="5055">
                  <c:v>25</c:v>
                </c:pt>
                <c:pt idx="5056">
                  <c:v>25</c:v>
                </c:pt>
                <c:pt idx="5057">
                  <c:v>24</c:v>
                </c:pt>
                <c:pt idx="5058">
                  <c:v>24</c:v>
                </c:pt>
                <c:pt idx="5059">
                  <c:v>25</c:v>
                </c:pt>
                <c:pt idx="5060">
                  <c:v>24</c:v>
                </c:pt>
                <c:pt idx="5061">
                  <c:v>24</c:v>
                </c:pt>
                <c:pt idx="5062">
                  <c:v>24</c:v>
                </c:pt>
                <c:pt idx="5063">
                  <c:v>24</c:v>
                </c:pt>
                <c:pt idx="5064">
                  <c:v>24</c:v>
                </c:pt>
                <c:pt idx="5065">
                  <c:v>25</c:v>
                </c:pt>
                <c:pt idx="5066">
                  <c:v>23</c:v>
                </c:pt>
                <c:pt idx="5067">
                  <c:v>23</c:v>
                </c:pt>
                <c:pt idx="5068">
                  <c:v>27</c:v>
                </c:pt>
                <c:pt idx="5069">
                  <c:v>25</c:v>
                </c:pt>
                <c:pt idx="5070">
                  <c:v>27</c:v>
                </c:pt>
                <c:pt idx="5071">
                  <c:v>25</c:v>
                </c:pt>
                <c:pt idx="5072">
                  <c:v>24</c:v>
                </c:pt>
                <c:pt idx="5073">
                  <c:v>23</c:v>
                </c:pt>
                <c:pt idx="5074">
                  <c:v>24</c:v>
                </c:pt>
                <c:pt idx="5075">
                  <c:v>24</c:v>
                </c:pt>
                <c:pt idx="5076">
                  <c:v>25</c:v>
                </c:pt>
                <c:pt idx="5077">
                  <c:v>25</c:v>
                </c:pt>
                <c:pt idx="5078">
                  <c:v>26</c:v>
                </c:pt>
                <c:pt idx="5079">
                  <c:v>24</c:v>
                </c:pt>
                <c:pt idx="5080">
                  <c:v>24</c:v>
                </c:pt>
                <c:pt idx="5081">
                  <c:v>24</c:v>
                </c:pt>
                <c:pt idx="5082">
                  <c:v>24</c:v>
                </c:pt>
                <c:pt idx="5083">
                  <c:v>25</c:v>
                </c:pt>
                <c:pt idx="5084">
                  <c:v>25</c:v>
                </c:pt>
                <c:pt idx="5085">
                  <c:v>24</c:v>
                </c:pt>
                <c:pt idx="5086">
                  <c:v>24</c:v>
                </c:pt>
                <c:pt idx="5087">
                  <c:v>24</c:v>
                </c:pt>
                <c:pt idx="5088">
                  <c:v>24</c:v>
                </c:pt>
                <c:pt idx="5089">
                  <c:v>25</c:v>
                </c:pt>
                <c:pt idx="5090">
                  <c:v>23</c:v>
                </c:pt>
                <c:pt idx="5091">
                  <c:v>24</c:v>
                </c:pt>
                <c:pt idx="5092">
                  <c:v>22</c:v>
                </c:pt>
                <c:pt idx="5093">
                  <c:v>24</c:v>
                </c:pt>
                <c:pt idx="5094">
                  <c:v>26</c:v>
                </c:pt>
                <c:pt idx="5095">
                  <c:v>23</c:v>
                </c:pt>
                <c:pt idx="5096">
                  <c:v>24</c:v>
                </c:pt>
                <c:pt idx="5097">
                  <c:v>25</c:v>
                </c:pt>
                <c:pt idx="5098">
                  <c:v>24</c:v>
                </c:pt>
                <c:pt idx="5099">
                  <c:v>23</c:v>
                </c:pt>
                <c:pt idx="5100">
                  <c:v>21</c:v>
                </c:pt>
                <c:pt idx="5101">
                  <c:v>24</c:v>
                </c:pt>
                <c:pt idx="5102">
                  <c:v>24</c:v>
                </c:pt>
                <c:pt idx="5103">
                  <c:v>24</c:v>
                </c:pt>
                <c:pt idx="5104">
                  <c:v>24</c:v>
                </c:pt>
                <c:pt idx="5105">
                  <c:v>25</c:v>
                </c:pt>
                <c:pt idx="5106">
                  <c:v>24</c:v>
                </c:pt>
                <c:pt idx="5107">
                  <c:v>23</c:v>
                </c:pt>
                <c:pt idx="5108">
                  <c:v>24</c:v>
                </c:pt>
                <c:pt idx="5109">
                  <c:v>25</c:v>
                </c:pt>
                <c:pt idx="5110">
                  <c:v>24</c:v>
                </c:pt>
                <c:pt idx="5111">
                  <c:v>24</c:v>
                </c:pt>
                <c:pt idx="5112">
                  <c:v>24</c:v>
                </c:pt>
                <c:pt idx="5113">
                  <c:v>25</c:v>
                </c:pt>
                <c:pt idx="5114">
                  <c:v>24</c:v>
                </c:pt>
                <c:pt idx="5115">
                  <c:v>25</c:v>
                </c:pt>
                <c:pt idx="5116">
                  <c:v>25</c:v>
                </c:pt>
                <c:pt idx="5117">
                  <c:v>24</c:v>
                </c:pt>
                <c:pt idx="5118">
                  <c:v>25</c:v>
                </c:pt>
                <c:pt idx="5119">
                  <c:v>25</c:v>
                </c:pt>
                <c:pt idx="5120">
                  <c:v>24</c:v>
                </c:pt>
                <c:pt idx="5121">
                  <c:v>26</c:v>
                </c:pt>
                <c:pt idx="5122">
                  <c:v>22</c:v>
                </c:pt>
                <c:pt idx="5123">
                  <c:v>24</c:v>
                </c:pt>
                <c:pt idx="5124">
                  <c:v>25</c:v>
                </c:pt>
                <c:pt idx="5125">
                  <c:v>25</c:v>
                </c:pt>
                <c:pt idx="5126">
                  <c:v>25</c:v>
                </c:pt>
                <c:pt idx="5127">
                  <c:v>23</c:v>
                </c:pt>
                <c:pt idx="5128">
                  <c:v>24</c:v>
                </c:pt>
                <c:pt idx="5129">
                  <c:v>25</c:v>
                </c:pt>
                <c:pt idx="5130">
                  <c:v>24</c:v>
                </c:pt>
                <c:pt idx="5131">
                  <c:v>24</c:v>
                </c:pt>
                <c:pt idx="5132">
                  <c:v>24</c:v>
                </c:pt>
                <c:pt idx="5133">
                  <c:v>24</c:v>
                </c:pt>
                <c:pt idx="5134">
                  <c:v>25</c:v>
                </c:pt>
                <c:pt idx="5135">
                  <c:v>25</c:v>
                </c:pt>
                <c:pt idx="5136">
                  <c:v>24</c:v>
                </c:pt>
                <c:pt idx="5137">
                  <c:v>25</c:v>
                </c:pt>
                <c:pt idx="5138">
                  <c:v>24</c:v>
                </c:pt>
                <c:pt idx="5139">
                  <c:v>24</c:v>
                </c:pt>
                <c:pt idx="5140">
                  <c:v>24</c:v>
                </c:pt>
                <c:pt idx="5141">
                  <c:v>25</c:v>
                </c:pt>
                <c:pt idx="5142">
                  <c:v>26</c:v>
                </c:pt>
                <c:pt idx="5143">
                  <c:v>24</c:v>
                </c:pt>
                <c:pt idx="5144">
                  <c:v>24</c:v>
                </c:pt>
                <c:pt idx="5145">
                  <c:v>24</c:v>
                </c:pt>
                <c:pt idx="5146">
                  <c:v>24</c:v>
                </c:pt>
                <c:pt idx="5147">
                  <c:v>23</c:v>
                </c:pt>
                <c:pt idx="5148">
                  <c:v>25</c:v>
                </c:pt>
                <c:pt idx="5149">
                  <c:v>24</c:v>
                </c:pt>
                <c:pt idx="5150">
                  <c:v>24</c:v>
                </c:pt>
                <c:pt idx="5151">
                  <c:v>24</c:v>
                </c:pt>
                <c:pt idx="5152">
                  <c:v>24</c:v>
                </c:pt>
                <c:pt idx="5153">
                  <c:v>25</c:v>
                </c:pt>
                <c:pt idx="5154">
                  <c:v>24</c:v>
                </c:pt>
                <c:pt idx="5155">
                  <c:v>25</c:v>
                </c:pt>
                <c:pt idx="5156">
                  <c:v>24</c:v>
                </c:pt>
                <c:pt idx="5157">
                  <c:v>25</c:v>
                </c:pt>
                <c:pt idx="5158">
                  <c:v>24</c:v>
                </c:pt>
                <c:pt idx="5159">
                  <c:v>27</c:v>
                </c:pt>
                <c:pt idx="5160">
                  <c:v>25</c:v>
                </c:pt>
                <c:pt idx="5161">
                  <c:v>25</c:v>
                </c:pt>
                <c:pt idx="5162">
                  <c:v>23</c:v>
                </c:pt>
                <c:pt idx="5163">
                  <c:v>25</c:v>
                </c:pt>
                <c:pt idx="5164">
                  <c:v>24</c:v>
                </c:pt>
                <c:pt idx="5165">
                  <c:v>25</c:v>
                </c:pt>
                <c:pt idx="5166">
                  <c:v>24</c:v>
                </c:pt>
                <c:pt idx="5167">
                  <c:v>25</c:v>
                </c:pt>
                <c:pt idx="5168">
                  <c:v>25</c:v>
                </c:pt>
                <c:pt idx="5169">
                  <c:v>24</c:v>
                </c:pt>
                <c:pt idx="5170">
                  <c:v>24</c:v>
                </c:pt>
                <c:pt idx="5171">
                  <c:v>25</c:v>
                </c:pt>
                <c:pt idx="5172">
                  <c:v>26</c:v>
                </c:pt>
                <c:pt idx="5173">
                  <c:v>24</c:v>
                </c:pt>
                <c:pt idx="5174">
                  <c:v>24</c:v>
                </c:pt>
                <c:pt idx="5175">
                  <c:v>24</c:v>
                </c:pt>
                <c:pt idx="5176">
                  <c:v>25</c:v>
                </c:pt>
                <c:pt idx="5177">
                  <c:v>23</c:v>
                </c:pt>
                <c:pt idx="5178">
                  <c:v>25</c:v>
                </c:pt>
                <c:pt idx="5179">
                  <c:v>26</c:v>
                </c:pt>
                <c:pt idx="5180">
                  <c:v>25</c:v>
                </c:pt>
                <c:pt idx="5181">
                  <c:v>24</c:v>
                </c:pt>
                <c:pt idx="5182">
                  <c:v>24</c:v>
                </c:pt>
                <c:pt idx="5183">
                  <c:v>24</c:v>
                </c:pt>
                <c:pt idx="5184">
                  <c:v>25</c:v>
                </c:pt>
                <c:pt idx="5185">
                  <c:v>24</c:v>
                </c:pt>
                <c:pt idx="5186">
                  <c:v>25</c:v>
                </c:pt>
                <c:pt idx="5187">
                  <c:v>24</c:v>
                </c:pt>
                <c:pt idx="5188">
                  <c:v>24</c:v>
                </c:pt>
                <c:pt idx="5189">
                  <c:v>24</c:v>
                </c:pt>
                <c:pt idx="5190">
                  <c:v>26</c:v>
                </c:pt>
                <c:pt idx="5191">
                  <c:v>26</c:v>
                </c:pt>
                <c:pt idx="5192">
                  <c:v>24</c:v>
                </c:pt>
                <c:pt idx="5193">
                  <c:v>24</c:v>
                </c:pt>
                <c:pt idx="5194">
                  <c:v>24</c:v>
                </c:pt>
                <c:pt idx="5195">
                  <c:v>24</c:v>
                </c:pt>
                <c:pt idx="5196">
                  <c:v>25</c:v>
                </c:pt>
                <c:pt idx="5197">
                  <c:v>24</c:v>
                </c:pt>
                <c:pt idx="5198">
                  <c:v>24</c:v>
                </c:pt>
                <c:pt idx="5199">
                  <c:v>24</c:v>
                </c:pt>
                <c:pt idx="5200">
                  <c:v>25</c:v>
                </c:pt>
                <c:pt idx="5201">
                  <c:v>25</c:v>
                </c:pt>
                <c:pt idx="5202">
                  <c:v>24</c:v>
                </c:pt>
                <c:pt idx="5203">
                  <c:v>24</c:v>
                </c:pt>
                <c:pt idx="5204">
                  <c:v>23</c:v>
                </c:pt>
                <c:pt idx="5205">
                  <c:v>24</c:v>
                </c:pt>
                <c:pt idx="5206">
                  <c:v>24</c:v>
                </c:pt>
                <c:pt idx="5207">
                  <c:v>24</c:v>
                </c:pt>
                <c:pt idx="5208">
                  <c:v>23</c:v>
                </c:pt>
                <c:pt idx="5209">
                  <c:v>25</c:v>
                </c:pt>
                <c:pt idx="5210">
                  <c:v>25</c:v>
                </c:pt>
                <c:pt idx="5211">
                  <c:v>25</c:v>
                </c:pt>
                <c:pt idx="5212">
                  <c:v>25</c:v>
                </c:pt>
                <c:pt idx="5213">
                  <c:v>24</c:v>
                </c:pt>
                <c:pt idx="5214">
                  <c:v>23</c:v>
                </c:pt>
                <c:pt idx="5215">
                  <c:v>25</c:v>
                </c:pt>
                <c:pt idx="5216">
                  <c:v>25</c:v>
                </c:pt>
                <c:pt idx="5217">
                  <c:v>25</c:v>
                </c:pt>
                <c:pt idx="5218">
                  <c:v>24</c:v>
                </c:pt>
                <c:pt idx="5219">
                  <c:v>25</c:v>
                </c:pt>
                <c:pt idx="5220">
                  <c:v>25</c:v>
                </c:pt>
                <c:pt idx="5221">
                  <c:v>24</c:v>
                </c:pt>
                <c:pt idx="5222">
                  <c:v>23</c:v>
                </c:pt>
                <c:pt idx="5223">
                  <c:v>23</c:v>
                </c:pt>
                <c:pt idx="5224">
                  <c:v>24</c:v>
                </c:pt>
                <c:pt idx="5225">
                  <c:v>24</c:v>
                </c:pt>
                <c:pt idx="5226">
                  <c:v>24</c:v>
                </c:pt>
                <c:pt idx="5227">
                  <c:v>24</c:v>
                </c:pt>
                <c:pt idx="5228">
                  <c:v>24</c:v>
                </c:pt>
                <c:pt idx="5229">
                  <c:v>24</c:v>
                </c:pt>
                <c:pt idx="5230">
                  <c:v>24</c:v>
                </c:pt>
                <c:pt idx="5231">
                  <c:v>23</c:v>
                </c:pt>
                <c:pt idx="5232">
                  <c:v>25</c:v>
                </c:pt>
                <c:pt idx="5233">
                  <c:v>24</c:v>
                </c:pt>
                <c:pt idx="5234">
                  <c:v>24</c:v>
                </c:pt>
                <c:pt idx="5235">
                  <c:v>23</c:v>
                </c:pt>
                <c:pt idx="5236">
                  <c:v>25</c:v>
                </c:pt>
                <c:pt idx="5237">
                  <c:v>25</c:v>
                </c:pt>
                <c:pt idx="5238">
                  <c:v>24</c:v>
                </c:pt>
                <c:pt idx="5239">
                  <c:v>23</c:v>
                </c:pt>
                <c:pt idx="5240">
                  <c:v>26</c:v>
                </c:pt>
                <c:pt idx="5241">
                  <c:v>24</c:v>
                </c:pt>
                <c:pt idx="5242">
                  <c:v>25</c:v>
                </c:pt>
                <c:pt idx="5243">
                  <c:v>24</c:v>
                </c:pt>
                <c:pt idx="5244">
                  <c:v>24</c:v>
                </c:pt>
                <c:pt idx="5245">
                  <c:v>24</c:v>
                </c:pt>
                <c:pt idx="5246">
                  <c:v>25</c:v>
                </c:pt>
                <c:pt idx="5247">
                  <c:v>25</c:v>
                </c:pt>
                <c:pt idx="5248">
                  <c:v>23</c:v>
                </c:pt>
                <c:pt idx="5249">
                  <c:v>25</c:v>
                </c:pt>
                <c:pt idx="5250">
                  <c:v>22</c:v>
                </c:pt>
                <c:pt idx="5251">
                  <c:v>23</c:v>
                </c:pt>
                <c:pt idx="5252">
                  <c:v>25</c:v>
                </c:pt>
                <c:pt idx="5253">
                  <c:v>24</c:v>
                </c:pt>
                <c:pt idx="5254">
                  <c:v>23</c:v>
                </c:pt>
                <c:pt idx="5255">
                  <c:v>25</c:v>
                </c:pt>
                <c:pt idx="5256">
                  <c:v>24</c:v>
                </c:pt>
                <c:pt idx="5257">
                  <c:v>24</c:v>
                </c:pt>
                <c:pt idx="5258">
                  <c:v>22</c:v>
                </c:pt>
                <c:pt idx="5259">
                  <c:v>25</c:v>
                </c:pt>
                <c:pt idx="5260">
                  <c:v>25</c:v>
                </c:pt>
                <c:pt idx="5261">
                  <c:v>24</c:v>
                </c:pt>
                <c:pt idx="5262">
                  <c:v>24</c:v>
                </c:pt>
                <c:pt idx="5263">
                  <c:v>23</c:v>
                </c:pt>
                <c:pt idx="5264">
                  <c:v>25</c:v>
                </c:pt>
                <c:pt idx="5265">
                  <c:v>25</c:v>
                </c:pt>
                <c:pt idx="5266">
                  <c:v>24</c:v>
                </c:pt>
                <c:pt idx="5267">
                  <c:v>24</c:v>
                </c:pt>
                <c:pt idx="5268">
                  <c:v>25</c:v>
                </c:pt>
                <c:pt idx="5269">
                  <c:v>22</c:v>
                </c:pt>
                <c:pt idx="5270">
                  <c:v>24</c:v>
                </c:pt>
                <c:pt idx="5271">
                  <c:v>25</c:v>
                </c:pt>
                <c:pt idx="5272">
                  <c:v>23</c:v>
                </c:pt>
                <c:pt idx="5273">
                  <c:v>24</c:v>
                </c:pt>
                <c:pt idx="5274">
                  <c:v>24</c:v>
                </c:pt>
                <c:pt idx="5275">
                  <c:v>24</c:v>
                </c:pt>
                <c:pt idx="5276">
                  <c:v>23</c:v>
                </c:pt>
                <c:pt idx="5277">
                  <c:v>25</c:v>
                </c:pt>
                <c:pt idx="5278">
                  <c:v>24</c:v>
                </c:pt>
                <c:pt idx="5279">
                  <c:v>25</c:v>
                </c:pt>
                <c:pt idx="5280">
                  <c:v>26</c:v>
                </c:pt>
                <c:pt idx="5281">
                  <c:v>24</c:v>
                </c:pt>
                <c:pt idx="5282">
                  <c:v>24</c:v>
                </c:pt>
                <c:pt idx="5283">
                  <c:v>25</c:v>
                </c:pt>
                <c:pt idx="5284">
                  <c:v>25</c:v>
                </c:pt>
                <c:pt idx="5285">
                  <c:v>24</c:v>
                </c:pt>
                <c:pt idx="5286">
                  <c:v>24</c:v>
                </c:pt>
                <c:pt idx="5287">
                  <c:v>24</c:v>
                </c:pt>
                <c:pt idx="5288">
                  <c:v>25</c:v>
                </c:pt>
                <c:pt idx="5289">
                  <c:v>24</c:v>
                </c:pt>
                <c:pt idx="5290">
                  <c:v>25</c:v>
                </c:pt>
                <c:pt idx="5291">
                  <c:v>25</c:v>
                </c:pt>
                <c:pt idx="5292">
                  <c:v>25</c:v>
                </c:pt>
                <c:pt idx="5293">
                  <c:v>23</c:v>
                </c:pt>
                <c:pt idx="5294">
                  <c:v>24</c:v>
                </c:pt>
                <c:pt idx="5295">
                  <c:v>24</c:v>
                </c:pt>
                <c:pt idx="5296">
                  <c:v>24</c:v>
                </c:pt>
                <c:pt idx="5297">
                  <c:v>24</c:v>
                </c:pt>
                <c:pt idx="5298">
                  <c:v>24</c:v>
                </c:pt>
                <c:pt idx="5299">
                  <c:v>24</c:v>
                </c:pt>
                <c:pt idx="5300">
                  <c:v>27</c:v>
                </c:pt>
                <c:pt idx="5301">
                  <c:v>25</c:v>
                </c:pt>
                <c:pt idx="5302">
                  <c:v>26</c:v>
                </c:pt>
                <c:pt idx="5303">
                  <c:v>24</c:v>
                </c:pt>
                <c:pt idx="5304">
                  <c:v>24</c:v>
                </c:pt>
                <c:pt idx="5305">
                  <c:v>24</c:v>
                </c:pt>
                <c:pt idx="5306">
                  <c:v>24</c:v>
                </c:pt>
                <c:pt idx="5307">
                  <c:v>26</c:v>
                </c:pt>
                <c:pt idx="5308">
                  <c:v>24</c:v>
                </c:pt>
                <c:pt idx="5309">
                  <c:v>24</c:v>
                </c:pt>
                <c:pt idx="5310">
                  <c:v>24</c:v>
                </c:pt>
                <c:pt idx="5311">
                  <c:v>24</c:v>
                </c:pt>
                <c:pt idx="5312">
                  <c:v>25</c:v>
                </c:pt>
                <c:pt idx="5313">
                  <c:v>26</c:v>
                </c:pt>
                <c:pt idx="5314">
                  <c:v>23</c:v>
                </c:pt>
                <c:pt idx="5315">
                  <c:v>23</c:v>
                </c:pt>
                <c:pt idx="5316">
                  <c:v>24</c:v>
                </c:pt>
                <c:pt idx="5317">
                  <c:v>24</c:v>
                </c:pt>
                <c:pt idx="5318">
                  <c:v>23</c:v>
                </c:pt>
                <c:pt idx="5319">
                  <c:v>25</c:v>
                </c:pt>
                <c:pt idx="5320">
                  <c:v>23</c:v>
                </c:pt>
                <c:pt idx="5321">
                  <c:v>25</c:v>
                </c:pt>
                <c:pt idx="5322">
                  <c:v>23</c:v>
                </c:pt>
                <c:pt idx="5323">
                  <c:v>25</c:v>
                </c:pt>
                <c:pt idx="5324">
                  <c:v>24</c:v>
                </c:pt>
                <c:pt idx="5325">
                  <c:v>24</c:v>
                </c:pt>
                <c:pt idx="5326">
                  <c:v>24</c:v>
                </c:pt>
                <c:pt idx="5327">
                  <c:v>23</c:v>
                </c:pt>
                <c:pt idx="5328">
                  <c:v>25</c:v>
                </c:pt>
                <c:pt idx="5329">
                  <c:v>24</c:v>
                </c:pt>
                <c:pt idx="5330">
                  <c:v>23</c:v>
                </c:pt>
                <c:pt idx="5331">
                  <c:v>24</c:v>
                </c:pt>
                <c:pt idx="5332">
                  <c:v>25</c:v>
                </c:pt>
                <c:pt idx="5333">
                  <c:v>24</c:v>
                </c:pt>
                <c:pt idx="5334">
                  <c:v>25</c:v>
                </c:pt>
                <c:pt idx="5335">
                  <c:v>24</c:v>
                </c:pt>
                <c:pt idx="5336">
                  <c:v>25</c:v>
                </c:pt>
                <c:pt idx="5337">
                  <c:v>24</c:v>
                </c:pt>
                <c:pt idx="5338">
                  <c:v>25</c:v>
                </c:pt>
                <c:pt idx="5339">
                  <c:v>25</c:v>
                </c:pt>
                <c:pt idx="5340">
                  <c:v>25</c:v>
                </c:pt>
                <c:pt idx="5341">
                  <c:v>25</c:v>
                </c:pt>
                <c:pt idx="5342">
                  <c:v>24</c:v>
                </c:pt>
                <c:pt idx="5343">
                  <c:v>25</c:v>
                </c:pt>
                <c:pt idx="5344">
                  <c:v>25</c:v>
                </c:pt>
                <c:pt idx="5345">
                  <c:v>23</c:v>
                </c:pt>
                <c:pt idx="5346">
                  <c:v>24</c:v>
                </c:pt>
                <c:pt idx="5347">
                  <c:v>23</c:v>
                </c:pt>
                <c:pt idx="5348">
                  <c:v>26</c:v>
                </c:pt>
                <c:pt idx="5349">
                  <c:v>24</c:v>
                </c:pt>
                <c:pt idx="5350">
                  <c:v>25</c:v>
                </c:pt>
                <c:pt idx="5351">
                  <c:v>25</c:v>
                </c:pt>
                <c:pt idx="5352">
                  <c:v>26</c:v>
                </c:pt>
                <c:pt idx="5353">
                  <c:v>24</c:v>
                </c:pt>
                <c:pt idx="5354">
                  <c:v>24</c:v>
                </c:pt>
                <c:pt idx="5355">
                  <c:v>25</c:v>
                </c:pt>
                <c:pt idx="5356">
                  <c:v>24</c:v>
                </c:pt>
                <c:pt idx="5357">
                  <c:v>27</c:v>
                </c:pt>
                <c:pt idx="5358">
                  <c:v>24</c:v>
                </c:pt>
                <c:pt idx="5359">
                  <c:v>25</c:v>
                </c:pt>
                <c:pt idx="5360">
                  <c:v>24</c:v>
                </c:pt>
                <c:pt idx="5361">
                  <c:v>24</c:v>
                </c:pt>
                <c:pt idx="5362">
                  <c:v>25</c:v>
                </c:pt>
                <c:pt idx="5363">
                  <c:v>23</c:v>
                </c:pt>
                <c:pt idx="5364">
                  <c:v>25</c:v>
                </c:pt>
                <c:pt idx="5365">
                  <c:v>25</c:v>
                </c:pt>
                <c:pt idx="5366">
                  <c:v>24</c:v>
                </c:pt>
                <c:pt idx="5367">
                  <c:v>25</c:v>
                </c:pt>
                <c:pt idx="5368">
                  <c:v>25</c:v>
                </c:pt>
                <c:pt idx="5369">
                  <c:v>25</c:v>
                </c:pt>
                <c:pt idx="5370">
                  <c:v>24</c:v>
                </c:pt>
                <c:pt idx="5371">
                  <c:v>25</c:v>
                </c:pt>
                <c:pt idx="5372">
                  <c:v>23</c:v>
                </c:pt>
                <c:pt idx="5373">
                  <c:v>24</c:v>
                </c:pt>
                <c:pt idx="5374">
                  <c:v>24</c:v>
                </c:pt>
                <c:pt idx="5375">
                  <c:v>25</c:v>
                </c:pt>
                <c:pt idx="5376">
                  <c:v>25</c:v>
                </c:pt>
                <c:pt idx="5377">
                  <c:v>25</c:v>
                </c:pt>
                <c:pt idx="5378">
                  <c:v>25</c:v>
                </c:pt>
                <c:pt idx="5379">
                  <c:v>26</c:v>
                </c:pt>
                <c:pt idx="5380">
                  <c:v>24</c:v>
                </c:pt>
                <c:pt idx="5381">
                  <c:v>24</c:v>
                </c:pt>
                <c:pt idx="5382">
                  <c:v>24</c:v>
                </c:pt>
                <c:pt idx="5383">
                  <c:v>24</c:v>
                </c:pt>
                <c:pt idx="5384">
                  <c:v>24</c:v>
                </c:pt>
                <c:pt idx="5385">
                  <c:v>25</c:v>
                </c:pt>
                <c:pt idx="5386">
                  <c:v>24</c:v>
                </c:pt>
                <c:pt idx="5387">
                  <c:v>23</c:v>
                </c:pt>
                <c:pt idx="5388">
                  <c:v>25</c:v>
                </c:pt>
                <c:pt idx="5389">
                  <c:v>26</c:v>
                </c:pt>
                <c:pt idx="5390">
                  <c:v>24</c:v>
                </c:pt>
                <c:pt idx="5391">
                  <c:v>21</c:v>
                </c:pt>
                <c:pt idx="5392">
                  <c:v>25</c:v>
                </c:pt>
                <c:pt idx="5393">
                  <c:v>24</c:v>
                </c:pt>
                <c:pt idx="5394">
                  <c:v>26</c:v>
                </c:pt>
                <c:pt idx="5395">
                  <c:v>25</c:v>
                </c:pt>
                <c:pt idx="5396">
                  <c:v>25</c:v>
                </c:pt>
                <c:pt idx="5397">
                  <c:v>24</c:v>
                </c:pt>
                <c:pt idx="5398">
                  <c:v>25</c:v>
                </c:pt>
                <c:pt idx="5399">
                  <c:v>24</c:v>
                </c:pt>
                <c:pt idx="5400">
                  <c:v>26</c:v>
                </c:pt>
                <c:pt idx="5401">
                  <c:v>25</c:v>
                </c:pt>
                <c:pt idx="5402">
                  <c:v>24</c:v>
                </c:pt>
                <c:pt idx="5403">
                  <c:v>25</c:v>
                </c:pt>
                <c:pt idx="5404">
                  <c:v>24</c:v>
                </c:pt>
                <c:pt idx="5405">
                  <c:v>26</c:v>
                </c:pt>
                <c:pt idx="5406">
                  <c:v>24</c:v>
                </c:pt>
                <c:pt idx="5407">
                  <c:v>25</c:v>
                </c:pt>
                <c:pt idx="5408">
                  <c:v>24</c:v>
                </c:pt>
                <c:pt idx="5409">
                  <c:v>24</c:v>
                </c:pt>
                <c:pt idx="5410">
                  <c:v>25</c:v>
                </c:pt>
                <c:pt idx="5411">
                  <c:v>23</c:v>
                </c:pt>
                <c:pt idx="5412">
                  <c:v>24</c:v>
                </c:pt>
                <c:pt idx="5413">
                  <c:v>26</c:v>
                </c:pt>
                <c:pt idx="5414">
                  <c:v>23</c:v>
                </c:pt>
                <c:pt idx="5415">
                  <c:v>26</c:v>
                </c:pt>
                <c:pt idx="5416">
                  <c:v>25</c:v>
                </c:pt>
                <c:pt idx="5417">
                  <c:v>26</c:v>
                </c:pt>
                <c:pt idx="5418">
                  <c:v>24</c:v>
                </c:pt>
                <c:pt idx="5419">
                  <c:v>25</c:v>
                </c:pt>
                <c:pt idx="5420">
                  <c:v>26</c:v>
                </c:pt>
                <c:pt idx="5421">
                  <c:v>25</c:v>
                </c:pt>
                <c:pt idx="5422">
                  <c:v>24</c:v>
                </c:pt>
                <c:pt idx="5423">
                  <c:v>24</c:v>
                </c:pt>
                <c:pt idx="5424">
                  <c:v>24</c:v>
                </c:pt>
                <c:pt idx="5425">
                  <c:v>24</c:v>
                </c:pt>
                <c:pt idx="5426">
                  <c:v>24</c:v>
                </c:pt>
                <c:pt idx="5427">
                  <c:v>25</c:v>
                </c:pt>
                <c:pt idx="5428">
                  <c:v>25</c:v>
                </c:pt>
                <c:pt idx="5429">
                  <c:v>24</c:v>
                </c:pt>
                <c:pt idx="5430">
                  <c:v>25</c:v>
                </c:pt>
                <c:pt idx="5431">
                  <c:v>24</c:v>
                </c:pt>
                <c:pt idx="5432">
                  <c:v>25</c:v>
                </c:pt>
                <c:pt idx="5433">
                  <c:v>25</c:v>
                </c:pt>
                <c:pt idx="5434">
                  <c:v>24</c:v>
                </c:pt>
                <c:pt idx="5435">
                  <c:v>25</c:v>
                </c:pt>
                <c:pt idx="5436">
                  <c:v>25</c:v>
                </c:pt>
                <c:pt idx="5437">
                  <c:v>25</c:v>
                </c:pt>
                <c:pt idx="5438">
                  <c:v>25</c:v>
                </c:pt>
                <c:pt idx="5439">
                  <c:v>24</c:v>
                </c:pt>
                <c:pt idx="5440">
                  <c:v>25</c:v>
                </c:pt>
                <c:pt idx="5441">
                  <c:v>24</c:v>
                </c:pt>
                <c:pt idx="5442">
                  <c:v>25</c:v>
                </c:pt>
                <c:pt idx="5443">
                  <c:v>24</c:v>
                </c:pt>
                <c:pt idx="5444">
                  <c:v>26</c:v>
                </c:pt>
                <c:pt idx="5445">
                  <c:v>24</c:v>
                </c:pt>
                <c:pt idx="5446">
                  <c:v>24</c:v>
                </c:pt>
                <c:pt idx="5447">
                  <c:v>22</c:v>
                </c:pt>
                <c:pt idx="5448">
                  <c:v>24</c:v>
                </c:pt>
                <c:pt idx="5449">
                  <c:v>25</c:v>
                </c:pt>
                <c:pt idx="5450">
                  <c:v>23</c:v>
                </c:pt>
                <c:pt idx="5451">
                  <c:v>23</c:v>
                </c:pt>
                <c:pt idx="5452">
                  <c:v>24</c:v>
                </c:pt>
                <c:pt idx="5453">
                  <c:v>26</c:v>
                </c:pt>
                <c:pt idx="5454">
                  <c:v>24</c:v>
                </c:pt>
                <c:pt idx="5455">
                  <c:v>25</c:v>
                </c:pt>
                <c:pt idx="5456">
                  <c:v>24</c:v>
                </c:pt>
                <c:pt idx="5457">
                  <c:v>26</c:v>
                </c:pt>
                <c:pt idx="5458">
                  <c:v>24</c:v>
                </c:pt>
                <c:pt idx="5459">
                  <c:v>25</c:v>
                </c:pt>
                <c:pt idx="5460">
                  <c:v>25</c:v>
                </c:pt>
                <c:pt idx="5461">
                  <c:v>26</c:v>
                </c:pt>
                <c:pt idx="5462">
                  <c:v>23</c:v>
                </c:pt>
                <c:pt idx="5463">
                  <c:v>23</c:v>
                </c:pt>
                <c:pt idx="5464">
                  <c:v>23</c:v>
                </c:pt>
                <c:pt idx="5465">
                  <c:v>25</c:v>
                </c:pt>
                <c:pt idx="5466">
                  <c:v>24</c:v>
                </c:pt>
                <c:pt idx="5467">
                  <c:v>25</c:v>
                </c:pt>
                <c:pt idx="5468">
                  <c:v>24</c:v>
                </c:pt>
                <c:pt idx="5469">
                  <c:v>25</c:v>
                </c:pt>
                <c:pt idx="5470">
                  <c:v>25</c:v>
                </c:pt>
                <c:pt idx="5471">
                  <c:v>23</c:v>
                </c:pt>
                <c:pt idx="5472">
                  <c:v>25</c:v>
                </c:pt>
                <c:pt idx="5473">
                  <c:v>23</c:v>
                </c:pt>
                <c:pt idx="5474">
                  <c:v>24</c:v>
                </c:pt>
                <c:pt idx="5475">
                  <c:v>25</c:v>
                </c:pt>
                <c:pt idx="5476">
                  <c:v>25</c:v>
                </c:pt>
                <c:pt idx="5477">
                  <c:v>25</c:v>
                </c:pt>
                <c:pt idx="5478">
                  <c:v>24</c:v>
                </c:pt>
                <c:pt idx="5479">
                  <c:v>24</c:v>
                </c:pt>
                <c:pt idx="5480">
                  <c:v>25</c:v>
                </c:pt>
                <c:pt idx="5481">
                  <c:v>24</c:v>
                </c:pt>
                <c:pt idx="5482">
                  <c:v>24</c:v>
                </c:pt>
                <c:pt idx="5483">
                  <c:v>24</c:v>
                </c:pt>
                <c:pt idx="5484">
                  <c:v>25</c:v>
                </c:pt>
                <c:pt idx="5485">
                  <c:v>25</c:v>
                </c:pt>
                <c:pt idx="5486">
                  <c:v>24</c:v>
                </c:pt>
                <c:pt idx="5487">
                  <c:v>26</c:v>
                </c:pt>
                <c:pt idx="5488">
                  <c:v>23</c:v>
                </c:pt>
                <c:pt idx="5489">
                  <c:v>25</c:v>
                </c:pt>
                <c:pt idx="5490">
                  <c:v>25</c:v>
                </c:pt>
                <c:pt idx="5491">
                  <c:v>24</c:v>
                </c:pt>
                <c:pt idx="5492">
                  <c:v>25</c:v>
                </c:pt>
                <c:pt idx="5493">
                  <c:v>25</c:v>
                </c:pt>
                <c:pt idx="5494">
                  <c:v>23</c:v>
                </c:pt>
                <c:pt idx="5495">
                  <c:v>24</c:v>
                </c:pt>
                <c:pt idx="5496">
                  <c:v>24</c:v>
                </c:pt>
                <c:pt idx="5497">
                  <c:v>24</c:v>
                </c:pt>
                <c:pt idx="5498">
                  <c:v>24</c:v>
                </c:pt>
                <c:pt idx="5499">
                  <c:v>26</c:v>
                </c:pt>
                <c:pt idx="5500">
                  <c:v>24</c:v>
                </c:pt>
                <c:pt idx="5501">
                  <c:v>24</c:v>
                </c:pt>
                <c:pt idx="5502">
                  <c:v>24</c:v>
                </c:pt>
                <c:pt idx="5503">
                  <c:v>26</c:v>
                </c:pt>
                <c:pt idx="5504">
                  <c:v>25</c:v>
                </c:pt>
                <c:pt idx="5505">
                  <c:v>24</c:v>
                </c:pt>
                <c:pt idx="5506">
                  <c:v>24</c:v>
                </c:pt>
                <c:pt idx="5507">
                  <c:v>24</c:v>
                </c:pt>
                <c:pt idx="5508">
                  <c:v>24</c:v>
                </c:pt>
                <c:pt idx="5509">
                  <c:v>28</c:v>
                </c:pt>
                <c:pt idx="5510">
                  <c:v>24</c:v>
                </c:pt>
                <c:pt idx="5511">
                  <c:v>24</c:v>
                </c:pt>
                <c:pt idx="5512">
                  <c:v>24</c:v>
                </c:pt>
                <c:pt idx="5513">
                  <c:v>24</c:v>
                </c:pt>
                <c:pt idx="5514">
                  <c:v>24</c:v>
                </c:pt>
                <c:pt idx="5515">
                  <c:v>25</c:v>
                </c:pt>
                <c:pt idx="5516">
                  <c:v>25</c:v>
                </c:pt>
                <c:pt idx="5517">
                  <c:v>25</c:v>
                </c:pt>
                <c:pt idx="5518">
                  <c:v>25</c:v>
                </c:pt>
                <c:pt idx="5519">
                  <c:v>23</c:v>
                </c:pt>
                <c:pt idx="5520">
                  <c:v>24</c:v>
                </c:pt>
                <c:pt idx="5521">
                  <c:v>25</c:v>
                </c:pt>
                <c:pt idx="5522">
                  <c:v>23</c:v>
                </c:pt>
                <c:pt idx="5523">
                  <c:v>24</c:v>
                </c:pt>
                <c:pt idx="5524">
                  <c:v>25</c:v>
                </c:pt>
                <c:pt idx="5525">
                  <c:v>24</c:v>
                </c:pt>
                <c:pt idx="5526">
                  <c:v>24</c:v>
                </c:pt>
                <c:pt idx="5527">
                  <c:v>25</c:v>
                </c:pt>
                <c:pt idx="5528">
                  <c:v>24</c:v>
                </c:pt>
                <c:pt idx="5529">
                  <c:v>25</c:v>
                </c:pt>
                <c:pt idx="5530">
                  <c:v>25</c:v>
                </c:pt>
                <c:pt idx="5531">
                  <c:v>24</c:v>
                </c:pt>
                <c:pt idx="5532">
                  <c:v>24</c:v>
                </c:pt>
                <c:pt idx="5533">
                  <c:v>24</c:v>
                </c:pt>
                <c:pt idx="5534">
                  <c:v>24</c:v>
                </c:pt>
                <c:pt idx="5535">
                  <c:v>25</c:v>
                </c:pt>
                <c:pt idx="5536">
                  <c:v>25</c:v>
                </c:pt>
                <c:pt idx="5537">
                  <c:v>25</c:v>
                </c:pt>
                <c:pt idx="5538">
                  <c:v>24</c:v>
                </c:pt>
                <c:pt idx="5539">
                  <c:v>26</c:v>
                </c:pt>
                <c:pt idx="5540">
                  <c:v>25</c:v>
                </c:pt>
                <c:pt idx="5541">
                  <c:v>24</c:v>
                </c:pt>
                <c:pt idx="5542">
                  <c:v>24</c:v>
                </c:pt>
                <c:pt idx="5543">
                  <c:v>24</c:v>
                </c:pt>
                <c:pt idx="5544">
                  <c:v>25</c:v>
                </c:pt>
                <c:pt idx="5545">
                  <c:v>26</c:v>
                </c:pt>
                <c:pt idx="5546">
                  <c:v>22</c:v>
                </c:pt>
                <c:pt idx="5547">
                  <c:v>24</c:v>
                </c:pt>
                <c:pt idx="5548">
                  <c:v>23</c:v>
                </c:pt>
                <c:pt idx="5549">
                  <c:v>24</c:v>
                </c:pt>
                <c:pt idx="5550">
                  <c:v>25</c:v>
                </c:pt>
                <c:pt idx="5551">
                  <c:v>24</c:v>
                </c:pt>
                <c:pt idx="5552">
                  <c:v>24</c:v>
                </c:pt>
                <c:pt idx="5553">
                  <c:v>25</c:v>
                </c:pt>
                <c:pt idx="5554">
                  <c:v>24</c:v>
                </c:pt>
                <c:pt idx="5555">
                  <c:v>26</c:v>
                </c:pt>
                <c:pt idx="5556">
                  <c:v>24</c:v>
                </c:pt>
                <c:pt idx="5557">
                  <c:v>26</c:v>
                </c:pt>
                <c:pt idx="5558">
                  <c:v>24</c:v>
                </c:pt>
                <c:pt idx="5559">
                  <c:v>25</c:v>
                </c:pt>
                <c:pt idx="5560">
                  <c:v>25</c:v>
                </c:pt>
                <c:pt idx="5561">
                  <c:v>26</c:v>
                </c:pt>
                <c:pt idx="5562">
                  <c:v>24</c:v>
                </c:pt>
                <c:pt idx="5563">
                  <c:v>22</c:v>
                </c:pt>
                <c:pt idx="5564">
                  <c:v>24</c:v>
                </c:pt>
                <c:pt idx="5565">
                  <c:v>24</c:v>
                </c:pt>
                <c:pt idx="5566">
                  <c:v>24</c:v>
                </c:pt>
                <c:pt idx="5567">
                  <c:v>24</c:v>
                </c:pt>
                <c:pt idx="5568">
                  <c:v>25</c:v>
                </c:pt>
                <c:pt idx="5569">
                  <c:v>25</c:v>
                </c:pt>
                <c:pt idx="5570">
                  <c:v>24</c:v>
                </c:pt>
                <c:pt idx="5571">
                  <c:v>24</c:v>
                </c:pt>
                <c:pt idx="5572">
                  <c:v>24</c:v>
                </c:pt>
                <c:pt idx="5573">
                  <c:v>25</c:v>
                </c:pt>
                <c:pt idx="5574">
                  <c:v>24</c:v>
                </c:pt>
                <c:pt idx="5575">
                  <c:v>26</c:v>
                </c:pt>
                <c:pt idx="5576">
                  <c:v>24</c:v>
                </c:pt>
                <c:pt idx="5577">
                  <c:v>25</c:v>
                </c:pt>
                <c:pt idx="5578">
                  <c:v>25</c:v>
                </c:pt>
                <c:pt idx="5579">
                  <c:v>24</c:v>
                </c:pt>
                <c:pt idx="5580">
                  <c:v>26</c:v>
                </c:pt>
                <c:pt idx="5581">
                  <c:v>25</c:v>
                </c:pt>
                <c:pt idx="5582">
                  <c:v>26</c:v>
                </c:pt>
                <c:pt idx="5583">
                  <c:v>25</c:v>
                </c:pt>
                <c:pt idx="5584">
                  <c:v>25</c:v>
                </c:pt>
                <c:pt idx="5585">
                  <c:v>24</c:v>
                </c:pt>
                <c:pt idx="5586">
                  <c:v>24</c:v>
                </c:pt>
                <c:pt idx="5587">
                  <c:v>24</c:v>
                </c:pt>
                <c:pt idx="5588">
                  <c:v>24</c:v>
                </c:pt>
                <c:pt idx="5589">
                  <c:v>23</c:v>
                </c:pt>
                <c:pt idx="5590">
                  <c:v>25</c:v>
                </c:pt>
                <c:pt idx="5591">
                  <c:v>24</c:v>
                </c:pt>
                <c:pt idx="5592">
                  <c:v>25</c:v>
                </c:pt>
                <c:pt idx="5593">
                  <c:v>24</c:v>
                </c:pt>
                <c:pt idx="5594">
                  <c:v>24</c:v>
                </c:pt>
                <c:pt idx="5595">
                  <c:v>24</c:v>
                </c:pt>
                <c:pt idx="5596">
                  <c:v>25</c:v>
                </c:pt>
                <c:pt idx="5597">
                  <c:v>25</c:v>
                </c:pt>
                <c:pt idx="5598">
                  <c:v>24</c:v>
                </c:pt>
                <c:pt idx="5599">
                  <c:v>26</c:v>
                </c:pt>
                <c:pt idx="5600">
                  <c:v>25</c:v>
                </c:pt>
                <c:pt idx="5601">
                  <c:v>25</c:v>
                </c:pt>
                <c:pt idx="5602">
                  <c:v>24</c:v>
                </c:pt>
                <c:pt idx="5603">
                  <c:v>25</c:v>
                </c:pt>
                <c:pt idx="5604">
                  <c:v>23</c:v>
                </c:pt>
                <c:pt idx="5605">
                  <c:v>22</c:v>
                </c:pt>
                <c:pt idx="5606">
                  <c:v>23</c:v>
                </c:pt>
                <c:pt idx="5607">
                  <c:v>23</c:v>
                </c:pt>
                <c:pt idx="5608">
                  <c:v>24</c:v>
                </c:pt>
                <c:pt idx="5609">
                  <c:v>25</c:v>
                </c:pt>
                <c:pt idx="5610">
                  <c:v>24</c:v>
                </c:pt>
                <c:pt idx="5611">
                  <c:v>25</c:v>
                </c:pt>
                <c:pt idx="5612">
                  <c:v>24</c:v>
                </c:pt>
                <c:pt idx="5613">
                  <c:v>25</c:v>
                </c:pt>
                <c:pt idx="5614">
                  <c:v>24</c:v>
                </c:pt>
                <c:pt idx="5615">
                  <c:v>24</c:v>
                </c:pt>
                <c:pt idx="5616">
                  <c:v>24</c:v>
                </c:pt>
                <c:pt idx="5617">
                  <c:v>24</c:v>
                </c:pt>
                <c:pt idx="5618">
                  <c:v>24</c:v>
                </c:pt>
                <c:pt idx="5619">
                  <c:v>25</c:v>
                </c:pt>
                <c:pt idx="5620">
                  <c:v>24</c:v>
                </c:pt>
                <c:pt idx="5621">
                  <c:v>24</c:v>
                </c:pt>
                <c:pt idx="5622">
                  <c:v>25</c:v>
                </c:pt>
                <c:pt idx="5623">
                  <c:v>23</c:v>
                </c:pt>
                <c:pt idx="5624">
                  <c:v>25</c:v>
                </c:pt>
                <c:pt idx="5625">
                  <c:v>24</c:v>
                </c:pt>
                <c:pt idx="5626">
                  <c:v>24</c:v>
                </c:pt>
                <c:pt idx="5627">
                  <c:v>24</c:v>
                </c:pt>
                <c:pt idx="5628">
                  <c:v>25</c:v>
                </c:pt>
                <c:pt idx="5629">
                  <c:v>25</c:v>
                </c:pt>
                <c:pt idx="5630">
                  <c:v>24</c:v>
                </c:pt>
                <c:pt idx="5631">
                  <c:v>24</c:v>
                </c:pt>
                <c:pt idx="5632">
                  <c:v>25</c:v>
                </c:pt>
                <c:pt idx="5633">
                  <c:v>25</c:v>
                </c:pt>
                <c:pt idx="5634">
                  <c:v>25</c:v>
                </c:pt>
                <c:pt idx="5635">
                  <c:v>23</c:v>
                </c:pt>
                <c:pt idx="5636">
                  <c:v>25</c:v>
                </c:pt>
                <c:pt idx="5637">
                  <c:v>23</c:v>
                </c:pt>
                <c:pt idx="5638">
                  <c:v>24</c:v>
                </c:pt>
                <c:pt idx="5639">
                  <c:v>26</c:v>
                </c:pt>
                <c:pt idx="5640">
                  <c:v>24</c:v>
                </c:pt>
                <c:pt idx="5641">
                  <c:v>24</c:v>
                </c:pt>
                <c:pt idx="5642">
                  <c:v>24</c:v>
                </c:pt>
                <c:pt idx="5643">
                  <c:v>25</c:v>
                </c:pt>
                <c:pt idx="5644">
                  <c:v>24</c:v>
                </c:pt>
                <c:pt idx="5645">
                  <c:v>24</c:v>
                </c:pt>
                <c:pt idx="5646">
                  <c:v>24</c:v>
                </c:pt>
                <c:pt idx="5647">
                  <c:v>26</c:v>
                </c:pt>
                <c:pt idx="5648">
                  <c:v>24</c:v>
                </c:pt>
                <c:pt idx="5649">
                  <c:v>24</c:v>
                </c:pt>
                <c:pt idx="5650">
                  <c:v>23</c:v>
                </c:pt>
                <c:pt idx="5651">
                  <c:v>26</c:v>
                </c:pt>
                <c:pt idx="5652">
                  <c:v>25</c:v>
                </c:pt>
                <c:pt idx="5653">
                  <c:v>24</c:v>
                </c:pt>
                <c:pt idx="5654">
                  <c:v>24</c:v>
                </c:pt>
                <c:pt idx="5655">
                  <c:v>24</c:v>
                </c:pt>
                <c:pt idx="5656">
                  <c:v>24</c:v>
                </c:pt>
                <c:pt idx="5657">
                  <c:v>25</c:v>
                </c:pt>
                <c:pt idx="5658">
                  <c:v>24</c:v>
                </c:pt>
                <c:pt idx="5659">
                  <c:v>25</c:v>
                </c:pt>
                <c:pt idx="5660">
                  <c:v>25</c:v>
                </c:pt>
                <c:pt idx="5661">
                  <c:v>23</c:v>
                </c:pt>
                <c:pt idx="5662">
                  <c:v>25</c:v>
                </c:pt>
                <c:pt idx="5663">
                  <c:v>24</c:v>
                </c:pt>
                <c:pt idx="5664">
                  <c:v>24</c:v>
                </c:pt>
                <c:pt idx="5665">
                  <c:v>24</c:v>
                </c:pt>
                <c:pt idx="5666">
                  <c:v>24</c:v>
                </c:pt>
                <c:pt idx="5667">
                  <c:v>24</c:v>
                </c:pt>
                <c:pt idx="5668">
                  <c:v>24</c:v>
                </c:pt>
                <c:pt idx="5669">
                  <c:v>25</c:v>
                </c:pt>
                <c:pt idx="5670">
                  <c:v>24</c:v>
                </c:pt>
                <c:pt idx="5671">
                  <c:v>24</c:v>
                </c:pt>
                <c:pt idx="5672">
                  <c:v>25</c:v>
                </c:pt>
                <c:pt idx="5673">
                  <c:v>24</c:v>
                </c:pt>
                <c:pt idx="5674">
                  <c:v>24</c:v>
                </c:pt>
                <c:pt idx="5675">
                  <c:v>24</c:v>
                </c:pt>
                <c:pt idx="5676">
                  <c:v>25</c:v>
                </c:pt>
                <c:pt idx="5677">
                  <c:v>24</c:v>
                </c:pt>
                <c:pt idx="5678">
                  <c:v>25</c:v>
                </c:pt>
                <c:pt idx="5679">
                  <c:v>24</c:v>
                </c:pt>
                <c:pt idx="5680">
                  <c:v>24</c:v>
                </c:pt>
                <c:pt idx="5681">
                  <c:v>23</c:v>
                </c:pt>
                <c:pt idx="5682">
                  <c:v>24</c:v>
                </c:pt>
                <c:pt idx="5683">
                  <c:v>24</c:v>
                </c:pt>
                <c:pt idx="5684">
                  <c:v>26</c:v>
                </c:pt>
                <c:pt idx="5685">
                  <c:v>25</c:v>
                </c:pt>
                <c:pt idx="5686">
                  <c:v>25</c:v>
                </c:pt>
                <c:pt idx="5687">
                  <c:v>25</c:v>
                </c:pt>
                <c:pt idx="5688">
                  <c:v>24</c:v>
                </c:pt>
                <c:pt idx="5689">
                  <c:v>24</c:v>
                </c:pt>
                <c:pt idx="5690">
                  <c:v>24</c:v>
                </c:pt>
                <c:pt idx="5691">
                  <c:v>24</c:v>
                </c:pt>
                <c:pt idx="5692">
                  <c:v>24</c:v>
                </c:pt>
                <c:pt idx="5693">
                  <c:v>23</c:v>
                </c:pt>
                <c:pt idx="5694">
                  <c:v>26</c:v>
                </c:pt>
                <c:pt idx="5695">
                  <c:v>24</c:v>
                </c:pt>
                <c:pt idx="5696">
                  <c:v>24</c:v>
                </c:pt>
                <c:pt idx="5697">
                  <c:v>25</c:v>
                </c:pt>
                <c:pt idx="5698">
                  <c:v>24</c:v>
                </c:pt>
                <c:pt idx="5699">
                  <c:v>19</c:v>
                </c:pt>
                <c:pt idx="5700">
                  <c:v>25</c:v>
                </c:pt>
                <c:pt idx="5701">
                  <c:v>25</c:v>
                </c:pt>
                <c:pt idx="5702">
                  <c:v>24</c:v>
                </c:pt>
                <c:pt idx="5703">
                  <c:v>26</c:v>
                </c:pt>
                <c:pt idx="5704">
                  <c:v>24</c:v>
                </c:pt>
                <c:pt idx="5705">
                  <c:v>25</c:v>
                </c:pt>
                <c:pt idx="5706">
                  <c:v>24</c:v>
                </c:pt>
                <c:pt idx="5707">
                  <c:v>26</c:v>
                </c:pt>
                <c:pt idx="5708">
                  <c:v>25</c:v>
                </c:pt>
                <c:pt idx="5709">
                  <c:v>25</c:v>
                </c:pt>
                <c:pt idx="5710">
                  <c:v>23</c:v>
                </c:pt>
                <c:pt idx="5711">
                  <c:v>25</c:v>
                </c:pt>
                <c:pt idx="5712">
                  <c:v>25</c:v>
                </c:pt>
                <c:pt idx="5713">
                  <c:v>25</c:v>
                </c:pt>
                <c:pt idx="5714">
                  <c:v>25</c:v>
                </c:pt>
                <c:pt idx="5715">
                  <c:v>25</c:v>
                </c:pt>
                <c:pt idx="5716">
                  <c:v>23</c:v>
                </c:pt>
                <c:pt idx="5717">
                  <c:v>24</c:v>
                </c:pt>
                <c:pt idx="5718">
                  <c:v>25</c:v>
                </c:pt>
                <c:pt idx="5719">
                  <c:v>22</c:v>
                </c:pt>
                <c:pt idx="5720">
                  <c:v>25</c:v>
                </c:pt>
                <c:pt idx="5721">
                  <c:v>24</c:v>
                </c:pt>
                <c:pt idx="5722">
                  <c:v>24</c:v>
                </c:pt>
                <c:pt idx="5723">
                  <c:v>24</c:v>
                </c:pt>
                <c:pt idx="5724">
                  <c:v>24</c:v>
                </c:pt>
                <c:pt idx="5725">
                  <c:v>24</c:v>
                </c:pt>
                <c:pt idx="5726">
                  <c:v>25</c:v>
                </c:pt>
                <c:pt idx="5727">
                  <c:v>25</c:v>
                </c:pt>
                <c:pt idx="5728">
                  <c:v>25</c:v>
                </c:pt>
                <c:pt idx="5729">
                  <c:v>27</c:v>
                </c:pt>
                <c:pt idx="5730">
                  <c:v>24</c:v>
                </c:pt>
                <c:pt idx="5731">
                  <c:v>24</c:v>
                </c:pt>
                <c:pt idx="5732">
                  <c:v>24</c:v>
                </c:pt>
                <c:pt idx="5733">
                  <c:v>24</c:v>
                </c:pt>
                <c:pt idx="5734">
                  <c:v>24</c:v>
                </c:pt>
                <c:pt idx="5735">
                  <c:v>24</c:v>
                </c:pt>
                <c:pt idx="5736">
                  <c:v>26</c:v>
                </c:pt>
                <c:pt idx="5737">
                  <c:v>24</c:v>
                </c:pt>
                <c:pt idx="5738">
                  <c:v>24</c:v>
                </c:pt>
                <c:pt idx="5739">
                  <c:v>24</c:v>
                </c:pt>
                <c:pt idx="5740">
                  <c:v>24</c:v>
                </c:pt>
                <c:pt idx="5741">
                  <c:v>24</c:v>
                </c:pt>
                <c:pt idx="5742">
                  <c:v>25</c:v>
                </c:pt>
                <c:pt idx="5743">
                  <c:v>23</c:v>
                </c:pt>
                <c:pt idx="5744">
                  <c:v>24</c:v>
                </c:pt>
                <c:pt idx="5745">
                  <c:v>25</c:v>
                </c:pt>
                <c:pt idx="5746">
                  <c:v>23</c:v>
                </c:pt>
                <c:pt idx="5747">
                  <c:v>25</c:v>
                </c:pt>
                <c:pt idx="5748">
                  <c:v>25</c:v>
                </c:pt>
                <c:pt idx="5749">
                  <c:v>25</c:v>
                </c:pt>
                <c:pt idx="5750">
                  <c:v>24</c:v>
                </c:pt>
                <c:pt idx="5751">
                  <c:v>23</c:v>
                </c:pt>
                <c:pt idx="5752">
                  <c:v>24</c:v>
                </c:pt>
                <c:pt idx="5753">
                  <c:v>24</c:v>
                </c:pt>
                <c:pt idx="5754">
                  <c:v>25</c:v>
                </c:pt>
                <c:pt idx="5755">
                  <c:v>24</c:v>
                </c:pt>
                <c:pt idx="5756">
                  <c:v>24</c:v>
                </c:pt>
                <c:pt idx="5757">
                  <c:v>25</c:v>
                </c:pt>
                <c:pt idx="5758">
                  <c:v>24</c:v>
                </c:pt>
                <c:pt idx="5759">
                  <c:v>25</c:v>
                </c:pt>
                <c:pt idx="5760">
                  <c:v>25</c:v>
                </c:pt>
                <c:pt idx="5761">
                  <c:v>25</c:v>
                </c:pt>
                <c:pt idx="5762">
                  <c:v>25</c:v>
                </c:pt>
                <c:pt idx="5763">
                  <c:v>25</c:v>
                </c:pt>
                <c:pt idx="5764">
                  <c:v>24</c:v>
                </c:pt>
                <c:pt idx="5765">
                  <c:v>25</c:v>
                </c:pt>
                <c:pt idx="5766">
                  <c:v>24</c:v>
                </c:pt>
                <c:pt idx="5767">
                  <c:v>23</c:v>
                </c:pt>
                <c:pt idx="5768">
                  <c:v>25</c:v>
                </c:pt>
                <c:pt idx="5769">
                  <c:v>24</c:v>
                </c:pt>
                <c:pt idx="5770">
                  <c:v>25</c:v>
                </c:pt>
                <c:pt idx="5771">
                  <c:v>24</c:v>
                </c:pt>
                <c:pt idx="5772">
                  <c:v>22</c:v>
                </c:pt>
                <c:pt idx="5773">
                  <c:v>24</c:v>
                </c:pt>
                <c:pt idx="5774">
                  <c:v>23</c:v>
                </c:pt>
                <c:pt idx="5775">
                  <c:v>24</c:v>
                </c:pt>
                <c:pt idx="5776">
                  <c:v>24</c:v>
                </c:pt>
                <c:pt idx="5777">
                  <c:v>25</c:v>
                </c:pt>
                <c:pt idx="5778">
                  <c:v>25</c:v>
                </c:pt>
                <c:pt idx="5779">
                  <c:v>23</c:v>
                </c:pt>
                <c:pt idx="5780">
                  <c:v>25</c:v>
                </c:pt>
                <c:pt idx="5781">
                  <c:v>25</c:v>
                </c:pt>
                <c:pt idx="5782">
                  <c:v>25</c:v>
                </c:pt>
                <c:pt idx="5783">
                  <c:v>26</c:v>
                </c:pt>
                <c:pt idx="5784">
                  <c:v>24</c:v>
                </c:pt>
                <c:pt idx="5785">
                  <c:v>26</c:v>
                </c:pt>
                <c:pt idx="5786">
                  <c:v>24</c:v>
                </c:pt>
                <c:pt idx="5787">
                  <c:v>23</c:v>
                </c:pt>
                <c:pt idx="5788">
                  <c:v>24</c:v>
                </c:pt>
                <c:pt idx="5789">
                  <c:v>22</c:v>
                </c:pt>
                <c:pt idx="5790">
                  <c:v>24</c:v>
                </c:pt>
                <c:pt idx="5791">
                  <c:v>24</c:v>
                </c:pt>
                <c:pt idx="5792">
                  <c:v>25</c:v>
                </c:pt>
                <c:pt idx="5793">
                  <c:v>25</c:v>
                </c:pt>
                <c:pt idx="5794">
                  <c:v>24</c:v>
                </c:pt>
                <c:pt idx="5795">
                  <c:v>25</c:v>
                </c:pt>
                <c:pt idx="5796">
                  <c:v>25</c:v>
                </c:pt>
                <c:pt idx="5797">
                  <c:v>24</c:v>
                </c:pt>
                <c:pt idx="5798">
                  <c:v>24</c:v>
                </c:pt>
                <c:pt idx="5799">
                  <c:v>24</c:v>
                </c:pt>
                <c:pt idx="5800">
                  <c:v>24</c:v>
                </c:pt>
                <c:pt idx="5801">
                  <c:v>26</c:v>
                </c:pt>
                <c:pt idx="5802">
                  <c:v>23</c:v>
                </c:pt>
                <c:pt idx="5803">
                  <c:v>24</c:v>
                </c:pt>
                <c:pt idx="5804">
                  <c:v>25</c:v>
                </c:pt>
                <c:pt idx="5805">
                  <c:v>24</c:v>
                </c:pt>
                <c:pt idx="5806">
                  <c:v>23</c:v>
                </c:pt>
                <c:pt idx="5807">
                  <c:v>25</c:v>
                </c:pt>
                <c:pt idx="5808">
                  <c:v>25</c:v>
                </c:pt>
                <c:pt idx="5809">
                  <c:v>25</c:v>
                </c:pt>
                <c:pt idx="5810">
                  <c:v>24</c:v>
                </c:pt>
                <c:pt idx="5811">
                  <c:v>25</c:v>
                </c:pt>
                <c:pt idx="5812">
                  <c:v>25</c:v>
                </c:pt>
                <c:pt idx="5813">
                  <c:v>24</c:v>
                </c:pt>
                <c:pt idx="5814">
                  <c:v>23</c:v>
                </c:pt>
                <c:pt idx="5815">
                  <c:v>25</c:v>
                </c:pt>
                <c:pt idx="5816">
                  <c:v>25</c:v>
                </c:pt>
                <c:pt idx="5817">
                  <c:v>25</c:v>
                </c:pt>
                <c:pt idx="5818">
                  <c:v>24</c:v>
                </c:pt>
                <c:pt idx="5819">
                  <c:v>25</c:v>
                </c:pt>
                <c:pt idx="5820">
                  <c:v>23</c:v>
                </c:pt>
                <c:pt idx="5821">
                  <c:v>23</c:v>
                </c:pt>
                <c:pt idx="5822">
                  <c:v>24</c:v>
                </c:pt>
                <c:pt idx="5823">
                  <c:v>24</c:v>
                </c:pt>
                <c:pt idx="5824">
                  <c:v>25</c:v>
                </c:pt>
                <c:pt idx="5825">
                  <c:v>25</c:v>
                </c:pt>
                <c:pt idx="5826">
                  <c:v>24</c:v>
                </c:pt>
                <c:pt idx="5827">
                  <c:v>25</c:v>
                </c:pt>
                <c:pt idx="5828">
                  <c:v>24</c:v>
                </c:pt>
                <c:pt idx="5829">
                  <c:v>24</c:v>
                </c:pt>
                <c:pt idx="5830">
                  <c:v>25</c:v>
                </c:pt>
                <c:pt idx="5831">
                  <c:v>24</c:v>
                </c:pt>
                <c:pt idx="5832">
                  <c:v>24</c:v>
                </c:pt>
                <c:pt idx="5833">
                  <c:v>24</c:v>
                </c:pt>
                <c:pt idx="5834">
                  <c:v>25</c:v>
                </c:pt>
                <c:pt idx="5835">
                  <c:v>24</c:v>
                </c:pt>
                <c:pt idx="5836">
                  <c:v>25</c:v>
                </c:pt>
                <c:pt idx="5837">
                  <c:v>22</c:v>
                </c:pt>
                <c:pt idx="5838">
                  <c:v>24</c:v>
                </c:pt>
                <c:pt idx="5839">
                  <c:v>24</c:v>
                </c:pt>
                <c:pt idx="5840">
                  <c:v>25</c:v>
                </c:pt>
                <c:pt idx="5841">
                  <c:v>24</c:v>
                </c:pt>
                <c:pt idx="5842">
                  <c:v>25</c:v>
                </c:pt>
                <c:pt idx="5843">
                  <c:v>23</c:v>
                </c:pt>
                <c:pt idx="5844">
                  <c:v>24</c:v>
                </c:pt>
                <c:pt idx="5845">
                  <c:v>24</c:v>
                </c:pt>
                <c:pt idx="5846">
                  <c:v>24</c:v>
                </c:pt>
                <c:pt idx="5847">
                  <c:v>25</c:v>
                </c:pt>
                <c:pt idx="5848">
                  <c:v>24</c:v>
                </c:pt>
                <c:pt idx="5849">
                  <c:v>24</c:v>
                </c:pt>
                <c:pt idx="5850">
                  <c:v>24</c:v>
                </c:pt>
                <c:pt idx="5851">
                  <c:v>24</c:v>
                </c:pt>
                <c:pt idx="5852">
                  <c:v>24</c:v>
                </c:pt>
                <c:pt idx="5853">
                  <c:v>24</c:v>
                </c:pt>
                <c:pt idx="5854">
                  <c:v>24</c:v>
                </c:pt>
                <c:pt idx="5855">
                  <c:v>24</c:v>
                </c:pt>
                <c:pt idx="5856">
                  <c:v>24</c:v>
                </c:pt>
                <c:pt idx="5857">
                  <c:v>26</c:v>
                </c:pt>
                <c:pt idx="5858">
                  <c:v>24</c:v>
                </c:pt>
                <c:pt idx="5859">
                  <c:v>25</c:v>
                </c:pt>
                <c:pt idx="5860">
                  <c:v>25</c:v>
                </c:pt>
                <c:pt idx="5861">
                  <c:v>26</c:v>
                </c:pt>
                <c:pt idx="5862">
                  <c:v>25</c:v>
                </c:pt>
                <c:pt idx="5863">
                  <c:v>23</c:v>
                </c:pt>
                <c:pt idx="5864">
                  <c:v>23</c:v>
                </c:pt>
                <c:pt idx="5865">
                  <c:v>25</c:v>
                </c:pt>
                <c:pt idx="5866">
                  <c:v>24</c:v>
                </c:pt>
                <c:pt idx="5867">
                  <c:v>26</c:v>
                </c:pt>
                <c:pt idx="5868">
                  <c:v>24</c:v>
                </c:pt>
                <c:pt idx="5869">
                  <c:v>24</c:v>
                </c:pt>
                <c:pt idx="5870">
                  <c:v>24</c:v>
                </c:pt>
                <c:pt idx="5871">
                  <c:v>24</c:v>
                </c:pt>
                <c:pt idx="5872">
                  <c:v>25</c:v>
                </c:pt>
                <c:pt idx="5873">
                  <c:v>19</c:v>
                </c:pt>
                <c:pt idx="5874">
                  <c:v>24</c:v>
                </c:pt>
                <c:pt idx="5875">
                  <c:v>25</c:v>
                </c:pt>
                <c:pt idx="5876">
                  <c:v>25</c:v>
                </c:pt>
                <c:pt idx="5877">
                  <c:v>23</c:v>
                </c:pt>
                <c:pt idx="5878">
                  <c:v>25</c:v>
                </c:pt>
                <c:pt idx="5879">
                  <c:v>24</c:v>
                </c:pt>
                <c:pt idx="5880">
                  <c:v>24</c:v>
                </c:pt>
                <c:pt idx="5881">
                  <c:v>25</c:v>
                </c:pt>
                <c:pt idx="5882">
                  <c:v>19</c:v>
                </c:pt>
                <c:pt idx="5883">
                  <c:v>24</c:v>
                </c:pt>
                <c:pt idx="5884">
                  <c:v>26</c:v>
                </c:pt>
                <c:pt idx="5885">
                  <c:v>24</c:v>
                </c:pt>
                <c:pt idx="5886">
                  <c:v>25</c:v>
                </c:pt>
                <c:pt idx="5887">
                  <c:v>23</c:v>
                </c:pt>
                <c:pt idx="5888">
                  <c:v>25</c:v>
                </c:pt>
                <c:pt idx="5889">
                  <c:v>25</c:v>
                </c:pt>
                <c:pt idx="5890">
                  <c:v>24</c:v>
                </c:pt>
                <c:pt idx="5891">
                  <c:v>26</c:v>
                </c:pt>
                <c:pt idx="5892">
                  <c:v>24</c:v>
                </c:pt>
                <c:pt idx="5893">
                  <c:v>25</c:v>
                </c:pt>
                <c:pt idx="5894">
                  <c:v>24</c:v>
                </c:pt>
                <c:pt idx="5895">
                  <c:v>26</c:v>
                </c:pt>
                <c:pt idx="5896">
                  <c:v>25</c:v>
                </c:pt>
                <c:pt idx="5897">
                  <c:v>25</c:v>
                </c:pt>
                <c:pt idx="5898">
                  <c:v>24</c:v>
                </c:pt>
                <c:pt idx="5899">
                  <c:v>24</c:v>
                </c:pt>
                <c:pt idx="5900">
                  <c:v>25</c:v>
                </c:pt>
                <c:pt idx="5901">
                  <c:v>25</c:v>
                </c:pt>
                <c:pt idx="5902">
                  <c:v>23</c:v>
                </c:pt>
                <c:pt idx="5903">
                  <c:v>24</c:v>
                </c:pt>
                <c:pt idx="5904">
                  <c:v>24</c:v>
                </c:pt>
                <c:pt idx="5905">
                  <c:v>25</c:v>
                </c:pt>
                <c:pt idx="5906">
                  <c:v>23</c:v>
                </c:pt>
                <c:pt idx="5907">
                  <c:v>25</c:v>
                </c:pt>
                <c:pt idx="5908">
                  <c:v>24</c:v>
                </c:pt>
                <c:pt idx="5909">
                  <c:v>25</c:v>
                </c:pt>
                <c:pt idx="5910">
                  <c:v>24</c:v>
                </c:pt>
                <c:pt idx="5911">
                  <c:v>24</c:v>
                </c:pt>
                <c:pt idx="5912">
                  <c:v>27</c:v>
                </c:pt>
                <c:pt idx="5913">
                  <c:v>24</c:v>
                </c:pt>
                <c:pt idx="5914">
                  <c:v>23</c:v>
                </c:pt>
                <c:pt idx="5915">
                  <c:v>25</c:v>
                </c:pt>
                <c:pt idx="5916">
                  <c:v>24</c:v>
                </c:pt>
                <c:pt idx="5917">
                  <c:v>25</c:v>
                </c:pt>
                <c:pt idx="5918">
                  <c:v>24</c:v>
                </c:pt>
                <c:pt idx="5919">
                  <c:v>25</c:v>
                </c:pt>
                <c:pt idx="5920">
                  <c:v>24</c:v>
                </c:pt>
                <c:pt idx="5921">
                  <c:v>25</c:v>
                </c:pt>
                <c:pt idx="5922">
                  <c:v>21</c:v>
                </c:pt>
                <c:pt idx="5923">
                  <c:v>24</c:v>
                </c:pt>
                <c:pt idx="5924">
                  <c:v>25</c:v>
                </c:pt>
                <c:pt idx="5925">
                  <c:v>25</c:v>
                </c:pt>
                <c:pt idx="5926">
                  <c:v>23</c:v>
                </c:pt>
                <c:pt idx="5927">
                  <c:v>26</c:v>
                </c:pt>
                <c:pt idx="5928">
                  <c:v>24</c:v>
                </c:pt>
                <c:pt idx="5929">
                  <c:v>25</c:v>
                </c:pt>
                <c:pt idx="5930">
                  <c:v>24</c:v>
                </c:pt>
                <c:pt idx="5931">
                  <c:v>25</c:v>
                </c:pt>
                <c:pt idx="5932">
                  <c:v>24</c:v>
                </c:pt>
                <c:pt idx="5933">
                  <c:v>25</c:v>
                </c:pt>
                <c:pt idx="5934">
                  <c:v>24</c:v>
                </c:pt>
                <c:pt idx="5935">
                  <c:v>25</c:v>
                </c:pt>
                <c:pt idx="5936">
                  <c:v>25</c:v>
                </c:pt>
                <c:pt idx="5937">
                  <c:v>25</c:v>
                </c:pt>
                <c:pt idx="5938">
                  <c:v>24</c:v>
                </c:pt>
                <c:pt idx="5939">
                  <c:v>23</c:v>
                </c:pt>
                <c:pt idx="5940">
                  <c:v>25</c:v>
                </c:pt>
                <c:pt idx="5941">
                  <c:v>24</c:v>
                </c:pt>
                <c:pt idx="5942">
                  <c:v>25</c:v>
                </c:pt>
                <c:pt idx="5943">
                  <c:v>25</c:v>
                </c:pt>
                <c:pt idx="5944">
                  <c:v>25</c:v>
                </c:pt>
                <c:pt idx="5945">
                  <c:v>25</c:v>
                </c:pt>
                <c:pt idx="5946">
                  <c:v>23</c:v>
                </c:pt>
                <c:pt idx="5947">
                  <c:v>27</c:v>
                </c:pt>
                <c:pt idx="5948">
                  <c:v>25</c:v>
                </c:pt>
                <c:pt idx="5949">
                  <c:v>25</c:v>
                </c:pt>
                <c:pt idx="5950">
                  <c:v>25</c:v>
                </c:pt>
                <c:pt idx="5951">
                  <c:v>25</c:v>
                </c:pt>
                <c:pt idx="5952">
                  <c:v>25</c:v>
                </c:pt>
                <c:pt idx="5953">
                  <c:v>26</c:v>
                </c:pt>
                <c:pt idx="5954">
                  <c:v>23</c:v>
                </c:pt>
                <c:pt idx="5955">
                  <c:v>24</c:v>
                </c:pt>
                <c:pt idx="5956">
                  <c:v>25</c:v>
                </c:pt>
                <c:pt idx="5957">
                  <c:v>25</c:v>
                </c:pt>
                <c:pt idx="5958">
                  <c:v>26</c:v>
                </c:pt>
                <c:pt idx="5959">
                  <c:v>25</c:v>
                </c:pt>
                <c:pt idx="5960">
                  <c:v>25</c:v>
                </c:pt>
                <c:pt idx="5961">
                  <c:v>25</c:v>
                </c:pt>
                <c:pt idx="5962">
                  <c:v>24</c:v>
                </c:pt>
                <c:pt idx="5963">
                  <c:v>25</c:v>
                </c:pt>
                <c:pt idx="5964">
                  <c:v>24</c:v>
                </c:pt>
                <c:pt idx="5965">
                  <c:v>25</c:v>
                </c:pt>
                <c:pt idx="5966">
                  <c:v>24</c:v>
                </c:pt>
                <c:pt idx="5967">
                  <c:v>26</c:v>
                </c:pt>
                <c:pt idx="5968">
                  <c:v>24</c:v>
                </c:pt>
                <c:pt idx="5969">
                  <c:v>25</c:v>
                </c:pt>
                <c:pt idx="5970">
                  <c:v>23</c:v>
                </c:pt>
                <c:pt idx="5971">
                  <c:v>24</c:v>
                </c:pt>
                <c:pt idx="5972">
                  <c:v>24</c:v>
                </c:pt>
                <c:pt idx="5973">
                  <c:v>26</c:v>
                </c:pt>
                <c:pt idx="5974">
                  <c:v>23</c:v>
                </c:pt>
                <c:pt idx="5975">
                  <c:v>21</c:v>
                </c:pt>
                <c:pt idx="5976">
                  <c:v>24</c:v>
                </c:pt>
                <c:pt idx="5977">
                  <c:v>25</c:v>
                </c:pt>
                <c:pt idx="5978">
                  <c:v>23</c:v>
                </c:pt>
                <c:pt idx="5979">
                  <c:v>24</c:v>
                </c:pt>
                <c:pt idx="5980">
                  <c:v>24</c:v>
                </c:pt>
                <c:pt idx="5981">
                  <c:v>25</c:v>
                </c:pt>
                <c:pt idx="5982">
                  <c:v>25</c:v>
                </c:pt>
                <c:pt idx="5983">
                  <c:v>23</c:v>
                </c:pt>
                <c:pt idx="5984">
                  <c:v>25</c:v>
                </c:pt>
                <c:pt idx="5985">
                  <c:v>24</c:v>
                </c:pt>
                <c:pt idx="5986">
                  <c:v>24</c:v>
                </c:pt>
                <c:pt idx="5987">
                  <c:v>24</c:v>
                </c:pt>
                <c:pt idx="5988">
                  <c:v>25</c:v>
                </c:pt>
                <c:pt idx="5989">
                  <c:v>23</c:v>
                </c:pt>
                <c:pt idx="5990">
                  <c:v>24</c:v>
                </c:pt>
                <c:pt idx="5991">
                  <c:v>24</c:v>
                </c:pt>
                <c:pt idx="5992">
                  <c:v>25</c:v>
                </c:pt>
                <c:pt idx="5993">
                  <c:v>26</c:v>
                </c:pt>
                <c:pt idx="5994">
                  <c:v>26</c:v>
                </c:pt>
                <c:pt idx="5995">
                  <c:v>25</c:v>
                </c:pt>
                <c:pt idx="5996">
                  <c:v>25</c:v>
                </c:pt>
                <c:pt idx="5997">
                  <c:v>25</c:v>
                </c:pt>
                <c:pt idx="5998">
                  <c:v>24</c:v>
                </c:pt>
                <c:pt idx="5999">
                  <c:v>24</c:v>
                </c:pt>
                <c:pt idx="6000">
                  <c:v>23</c:v>
                </c:pt>
                <c:pt idx="6001">
                  <c:v>24</c:v>
                </c:pt>
                <c:pt idx="6002">
                  <c:v>24</c:v>
                </c:pt>
                <c:pt idx="6003">
                  <c:v>24</c:v>
                </c:pt>
                <c:pt idx="6004">
                  <c:v>25</c:v>
                </c:pt>
                <c:pt idx="6005">
                  <c:v>24</c:v>
                </c:pt>
                <c:pt idx="6006">
                  <c:v>23</c:v>
                </c:pt>
                <c:pt idx="6007">
                  <c:v>25</c:v>
                </c:pt>
                <c:pt idx="6008">
                  <c:v>24</c:v>
                </c:pt>
                <c:pt idx="6009">
                  <c:v>24</c:v>
                </c:pt>
                <c:pt idx="6010">
                  <c:v>25</c:v>
                </c:pt>
                <c:pt idx="6011">
                  <c:v>24</c:v>
                </c:pt>
                <c:pt idx="6012">
                  <c:v>24</c:v>
                </c:pt>
                <c:pt idx="6013">
                  <c:v>24</c:v>
                </c:pt>
                <c:pt idx="6014">
                  <c:v>24</c:v>
                </c:pt>
                <c:pt idx="6015">
                  <c:v>26</c:v>
                </c:pt>
                <c:pt idx="6016">
                  <c:v>25</c:v>
                </c:pt>
                <c:pt idx="6017">
                  <c:v>25</c:v>
                </c:pt>
                <c:pt idx="6018">
                  <c:v>24</c:v>
                </c:pt>
                <c:pt idx="6019">
                  <c:v>24</c:v>
                </c:pt>
                <c:pt idx="6020">
                  <c:v>24</c:v>
                </c:pt>
                <c:pt idx="6021">
                  <c:v>25</c:v>
                </c:pt>
                <c:pt idx="6022">
                  <c:v>23</c:v>
                </c:pt>
                <c:pt idx="6023">
                  <c:v>25</c:v>
                </c:pt>
                <c:pt idx="6024">
                  <c:v>25</c:v>
                </c:pt>
                <c:pt idx="6025">
                  <c:v>25</c:v>
                </c:pt>
                <c:pt idx="6026">
                  <c:v>24</c:v>
                </c:pt>
                <c:pt idx="6027">
                  <c:v>24</c:v>
                </c:pt>
                <c:pt idx="6028">
                  <c:v>24</c:v>
                </c:pt>
                <c:pt idx="6029">
                  <c:v>24</c:v>
                </c:pt>
                <c:pt idx="6030">
                  <c:v>23</c:v>
                </c:pt>
                <c:pt idx="6031">
                  <c:v>24</c:v>
                </c:pt>
                <c:pt idx="6032">
                  <c:v>24</c:v>
                </c:pt>
                <c:pt idx="6033">
                  <c:v>24</c:v>
                </c:pt>
                <c:pt idx="6034">
                  <c:v>24</c:v>
                </c:pt>
                <c:pt idx="6035">
                  <c:v>24</c:v>
                </c:pt>
                <c:pt idx="6036">
                  <c:v>25</c:v>
                </c:pt>
                <c:pt idx="6037">
                  <c:v>24</c:v>
                </c:pt>
                <c:pt idx="6038">
                  <c:v>24</c:v>
                </c:pt>
                <c:pt idx="6039">
                  <c:v>24</c:v>
                </c:pt>
                <c:pt idx="6040">
                  <c:v>25</c:v>
                </c:pt>
                <c:pt idx="6041">
                  <c:v>24</c:v>
                </c:pt>
                <c:pt idx="6042">
                  <c:v>24</c:v>
                </c:pt>
                <c:pt idx="6043">
                  <c:v>22</c:v>
                </c:pt>
                <c:pt idx="6044">
                  <c:v>23</c:v>
                </c:pt>
                <c:pt idx="6045">
                  <c:v>24</c:v>
                </c:pt>
                <c:pt idx="6046">
                  <c:v>25</c:v>
                </c:pt>
                <c:pt idx="6047">
                  <c:v>23</c:v>
                </c:pt>
                <c:pt idx="6048">
                  <c:v>25</c:v>
                </c:pt>
                <c:pt idx="6049">
                  <c:v>25</c:v>
                </c:pt>
                <c:pt idx="6050">
                  <c:v>25</c:v>
                </c:pt>
                <c:pt idx="6051">
                  <c:v>25</c:v>
                </c:pt>
                <c:pt idx="6052">
                  <c:v>24</c:v>
                </c:pt>
                <c:pt idx="6053">
                  <c:v>23</c:v>
                </c:pt>
                <c:pt idx="6054">
                  <c:v>24</c:v>
                </c:pt>
                <c:pt idx="6055">
                  <c:v>25</c:v>
                </c:pt>
                <c:pt idx="6056">
                  <c:v>24</c:v>
                </c:pt>
                <c:pt idx="6057">
                  <c:v>25</c:v>
                </c:pt>
                <c:pt idx="6058">
                  <c:v>21</c:v>
                </c:pt>
                <c:pt idx="6059">
                  <c:v>24</c:v>
                </c:pt>
                <c:pt idx="6060">
                  <c:v>23</c:v>
                </c:pt>
                <c:pt idx="6061">
                  <c:v>24</c:v>
                </c:pt>
                <c:pt idx="6062">
                  <c:v>25</c:v>
                </c:pt>
                <c:pt idx="6063">
                  <c:v>25</c:v>
                </c:pt>
                <c:pt idx="6064">
                  <c:v>24</c:v>
                </c:pt>
                <c:pt idx="6065">
                  <c:v>23</c:v>
                </c:pt>
                <c:pt idx="6066">
                  <c:v>24</c:v>
                </c:pt>
                <c:pt idx="6067">
                  <c:v>25</c:v>
                </c:pt>
                <c:pt idx="6068">
                  <c:v>25</c:v>
                </c:pt>
                <c:pt idx="6069">
                  <c:v>25</c:v>
                </c:pt>
                <c:pt idx="6070">
                  <c:v>24</c:v>
                </c:pt>
                <c:pt idx="6071">
                  <c:v>25</c:v>
                </c:pt>
                <c:pt idx="6072">
                  <c:v>24</c:v>
                </c:pt>
                <c:pt idx="6073">
                  <c:v>25</c:v>
                </c:pt>
                <c:pt idx="6074">
                  <c:v>24</c:v>
                </c:pt>
                <c:pt idx="6075">
                  <c:v>23</c:v>
                </c:pt>
                <c:pt idx="6076">
                  <c:v>24</c:v>
                </c:pt>
                <c:pt idx="6077">
                  <c:v>24</c:v>
                </c:pt>
                <c:pt idx="6078">
                  <c:v>24</c:v>
                </c:pt>
                <c:pt idx="6079">
                  <c:v>25</c:v>
                </c:pt>
                <c:pt idx="6080">
                  <c:v>25</c:v>
                </c:pt>
                <c:pt idx="6081">
                  <c:v>26</c:v>
                </c:pt>
                <c:pt idx="6082">
                  <c:v>24</c:v>
                </c:pt>
                <c:pt idx="6083">
                  <c:v>24</c:v>
                </c:pt>
                <c:pt idx="6084">
                  <c:v>24</c:v>
                </c:pt>
                <c:pt idx="6085">
                  <c:v>24</c:v>
                </c:pt>
                <c:pt idx="6086">
                  <c:v>25</c:v>
                </c:pt>
                <c:pt idx="6087">
                  <c:v>24</c:v>
                </c:pt>
                <c:pt idx="6088">
                  <c:v>24</c:v>
                </c:pt>
                <c:pt idx="6089">
                  <c:v>24</c:v>
                </c:pt>
                <c:pt idx="6090">
                  <c:v>23</c:v>
                </c:pt>
                <c:pt idx="6091">
                  <c:v>25</c:v>
                </c:pt>
                <c:pt idx="6092">
                  <c:v>25</c:v>
                </c:pt>
                <c:pt idx="6093">
                  <c:v>24</c:v>
                </c:pt>
                <c:pt idx="6094">
                  <c:v>25</c:v>
                </c:pt>
                <c:pt idx="6095">
                  <c:v>24</c:v>
                </c:pt>
                <c:pt idx="6096">
                  <c:v>25</c:v>
                </c:pt>
                <c:pt idx="6097">
                  <c:v>24</c:v>
                </c:pt>
                <c:pt idx="6098">
                  <c:v>24</c:v>
                </c:pt>
                <c:pt idx="6099">
                  <c:v>24</c:v>
                </c:pt>
                <c:pt idx="6100">
                  <c:v>24</c:v>
                </c:pt>
                <c:pt idx="6101">
                  <c:v>25</c:v>
                </c:pt>
                <c:pt idx="6102">
                  <c:v>26</c:v>
                </c:pt>
                <c:pt idx="6103">
                  <c:v>24</c:v>
                </c:pt>
                <c:pt idx="6104">
                  <c:v>26</c:v>
                </c:pt>
                <c:pt idx="6105">
                  <c:v>24</c:v>
                </c:pt>
                <c:pt idx="6106">
                  <c:v>25</c:v>
                </c:pt>
                <c:pt idx="6107">
                  <c:v>24</c:v>
                </c:pt>
                <c:pt idx="6108">
                  <c:v>25</c:v>
                </c:pt>
                <c:pt idx="6109">
                  <c:v>26</c:v>
                </c:pt>
                <c:pt idx="6110">
                  <c:v>26</c:v>
                </c:pt>
                <c:pt idx="6111">
                  <c:v>25</c:v>
                </c:pt>
                <c:pt idx="6112">
                  <c:v>24</c:v>
                </c:pt>
                <c:pt idx="6113">
                  <c:v>25</c:v>
                </c:pt>
                <c:pt idx="6114">
                  <c:v>25</c:v>
                </c:pt>
                <c:pt idx="6115">
                  <c:v>25</c:v>
                </c:pt>
                <c:pt idx="6116">
                  <c:v>24</c:v>
                </c:pt>
                <c:pt idx="6117">
                  <c:v>25</c:v>
                </c:pt>
                <c:pt idx="6118">
                  <c:v>19</c:v>
                </c:pt>
                <c:pt idx="6119">
                  <c:v>23</c:v>
                </c:pt>
                <c:pt idx="6120">
                  <c:v>24</c:v>
                </c:pt>
                <c:pt idx="6121">
                  <c:v>25</c:v>
                </c:pt>
                <c:pt idx="6122">
                  <c:v>27</c:v>
                </c:pt>
                <c:pt idx="6123">
                  <c:v>24</c:v>
                </c:pt>
                <c:pt idx="6124">
                  <c:v>25</c:v>
                </c:pt>
                <c:pt idx="6125">
                  <c:v>25</c:v>
                </c:pt>
                <c:pt idx="6126">
                  <c:v>21</c:v>
                </c:pt>
                <c:pt idx="6127">
                  <c:v>25</c:v>
                </c:pt>
                <c:pt idx="6128">
                  <c:v>24</c:v>
                </c:pt>
                <c:pt idx="6129">
                  <c:v>24</c:v>
                </c:pt>
                <c:pt idx="6130">
                  <c:v>24</c:v>
                </c:pt>
                <c:pt idx="6131">
                  <c:v>25</c:v>
                </c:pt>
                <c:pt idx="6132">
                  <c:v>25</c:v>
                </c:pt>
                <c:pt idx="6133">
                  <c:v>25</c:v>
                </c:pt>
                <c:pt idx="6134">
                  <c:v>24</c:v>
                </c:pt>
                <c:pt idx="6135">
                  <c:v>24</c:v>
                </c:pt>
                <c:pt idx="6136">
                  <c:v>24</c:v>
                </c:pt>
                <c:pt idx="6137">
                  <c:v>25</c:v>
                </c:pt>
                <c:pt idx="6138">
                  <c:v>24</c:v>
                </c:pt>
                <c:pt idx="6139">
                  <c:v>24</c:v>
                </c:pt>
                <c:pt idx="6140">
                  <c:v>25</c:v>
                </c:pt>
                <c:pt idx="6141">
                  <c:v>25</c:v>
                </c:pt>
                <c:pt idx="6142">
                  <c:v>24</c:v>
                </c:pt>
                <c:pt idx="6143">
                  <c:v>25</c:v>
                </c:pt>
                <c:pt idx="6144">
                  <c:v>24</c:v>
                </c:pt>
                <c:pt idx="6145">
                  <c:v>25</c:v>
                </c:pt>
                <c:pt idx="6146">
                  <c:v>24</c:v>
                </c:pt>
                <c:pt idx="6147">
                  <c:v>24</c:v>
                </c:pt>
                <c:pt idx="6148">
                  <c:v>26</c:v>
                </c:pt>
                <c:pt idx="6149">
                  <c:v>25</c:v>
                </c:pt>
                <c:pt idx="6150">
                  <c:v>24</c:v>
                </c:pt>
                <c:pt idx="6151">
                  <c:v>24</c:v>
                </c:pt>
                <c:pt idx="6152">
                  <c:v>25</c:v>
                </c:pt>
                <c:pt idx="6153">
                  <c:v>24</c:v>
                </c:pt>
                <c:pt idx="6154">
                  <c:v>24</c:v>
                </c:pt>
                <c:pt idx="6155">
                  <c:v>24</c:v>
                </c:pt>
                <c:pt idx="6156">
                  <c:v>24</c:v>
                </c:pt>
                <c:pt idx="6157">
                  <c:v>24</c:v>
                </c:pt>
                <c:pt idx="6158">
                  <c:v>24</c:v>
                </c:pt>
                <c:pt idx="6159">
                  <c:v>25</c:v>
                </c:pt>
                <c:pt idx="6160">
                  <c:v>25</c:v>
                </c:pt>
                <c:pt idx="6161">
                  <c:v>24</c:v>
                </c:pt>
                <c:pt idx="6162">
                  <c:v>23</c:v>
                </c:pt>
                <c:pt idx="6163">
                  <c:v>24</c:v>
                </c:pt>
                <c:pt idx="6164">
                  <c:v>23</c:v>
                </c:pt>
                <c:pt idx="6165">
                  <c:v>25</c:v>
                </c:pt>
                <c:pt idx="6166">
                  <c:v>24</c:v>
                </c:pt>
                <c:pt idx="6167">
                  <c:v>25</c:v>
                </c:pt>
                <c:pt idx="6168">
                  <c:v>26</c:v>
                </c:pt>
                <c:pt idx="6169">
                  <c:v>24</c:v>
                </c:pt>
                <c:pt idx="6170">
                  <c:v>24</c:v>
                </c:pt>
                <c:pt idx="6171">
                  <c:v>25</c:v>
                </c:pt>
                <c:pt idx="6172">
                  <c:v>24</c:v>
                </c:pt>
                <c:pt idx="6173">
                  <c:v>24</c:v>
                </c:pt>
                <c:pt idx="6174">
                  <c:v>24</c:v>
                </c:pt>
                <c:pt idx="6175">
                  <c:v>25</c:v>
                </c:pt>
                <c:pt idx="6176">
                  <c:v>24</c:v>
                </c:pt>
                <c:pt idx="6177">
                  <c:v>24</c:v>
                </c:pt>
                <c:pt idx="6178">
                  <c:v>24</c:v>
                </c:pt>
                <c:pt idx="6179">
                  <c:v>26</c:v>
                </c:pt>
                <c:pt idx="6180">
                  <c:v>23</c:v>
                </c:pt>
                <c:pt idx="6181">
                  <c:v>25</c:v>
                </c:pt>
                <c:pt idx="6182">
                  <c:v>25</c:v>
                </c:pt>
                <c:pt idx="6183">
                  <c:v>24</c:v>
                </c:pt>
                <c:pt idx="6184">
                  <c:v>24</c:v>
                </c:pt>
                <c:pt idx="6185">
                  <c:v>22</c:v>
                </c:pt>
                <c:pt idx="6186">
                  <c:v>24</c:v>
                </c:pt>
                <c:pt idx="6187">
                  <c:v>23</c:v>
                </c:pt>
                <c:pt idx="6188">
                  <c:v>25</c:v>
                </c:pt>
                <c:pt idx="6189">
                  <c:v>24</c:v>
                </c:pt>
                <c:pt idx="6190">
                  <c:v>26</c:v>
                </c:pt>
                <c:pt idx="6191">
                  <c:v>25</c:v>
                </c:pt>
                <c:pt idx="6192">
                  <c:v>25</c:v>
                </c:pt>
                <c:pt idx="6193">
                  <c:v>25</c:v>
                </c:pt>
                <c:pt idx="6194">
                  <c:v>24</c:v>
                </c:pt>
                <c:pt idx="6195">
                  <c:v>25</c:v>
                </c:pt>
                <c:pt idx="6196">
                  <c:v>25</c:v>
                </c:pt>
                <c:pt idx="6197">
                  <c:v>24</c:v>
                </c:pt>
                <c:pt idx="6198">
                  <c:v>24</c:v>
                </c:pt>
                <c:pt idx="6199">
                  <c:v>25</c:v>
                </c:pt>
                <c:pt idx="6200">
                  <c:v>25</c:v>
                </c:pt>
                <c:pt idx="6201">
                  <c:v>23</c:v>
                </c:pt>
                <c:pt idx="6202">
                  <c:v>25</c:v>
                </c:pt>
                <c:pt idx="6203">
                  <c:v>23</c:v>
                </c:pt>
                <c:pt idx="6204">
                  <c:v>25</c:v>
                </c:pt>
                <c:pt idx="6205">
                  <c:v>24</c:v>
                </c:pt>
                <c:pt idx="6206">
                  <c:v>25</c:v>
                </c:pt>
                <c:pt idx="6207">
                  <c:v>24</c:v>
                </c:pt>
                <c:pt idx="6208">
                  <c:v>25</c:v>
                </c:pt>
                <c:pt idx="6209">
                  <c:v>24</c:v>
                </c:pt>
                <c:pt idx="6210">
                  <c:v>24</c:v>
                </c:pt>
                <c:pt idx="6211">
                  <c:v>25</c:v>
                </c:pt>
                <c:pt idx="6212">
                  <c:v>25</c:v>
                </c:pt>
                <c:pt idx="6213">
                  <c:v>24</c:v>
                </c:pt>
                <c:pt idx="6214">
                  <c:v>25</c:v>
                </c:pt>
                <c:pt idx="6215">
                  <c:v>25</c:v>
                </c:pt>
                <c:pt idx="6216">
                  <c:v>25</c:v>
                </c:pt>
                <c:pt idx="6217">
                  <c:v>25</c:v>
                </c:pt>
                <c:pt idx="6218">
                  <c:v>23</c:v>
                </c:pt>
                <c:pt idx="6219">
                  <c:v>26</c:v>
                </c:pt>
                <c:pt idx="6220">
                  <c:v>24</c:v>
                </c:pt>
                <c:pt idx="6221">
                  <c:v>25</c:v>
                </c:pt>
                <c:pt idx="6222">
                  <c:v>24</c:v>
                </c:pt>
                <c:pt idx="6223">
                  <c:v>24</c:v>
                </c:pt>
                <c:pt idx="6224">
                  <c:v>24</c:v>
                </c:pt>
                <c:pt idx="6225">
                  <c:v>26</c:v>
                </c:pt>
                <c:pt idx="6226">
                  <c:v>24</c:v>
                </c:pt>
                <c:pt idx="6227">
                  <c:v>26</c:v>
                </c:pt>
                <c:pt idx="6228">
                  <c:v>24</c:v>
                </c:pt>
                <c:pt idx="6229">
                  <c:v>25</c:v>
                </c:pt>
                <c:pt idx="6230">
                  <c:v>24</c:v>
                </c:pt>
                <c:pt idx="6231">
                  <c:v>24</c:v>
                </c:pt>
                <c:pt idx="6232">
                  <c:v>24</c:v>
                </c:pt>
                <c:pt idx="6233">
                  <c:v>23</c:v>
                </c:pt>
                <c:pt idx="6234">
                  <c:v>23</c:v>
                </c:pt>
                <c:pt idx="6235">
                  <c:v>25</c:v>
                </c:pt>
                <c:pt idx="6236">
                  <c:v>25</c:v>
                </c:pt>
                <c:pt idx="6237">
                  <c:v>24</c:v>
                </c:pt>
                <c:pt idx="6238">
                  <c:v>25</c:v>
                </c:pt>
                <c:pt idx="6239">
                  <c:v>25</c:v>
                </c:pt>
                <c:pt idx="6240">
                  <c:v>25</c:v>
                </c:pt>
                <c:pt idx="6241">
                  <c:v>24</c:v>
                </c:pt>
                <c:pt idx="6242">
                  <c:v>24</c:v>
                </c:pt>
                <c:pt idx="6243">
                  <c:v>24</c:v>
                </c:pt>
                <c:pt idx="6244">
                  <c:v>29</c:v>
                </c:pt>
                <c:pt idx="6245">
                  <c:v>24</c:v>
                </c:pt>
                <c:pt idx="6246">
                  <c:v>25</c:v>
                </c:pt>
                <c:pt idx="6247">
                  <c:v>25</c:v>
                </c:pt>
                <c:pt idx="6248">
                  <c:v>25</c:v>
                </c:pt>
                <c:pt idx="6249">
                  <c:v>24</c:v>
                </c:pt>
                <c:pt idx="6250">
                  <c:v>24</c:v>
                </c:pt>
                <c:pt idx="6251">
                  <c:v>23</c:v>
                </c:pt>
                <c:pt idx="6252">
                  <c:v>25</c:v>
                </c:pt>
                <c:pt idx="6253">
                  <c:v>25</c:v>
                </c:pt>
                <c:pt idx="6254">
                  <c:v>25</c:v>
                </c:pt>
                <c:pt idx="6255">
                  <c:v>25</c:v>
                </c:pt>
                <c:pt idx="6256">
                  <c:v>26</c:v>
                </c:pt>
                <c:pt idx="6257">
                  <c:v>22</c:v>
                </c:pt>
                <c:pt idx="6258">
                  <c:v>24</c:v>
                </c:pt>
                <c:pt idx="6259">
                  <c:v>24</c:v>
                </c:pt>
                <c:pt idx="6260">
                  <c:v>25</c:v>
                </c:pt>
                <c:pt idx="6261">
                  <c:v>25</c:v>
                </c:pt>
                <c:pt idx="6262">
                  <c:v>24</c:v>
                </c:pt>
                <c:pt idx="6263">
                  <c:v>24</c:v>
                </c:pt>
                <c:pt idx="6264">
                  <c:v>24</c:v>
                </c:pt>
                <c:pt idx="6265">
                  <c:v>25</c:v>
                </c:pt>
                <c:pt idx="6266">
                  <c:v>24</c:v>
                </c:pt>
                <c:pt idx="6267">
                  <c:v>25</c:v>
                </c:pt>
                <c:pt idx="6268">
                  <c:v>24</c:v>
                </c:pt>
                <c:pt idx="6269">
                  <c:v>26</c:v>
                </c:pt>
                <c:pt idx="6270">
                  <c:v>23</c:v>
                </c:pt>
                <c:pt idx="6271">
                  <c:v>25</c:v>
                </c:pt>
                <c:pt idx="6272">
                  <c:v>25</c:v>
                </c:pt>
                <c:pt idx="6273">
                  <c:v>26</c:v>
                </c:pt>
                <c:pt idx="6274">
                  <c:v>24</c:v>
                </c:pt>
                <c:pt idx="6275">
                  <c:v>24</c:v>
                </c:pt>
                <c:pt idx="6276">
                  <c:v>19</c:v>
                </c:pt>
                <c:pt idx="6277">
                  <c:v>25</c:v>
                </c:pt>
                <c:pt idx="6278">
                  <c:v>25</c:v>
                </c:pt>
                <c:pt idx="6279">
                  <c:v>25</c:v>
                </c:pt>
                <c:pt idx="6280">
                  <c:v>24</c:v>
                </c:pt>
                <c:pt idx="6281">
                  <c:v>24</c:v>
                </c:pt>
                <c:pt idx="6282">
                  <c:v>23</c:v>
                </c:pt>
                <c:pt idx="6283">
                  <c:v>24</c:v>
                </c:pt>
                <c:pt idx="6284">
                  <c:v>24</c:v>
                </c:pt>
                <c:pt idx="6285">
                  <c:v>24</c:v>
                </c:pt>
                <c:pt idx="6286">
                  <c:v>23</c:v>
                </c:pt>
                <c:pt idx="6287">
                  <c:v>24</c:v>
                </c:pt>
                <c:pt idx="6288">
                  <c:v>24</c:v>
                </c:pt>
                <c:pt idx="6289">
                  <c:v>24</c:v>
                </c:pt>
                <c:pt idx="6290">
                  <c:v>25</c:v>
                </c:pt>
                <c:pt idx="6291">
                  <c:v>24</c:v>
                </c:pt>
                <c:pt idx="6292">
                  <c:v>25</c:v>
                </c:pt>
                <c:pt idx="6293">
                  <c:v>24</c:v>
                </c:pt>
                <c:pt idx="6294">
                  <c:v>25</c:v>
                </c:pt>
                <c:pt idx="6295">
                  <c:v>25</c:v>
                </c:pt>
                <c:pt idx="6296">
                  <c:v>26</c:v>
                </c:pt>
                <c:pt idx="6297">
                  <c:v>24</c:v>
                </c:pt>
                <c:pt idx="6298">
                  <c:v>24</c:v>
                </c:pt>
                <c:pt idx="6299">
                  <c:v>24</c:v>
                </c:pt>
                <c:pt idx="6300">
                  <c:v>25</c:v>
                </c:pt>
                <c:pt idx="6301">
                  <c:v>25</c:v>
                </c:pt>
                <c:pt idx="6302">
                  <c:v>24</c:v>
                </c:pt>
                <c:pt idx="6303">
                  <c:v>25</c:v>
                </c:pt>
                <c:pt idx="6304">
                  <c:v>25</c:v>
                </c:pt>
                <c:pt idx="6305">
                  <c:v>25</c:v>
                </c:pt>
                <c:pt idx="6306">
                  <c:v>24</c:v>
                </c:pt>
                <c:pt idx="6307">
                  <c:v>25</c:v>
                </c:pt>
                <c:pt idx="6308">
                  <c:v>24</c:v>
                </c:pt>
                <c:pt idx="6309">
                  <c:v>24</c:v>
                </c:pt>
                <c:pt idx="6310">
                  <c:v>24</c:v>
                </c:pt>
                <c:pt idx="6311">
                  <c:v>26</c:v>
                </c:pt>
                <c:pt idx="6312">
                  <c:v>24</c:v>
                </c:pt>
                <c:pt idx="6313">
                  <c:v>25</c:v>
                </c:pt>
                <c:pt idx="6314">
                  <c:v>24</c:v>
                </c:pt>
                <c:pt idx="6315">
                  <c:v>24</c:v>
                </c:pt>
                <c:pt idx="6316">
                  <c:v>24</c:v>
                </c:pt>
                <c:pt idx="6317">
                  <c:v>24</c:v>
                </c:pt>
                <c:pt idx="6318">
                  <c:v>24</c:v>
                </c:pt>
                <c:pt idx="6319">
                  <c:v>24</c:v>
                </c:pt>
                <c:pt idx="6320">
                  <c:v>24</c:v>
                </c:pt>
                <c:pt idx="6321">
                  <c:v>25</c:v>
                </c:pt>
                <c:pt idx="6322">
                  <c:v>22</c:v>
                </c:pt>
                <c:pt idx="6323">
                  <c:v>24</c:v>
                </c:pt>
                <c:pt idx="6324">
                  <c:v>24</c:v>
                </c:pt>
                <c:pt idx="6325">
                  <c:v>22</c:v>
                </c:pt>
                <c:pt idx="6326">
                  <c:v>23</c:v>
                </c:pt>
                <c:pt idx="6327">
                  <c:v>24</c:v>
                </c:pt>
                <c:pt idx="6328">
                  <c:v>25</c:v>
                </c:pt>
                <c:pt idx="6329">
                  <c:v>23</c:v>
                </c:pt>
                <c:pt idx="6330">
                  <c:v>24</c:v>
                </c:pt>
                <c:pt idx="6331">
                  <c:v>25</c:v>
                </c:pt>
                <c:pt idx="6332">
                  <c:v>24</c:v>
                </c:pt>
                <c:pt idx="6333">
                  <c:v>24</c:v>
                </c:pt>
                <c:pt idx="6334">
                  <c:v>24</c:v>
                </c:pt>
                <c:pt idx="6335">
                  <c:v>25</c:v>
                </c:pt>
                <c:pt idx="6336">
                  <c:v>25</c:v>
                </c:pt>
                <c:pt idx="6337">
                  <c:v>24</c:v>
                </c:pt>
                <c:pt idx="6338">
                  <c:v>24</c:v>
                </c:pt>
                <c:pt idx="6339">
                  <c:v>24</c:v>
                </c:pt>
                <c:pt idx="6340">
                  <c:v>25</c:v>
                </c:pt>
                <c:pt idx="6341">
                  <c:v>24</c:v>
                </c:pt>
                <c:pt idx="6342">
                  <c:v>24</c:v>
                </c:pt>
                <c:pt idx="6343">
                  <c:v>25</c:v>
                </c:pt>
                <c:pt idx="6344">
                  <c:v>25</c:v>
                </c:pt>
                <c:pt idx="6345">
                  <c:v>25</c:v>
                </c:pt>
                <c:pt idx="6346">
                  <c:v>25</c:v>
                </c:pt>
                <c:pt idx="6347">
                  <c:v>23</c:v>
                </c:pt>
                <c:pt idx="6348">
                  <c:v>25</c:v>
                </c:pt>
                <c:pt idx="6349">
                  <c:v>25</c:v>
                </c:pt>
                <c:pt idx="6350">
                  <c:v>24</c:v>
                </c:pt>
                <c:pt idx="6351">
                  <c:v>25</c:v>
                </c:pt>
                <c:pt idx="6352">
                  <c:v>24</c:v>
                </c:pt>
                <c:pt idx="6353">
                  <c:v>24</c:v>
                </c:pt>
                <c:pt idx="6354">
                  <c:v>25</c:v>
                </c:pt>
                <c:pt idx="6355">
                  <c:v>24</c:v>
                </c:pt>
                <c:pt idx="6356">
                  <c:v>25</c:v>
                </c:pt>
                <c:pt idx="6357">
                  <c:v>25</c:v>
                </c:pt>
                <c:pt idx="6358">
                  <c:v>24</c:v>
                </c:pt>
                <c:pt idx="6359">
                  <c:v>25</c:v>
                </c:pt>
                <c:pt idx="6360">
                  <c:v>24</c:v>
                </c:pt>
                <c:pt idx="6361">
                  <c:v>24</c:v>
                </c:pt>
                <c:pt idx="6362">
                  <c:v>25</c:v>
                </c:pt>
                <c:pt idx="6363">
                  <c:v>24</c:v>
                </c:pt>
                <c:pt idx="6364">
                  <c:v>27</c:v>
                </c:pt>
                <c:pt idx="6365">
                  <c:v>25</c:v>
                </c:pt>
                <c:pt idx="6366">
                  <c:v>27</c:v>
                </c:pt>
                <c:pt idx="6367">
                  <c:v>26</c:v>
                </c:pt>
                <c:pt idx="6368">
                  <c:v>23</c:v>
                </c:pt>
                <c:pt idx="6369">
                  <c:v>25</c:v>
                </c:pt>
                <c:pt idx="6370">
                  <c:v>24</c:v>
                </c:pt>
                <c:pt idx="6371">
                  <c:v>24</c:v>
                </c:pt>
                <c:pt idx="6372">
                  <c:v>24</c:v>
                </c:pt>
                <c:pt idx="6373">
                  <c:v>25</c:v>
                </c:pt>
                <c:pt idx="6374">
                  <c:v>23</c:v>
                </c:pt>
                <c:pt idx="6375">
                  <c:v>25</c:v>
                </c:pt>
                <c:pt idx="6376">
                  <c:v>24</c:v>
                </c:pt>
                <c:pt idx="6377">
                  <c:v>24</c:v>
                </c:pt>
                <c:pt idx="6378">
                  <c:v>24</c:v>
                </c:pt>
                <c:pt idx="6379">
                  <c:v>24</c:v>
                </c:pt>
                <c:pt idx="6380">
                  <c:v>23</c:v>
                </c:pt>
                <c:pt idx="6381">
                  <c:v>26</c:v>
                </c:pt>
                <c:pt idx="6382">
                  <c:v>24</c:v>
                </c:pt>
                <c:pt idx="6383">
                  <c:v>24</c:v>
                </c:pt>
                <c:pt idx="6384">
                  <c:v>25</c:v>
                </c:pt>
                <c:pt idx="6385">
                  <c:v>22</c:v>
                </c:pt>
                <c:pt idx="6386">
                  <c:v>24</c:v>
                </c:pt>
                <c:pt idx="6387">
                  <c:v>24</c:v>
                </c:pt>
                <c:pt idx="6388">
                  <c:v>24</c:v>
                </c:pt>
                <c:pt idx="6389">
                  <c:v>24</c:v>
                </c:pt>
                <c:pt idx="6390">
                  <c:v>24</c:v>
                </c:pt>
                <c:pt idx="6391">
                  <c:v>24</c:v>
                </c:pt>
                <c:pt idx="6392">
                  <c:v>26</c:v>
                </c:pt>
                <c:pt idx="6393">
                  <c:v>25</c:v>
                </c:pt>
                <c:pt idx="6394">
                  <c:v>23</c:v>
                </c:pt>
                <c:pt idx="6395">
                  <c:v>24</c:v>
                </c:pt>
                <c:pt idx="6396">
                  <c:v>26</c:v>
                </c:pt>
                <c:pt idx="6397">
                  <c:v>25</c:v>
                </c:pt>
                <c:pt idx="6398">
                  <c:v>24</c:v>
                </c:pt>
                <c:pt idx="6399">
                  <c:v>22</c:v>
                </c:pt>
                <c:pt idx="6400">
                  <c:v>25</c:v>
                </c:pt>
                <c:pt idx="6401">
                  <c:v>24</c:v>
                </c:pt>
                <c:pt idx="6402">
                  <c:v>24</c:v>
                </c:pt>
                <c:pt idx="6403">
                  <c:v>24</c:v>
                </c:pt>
                <c:pt idx="6404">
                  <c:v>25</c:v>
                </c:pt>
                <c:pt idx="6405">
                  <c:v>24</c:v>
                </c:pt>
                <c:pt idx="6406">
                  <c:v>23</c:v>
                </c:pt>
                <c:pt idx="6407">
                  <c:v>25</c:v>
                </c:pt>
                <c:pt idx="6408">
                  <c:v>24</c:v>
                </c:pt>
                <c:pt idx="6409">
                  <c:v>24</c:v>
                </c:pt>
                <c:pt idx="6410">
                  <c:v>26</c:v>
                </c:pt>
                <c:pt idx="6411">
                  <c:v>23</c:v>
                </c:pt>
                <c:pt idx="6412">
                  <c:v>23</c:v>
                </c:pt>
                <c:pt idx="6413">
                  <c:v>25</c:v>
                </c:pt>
                <c:pt idx="6414">
                  <c:v>24</c:v>
                </c:pt>
                <c:pt idx="6415">
                  <c:v>25</c:v>
                </c:pt>
                <c:pt idx="6416">
                  <c:v>24</c:v>
                </c:pt>
                <c:pt idx="6417">
                  <c:v>26</c:v>
                </c:pt>
                <c:pt idx="6418">
                  <c:v>26</c:v>
                </c:pt>
                <c:pt idx="6419">
                  <c:v>25</c:v>
                </c:pt>
                <c:pt idx="6420">
                  <c:v>23</c:v>
                </c:pt>
                <c:pt idx="6421">
                  <c:v>25</c:v>
                </c:pt>
                <c:pt idx="6422">
                  <c:v>24</c:v>
                </c:pt>
                <c:pt idx="6423">
                  <c:v>25</c:v>
                </c:pt>
                <c:pt idx="6424">
                  <c:v>24</c:v>
                </c:pt>
                <c:pt idx="6425">
                  <c:v>26</c:v>
                </c:pt>
                <c:pt idx="6426">
                  <c:v>24</c:v>
                </c:pt>
                <c:pt idx="6427">
                  <c:v>25</c:v>
                </c:pt>
                <c:pt idx="6428">
                  <c:v>24</c:v>
                </c:pt>
                <c:pt idx="6429">
                  <c:v>24</c:v>
                </c:pt>
                <c:pt idx="6430">
                  <c:v>23</c:v>
                </c:pt>
                <c:pt idx="6431">
                  <c:v>24</c:v>
                </c:pt>
                <c:pt idx="6432">
                  <c:v>24</c:v>
                </c:pt>
                <c:pt idx="6433">
                  <c:v>24</c:v>
                </c:pt>
                <c:pt idx="6434">
                  <c:v>24</c:v>
                </c:pt>
                <c:pt idx="6435">
                  <c:v>24</c:v>
                </c:pt>
                <c:pt idx="6436">
                  <c:v>25</c:v>
                </c:pt>
                <c:pt idx="6437">
                  <c:v>24</c:v>
                </c:pt>
                <c:pt idx="6438">
                  <c:v>25</c:v>
                </c:pt>
                <c:pt idx="6439">
                  <c:v>23</c:v>
                </c:pt>
                <c:pt idx="6440">
                  <c:v>25</c:v>
                </c:pt>
                <c:pt idx="6441">
                  <c:v>24</c:v>
                </c:pt>
                <c:pt idx="6442">
                  <c:v>25</c:v>
                </c:pt>
                <c:pt idx="6443">
                  <c:v>23</c:v>
                </c:pt>
                <c:pt idx="6444">
                  <c:v>24</c:v>
                </c:pt>
                <c:pt idx="6445">
                  <c:v>24</c:v>
                </c:pt>
                <c:pt idx="6446">
                  <c:v>25</c:v>
                </c:pt>
                <c:pt idx="6447">
                  <c:v>25</c:v>
                </c:pt>
                <c:pt idx="6448">
                  <c:v>24</c:v>
                </c:pt>
                <c:pt idx="6449">
                  <c:v>25</c:v>
                </c:pt>
                <c:pt idx="6450">
                  <c:v>25</c:v>
                </c:pt>
                <c:pt idx="6451">
                  <c:v>25</c:v>
                </c:pt>
                <c:pt idx="6452">
                  <c:v>24</c:v>
                </c:pt>
                <c:pt idx="6453">
                  <c:v>25</c:v>
                </c:pt>
                <c:pt idx="6454">
                  <c:v>25</c:v>
                </c:pt>
                <c:pt idx="6455">
                  <c:v>24</c:v>
                </c:pt>
                <c:pt idx="6456">
                  <c:v>24</c:v>
                </c:pt>
                <c:pt idx="6457">
                  <c:v>25</c:v>
                </c:pt>
                <c:pt idx="6458">
                  <c:v>23</c:v>
                </c:pt>
                <c:pt idx="6459">
                  <c:v>24</c:v>
                </c:pt>
                <c:pt idx="6460">
                  <c:v>24</c:v>
                </c:pt>
                <c:pt idx="6461">
                  <c:v>26</c:v>
                </c:pt>
                <c:pt idx="6462">
                  <c:v>24</c:v>
                </c:pt>
                <c:pt idx="6463">
                  <c:v>25</c:v>
                </c:pt>
                <c:pt idx="6464">
                  <c:v>25</c:v>
                </c:pt>
                <c:pt idx="6465">
                  <c:v>25</c:v>
                </c:pt>
                <c:pt idx="6466">
                  <c:v>24</c:v>
                </c:pt>
                <c:pt idx="6467">
                  <c:v>24</c:v>
                </c:pt>
                <c:pt idx="6468">
                  <c:v>24</c:v>
                </c:pt>
                <c:pt idx="6469">
                  <c:v>24</c:v>
                </c:pt>
                <c:pt idx="6470">
                  <c:v>24</c:v>
                </c:pt>
                <c:pt idx="6471">
                  <c:v>24</c:v>
                </c:pt>
                <c:pt idx="6472">
                  <c:v>26</c:v>
                </c:pt>
                <c:pt idx="6473">
                  <c:v>26</c:v>
                </c:pt>
                <c:pt idx="6474">
                  <c:v>25</c:v>
                </c:pt>
                <c:pt idx="6475">
                  <c:v>25</c:v>
                </c:pt>
                <c:pt idx="6476">
                  <c:v>24</c:v>
                </c:pt>
                <c:pt idx="6477">
                  <c:v>25</c:v>
                </c:pt>
                <c:pt idx="6478">
                  <c:v>24</c:v>
                </c:pt>
                <c:pt idx="6479">
                  <c:v>25</c:v>
                </c:pt>
                <c:pt idx="6480">
                  <c:v>23</c:v>
                </c:pt>
                <c:pt idx="6481">
                  <c:v>24</c:v>
                </c:pt>
                <c:pt idx="6482">
                  <c:v>24</c:v>
                </c:pt>
                <c:pt idx="6483">
                  <c:v>25</c:v>
                </c:pt>
                <c:pt idx="6484">
                  <c:v>24</c:v>
                </c:pt>
                <c:pt idx="6485">
                  <c:v>24</c:v>
                </c:pt>
                <c:pt idx="6486">
                  <c:v>22</c:v>
                </c:pt>
                <c:pt idx="6487">
                  <c:v>24</c:v>
                </c:pt>
                <c:pt idx="6488">
                  <c:v>25</c:v>
                </c:pt>
                <c:pt idx="6489">
                  <c:v>23</c:v>
                </c:pt>
                <c:pt idx="6490">
                  <c:v>24</c:v>
                </c:pt>
                <c:pt idx="6491">
                  <c:v>24</c:v>
                </c:pt>
                <c:pt idx="6492">
                  <c:v>25</c:v>
                </c:pt>
                <c:pt idx="6493">
                  <c:v>24</c:v>
                </c:pt>
                <c:pt idx="6494">
                  <c:v>24</c:v>
                </c:pt>
                <c:pt idx="6495">
                  <c:v>24</c:v>
                </c:pt>
                <c:pt idx="6496">
                  <c:v>25</c:v>
                </c:pt>
                <c:pt idx="6497">
                  <c:v>30</c:v>
                </c:pt>
                <c:pt idx="6498">
                  <c:v>25</c:v>
                </c:pt>
                <c:pt idx="6499">
                  <c:v>24</c:v>
                </c:pt>
                <c:pt idx="6500">
                  <c:v>24</c:v>
                </c:pt>
                <c:pt idx="6501">
                  <c:v>24</c:v>
                </c:pt>
                <c:pt idx="6502">
                  <c:v>24</c:v>
                </c:pt>
                <c:pt idx="6503">
                  <c:v>25</c:v>
                </c:pt>
                <c:pt idx="6504">
                  <c:v>24</c:v>
                </c:pt>
                <c:pt idx="6505">
                  <c:v>24</c:v>
                </c:pt>
                <c:pt idx="6506">
                  <c:v>24</c:v>
                </c:pt>
                <c:pt idx="6507">
                  <c:v>25</c:v>
                </c:pt>
                <c:pt idx="6508">
                  <c:v>23</c:v>
                </c:pt>
                <c:pt idx="6509">
                  <c:v>26</c:v>
                </c:pt>
                <c:pt idx="6510">
                  <c:v>24</c:v>
                </c:pt>
                <c:pt idx="6511">
                  <c:v>25</c:v>
                </c:pt>
                <c:pt idx="6512">
                  <c:v>24</c:v>
                </c:pt>
                <c:pt idx="6513">
                  <c:v>24</c:v>
                </c:pt>
                <c:pt idx="6514">
                  <c:v>23</c:v>
                </c:pt>
                <c:pt idx="6515">
                  <c:v>25</c:v>
                </c:pt>
                <c:pt idx="6516">
                  <c:v>24</c:v>
                </c:pt>
                <c:pt idx="6517">
                  <c:v>24</c:v>
                </c:pt>
                <c:pt idx="6518">
                  <c:v>25</c:v>
                </c:pt>
                <c:pt idx="6519">
                  <c:v>24</c:v>
                </c:pt>
                <c:pt idx="6520">
                  <c:v>25</c:v>
                </c:pt>
                <c:pt idx="6521">
                  <c:v>24</c:v>
                </c:pt>
                <c:pt idx="6522">
                  <c:v>24</c:v>
                </c:pt>
                <c:pt idx="6523">
                  <c:v>27</c:v>
                </c:pt>
                <c:pt idx="6524">
                  <c:v>25</c:v>
                </c:pt>
                <c:pt idx="6525">
                  <c:v>26</c:v>
                </c:pt>
                <c:pt idx="6526">
                  <c:v>25</c:v>
                </c:pt>
                <c:pt idx="6527">
                  <c:v>24</c:v>
                </c:pt>
                <c:pt idx="6528">
                  <c:v>24</c:v>
                </c:pt>
                <c:pt idx="6529">
                  <c:v>24</c:v>
                </c:pt>
                <c:pt idx="6530">
                  <c:v>25</c:v>
                </c:pt>
                <c:pt idx="6531">
                  <c:v>24</c:v>
                </c:pt>
                <c:pt idx="6532">
                  <c:v>24</c:v>
                </c:pt>
                <c:pt idx="6533">
                  <c:v>25</c:v>
                </c:pt>
                <c:pt idx="6534">
                  <c:v>24</c:v>
                </c:pt>
                <c:pt idx="6535">
                  <c:v>25</c:v>
                </c:pt>
                <c:pt idx="6536">
                  <c:v>24</c:v>
                </c:pt>
                <c:pt idx="6537">
                  <c:v>24</c:v>
                </c:pt>
                <c:pt idx="6538">
                  <c:v>25</c:v>
                </c:pt>
                <c:pt idx="6539">
                  <c:v>24</c:v>
                </c:pt>
                <c:pt idx="6540">
                  <c:v>25</c:v>
                </c:pt>
                <c:pt idx="6541">
                  <c:v>17</c:v>
                </c:pt>
                <c:pt idx="6542">
                  <c:v>25</c:v>
                </c:pt>
                <c:pt idx="6543">
                  <c:v>24</c:v>
                </c:pt>
                <c:pt idx="6544">
                  <c:v>25</c:v>
                </c:pt>
                <c:pt idx="6545">
                  <c:v>24</c:v>
                </c:pt>
                <c:pt idx="6546">
                  <c:v>24</c:v>
                </c:pt>
                <c:pt idx="6547">
                  <c:v>25</c:v>
                </c:pt>
                <c:pt idx="6548">
                  <c:v>24</c:v>
                </c:pt>
                <c:pt idx="6549">
                  <c:v>24</c:v>
                </c:pt>
                <c:pt idx="6550">
                  <c:v>25</c:v>
                </c:pt>
                <c:pt idx="6551">
                  <c:v>25</c:v>
                </c:pt>
                <c:pt idx="6552">
                  <c:v>24</c:v>
                </c:pt>
                <c:pt idx="6553">
                  <c:v>24</c:v>
                </c:pt>
                <c:pt idx="6554">
                  <c:v>24</c:v>
                </c:pt>
                <c:pt idx="6555">
                  <c:v>24</c:v>
                </c:pt>
                <c:pt idx="6556">
                  <c:v>25</c:v>
                </c:pt>
                <c:pt idx="6557">
                  <c:v>26</c:v>
                </c:pt>
                <c:pt idx="6558">
                  <c:v>24</c:v>
                </c:pt>
                <c:pt idx="6559">
                  <c:v>25</c:v>
                </c:pt>
                <c:pt idx="6560">
                  <c:v>25</c:v>
                </c:pt>
                <c:pt idx="6561">
                  <c:v>25</c:v>
                </c:pt>
                <c:pt idx="6562">
                  <c:v>25</c:v>
                </c:pt>
                <c:pt idx="6563">
                  <c:v>24</c:v>
                </c:pt>
                <c:pt idx="6564">
                  <c:v>24</c:v>
                </c:pt>
                <c:pt idx="6565">
                  <c:v>24</c:v>
                </c:pt>
                <c:pt idx="6566">
                  <c:v>24</c:v>
                </c:pt>
                <c:pt idx="6567">
                  <c:v>24</c:v>
                </c:pt>
                <c:pt idx="6568">
                  <c:v>25</c:v>
                </c:pt>
                <c:pt idx="6569">
                  <c:v>25</c:v>
                </c:pt>
                <c:pt idx="6570">
                  <c:v>24</c:v>
                </c:pt>
                <c:pt idx="6571">
                  <c:v>24</c:v>
                </c:pt>
                <c:pt idx="6572">
                  <c:v>25</c:v>
                </c:pt>
                <c:pt idx="6573">
                  <c:v>25</c:v>
                </c:pt>
                <c:pt idx="6574">
                  <c:v>23</c:v>
                </c:pt>
                <c:pt idx="6575">
                  <c:v>25</c:v>
                </c:pt>
                <c:pt idx="6576">
                  <c:v>24</c:v>
                </c:pt>
                <c:pt idx="6577">
                  <c:v>25</c:v>
                </c:pt>
                <c:pt idx="6578">
                  <c:v>24</c:v>
                </c:pt>
                <c:pt idx="6579">
                  <c:v>24</c:v>
                </c:pt>
                <c:pt idx="6580">
                  <c:v>23</c:v>
                </c:pt>
                <c:pt idx="6581">
                  <c:v>23</c:v>
                </c:pt>
                <c:pt idx="6582">
                  <c:v>24</c:v>
                </c:pt>
                <c:pt idx="6583">
                  <c:v>24</c:v>
                </c:pt>
                <c:pt idx="6584">
                  <c:v>25</c:v>
                </c:pt>
                <c:pt idx="6585">
                  <c:v>24</c:v>
                </c:pt>
                <c:pt idx="6586">
                  <c:v>25</c:v>
                </c:pt>
                <c:pt idx="6587">
                  <c:v>25</c:v>
                </c:pt>
                <c:pt idx="6588">
                  <c:v>23</c:v>
                </c:pt>
                <c:pt idx="6589">
                  <c:v>24</c:v>
                </c:pt>
                <c:pt idx="6590">
                  <c:v>26</c:v>
                </c:pt>
                <c:pt idx="6591">
                  <c:v>25</c:v>
                </c:pt>
                <c:pt idx="6592">
                  <c:v>24</c:v>
                </c:pt>
                <c:pt idx="6593">
                  <c:v>24</c:v>
                </c:pt>
                <c:pt idx="6594">
                  <c:v>25</c:v>
                </c:pt>
                <c:pt idx="6595">
                  <c:v>24</c:v>
                </c:pt>
                <c:pt idx="6596">
                  <c:v>25</c:v>
                </c:pt>
                <c:pt idx="6597">
                  <c:v>25</c:v>
                </c:pt>
                <c:pt idx="6598">
                  <c:v>24</c:v>
                </c:pt>
                <c:pt idx="6599">
                  <c:v>24</c:v>
                </c:pt>
                <c:pt idx="6600">
                  <c:v>24</c:v>
                </c:pt>
                <c:pt idx="6601">
                  <c:v>24</c:v>
                </c:pt>
                <c:pt idx="6602">
                  <c:v>25</c:v>
                </c:pt>
                <c:pt idx="6603">
                  <c:v>25</c:v>
                </c:pt>
                <c:pt idx="6604">
                  <c:v>24</c:v>
                </c:pt>
                <c:pt idx="6605">
                  <c:v>26</c:v>
                </c:pt>
                <c:pt idx="6606">
                  <c:v>25</c:v>
                </c:pt>
                <c:pt idx="6607">
                  <c:v>24</c:v>
                </c:pt>
                <c:pt idx="6608">
                  <c:v>23</c:v>
                </c:pt>
                <c:pt idx="6609">
                  <c:v>25</c:v>
                </c:pt>
                <c:pt idx="6610">
                  <c:v>24</c:v>
                </c:pt>
                <c:pt idx="6611">
                  <c:v>24</c:v>
                </c:pt>
                <c:pt idx="6612">
                  <c:v>24</c:v>
                </c:pt>
                <c:pt idx="6613">
                  <c:v>25</c:v>
                </c:pt>
                <c:pt idx="6614">
                  <c:v>24</c:v>
                </c:pt>
                <c:pt idx="6615">
                  <c:v>25</c:v>
                </c:pt>
                <c:pt idx="6616">
                  <c:v>25</c:v>
                </c:pt>
                <c:pt idx="6617">
                  <c:v>25</c:v>
                </c:pt>
                <c:pt idx="6618">
                  <c:v>25</c:v>
                </c:pt>
                <c:pt idx="6619">
                  <c:v>25</c:v>
                </c:pt>
                <c:pt idx="6620">
                  <c:v>25</c:v>
                </c:pt>
                <c:pt idx="6621">
                  <c:v>25</c:v>
                </c:pt>
                <c:pt idx="6622">
                  <c:v>23</c:v>
                </c:pt>
                <c:pt idx="6623">
                  <c:v>25</c:v>
                </c:pt>
                <c:pt idx="6624">
                  <c:v>23</c:v>
                </c:pt>
                <c:pt idx="6625">
                  <c:v>24</c:v>
                </c:pt>
                <c:pt idx="6626">
                  <c:v>25</c:v>
                </c:pt>
                <c:pt idx="6627">
                  <c:v>23</c:v>
                </c:pt>
                <c:pt idx="6628">
                  <c:v>25</c:v>
                </c:pt>
                <c:pt idx="6629">
                  <c:v>24</c:v>
                </c:pt>
                <c:pt idx="6630">
                  <c:v>24</c:v>
                </c:pt>
                <c:pt idx="6631">
                  <c:v>24</c:v>
                </c:pt>
                <c:pt idx="6632">
                  <c:v>25</c:v>
                </c:pt>
                <c:pt idx="6633">
                  <c:v>24</c:v>
                </c:pt>
                <c:pt idx="6634">
                  <c:v>25</c:v>
                </c:pt>
                <c:pt idx="6635">
                  <c:v>24</c:v>
                </c:pt>
                <c:pt idx="6636">
                  <c:v>24</c:v>
                </c:pt>
                <c:pt idx="6637">
                  <c:v>24</c:v>
                </c:pt>
                <c:pt idx="6638">
                  <c:v>26</c:v>
                </c:pt>
                <c:pt idx="6639">
                  <c:v>26</c:v>
                </c:pt>
                <c:pt idx="6640">
                  <c:v>25</c:v>
                </c:pt>
                <c:pt idx="6641">
                  <c:v>24</c:v>
                </c:pt>
                <c:pt idx="6642">
                  <c:v>25</c:v>
                </c:pt>
                <c:pt idx="6643">
                  <c:v>23</c:v>
                </c:pt>
                <c:pt idx="6644">
                  <c:v>25</c:v>
                </c:pt>
                <c:pt idx="6645">
                  <c:v>25</c:v>
                </c:pt>
                <c:pt idx="6646">
                  <c:v>25</c:v>
                </c:pt>
                <c:pt idx="6647">
                  <c:v>24</c:v>
                </c:pt>
                <c:pt idx="6648">
                  <c:v>23</c:v>
                </c:pt>
                <c:pt idx="6649">
                  <c:v>23</c:v>
                </c:pt>
                <c:pt idx="6650">
                  <c:v>25</c:v>
                </c:pt>
                <c:pt idx="6651">
                  <c:v>23</c:v>
                </c:pt>
                <c:pt idx="6652">
                  <c:v>24</c:v>
                </c:pt>
                <c:pt idx="6653">
                  <c:v>25</c:v>
                </c:pt>
                <c:pt idx="6654">
                  <c:v>24</c:v>
                </c:pt>
                <c:pt idx="6655">
                  <c:v>26</c:v>
                </c:pt>
                <c:pt idx="6656">
                  <c:v>25</c:v>
                </c:pt>
                <c:pt idx="6657">
                  <c:v>25</c:v>
                </c:pt>
                <c:pt idx="6658">
                  <c:v>24</c:v>
                </c:pt>
                <c:pt idx="6659">
                  <c:v>23</c:v>
                </c:pt>
                <c:pt idx="6660">
                  <c:v>24</c:v>
                </c:pt>
                <c:pt idx="6661">
                  <c:v>25</c:v>
                </c:pt>
                <c:pt idx="6662">
                  <c:v>24</c:v>
                </c:pt>
                <c:pt idx="6663">
                  <c:v>24</c:v>
                </c:pt>
                <c:pt idx="6664">
                  <c:v>22</c:v>
                </c:pt>
                <c:pt idx="6665">
                  <c:v>25</c:v>
                </c:pt>
                <c:pt idx="6666">
                  <c:v>24</c:v>
                </c:pt>
                <c:pt idx="6667">
                  <c:v>25</c:v>
                </c:pt>
                <c:pt idx="6668">
                  <c:v>25</c:v>
                </c:pt>
                <c:pt idx="6669">
                  <c:v>25</c:v>
                </c:pt>
                <c:pt idx="6670">
                  <c:v>25</c:v>
                </c:pt>
                <c:pt idx="6671">
                  <c:v>23</c:v>
                </c:pt>
                <c:pt idx="6672">
                  <c:v>25</c:v>
                </c:pt>
                <c:pt idx="6673">
                  <c:v>24</c:v>
                </c:pt>
                <c:pt idx="6674">
                  <c:v>24</c:v>
                </c:pt>
                <c:pt idx="6675">
                  <c:v>23</c:v>
                </c:pt>
                <c:pt idx="6676">
                  <c:v>25</c:v>
                </c:pt>
                <c:pt idx="6677">
                  <c:v>24</c:v>
                </c:pt>
                <c:pt idx="6678">
                  <c:v>24</c:v>
                </c:pt>
                <c:pt idx="6679">
                  <c:v>25</c:v>
                </c:pt>
                <c:pt idx="6680">
                  <c:v>25</c:v>
                </c:pt>
                <c:pt idx="6681">
                  <c:v>24</c:v>
                </c:pt>
                <c:pt idx="6682">
                  <c:v>24</c:v>
                </c:pt>
                <c:pt idx="6683">
                  <c:v>24</c:v>
                </c:pt>
                <c:pt idx="6684">
                  <c:v>24</c:v>
                </c:pt>
                <c:pt idx="6685">
                  <c:v>25</c:v>
                </c:pt>
                <c:pt idx="6686">
                  <c:v>24</c:v>
                </c:pt>
                <c:pt idx="6687">
                  <c:v>24</c:v>
                </c:pt>
                <c:pt idx="6688">
                  <c:v>25</c:v>
                </c:pt>
                <c:pt idx="6689">
                  <c:v>24</c:v>
                </c:pt>
                <c:pt idx="6690">
                  <c:v>25</c:v>
                </c:pt>
                <c:pt idx="6691">
                  <c:v>24</c:v>
                </c:pt>
                <c:pt idx="6692">
                  <c:v>23</c:v>
                </c:pt>
                <c:pt idx="6693">
                  <c:v>23</c:v>
                </c:pt>
                <c:pt idx="6694">
                  <c:v>24</c:v>
                </c:pt>
                <c:pt idx="6695">
                  <c:v>24</c:v>
                </c:pt>
                <c:pt idx="6696">
                  <c:v>25</c:v>
                </c:pt>
                <c:pt idx="6697">
                  <c:v>24</c:v>
                </c:pt>
                <c:pt idx="6698">
                  <c:v>25</c:v>
                </c:pt>
                <c:pt idx="6699">
                  <c:v>24</c:v>
                </c:pt>
                <c:pt idx="6700">
                  <c:v>24</c:v>
                </c:pt>
                <c:pt idx="6701">
                  <c:v>25</c:v>
                </c:pt>
                <c:pt idx="6702">
                  <c:v>24</c:v>
                </c:pt>
                <c:pt idx="6703">
                  <c:v>20</c:v>
                </c:pt>
                <c:pt idx="6704">
                  <c:v>25</c:v>
                </c:pt>
                <c:pt idx="6705">
                  <c:v>25</c:v>
                </c:pt>
                <c:pt idx="6706">
                  <c:v>24</c:v>
                </c:pt>
                <c:pt idx="6707">
                  <c:v>24</c:v>
                </c:pt>
                <c:pt idx="6708">
                  <c:v>25</c:v>
                </c:pt>
                <c:pt idx="6709">
                  <c:v>25</c:v>
                </c:pt>
                <c:pt idx="6710">
                  <c:v>23</c:v>
                </c:pt>
                <c:pt idx="6711">
                  <c:v>24</c:v>
                </c:pt>
                <c:pt idx="6712">
                  <c:v>24</c:v>
                </c:pt>
                <c:pt idx="6713">
                  <c:v>25</c:v>
                </c:pt>
                <c:pt idx="6714">
                  <c:v>24</c:v>
                </c:pt>
                <c:pt idx="6715">
                  <c:v>24</c:v>
                </c:pt>
                <c:pt idx="6716">
                  <c:v>25</c:v>
                </c:pt>
                <c:pt idx="6717">
                  <c:v>24</c:v>
                </c:pt>
                <c:pt idx="6718">
                  <c:v>24</c:v>
                </c:pt>
                <c:pt idx="6719">
                  <c:v>26</c:v>
                </c:pt>
                <c:pt idx="6720">
                  <c:v>26</c:v>
                </c:pt>
                <c:pt idx="6721">
                  <c:v>25</c:v>
                </c:pt>
                <c:pt idx="6722">
                  <c:v>25</c:v>
                </c:pt>
                <c:pt idx="6723">
                  <c:v>25</c:v>
                </c:pt>
                <c:pt idx="6724">
                  <c:v>23</c:v>
                </c:pt>
                <c:pt idx="6725">
                  <c:v>25</c:v>
                </c:pt>
                <c:pt idx="6726">
                  <c:v>23</c:v>
                </c:pt>
                <c:pt idx="6727">
                  <c:v>25</c:v>
                </c:pt>
                <c:pt idx="6728">
                  <c:v>25</c:v>
                </c:pt>
                <c:pt idx="6729">
                  <c:v>24</c:v>
                </c:pt>
                <c:pt idx="6730">
                  <c:v>24</c:v>
                </c:pt>
                <c:pt idx="6731">
                  <c:v>24</c:v>
                </c:pt>
                <c:pt idx="6732">
                  <c:v>23</c:v>
                </c:pt>
                <c:pt idx="6733">
                  <c:v>23</c:v>
                </c:pt>
                <c:pt idx="6734">
                  <c:v>25</c:v>
                </c:pt>
                <c:pt idx="6735">
                  <c:v>25</c:v>
                </c:pt>
                <c:pt idx="6736">
                  <c:v>24</c:v>
                </c:pt>
                <c:pt idx="6737">
                  <c:v>26</c:v>
                </c:pt>
                <c:pt idx="6738">
                  <c:v>25</c:v>
                </c:pt>
                <c:pt idx="6739">
                  <c:v>24</c:v>
                </c:pt>
                <c:pt idx="6740">
                  <c:v>25</c:v>
                </c:pt>
                <c:pt idx="6741">
                  <c:v>25</c:v>
                </c:pt>
                <c:pt idx="6742">
                  <c:v>25</c:v>
                </c:pt>
                <c:pt idx="6743">
                  <c:v>22</c:v>
                </c:pt>
                <c:pt idx="6744">
                  <c:v>25</c:v>
                </c:pt>
                <c:pt idx="6745">
                  <c:v>25</c:v>
                </c:pt>
                <c:pt idx="6746">
                  <c:v>25</c:v>
                </c:pt>
                <c:pt idx="6747">
                  <c:v>24</c:v>
                </c:pt>
                <c:pt idx="6748">
                  <c:v>23</c:v>
                </c:pt>
                <c:pt idx="6749">
                  <c:v>24</c:v>
                </c:pt>
                <c:pt idx="6750">
                  <c:v>23</c:v>
                </c:pt>
                <c:pt idx="6751">
                  <c:v>25</c:v>
                </c:pt>
                <c:pt idx="6752">
                  <c:v>22</c:v>
                </c:pt>
                <c:pt idx="6753">
                  <c:v>26</c:v>
                </c:pt>
                <c:pt idx="6754">
                  <c:v>24</c:v>
                </c:pt>
                <c:pt idx="6755">
                  <c:v>24</c:v>
                </c:pt>
                <c:pt idx="6756">
                  <c:v>25</c:v>
                </c:pt>
                <c:pt idx="6757">
                  <c:v>22</c:v>
                </c:pt>
                <c:pt idx="6758">
                  <c:v>24</c:v>
                </c:pt>
                <c:pt idx="6759">
                  <c:v>24</c:v>
                </c:pt>
                <c:pt idx="6760">
                  <c:v>23</c:v>
                </c:pt>
                <c:pt idx="6761">
                  <c:v>25</c:v>
                </c:pt>
                <c:pt idx="6762">
                  <c:v>23</c:v>
                </c:pt>
                <c:pt idx="6763">
                  <c:v>24</c:v>
                </c:pt>
                <c:pt idx="6764">
                  <c:v>22</c:v>
                </c:pt>
                <c:pt idx="6765">
                  <c:v>24</c:v>
                </c:pt>
                <c:pt idx="6766">
                  <c:v>24</c:v>
                </c:pt>
                <c:pt idx="6767">
                  <c:v>25</c:v>
                </c:pt>
                <c:pt idx="6768">
                  <c:v>24</c:v>
                </c:pt>
                <c:pt idx="6769">
                  <c:v>25</c:v>
                </c:pt>
                <c:pt idx="6770">
                  <c:v>25</c:v>
                </c:pt>
                <c:pt idx="6771">
                  <c:v>26</c:v>
                </c:pt>
                <c:pt idx="6772">
                  <c:v>25</c:v>
                </c:pt>
                <c:pt idx="6773">
                  <c:v>26</c:v>
                </c:pt>
                <c:pt idx="6774">
                  <c:v>24</c:v>
                </c:pt>
                <c:pt idx="6775">
                  <c:v>24</c:v>
                </c:pt>
                <c:pt idx="6776">
                  <c:v>23</c:v>
                </c:pt>
                <c:pt idx="6777">
                  <c:v>24</c:v>
                </c:pt>
                <c:pt idx="6778">
                  <c:v>24</c:v>
                </c:pt>
                <c:pt idx="6779">
                  <c:v>25</c:v>
                </c:pt>
                <c:pt idx="6780">
                  <c:v>25</c:v>
                </c:pt>
                <c:pt idx="6781">
                  <c:v>24</c:v>
                </c:pt>
                <c:pt idx="6782">
                  <c:v>24</c:v>
                </c:pt>
                <c:pt idx="6783">
                  <c:v>24</c:v>
                </c:pt>
                <c:pt idx="6784">
                  <c:v>24</c:v>
                </c:pt>
                <c:pt idx="6785">
                  <c:v>25</c:v>
                </c:pt>
                <c:pt idx="6786">
                  <c:v>24</c:v>
                </c:pt>
                <c:pt idx="6787">
                  <c:v>24</c:v>
                </c:pt>
                <c:pt idx="6788">
                  <c:v>26</c:v>
                </c:pt>
                <c:pt idx="6789">
                  <c:v>24</c:v>
                </c:pt>
                <c:pt idx="6790">
                  <c:v>25</c:v>
                </c:pt>
                <c:pt idx="6791">
                  <c:v>24</c:v>
                </c:pt>
                <c:pt idx="6792">
                  <c:v>23</c:v>
                </c:pt>
                <c:pt idx="6793">
                  <c:v>24</c:v>
                </c:pt>
                <c:pt idx="6794">
                  <c:v>25</c:v>
                </c:pt>
                <c:pt idx="6795">
                  <c:v>24</c:v>
                </c:pt>
                <c:pt idx="6796">
                  <c:v>24</c:v>
                </c:pt>
                <c:pt idx="6797">
                  <c:v>25</c:v>
                </c:pt>
                <c:pt idx="6798">
                  <c:v>25</c:v>
                </c:pt>
                <c:pt idx="6799">
                  <c:v>25</c:v>
                </c:pt>
                <c:pt idx="6800">
                  <c:v>25</c:v>
                </c:pt>
                <c:pt idx="6801">
                  <c:v>24</c:v>
                </c:pt>
                <c:pt idx="6802">
                  <c:v>26</c:v>
                </c:pt>
                <c:pt idx="6803">
                  <c:v>23</c:v>
                </c:pt>
                <c:pt idx="6804">
                  <c:v>25</c:v>
                </c:pt>
                <c:pt idx="6805">
                  <c:v>25</c:v>
                </c:pt>
                <c:pt idx="6806">
                  <c:v>25</c:v>
                </c:pt>
                <c:pt idx="6807">
                  <c:v>24</c:v>
                </c:pt>
                <c:pt idx="6808">
                  <c:v>23</c:v>
                </c:pt>
                <c:pt idx="6809">
                  <c:v>25</c:v>
                </c:pt>
                <c:pt idx="6810">
                  <c:v>24</c:v>
                </c:pt>
                <c:pt idx="6811">
                  <c:v>24</c:v>
                </c:pt>
                <c:pt idx="6812">
                  <c:v>23</c:v>
                </c:pt>
                <c:pt idx="6813">
                  <c:v>25</c:v>
                </c:pt>
                <c:pt idx="6814">
                  <c:v>24</c:v>
                </c:pt>
                <c:pt idx="6815">
                  <c:v>25</c:v>
                </c:pt>
                <c:pt idx="6816">
                  <c:v>24</c:v>
                </c:pt>
                <c:pt idx="6817">
                  <c:v>25</c:v>
                </c:pt>
                <c:pt idx="6818">
                  <c:v>25</c:v>
                </c:pt>
                <c:pt idx="6819">
                  <c:v>26</c:v>
                </c:pt>
                <c:pt idx="6820">
                  <c:v>23</c:v>
                </c:pt>
                <c:pt idx="6821">
                  <c:v>37</c:v>
                </c:pt>
                <c:pt idx="6822">
                  <c:v>25</c:v>
                </c:pt>
                <c:pt idx="6823">
                  <c:v>26</c:v>
                </c:pt>
                <c:pt idx="6824">
                  <c:v>25</c:v>
                </c:pt>
                <c:pt idx="6825">
                  <c:v>24</c:v>
                </c:pt>
                <c:pt idx="6826">
                  <c:v>25</c:v>
                </c:pt>
                <c:pt idx="6827">
                  <c:v>25</c:v>
                </c:pt>
                <c:pt idx="6828">
                  <c:v>24</c:v>
                </c:pt>
                <c:pt idx="6829">
                  <c:v>25</c:v>
                </c:pt>
                <c:pt idx="6830">
                  <c:v>25</c:v>
                </c:pt>
                <c:pt idx="6831">
                  <c:v>24</c:v>
                </c:pt>
                <c:pt idx="6832">
                  <c:v>24</c:v>
                </c:pt>
                <c:pt idx="6833">
                  <c:v>25</c:v>
                </c:pt>
                <c:pt idx="6834">
                  <c:v>25</c:v>
                </c:pt>
                <c:pt idx="6835">
                  <c:v>22</c:v>
                </c:pt>
                <c:pt idx="6836">
                  <c:v>26</c:v>
                </c:pt>
                <c:pt idx="6837">
                  <c:v>25</c:v>
                </c:pt>
                <c:pt idx="6838">
                  <c:v>24</c:v>
                </c:pt>
                <c:pt idx="6839">
                  <c:v>24</c:v>
                </c:pt>
                <c:pt idx="6840">
                  <c:v>23</c:v>
                </c:pt>
                <c:pt idx="6841">
                  <c:v>25</c:v>
                </c:pt>
                <c:pt idx="6842">
                  <c:v>24</c:v>
                </c:pt>
                <c:pt idx="6843">
                  <c:v>24</c:v>
                </c:pt>
                <c:pt idx="6844">
                  <c:v>24</c:v>
                </c:pt>
                <c:pt idx="6845">
                  <c:v>25</c:v>
                </c:pt>
                <c:pt idx="6846">
                  <c:v>23</c:v>
                </c:pt>
                <c:pt idx="6847">
                  <c:v>25</c:v>
                </c:pt>
                <c:pt idx="6848">
                  <c:v>24</c:v>
                </c:pt>
                <c:pt idx="6849">
                  <c:v>24</c:v>
                </c:pt>
                <c:pt idx="6850">
                  <c:v>26</c:v>
                </c:pt>
                <c:pt idx="6851">
                  <c:v>24</c:v>
                </c:pt>
                <c:pt idx="6852">
                  <c:v>25</c:v>
                </c:pt>
                <c:pt idx="6853">
                  <c:v>24</c:v>
                </c:pt>
                <c:pt idx="6854">
                  <c:v>24</c:v>
                </c:pt>
                <c:pt idx="6855">
                  <c:v>24</c:v>
                </c:pt>
                <c:pt idx="6856">
                  <c:v>24</c:v>
                </c:pt>
                <c:pt idx="6857">
                  <c:v>26</c:v>
                </c:pt>
                <c:pt idx="6858">
                  <c:v>24</c:v>
                </c:pt>
                <c:pt idx="6859">
                  <c:v>24</c:v>
                </c:pt>
                <c:pt idx="6860">
                  <c:v>24</c:v>
                </c:pt>
                <c:pt idx="6861">
                  <c:v>25</c:v>
                </c:pt>
                <c:pt idx="6862">
                  <c:v>22</c:v>
                </c:pt>
                <c:pt idx="6863">
                  <c:v>24</c:v>
                </c:pt>
                <c:pt idx="6864">
                  <c:v>24</c:v>
                </c:pt>
                <c:pt idx="6865">
                  <c:v>25</c:v>
                </c:pt>
                <c:pt idx="6866">
                  <c:v>24</c:v>
                </c:pt>
                <c:pt idx="6867">
                  <c:v>24</c:v>
                </c:pt>
                <c:pt idx="6868">
                  <c:v>23</c:v>
                </c:pt>
                <c:pt idx="6869">
                  <c:v>22</c:v>
                </c:pt>
                <c:pt idx="6870">
                  <c:v>24</c:v>
                </c:pt>
                <c:pt idx="6871">
                  <c:v>24</c:v>
                </c:pt>
                <c:pt idx="6872">
                  <c:v>25</c:v>
                </c:pt>
                <c:pt idx="6873">
                  <c:v>24</c:v>
                </c:pt>
                <c:pt idx="6874">
                  <c:v>23</c:v>
                </c:pt>
                <c:pt idx="6875">
                  <c:v>25</c:v>
                </c:pt>
                <c:pt idx="6876">
                  <c:v>24</c:v>
                </c:pt>
                <c:pt idx="6877">
                  <c:v>24</c:v>
                </c:pt>
                <c:pt idx="6878">
                  <c:v>25</c:v>
                </c:pt>
                <c:pt idx="6879">
                  <c:v>24</c:v>
                </c:pt>
                <c:pt idx="6880">
                  <c:v>25</c:v>
                </c:pt>
                <c:pt idx="6881">
                  <c:v>25</c:v>
                </c:pt>
                <c:pt idx="6882">
                  <c:v>25</c:v>
                </c:pt>
                <c:pt idx="6883">
                  <c:v>24</c:v>
                </c:pt>
                <c:pt idx="6884">
                  <c:v>22</c:v>
                </c:pt>
                <c:pt idx="6885">
                  <c:v>25</c:v>
                </c:pt>
                <c:pt idx="6886">
                  <c:v>25</c:v>
                </c:pt>
                <c:pt idx="6887">
                  <c:v>24</c:v>
                </c:pt>
                <c:pt idx="6888">
                  <c:v>24</c:v>
                </c:pt>
                <c:pt idx="6889">
                  <c:v>23</c:v>
                </c:pt>
                <c:pt idx="6890">
                  <c:v>25</c:v>
                </c:pt>
                <c:pt idx="6891">
                  <c:v>25</c:v>
                </c:pt>
                <c:pt idx="6892">
                  <c:v>24</c:v>
                </c:pt>
                <c:pt idx="6893">
                  <c:v>25</c:v>
                </c:pt>
                <c:pt idx="6894">
                  <c:v>24</c:v>
                </c:pt>
                <c:pt idx="6895">
                  <c:v>24</c:v>
                </c:pt>
                <c:pt idx="6896">
                  <c:v>24</c:v>
                </c:pt>
                <c:pt idx="6897">
                  <c:v>24</c:v>
                </c:pt>
                <c:pt idx="6898">
                  <c:v>24</c:v>
                </c:pt>
                <c:pt idx="6899">
                  <c:v>26</c:v>
                </c:pt>
                <c:pt idx="6900">
                  <c:v>25</c:v>
                </c:pt>
                <c:pt idx="6901">
                  <c:v>25</c:v>
                </c:pt>
                <c:pt idx="6902">
                  <c:v>24</c:v>
                </c:pt>
                <c:pt idx="6903">
                  <c:v>26</c:v>
                </c:pt>
                <c:pt idx="6904">
                  <c:v>24</c:v>
                </c:pt>
                <c:pt idx="6905">
                  <c:v>24</c:v>
                </c:pt>
                <c:pt idx="6906">
                  <c:v>24</c:v>
                </c:pt>
                <c:pt idx="6907">
                  <c:v>25</c:v>
                </c:pt>
                <c:pt idx="6908">
                  <c:v>24</c:v>
                </c:pt>
                <c:pt idx="6909">
                  <c:v>24</c:v>
                </c:pt>
                <c:pt idx="6910">
                  <c:v>25</c:v>
                </c:pt>
                <c:pt idx="6911">
                  <c:v>25</c:v>
                </c:pt>
                <c:pt idx="6912">
                  <c:v>22</c:v>
                </c:pt>
                <c:pt idx="6913">
                  <c:v>23</c:v>
                </c:pt>
                <c:pt idx="6914">
                  <c:v>25</c:v>
                </c:pt>
                <c:pt idx="6915">
                  <c:v>27</c:v>
                </c:pt>
                <c:pt idx="6916">
                  <c:v>24</c:v>
                </c:pt>
                <c:pt idx="6917">
                  <c:v>26</c:v>
                </c:pt>
                <c:pt idx="6918">
                  <c:v>24</c:v>
                </c:pt>
                <c:pt idx="6919">
                  <c:v>26</c:v>
                </c:pt>
                <c:pt idx="6920">
                  <c:v>22</c:v>
                </c:pt>
                <c:pt idx="6921">
                  <c:v>25</c:v>
                </c:pt>
                <c:pt idx="6922">
                  <c:v>25</c:v>
                </c:pt>
                <c:pt idx="6923">
                  <c:v>25</c:v>
                </c:pt>
                <c:pt idx="6924">
                  <c:v>24</c:v>
                </c:pt>
                <c:pt idx="6925">
                  <c:v>24</c:v>
                </c:pt>
                <c:pt idx="6926">
                  <c:v>25</c:v>
                </c:pt>
                <c:pt idx="6927">
                  <c:v>25</c:v>
                </c:pt>
                <c:pt idx="6928">
                  <c:v>24</c:v>
                </c:pt>
                <c:pt idx="6929">
                  <c:v>23</c:v>
                </c:pt>
                <c:pt idx="6930">
                  <c:v>24</c:v>
                </c:pt>
                <c:pt idx="6931">
                  <c:v>26</c:v>
                </c:pt>
                <c:pt idx="6932">
                  <c:v>24</c:v>
                </c:pt>
                <c:pt idx="6933">
                  <c:v>25</c:v>
                </c:pt>
                <c:pt idx="6934">
                  <c:v>25</c:v>
                </c:pt>
                <c:pt idx="6935">
                  <c:v>24</c:v>
                </c:pt>
                <c:pt idx="6936">
                  <c:v>25</c:v>
                </c:pt>
                <c:pt idx="6937">
                  <c:v>24</c:v>
                </c:pt>
                <c:pt idx="6938">
                  <c:v>25</c:v>
                </c:pt>
                <c:pt idx="6939">
                  <c:v>25</c:v>
                </c:pt>
                <c:pt idx="6940">
                  <c:v>23</c:v>
                </c:pt>
                <c:pt idx="6941">
                  <c:v>24</c:v>
                </c:pt>
                <c:pt idx="6942">
                  <c:v>25</c:v>
                </c:pt>
                <c:pt idx="6943">
                  <c:v>27</c:v>
                </c:pt>
                <c:pt idx="6944">
                  <c:v>26</c:v>
                </c:pt>
                <c:pt idx="6945">
                  <c:v>26</c:v>
                </c:pt>
                <c:pt idx="6946">
                  <c:v>24</c:v>
                </c:pt>
                <c:pt idx="6947">
                  <c:v>26</c:v>
                </c:pt>
                <c:pt idx="6948">
                  <c:v>24</c:v>
                </c:pt>
                <c:pt idx="6949">
                  <c:v>25</c:v>
                </c:pt>
                <c:pt idx="6950">
                  <c:v>25</c:v>
                </c:pt>
                <c:pt idx="6951">
                  <c:v>24</c:v>
                </c:pt>
                <c:pt idx="6952">
                  <c:v>24</c:v>
                </c:pt>
                <c:pt idx="6953">
                  <c:v>25</c:v>
                </c:pt>
                <c:pt idx="6954">
                  <c:v>22</c:v>
                </c:pt>
                <c:pt idx="6955">
                  <c:v>26</c:v>
                </c:pt>
                <c:pt idx="6956">
                  <c:v>23</c:v>
                </c:pt>
                <c:pt idx="6957">
                  <c:v>24</c:v>
                </c:pt>
                <c:pt idx="6958">
                  <c:v>25</c:v>
                </c:pt>
                <c:pt idx="6959">
                  <c:v>26</c:v>
                </c:pt>
                <c:pt idx="6960">
                  <c:v>23</c:v>
                </c:pt>
                <c:pt idx="6961">
                  <c:v>24</c:v>
                </c:pt>
                <c:pt idx="6962">
                  <c:v>20</c:v>
                </c:pt>
                <c:pt idx="6963">
                  <c:v>18</c:v>
                </c:pt>
                <c:pt idx="6964">
                  <c:v>24</c:v>
                </c:pt>
                <c:pt idx="6965">
                  <c:v>24</c:v>
                </c:pt>
                <c:pt idx="6966">
                  <c:v>24</c:v>
                </c:pt>
                <c:pt idx="6967">
                  <c:v>24</c:v>
                </c:pt>
                <c:pt idx="6968">
                  <c:v>24</c:v>
                </c:pt>
                <c:pt idx="6969">
                  <c:v>25</c:v>
                </c:pt>
                <c:pt idx="6970">
                  <c:v>25</c:v>
                </c:pt>
                <c:pt idx="6971">
                  <c:v>24</c:v>
                </c:pt>
                <c:pt idx="6972">
                  <c:v>24</c:v>
                </c:pt>
                <c:pt idx="6973">
                  <c:v>23</c:v>
                </c:pt>
                <c:pt idx="6974">
                  <c:v>24</c:v>
                </c:pt>
                <c:pt idx="6975">
                  <c:v>25</c:v>
                </c:pt>
                <c:pt idx="6976">
                  <c:v>24</c:v>
                </c:pt>
                <c:pt idx="6977">
                  <c:v>25</c:v>
                </c:pt>
                <c:pt idx="6978">
                  <c:v>24</c:v>
                </c:pt>
                <c:pt idx="6979">
                  <c:v>25</c:v>
                </c:pt>
                <c:pt idx="6980">
                  <c:v>24</c:v>
                </c:pt>
                <c:pt idx="6981">
                  <c:v>24</c:v>
                </c:pt>
                <c:pt idx="6982">
                  <c:v>24</c:v>
                </c:pt>
                <c:pt idx="6983">
                  <c:v>25</c:v>
                </c:pt>
                <c:pt idx="6984">
                  <c:v>25</c:v>
                </c:pt>
                <c:pt idx="6985">
                  <c:v>23</c:v>
                </c:pt>
                <c:pt idx="6986">
                  <c:v>26</c:v>
                </c:pt>
                <c:pt idx="6987">
                  <c:v>25</c:v>
                </c:pt>
                <c:pt idx="6988">
                  <c:v>24</c:v>
                </c:pt>
                <c:pt idx="6989">
                  <c:v>24</c:v>
                </c:pt>
                <c:pt idx="6990">
                  <c:v>24</c:v>
                </c:pt>
                <c:pt idx="6991">
                  <c:v>24</c:v>
                </c:pt>
                <c:pt idx="6992">
                  <c:v>23</c:v>
                </c:pt>
                <c:pt idx="6993">
                  <c:v>25</c:v>
                </c:pt>
                <c:pt idx="6994">
                  <c:v>17</c:v>
                </c:pt>
                <c:pt idx="6995">
                  <c:v>25</c:v>
                </c:pt>
                <c:pt idx="6996">
                  <c:v>24</c:v>
                </c:pt>
                <c:pt idx="6997">
                  <c:v>23</c:v>
                </c:pt>
                <c:pt idx="6998">
                  <c:v>23</c:v>
                </c:pt>
                <c:pt idx="6999">
                  <c:v>26</c:v>
                </c:pt>
                <c:pt idx="7000">
                  <c:v>24</c:v>
                </c:pt>
                <c:pt idx="7001">
                  <c:v>24</c:v>
                </c:pt>
                <c:pt idx="7002">
                  <c:v>25</c:v>
                </c:pt>
                <c:pt idx="7003">
                  <c:v>25</c:v>
                </c:pt>
                <c:pt idx="7004">
                  <c:v>25</c:v>
                </c:pt>
                <c:pt idx="7005">
                  <c:v>24</c:v>
                </c:pt>
                <c:pt idx="7006">
                  <c:v>24</c:v>
                </c:pt>
                <c:pt idx="7007">
                  <c:v>26</c:v>
                </c:pt>
                <c:pt idx="7008">
                  <c:v>24</c:v>
                </c:pt>
                <c:pt idx="7009">
                  <c:v>26</c:v>
                </c:pt>
                <c:pt idx="7010">
                  <c:v>25</c:v>
                </c:pt>
                <c:pt idx="7011">
                  <c:v>24</c:v>
                </c:pt>
                <c:pt idx="7012">
                  <c:v>23</c:v>
                </c:pt>
                <c:pt idx="7013">
                  <c:v>25</c:v>
                </c:pt>
                <c:pt idx="7014">
                  <c:v>24</c:v>
                </c:pt>
                <c:pt idx="7015">
                  <c:v>24</c:v>
                </c:pt>
                <c:pt idx="7016">
                  <c:v>26</c:v>
                </c:pt>
                <c:pt idx="7017">
                  <c:v>25</c:v>
                </c:pt>
                <c:pt idx="7018">
                  <c:v>24</c:v>
                </c:pt>
                <c:pt idx="7019">
                  <c:v>24</c:v>
                </c:pt>
                <c:pt idx="7020">
                  <c:v>24</c:v>
                </c:pt>
                <c:pt idx="7021">
                  <c:v>21</c:v>
                </c:pt>
                <c:pt idx="7022">
                  <c:v>24</c:v>
                </c:pt>
                <c:pt idx="7023">
                  <c:v>24</c:v>
                </c:pt>
                <c:pt idx="7024">
                  <c:v>24</c:v>
                </c:pt>
                <c:pt idx="7025">
                  <c:v>22</c:v>
                </c:pt>
                <c:pt idx="7026">
                  <c:v>25</c:v>
                </c:pt>
                <c:pt idx="7027">
                  <c:v>25</c:v>
                </c:pt>
                <c:pt idx="7028">
                  <c:v>25</c:v>
                </c:pt>
                <c:pt idx="7029">
                  <c:v>23</c:v>
                </c:pt>
                <c:pt idx="7030">
                  <c:v>25</c:v>
                </c:pt>
                <c:pt idx="7031">
                  <c:v>24</c:v>
                </c:pt>
                <c:pt idx="7032">
                  <c:v>24</c:v>
                </c:pt>
                <c:pt idx="7033">
                  <c:v>24</c:v>
                </c:pt>
                <c:pt idx="7034">
                  <c:v>25</c:v>
                </c:pt>
                <c:pt idx="7035">
                  <c:v>25</c:v>
                </c:pt>
                <c:pt idx="7036">
                  <c:v>24</c:v>
                </c:pt>
                <c:pt idx="7037">
                  <c:v>24</c:v>
                </c:pt>
                <c:pt idx="7038">
                  <c:v>24</c:v>
                </c:pt>
                <c:pt idx="7039">
                  <c:v>24</c:v>
                </c:pt>
                <c:pt idx="7040">
                  <c:v>24</c:v>
                </c:pt>
                <c:pt idx="7041">
                  <c:v>23</c:v>
                </c:pt>
                <c:pt idx="7042">
                  <c:v>23</c:v>
                </c:pt>
                <c:pt idx="7043">
                  <c:v>24</c:v>
                </c:pt>
                <c:pt idx="7044">
                  <c:v>23</c:v>
                </c:pt>
                <c:pt idx="7045">
                  <c:v>24</c:v>
                </c:pt>
                <c:pt idx="7046">
                  <c:v>24</c:v>
                </c:pt>
                <c:pt idx="7047">
                  <c:v>25</c:v>
                </c:pt>
                <c:pt idx="7048">
                  <c:v>25</c:v>
                </c:pt>
                <c:pt idx="7049">
                  <c:v>25</c:v>
                </c:pt>
                <c:pt idx="7050">
                  <c:v>23</c:v>
                </c:pt>
                <c:pt idx="7051">
                  <c:v>25</c:v>
                </c:pt>
                <c:pt idx="7052">
                  <c:v>22</c:v>
                </c:pt>
                <c:pt idx="7053">
                  <c:v>24</c:v>
                </c:pt>
                <c:pt idx="7054">
                  <c:v>23</c:v>
                </c:pt>
                <c:pt idx="7055">
                  <c:v>23</c:v>
                </c:pt>
                <c:pt idx="7056">
                  <c:v>23</c:v>
                </c:pt>
                <c:pt idx="7057">
                  <c:v>24</c:v>
                </c:pt>
                <c:pt idx="7058">
                  <c:v>24</c:v>
                </c:pt>
                <c:pt idx="7059">
                  <c:v>25</c:v>
                </c:pt>
                <c:pt idx="7060">
                  <c:v>24</c:v>
                </c:pt>
                <c:pt idx="7061">
                  <c:v>24</c:v>
                </c:pt>
                <c:pt idx="7062">
                  <c:v>25</c:v>
                </c:pt>
                <c:pt idx="7063">
                  <c:v>25</c:v>
                </c:pt>
                <c:pt idx="7064">
                  <c:v>24</c:v>
                </c:pt>
                <c:pt idx="7065">
                  <c:v>25</c:v>
                </c:pt>
                <c:pt idx="7066">
                  <c:v>24</c:v>
                </c:pt>
                <c:pt idx="7067">
                  <c:v>25</c:v>
                </c:pt>
                <c:pt idx="7068">
                  <c:v>23</c:v>
                </c:pt>
                <c:pt idx="7069">
                  <c:v>25</c:v>
                </c:pt>
                <c:pt idx="7070">
                  <c:v>22</c:v>
                </c:pt>
                <c:pt idx="7071">
                  <c:v>25</c:v>
                </c:pt>
                <c:pt idx="7072">
                  <c:v>24</c:v>
                </c:pt>
                <c:pt idx="7073">
                  <c:v>24</c:v>
                </c:pt>
                <c:pt idx="7074">
                  <c:v>24</c:v>
                </c:pt>
                <c:pt idx="7075">
                  <c:v>22</c:v>
                </c:pt>
                <c:pt idx="7076">
                  <c:v>24</c:v>
                </c:pt>
                <c:pt idx="7077">
                  <c:v>25</c:v>
                </c:pt>
                <c:pt idx="7078">
                  <c:v>25</c:v>
                </c:pt>
                <c:pt idx="7079">
                  <c:v>24</c:v>
                </c:pt>
                <c:pt idx="7080">
                  <c:v>22</c:v>
                </c:pt>
                <c:pt idx="7081">
                  <c:v>24</c:v>
                </c:pt>
                <c:pt idx="7082">
                  <c:v>23</c:v>
                </c:pt>
                <c:pt idx="7083">
                  <c:v>24</c:v>
                </c:pt>
                <c:pt idx="7084">
                  <c:v>24</c:v>
                </c:pt>
                <c:pt idx="7085">
                  <c:v>23</c:v>
                </c:pt>
                <c:pt idx="7086">
                  <c:v>26</c:v>
                </c:pt>
                <c:pt idx="7087">
                  <c:v>25</c:v>
                </c:pt>
                <c:pt idx="7088">
                  <c:v>26</c:v>
                </c:pt>
                <c:pt idx="7089">
                  <c:v>25</c:v>
                </c:pt>
                <c:pt idx="7090">
                  <c:v>25</c:v>
                </c:pt>
                <c:pt idx="7091">
                  <c:v>25</c:v>
                </c:pt>
                <c:pt idx="7092">
                  <c:v>24</c:v>
                </c:pt>
                <c:pt idx="7093">
                  <c:v>25</c:v>
                </c:pt>
                <c:pt idx="7094">
                  <c:v>25</c:v>
                </c:pt>
                <c:pt idx="7095">
                  <c:v>26</c:v>
                </c:pt>
                <c:pt idx="7096">
                  <c:v>26</c:v>
                </c:pt>
                <c:pt idx="7097">
                  <c:v>25</c:v>
                </c:pt>
                <c:pt idx="7098">
                  <c:v>25</c:v>
                </c:pt>
                <c:pt idx="7099">
                  <c:v>24</c:v>
                </c:pt>
                <c:pt idx="7100">
                  <c:v>24</c:v>
                </c:pt>
                <c:pt idx="7101">
                  <c:v>24</c:v>
                </c:pt>
                <c:pt idx="7102">
                  <c:v>25</c:v>
                </c:pt>
                <c:pt idx="7103">
                  <c:v>25</c:v>
                </c:pt>
                <c:pt idx="7104">
                  <c:v>23</c:v>
                </c:pt>
                <c:pt idx="7105">
                  <c:v>24</c:v>
                </c:pt>
                <c:pt idx="7106">
                  <c:v>26</c:v>
                </c:pt>
                <c:pt idx="7107">
                  <c:v>25</c:v>
                </c:pt>
                <c:pt idx="7108">
                  <c:v>22</c:v>
                </c:pt>
                <c:pt idx="7109">
                  <c:v>24</c:v>
                </c:pt>
                <c:pt idx="7110">
                  <c:v>25</c:v>
                </c:pt>
                <c:pt idx="7111">
                  <c:v>28</c:v>
                </c:pt>
                <c:pt idx="7112">
                  <c:v>23</c:v>
                </c:pt>
                <c:pt idx="7113">
                  <c:v>25</c:v>
                </c:pt>
                <c:pt idx="7114">
                  <c:v>24</c:v>
                </c:pt>
                <c:pt idx="7115">
                  <c:v>25</c:v>
                </c:pt>
                <c:pt idx="7116">
                  <c:v>25</c:v>
                </c:pt>
                <c:pt idx="7117">
                  <c:v>24</c:v>
                </c:pt>
                <c:pt idx="7118">
                  <c:v>25</c:v>
                </c:pt>
                <c:pt idx="7119">
                  <c:v>25</c:v>
                </c:pt>
                <c:pt idx="7120">
                  <c:v>24</c:v>
                </c:pt>
                <c:pt idx="7121">
                  <c:v>24</c:v>
                </c:pt>
                <c:pt idx="7122">
                  <c:v>25</c:v>
                </c:pt>
                <c:pt idx="7123">
                  <c:v>25</c:v>
                </c:pt>
                <c:pt idx="7124">
                  <c:v>24</c:v>
                </c:pt>
                <c:pt idx="7125">
                  <c:v>24</c:v>
                </c:pt>
                <c:pt idx="7126">
                  <c:v>25</c:v>
                </c:pt>
                <c:pt idx="7127">
                  <c:v>25</c:v>
                </c:pt>
                <c:pt idx="7128">
                  <c:v>25</c:v>
                </c:pt>
                <c:pt idx="7129">
                  <c:v>24</c:v>
                </c:pt>
                <c:pt idx="7130">
                  <c:v>25</c:v>
                </c:pt>
                <c:pt idx="7131">
                  <c:v>25</c:v>
                </c:pt>
                <c:pt idx="7132">
                  <c:v>24</c:v>
                </c:pt>
                <c:pt idx="7133">
                  <c:v>25</c:v>
                </c:pt>
                <c:pt idx="7134">
                  <c:v>26</c:v>
                </c:pt>
                <c:pt idx="7135">
                  <c:v>25</c:v>
                </c:pt>
                <c:pt idx="7136">
                  <c:v>23</c:v>
                </c:pt>
                <c:pt idx="7137">
                  <c:v>24</c:v>
                </c:pt>
                <c:pt idx="7138">
                  <c:v>24</c:v>
                </c:pt>
                <c:pt idx="7139">
                  <c:v>25</c:v>
                </c:pt>
                <c:pt idx="7140">
                  <c:v>23</c:v>
                </c:pt>
                <c:pt idx="7141">
                  <c:v>26</c:v>
                </c:pt>
                <c:pt idx="7142">
                  <c:v>26</c:v>
                </c:pt>
                <c:pt idx="7143">
                  <c:v>24</c:v>
                </c:pt>
                <c:pt idx="7144">
                  <c:v>23</c:v>
                </c:pt>
                <c:pt idx="7145">
                  <c:v>25</c:v>
                </c:pt>
                <c:pt idx="7146">
                  <c:v>24</c:v>
                </c:pt>
                <c:pt idx="7147">
                  <c:v>24</c:v>
                </c:pt>
                <c:pt idx="7148">
                  <c:v>25</c:v>
                </c:pt>
                <c:pt idx="7149">
                  <c:v>25</c:v>
                </c:pt>
                <c:pt idx="7150">
                  <c:v>24</c:v>
                </c:pt>
                <c:pt idx="7151">
                  <c:v>25</c:v>
                </c:pt>
                <c:pt idx="7152">
                  <c:v>25</c:v>
                </c:pt>
                <c:pt idx="7153">
                  <c:v>27</c:v>
                </c:pt>
                <c:pt idx="7154">
                  <c:v>24</c:v>
                </c:pt>
                <c:pt idx="7155">
                  <c:v>24</c:v>
                </c:pt>
                <c:pt idx="7156">
                  <c:v>25</c:v>
                </c:pt>
                <c:pt idx="7157">
                  <c:v>25</c:v>
                </c:pt>
                <c:pt idx="7158">
                  <c:v>23</c:v>
                </c:pt>
                <c:pt idx="7159">
                  <c:v>25</c:v>
                </c:pt>
                <c:pt idx="7160">
                  <c:v>25</c:v>
                </c:pt>
                <c:pt idx="7161">
                  <c:v>24</c:v>
                </c:pt>
                <c:pt idx="7162">
                  <c:v>23</c:v>
                </c:pt>
                <c:pt idx="7163">
                  <c:v>24</c:v>
                </c:pt>
                <c:pt idx="7164">
                  <c:v>23</c:v>
                </c:pt>
                <c:pt idx="7165">
                  <c:v>25</c:v>
                </c:pt>
                <c:pt idx="7166">
                  <c:v>24</c:v>
                </c:pt>
                <c:pt idx="7167">
                  <c:v>24</c:v>
                </c:pt>
                <c:pt idx="7168">
                  <c:v>24</c:v>
                </c:pt>
                <c:pt idx="7169">
                  <c:v>25</c:v>
                </c:pt>
                <c:pt idx="7170">
                  <c:v>23</c:v>
                </c:pt>
                <c:pt idx="7171">
                  <c:v>25</c:v>
                </c:pt>
                <c:pt idx="7172">
                  <c:v>24</c:v>
                </c:pt>
                <c:pt idx="7173">
                  <c:v>21</c:v>
                </c:pt>
                <c:pt idx="7174">
                  <c:v>23</c:v>
                </c:pt>
                <c:pt idx="7175">
                  <c:v>23</c:v>
                </c:pt>
                <c:pt idx="7176">
                  <c:v>27</c:v>
                </c:pt>
                <c:pt idx="7177">
                  <c:v>23</c:v>
                </c:pt>
                <c:pt idx="7178">
                  <c:v>24</c:v>
                </c:pt>
                <c:pt idx="7179">
                  <c:v>24</c:v>
                </c:pt>
                <c:pt idx="7180">
                  <c:v>25</c:v>
                </c:pt>
                <c:pt idx="7181">
                  <c:v>23</c:v>
                </c:pt>
                <c:pt idx="7182">
                  <c:v>27</c:v>
                </c:pt>
                <c:pt idx="7183">
                  <c:v>25</c:v>
                </c:pt>
                <c:pt idx="7184">
                  <c:v>24</c:v>
                </c:pt>
                <c:pt idx="7185">
                  <c:v>24</c:v>
                </c:pt>
                <c:pt idx="7186">
                  <c:v>24</c:v>
                </c:pt>
                <c:pt idx="7187">
                  <c:v>24</c:v>
                </c:pt>
                <c:pt idx="7188">
                  <c:v>27</c:v>
                </c:pt>
                <c:pt idx="7189">
                  <c:v>24</c:v>
                </c:pt>
                <c:pt idx="7190">
                  <c:v>24</c:v>
                </c:pt>
                <c:pt idx="7191">
                  <c:v>24</c:v>
                </c:pt>
                <c:pt idx="7192">
                  <c:v>24</c:v>
                </c:pt>
                <c:pt idx="7193">
                  <c:v>24</c:v>
                </c:pt>
                <c:pt idx="7194">
                  <c:v>24</c:v>
                </c:pt>
                <c:pt idx="7195">
                  <c:v>24</c:v>
                </c:pt>
                <c:pt idx="7196">
                  <c:v>22</c:v>
                </c:pt>
                <c:pt idx="7197">
                  <c:v>24</c:v>
                </c:pt>
                <c:pt idx="7198">
                  <c:v>22</c:v>
                </c:pt>
                <c:pt idx="7199">
                  <c:v>25</c:v>
                </c:pt>
                <c:pt idx="7200">
                  <c:v>25</c:v>
                </c:pt>
                <c:pt idx="7201">
                  <c:v>25</c:v>
                </c:pt>
                <c:pt idx="7202">
                  <c:v>23</c:v>
                </c:pt>
                <c:pt idx="7203">
                  <c:v>26</c:v>
                </c:pt>
                <c:pt idx="7204">
                  <c:v>24</c:v>
                </c:pt>
                <c:pt idx="7205">
                  <c:v>25</c:v>
                </c:pt>
                <c:pt idx="7206">
                  <c:v>24</c:v>
                </c:pt>
                <c:pt idx="7207">
                  <c:v>25</c:v>
                </c:pt>
                <c:pt idx="7208">
                  <c:v>24</c:v>
                </c:pt>
                <c:pt idx="7209">
                  <c:v>23</c:v>
                </c:pt>
                <c:pt idx="7210">
                  <c:v>24</c:v>
                </c:pt>
                <c:pt idx="7211">
                  <c:v>25</c:v>
                </c:pt>
                <c:pt idx="7212">
                  <c:v>25</c:v>
                </c:pt>
                <c:pt idx="7213">
                  <c:v>24</c:v>
                </c:pt>
                <c:pt idx="7214">
                  <c:v>24</c:v>
                </c:pt>
                <c:pt idx="7215">
                  <c:v>26</c:v>
                </c:pt>
                <c:pt idx="7216">
                  <c:v>23</c:v>
                </c:pt>
                <c:pt idx="7217">
                  <c:v>25</c:v>
                </c:pt>
                <c:pt idx="7218">
                  <c:v>22</c:v>
                </c:pt>
                <c:pt idx="7219">
                  <c:v>24</c:v>
                </c:pt>
                <c:pt idx="7220">
                  <c:v>23</c:v>
                </c:pt>
                <c:pt idx="7221">
                  <c:v>24</c:v>
                </c:pt>
                <c:pt idx="7222">
                  <c:v>25</c:v>
                </c:pt>
                <c:pt idx="7223">
                  <c:v>24</c:v>
                </c:pt>
                <c:pt idx="7224">
                  <c:v>25</c:v>
                </c:pt>
                <c:pt idx="7225">
                  <c:v>24</c:v>
                </c:pt>
                <c:pt idx="7226">
                  <c:v>25</c:v>
                </c:pt>
                <c:pt idx="7227">
                  <c:v>25</c:v>
                </c:pt>
                <c:pt idx="7228">
                  <c:v>25</c:v>
                </c:pt>
                <c:pt idx="7229">
                  <c:v>25</c:v>
                </c:pt>
                <c:pt idx="7230">
                  <c:v>25</c:v>
                </c:pt>
                <c:pt idx="7231">
                  <c:v>26</c:v>
                </c:pt>
                <c:pt idx="7232">
                  <c:v>25</c:v>
                </c:pt>
                <c:pt idx="7233">
                  <c:v>24</c:v>
                </c:pt>
                <c:pt idx="7234">
                  <c:v>24</c:v>
                </c:pt>
                <c:pt idx="7235">
                  <c:v>24</c:v>
                </c:pt>
                <c:pt idx="7236">
                  <c:v>25</c:v>
                </c:pt>
                <c:pt idx="7237">
                  <c:v>23</c:v>
                </c:pt>
                <c:pt idx="7238">
                  <c:v>24</c:v>
                </c:pt>
                <c:pt idx="7239">
                  <c:v>24</c:v>
                </c:pt>
                <c:pt idx="7240">
                  <c:v>25</c:v>
                </c:pt>
                <c:pt idx="7241">
                  <c:v>21</c:v>
                </c:pt>
                <c:pt idx="7242">
                  <c:v>25</c:v>
                </c:pt>
                <c:pt idx="7243">
                  <c:v>24</c:v>
                </c:pt>
                <c:pt idx="7244">
                  <c:v>25</c:v>
                </c:pt>
                <c:pt idx="7245">
                  <c:v>24</c:v>
                </c:pt>
                <c:pt idx="7246">
                  <c:v>24</c:v>
                </c:pt>
                <c:pt idx="7247">
                  <c:v>24</c:v>
                </c:pt>
                <c:pt idx="7248">
                  <c:v>25</c:v>
                </c:pt>
                <c:pt idx="7249">
                  <c:v>24</c:v>
                </c:pt>
                <c:pt idx="7250">
                  <c:v>24</c:v>
                </c:pt>
                <c:pt idx="7251">
                  <c:v>24</c:v>
                </c:pt>
                <c:pt idx="7252">
                  <c:v>24</c:v>
                </c:pt>
                <c:pt idx="7253">
                  <c:v>23</c:v>
                </c:pt>
                <c:pt idx="7254">
                  <c:v>25</c:v>
                </c:pt>
                <c:pt idx="7255">
                  <c:v>25</c:v>
                </c:pt>
                <c:pt idx="7256">
                  <c:v>25</c:v>
                </c:pt>
                <c:pt idx="7257">
                  <c:v>26</c:v>
                </c:pt>
                <c:pt idx="7258">
                  <c:v>24</c:v>
                </c:pt>
                <c:pt idx="7259">
                  <c:v>25</c:v>
                </c:pt>
                <c:pt idx="7260">
                  <c:v>24</c:v>
                </c:pt>
                <c:pt idx="7261">
                  <c:v>25</c:v>
                </c:pt>
                <c:pt idx="7262">
                  <c:v>25</c:v>
                </c:pt>
                <c:pt idx="7263">
                  <c:v>24</c:v>
                </c:pt>
                <c:pt idx="7264">
                  <c:v>24</c:v>
                </c:pt>
                <c:pt idx="7265">
                  <c:v>25</c:v>
                </c:pt>
                <c:pt idx="7266">
                  <c:v>20</c:v>
                </c:pt>
                <c:pt idx="7267">
                  <c:v>25</c:v>
                </c:pt>
                <c:pt idx="7268">
                  <c:v>24</c:v>
                </c:pt>
                <c:pt idx="7269">
                  <c:v>24</c:v>
                </c:pt>
                <c:pt idx="7270">
                  <c:v>23</c:v>
                </c:pt>
                <c:pt idx="7271">
                  <c:v>24</c:v>
                </c:pt>
                <c:pt idx="7272">
                  <c:v>24</c:v>
                </c:pt>
                <c:pt idx="7273">
                  <c:v>25</c:v>
                </c:pt>
                <c:pt idx="7274">
                  <c:v>23</c:v>
                </c:pt>
                <c:pt idx="7275">
                  <c:v>25</c:v>
                </c:pt>
                <c:pt idx="7276">
                  <c:v>23</c:v>
                </c:pt>
                <c:pt idx="7277">
                  <c:v>24</c:v>
                </c:pt>
                <c:pt idx="7278">
                  <c:v>25</c:v>
                </c:pt>
                <c:pt idx="7279">
                  <c:v>25</c:v>
                </c:pt>
                <c:pt idx="7280">
                  <c:v>25</c:v>
                </c:pt>
                <c:pt idx="7281">
                  <c:v>24</c:v>
                </c:pt>
                <c:pt idx="7282">
                  <c:v>24</c:v>
                </c:pt>
                <c:pt idx="7283">
                  <c:v>24</c:v>
                </c:pt>
                <c:pt idx="7284">
                  <c:v>23</c:v>
                </c:pt>
                <c:pt idx="7285">
                  <c:v>24</c:v>
                </c:pt>
                <c:pt idx="7286">
                  <c:v>24</c:v>
                </c:pt>
                <c:pt idx="7287">
                  <c:v>25</c:v>
                </c:pt>
                <c:pt idx="7288">
                  <c:v>25</c:v>
                </c:pt>
                <c:pt idx="7289">
                  <c:v>25</c:v>
                </c:pt>
                <c:pt idx="7290">
                  <c:v>24</c:v>
                </c:pt>
                <c:pt idx="7291">
                  <c:v>23</c:v>
                </c:pt>
                <c:pt idx="7292">
                  <c:v>25</c:v>
                </c:pt>
                <c:pt idx="7293">
                  <c:v>25</c:v>
                </c:pt>
                <c:pt idx="7294">
                  <c:v>24</c:v>
                </c:pt>
                <c:pt idx="7295">
                  <c:v>23</c:v>
                </c:pt>
                <c:pt idx="7296">
                  <c:v>25</c:v>
                </c:pt>
                <c:pt idx="7297">
                  <c:v>23</c:v>
                </c:pt>
                <c:pt idx="7298">
                  <c:v>24</c:v>
                </c:pt>
                <c:pt idx="7299">
                  <c:v>24</c:v>
                </c:pt>
                <c:pt idx="7300">
                  <c:v>25</c:v>
                </c:pt>
                <c:pt idx="7301">
                  <c:v>24</c:v>
                </c:pt>
                <c:pt idx="7302">
                  <c:v>24</c:v>
                </c:pt>
                <c:pt idx="7303">
                  <c:v>24</c:v>
                </c:pt>
                <c:pt idx="7304">
                  <c:v>23</c:v>
                </c:pt>
                <c:pt idx="7305">
                  <c:v>25</c:v>
                </c:pt>
                <c:pt idx="7306">
                  <c:v>23</c:v>
                </c:pt>
                <c:pt idx="7307">
                  <c:v>24</c:v>
                </c:pt>
                <c:pt idx="7308">
                  <c:v>23</c:v>
                </c:pt>
                <c:pt idx="7309">
                  <c:v>25</c:v>
                </c:pt>
                <c:pt idx="7310">
                  <c:v>24</c:v>
                </c:pt>
                <c:pt idx="7311">
                  <c:v>25</c:v>
                </c:pt>
                <c:pt idx="7312">
                  <c:v>25</c:v>
                </c:pt>
                <c:pt idx="7313">
                  <c:v>25</c:v>
                </c:pt>
                <c:pt idx="7314">
                  <c:v>24</c:v>
                </c:pt>
                <c:pt idx="7315">
                  <c:v>25</c:v>
                </c:pt>
                <c:pt idx="7316">
                  <c:v>23</c:v>
                </c:pt>
                <c:pt idx="7317">
                  <c:v>25</c:v>
                </c:pt>
                <c:pt idx="7318">
                  <c:v>24</c:v>
                </c:pt>
                <c:pt idx="7319">
                  <c:v>24</c:v>
                </c:pt>
                <c:pt idx="7320">
                  <c:v>23</c:v>
                </c:pt>
                <c:pt idx="7321">
                  <c:v>23</c:v>
                </c:pt>
                <c:pt idx="7322">
                  <c:v>24</c:v>
                </c:pt>
                <c:pt idx="7323">
                  <c:v>24</c:v>
                </c:pt>
                <c:pt idx="7324">
                  <c:v>24</c:v>
                </c:pt>
                <c:pt idx="7325">
                  <c:v>24</c:v>
                </c:pt>
                <c:pt idx="7326">
                  <c:v>24</c:v>
                </c:pt>
                <c:pt idx="7327">
                  <c:v>25</c:v>
                </c:pt>
                <c:pt idx="7328">
                  <c:v>24</c:v>
                </c:pt>
                <c:pt idx="7329">
                  <c:v>25</c:v>
                </c:pt>
                <c:pt idx="7330">
                  <c:v>24</c:v>
                </c:pt>
                <c:pt idx="7331">
                  <c:v>24</c:v>
                </c:pt>
                <c:pt idx="7332">
                  <c:v>25</c:v>
                </c:pt>
                <c:pt idx="7333">
                  <c:v>23</c:v>
                </c:pt>
                <c:pt idx="7334">
                  <c:v>24</c:v>
                </c:pt>
                <c:pt idx="7335">
                  <c:v>24</c:v>
                </c:pt>
                <c:pt idx="7336">
                  <c:v>25</c:v>
                </c:pt>
                <c:pt idx="7337">
                  <c:v>24</c:v>
                </c:pt>
                <c:pt idx="7338">
                  <c:v>25</c:v>
                </c:pt>
                <c:pt idx="7339">
                  <c:v>25</c:v>
                </c:pt>
                <c:pt idx="7340">
                  <c:v>24</c:v>
                </c:pt>
                <c:pt idx="7341">
                  <c:v>25</c:v>
                </c:pt>
                <c:pt idx="7342">
                  <c:v>24</c:v>
                </c:pt>
                <c:pt idx="7343">
                  <c:v>24</c:v>
                </c:pt>
                <c:pt idx="7344">
                  <c:v>25</c:v>
                </c:pt>
                <c:pt idx="7345">
                  <c:v>23</c:v>
                </c:pt>
                <c:pt idx="7346">
                  <c:v>24</c:v>
                </c:pt>
                <c:pt idx="7347">
                  <c:v>21</c:v>
                </c:pt>
                <c:pt idx="7348">
                  <c:v>25</c:v>
                </c:pt>
                <c:pt idx="7349">
                  <c:v>24</c:v>
                </c:pt>
                <c:pt idx="7350">
                  <c:v>25</c:v>
                </c:pt>
                <c:pt idx="7351">
                  <c:v>24</c:v>
                </c:pt>
                <c:pt idx="7352">
                  <c:v>25</c:v>
                </c:pt>
                <c:pt idx="7353">
                  <c:v>24</c:v>
                </c:pt>
                <c:pt idx="7354">
                  <c:v>24</c:v>
                </c:pt>
                <c:pt idx="7355">
                  <c:v>24</c:v>
                </c:pt>
                <c:pt idx="7356">
                  <c:v>25</c:v>
                </c:pt>
                <c:pt idx="7357">
                  <c:v>25</c:v>
                </c:pt>
                <c:pt idx="7358">
                  <c:v>24</c:v>
                </c:pt>
                <c:pt idx="7359">
                  <c:v>24</c:v>
                </c:pt>
                <c:pt idx="7360">
                  <c:v>22</c:v>
                </c:pt>
                <c:pt idx="7361">
                  <c:v>24</c:v>
                </c:pt>
                <c:pt idx="7362">
                  <c:v>25</c:v>
                </c:pt>
                <c:pt idx="7363">
                  <c:v>25</c:v>
                </c:pt>
                <c:pt idx="7364">
                  <c:v>24</c:v>
                </c:pt>
                <c:pt idx="7365">
                  <c:v>24</c:v>
                </c:pt>
                <c:pt idx="7366">
                  <c:v>25</c:v>
                </c:pt>
                <c:pt idx="7367">
                  <c:v>28</c:v>
                </c:pt>
                <c:pt idx="7368">
                  <c:v>23</c:v>
                </c:pt>
                <c:pt idx="7369">
                  <c:v>22</c:v>
                </c:pt>
                <c:pt idx="7370">
                  <c:v>24</c:v>
                </c:pt>
                <c:pt idx="7371">
                  <c:v>24</c:v>
                </c:pt>
                <c:pt idx="7372">
                  <c:v>25</c:v>
                </c:pt>
                <c:pt idx="7373">
                  <c:v>24</c:v>
                </c:pt>
                <c:pt idx="7374">
                  <c:v>18</c:v>
                </c:pt>
                <c:pt idx="7375">
                  <c:v>25</c:v>
                </c:pt>
                <c:pt idx="7376">
                  <c:v>25</c:v>
                </c:pt>
                <c:pt idx="7377">
                  <c:v>25</c:v>
                </c:pt>
                <c:pt idx="7378">
                  <c:v>26</c:v>
                </c:pt>
                <c:pt idx="7379">
                  <c:v>24</c:v>
                </c:pt>
                <c:pt idx="7380">
                  <c:v>24</c:v>
                </c:pt>
                <c:pt idx="7381">
                  <c:v>25</c:v>
                </c:pt>
                <c:pt idx="7382">
                  <c:v>24</c:v>
                </c:pt>
                <c:pt idx="7383">
                  <c:v>25</c:v>
                </c:pt>
                <c:pt idx="7384">
                  <c:v>24</c:v>
                </c:pt>
                <c:pt idx="7385">
                  <c:v>24</c:v>
                </c:pt>
                <c:pt idx="7386">
                  <c:v>26</c:v>
                </c:pt>
                <c:pt idx="7387">
                  <c:v>23</c:v>
                </c:pt>
                <c:pt idx="7388">
                  <c:v>23</c:v>
                </c:pt>
                <c:pt idx="7389">
                  <c:v>25</c:v>
                </c:pt>
                <c:pt idx="7390">
                  <c:v>25</c:v>
                </c:pt>
                <c:pt idx="7391">
                  <c:v>23</c:v>
                </c:pt>
                <c:pt idx="7392">
                  <c:v>22</c:v>
                </c:pt>
                <c:pt idx="7393">
                  <c:v>24</c:v>
                </c:pt>
                <c:pt idx="7394">
                  <c:v>25</c:v>
                </c:pt>
                <c:pt idx="7395">
                  <c:v>23</c:v>
                </c:pt>
                <c:pt idx="7396">
                  <c:v>25</c:v>
                </c:pt>
                <c:pt idx="7397">
                  <c:v>24</c:v>
                </c:pt>
                <c:pt idx="7398">
                  <c:v>25</c:v>
                </c:pt>
                <c:pt idx="7399">
                  <c:v>24</c:v>
                </c:pt>
                <c:pt idx="7400">
                  <c:v>25</c:v>
                </c:pt>
                <c:pt idx="7401">
                  <c:v>26</c:v>
                </c:pt>
                <c:pt idx="7402">
                  <c:v>25</c:v>
                </c:pt>
                <c:pt idx="7403">
                  <c:v>25</c:v>
                </c:pt>
                <c:pt idx="7404">
                  <c:v>24</c:v>
                </c:pt>
                <c:pt idx="7405">
                  <c:v>24</c:v>
                </c:pt>
                <c:pt idx="7406">
                  <c:v>24</c:v>
                </c:pt>
                <c:pt idx="7407">
                  <c:v>24</c:v>
                </c:pt>
                <c:pt idx="7408">
                  <c:v>25</c:v>
                </c:pt>
                <c:pt idx="7409">
                  <c:v>24</c:v>
                </c:pt>
                <c:pt idx="7410">
                  <c:v>24</c:v>
                </c:pt>
                <c:pt idx="7411">
                  <c:v>24</c:v>
                </c:pt>
                <c:pt idx="7412">
                  <c:v>22</c:v>
                </c:pt>
                <c:pt idx="7413">
                  <c:v>24</c:v>
                </c:pt>
                <c:pt idx="7414">
                  <c:v>24</c:v>
                </c:pt>
                <c:pt idx="7415">
                  <c:v>25</c:v>
                </c:pt>
                <c:pt idx="7416">
                  <c:v>23</c:v>
                </c:pt>
                <c:pt idx="7417">
                  <c:v>26</c:v>
                </c:pt>
                <c:pt idx="7418">
                  <c:v>24</c:v>
                </c:pt>
                <c:pt idx="7419">
                  <c:v>25</c:v>
                </c:pt>
                <c:pt idx="7420">
                  <c:v>25</c:v>
                </c:pt>
                <c:pt idx="7421">
                  <c:v>24</c:v>
                </c:pt>
                <c:pt idx="7422">
                  <c:v>24</c:v>
                </c:pt>
                <c:pt idx="7423">
                  <c:v>25</c:v>
                </c:pt>
                <c:pt idx="7424">
                  <c:v>25</c:v>
                </c:pt>
                <c:pt idx="7425">
                  <c:v>25</c:v>
                </c:pt>
                <c:pt idx="7426">
                  <c:v>23</c:v>
                </c:pt>
                <c:pt idx="7427">
                  <c:v>22</c:v>
                </c:pt>
                <c:pt idx="7428">
                  <c:v>21</c:v>
                </c:pt>
                <c:pt idx="7429">
                  <c:v>24</c:v>
                </c:pt>
                <c:pt idx="7430">
                  <c:v>23</c:v>
                </c:pt>
                <c:pt idx="7431">
                  <c:v>24</c:v>
                </c:pt>
                <c:pt idx="7432">
                  <c:v>25</c:v>
                </c:pt>
                <c:pt idx="7433">
                  <c:v>25</c:v>
                </c:pt>
                <c:pt idx="7434">
                  <c:v>24</c:v>
                </c:pt>
                <c:pt idx="7435">
                  <c:v>24</c:v>
                </c:pt>
                <c:pt idx="7436">
                  <c:v>23</c:v>
                </c:pt>
                <c:pt idx="7437">
                  <c:v>25</c:v>
                </c:pt>
                <c:pt idx="7438">
                  <c:v>24</c:v>
                </c:pt>
                <c:pt idx="7439">
                  <c:v>23</c:v>
                </c:pt>
                <c:pt idx="7440">
                  <c:v>24</c:v>
                </c:pt>
                <c:pt idx="7441">
                  <c:v>25</c:v>
                </c:pt>
                <c:pt idx="7442">
                  <c:v>24</c:v>
                </c:pt>
                <c:pt idx="7443">
                  <c:v>25</c:v>
                </c:pt>
                <c:pt idx="7444">
                  <c:v>22</c:v>
                </c:pt>
                <c:pt idx="7445">
                  <c:v>24</c:v>
                </c:pt>
                <c:pt idx="7446">
                  <c:v>24</c:v>
                </c:pt>
                <c:pt idx="7447">
                  <c:v>25</c:v>
                </c:pt>
                <c:pt idx="7448">
                  <c:v>25</c:v>
                </c:pt>
                <c:pt idx="7449">
                  <c:v>24</c:v>
                </c:pt>
                <c:pt idx="7450">
                  <c:v>25</c:v>
                </c:pt>
                <c:pt idx="7451">
                  <c:v>25</c:v>
                </c:pt>
                <c:pt idx="7452">
                  <c:v>25</c:v>
                </c:pt>
                <c:pt idx="7453">
                  <c:v>24</c:v>
                </c:pt>
                <c:pt idx="7454">
                  <c:v>25</c:v>
                </c:pt>
                <c:pt idx="7455">
                  <c:v>23</c:v>
                </c:pt>
                <c:pt idx="7456">
                  <c:v>24</c:v>
                </c:pt>
                <c:pt idx="7457">
                  <c:v>24</c:v>
                </c:pt>
                <c:pt idx="7458">
                  <c:v>24</c:v>
                </c:pt>
                <c:pt idx="7459">
                  <c:v>24</c:v>
                </c:pt>
                <c:pt idx="7460">
                  <c:v>25</c:v>
                </c:pt>
                <c:pt idx="7461">
                  <c:v>24</c:v>
                </c:pt>
                <c:pt idx="7462">
                  <c:v>24</c:v>
                </c:pt>
                <c:pt idx="7463">
                  <c:v>24</c:v>
                </c:pt>
                <c:pt idx="7464">
                  <c:v>24</c:v>
                </c:pt>
                <c:pt idx="7465">
                  <c:v>24</c:v>
                </c:pt>
                <c:pt idx="7466">
                  <c:v>24</c:v>
                </c:pt>
                <c:pt idx="7467">
                  <c:v>23</c:v>
                </c:pt>
                <c:pt idx="7468">
                  <c:v>25</c:v>
                </c:pt>
                <c:pt idx="7469">
                  <c:v>27</c:v>
                </c:pt>
                <c:pt idx="7470">
                  <c:v>25</c:v>
                </c:pt>
                <c:pt idx="7471">
                  <c:v>25</c:v>
                </c:pt>
                <c:pt idx="7472">
                  <c:v>22</c:v>
                </c:pt>
                <c:pt idx="7473">
                  <c:v>24</c:v>
                </c:pt>
                <c:pt idx="7474">
                  <c:v>24</c:v>
                </c:pt>
                <c:pt idx="7475">
                  <c:v>24</c:v>
                </c:pt>
                <c:pt idx="7476">
                  <c:v>24</c:v>
                </c:pt>
                <c:pt idx="7477">
                  <c:v>23</c:v>
                </c:pt>
                <c:pt idx="7478">
                  <c:v>25</c:v>
                </c:pt>
                <c:pt idx="7479">
                  <c:v>24</c:v>
                </c:pt>
                <c:pt idx="7480">
                  <c:v>25</c:v>
                </c:pt>
                <c:pt idx="7481">
                  <c:v>26</c:v>
                </c:pt>
                <c:pt idx="7482">
                  <c:v>24</c:v>
                </c:pt>
                <c:pt idx="7483">
                  <c:v>25</c:v>
                </c:pt>
                <c:pt idx="7484">
                  <c:v>25</c:v>
                </c:pt>
                <c:pt idx="7485">
                  <c:v>25</c:v>
                </c:pt>
                <c:pt idx="7486">
                  <c:v>23</c:v>
                </c:pt>
                <c:pt idx="7487">
                  <c:v>24</c:v>
                </c:pt>
                <c:pt idx="7488">
                  <c:v>25</c:v>
                </c:pt>
                <c:pt idx="7489">
                  <c:v>25</c:v>
                </c:pt>
                <c:pt idx="7490">
                  <c:v>24</c:v>
                </c:pt>
                <c:pt idx="7491">
                  <c:v>25</c:v>
                </c:pt>
                <c:pt idx="7492">
                  <c:v>24</c:v>
                </c:pt>
                <c:pt idx="7493">
                  <c:v>25</c:v>
                </c:pt>
                <c:pt idx="7494">
                  <c:v>24</c:v>
                </c:pt>
                <c:pt idx="7495">
                  <c:v>24</c:v>
                </c:pt>
                <c:pt idx="7496">
                  <c:v>24</c:v>
                </c:pt>
                <c:pt idx="7497">
                  <c:v>24</c:v>
                </c:pt>
                <c:pt idx="7498">
                  <c:v>24</c:v>
                </c:pt>
                <c:pt idx="7499">
                  <c:v>26</c:v>
                </c:pt>
                <c:pt idx="7500">
                  <c:v>24</c:v>
                </c:pt>
                <c:pt idx="7501">
                  <c:v>25</c:v>
                </c:pt>
                <c:pt idx="7502">
                  <c:v>23</c:v>
                </c:pt>
                <c:pt idx="7503">
                  <c:v>25</c:v>
                </c:pt>
                <c:pt idx="7504">
                  <c:v>24</c:v>
                </c:pt>
                <c:pt idx="7505">
                  <c:v>25</c:v>
                </c:pt>
                <c:pt idx="7506">
                  <c:v>25</c:v>
                </c:pt>
                <c:pt idx="7507">
                  <c:v>24</c:v>
                </c:pt>
                <c:pt idx="7508">
                  <c:v>24</c:v>
                </c:pt>
                <c:pt idx="7509">
                  <c:v>25</c:v>
                </c:pt>
                <c:pt idx="7510">
                  <c:v>25</c:v>
                </c:pt>
                <c:pt idx="7511">
                  <c:v>25</c:v>
                </c:pt>
                <c:pt idx="7512">
                  <c:v>25</c:v>
                </c:pt>
                <c:pt idx="7513">
                  <c:v>23</c:v>
                </c:pt>
                <c:pt idx="7514">
                  <c:v>24</c:v>
                </c:pt>
                <c:pt idx="7515">
                  <c:v>25</c:v>
                </c:pt>
                <c:pt idx="7516">
                  <c:v>26</c:v>
                </c:pt>
                <c:pt idx="7517">
                  <c:v>24</c:v>
                </c:pt>
                <c:pt idx="7518">
                  <c:v>24</c:v>
                </c:pt>
                <c:pt idx="7519">
                  <c:v>24</c:v>
                </c:pt>
                <c:pt idx="7520">
                  <c:v>25</c:v>
                </c:pt>
                <c:pt idx="7521">
                  <c:v>25</c:v>
                </c:pt>
                <c:pt idx="7522">
                  <c:v>28</c:v>
                </c:pt>
                <c:pt idx="7523">
                  <c:v>25</c:v>
                </c:pt>
                <c:pt idx="7524">
                  <c:v>25</c:v>
                </c:pt>
                <c:pt idx="7525">
                  <c:v>24</c:v>
                </c:pt>
                <c:pt idx="7526">
                  <c:v>24</c:v>
                </c:pt>
                <c:pt idx="7527">
                  <c:v>23</c:v>
                </c:pt>
                <c:pt idx="7528">
                  <c:v>23</c:v>
                </c:pt>
                <c:pt idx="7529">
                  <c:v>24</c:v>
                </c:pt>
                <c:pt idx="7530">
                  <c:v>23</c:v>
                </c:pt>
                <c:pt idx="7531">
                  <c:v>25</c:v>
                </c:pt>
                <c:pt idx="7532">
                  <c:v>24</c:v>
                </c:pt>
                <c:pt idx="7533">
                  <c:v>25</c:v>
                </c:pt>
                <c:pt idx="7534">
                  <c:v>24</c:v>
                </c:pt>
                <c:pt idx="7535">
                  <c:v>24</c:v>
                </c:pt>
                <c:pt idx="7536">
                  <c:v>23</c:v>
                </c:pt>
                <c:pt idx="7537">
                  <c:v>25</c:v>
                </c:pt>
                <c:pt idx="7538">
                  <c:v>25</c:v>
                </c:pt>
                <c:pt idx="7539">
                  <c:v>25</c:v>
                </c:pt>
                <c:pt idx="7540">
                  <c:v>24</c:v>
                </c:pt>
                <c:pt idx="7541">
                  <c:v>25</c:v>
                </c:pt>
                <c:pt idx="7542">
                  <c:v>24</c:v>
                </c:pt>
                <c:pt idx="7543">
                  <c:v>24</c:v>
                </c:pt>
                <c:pt idx="7544">
                  <c:v>23</c:v>
                </c:pt>
                <c:pt idx="7545">
                  <c:v>25</c:v>
                </c:pt>
                <c:pt idx="7546">
                  <c:v>25</c:v>
                </c:pt>
                <c:pt idx="7547">
                  <c:v>25</c:v>
                </c:pt>
                <c:pt idx="7548">
                  <c:v>24</c:v>
                </c:pt>
                <c:pt idx="7549">
                  <c:v>22</c:v>
                </c:pt>
                <c:pt idx="7550">
                  <c:v>24</c:v>
                </c:pt>
                <c:pt idx="7551">
                  <c:v>24</c:v>
                </c:pt>
                <c:pt idx="7552">
                  <c:v>25</c:v>
                </c:pt>
                <c:pt idx="7553">
                  <c:v>24</c:v>
                </c:pt>
                <c:pt idx="7554">
                  <c:v>24</c:v>
                </c:pt>
                <c:pt idx="7555">
                  <c:v>25</c:v>
                </c:pt>
                <c:pt idx="7556">
                  <c:v>25</c:v>
                </c:pt>
                <c:pt idx="7557">
                  <c:v>25</c:v>
                </c:pt>
                <c:pt idx="7558">
                  <c:v>25</c:v>
                </c:pt>
                <c:pt idx="7559">
                  <c:v>25</c:v>
                </c:pt>
                <c:pt idx="7560">
                  <c:v>25</c:v>
                </c:pt>
                <c:pt idx="7561">
                  <c:v>24</c:v>
                </c:pt>
                <c:pt idx="7562">
                  <c:v>25</c:v>
                </c:pt>
                <c:pt idx="7563">
                  <c:v>25</c:v>
                </c:pt>
                <c:pt idx="7564">
                  <c:v>24</c:v>
                </c:pt>
                <c:pt idx="7565">
                  <c:v>24</c:v>
                </c:pt>
                <c:pt idx="7566">
                  <c:v>24</c:v>
                </c:pt>
                <c:pt idx="7567">
                  <c:v>24</c:v>
                </c:pt>
                <c:pt idx="7568">
                  <c:v>24</c:v>
                </c:pt>
                <c:pt idx="7569">
                  <c:v>24</c:v>
                </c:pt>
                <c:pt idx="7570">
                  <c:v>25</c:v>
                </c:pt>
                <c:pt idx="7571">
                  <c:v>23</c:v>
                </c:pt>
                <c:pt idx="7572">
                  <c:v>25</c:v>
                </c:pt>
                <c:pt idx="7573">
                  <c:v>26</c:v>
                </c:pt>
                <c:pt idx="7574">
                  <c:v>24</c:v>
                </c:pt>
                <c:pt idx="7575">
                  <c:v>25</c:v>
                </c:pt>
                <c:pt idx="7576">
                  <c:v>25</c:v>
                </c:pt>
                <c:pt idx="7577">
                  <c:v>24</c:v>
                </c:pt>
                <c:pt idx="7578">
                  <c:v>22</c:v>
                </c:pt>
                <c:pt idx="7579">
                  <c:v>24</c:v>
                </c:pt>
                <c:pt idx="7580">
                  <c:v>22</c:v>
                </c:pt>
                <c:pt idx="7581">
                  <c:v>25</c:v>
                </c:pt>
                <c:pt idx="7582">
                  <c:v>24</c:v>
                </c:pt>
                <c:pt idx="7583">
                  <c:v>23</c:v>
                </c:pt>
                <c:pt idx="7584">
                  <c:v>27</c:v>
                </c:pt>
                <c:pt idx="7585">
                  <c:v>25</c:v>
                </c:pt>
                <c:pt idx="7586">
                  <c:v>26</c:v>
                </c:pt>
                <c:pt idx="7587">
                  <c:v>24</c:v>
                </c:pt>
                <c:pt idx="7588">
                  <c:v>24</c:v>
                </c:pt>
                <c:pt idx="7589">
                  <c:v>25</c:v>
                </c:pt>
                <c:pt idx="7590">
                  <c:v>24</c:v>
                </c:pt>
                <c:pt idx="7591">
                  <c:v>25</c:v>
                </c:pt>
                <c:pt idx="7592">
                  <c:v>24</c:v>
                </c:pt>
                <c:pt idx="7593">
                  <c:v>25</c:v>
                </c:pt>
                <c:pt idx="7594">
                  <c:v>25</c:v>
                </c:pt>
                <c:pt idx="7595">
                  <c:v>24</c:v>
                </c:pt>
                <c:pt idx="7596">
                  <c:v>25</c:v>
                </c:pt>
                <c:pt idx="7597">
                  <c:v>25</c:v>
                </c:pt>
                <c:pt idx="7598">
                  <c:v>24</c:v>
                </c:pt>
                <c:pt idx="7599">
                  <c:v>26</c:v>
                </c:pt>
                <c:pt idx="7600">
                  <c:v>23</c:v>
                </c:pt>
                <c:pt idx="7601">
                  <c:v>25</c:v>
                </c:pt>
                <c:pt idx="7602">
                  <c:v>24</c:v>
                </c:pt>
                <c:pt idx="7603">
                  <c:v>24</c:v>
                </c:pt>
                <c:pt idx="7604">
                  <c:v>25</c:v>
                </c:pt>
                <c:pt idx="7605">
                  <c:v>25</c:v>
                </c:pt>
                <c:pt idx="7606">
                  <c:v>25</c:v>
                </c:pt>
                <c:pt idx="7607">
                  <c:v>22</c:v>
                </c:pt>
                <c:pt idx="7608">
                  <c:v>24</c:v>
                </c:pt>
                <c:pt idx="7609">
                  <c:v>23</c:v>
                </c:pt>
                <c:pt idx="7610">
                  <c:v>24</c:v>
                </c:pt>
                <c:pt idx="7611">
                  <c:v>25</c:v>
                </c:pt>
                <c:pt idx="7612">
                  <c:v>25</c:v>
                </c:pt>
                <c:pt idx="7613">
                  <c:v>25</c:v>
                </c:pt>
                <c:pt idx="7614">
                  <c:v>25</c:v>
                </c:pt>
                <c:pt idx="7615">
                  <c:v>24</c:v>
                </c:pt>
                <c:pt idx="7616">
                  <c:v>25</c:v>
                </c:pt>
                <c:pt idx="7617">
                  <c:v>24</c:v>
                </c:pt>
                <c:pt idx="7618">
                  <c:v>25</c:v>
                </c:pt>
                <c:pt idx="7619">
                  <c:v>24</c:v>
                </c:pt>
                <c:pt idx="7620">
                  <c:v>24</c:v>
                </c:pt>
                <c:pt idx="7621">
                  <c:v>24</c:v>
                </c:pt>
                <c:pt idx="7622">
                  <c:v>24</c:v>
                </c:pt>
                <c:pt idx="7623">
                  <c:v>22</c:v>
                </c:pt>
                <c:pt idx="7624">
                  <c:v>25</c:v>
                </c:pt>
                <c:pt idx="7625">
                  <c:v>25</c:v>
                </c:pt>
                <c:pt idx="7626">
                  <c:v>25</c:v>
                </c:pt>
                <c:pt idx="7627">
                  <c:v>24</c:v>
                </c:pt>
                <c:pt idx="7628">
                  <c:v>25</c:v>
                </c:pt>
                <c:pt idx="7629">
                  <c:v>23</c:v>
                </c:pt>
                <c:pt idx="7630">
                  <c:v>24</c:v>
                </c:pt>
                <c:pt idx="7631">
                  <c:v>26</c:v>
                </c:pt>
                <c:pt idx="7632">
                  <c:v>24</c:v>
                </c:pt>
                <c:pt idx="7633">
                  <c:v>24</c:v>
                </c:pt>
                <c:pt idx="7634">
                  <c:v>24</c:v>
                </c:pt>
                <c:pt idx="7635">
                  <c:v>25</c:v>
                </c:pt>
                <c:pt idx="7636">
                  <c:v>23</c:v>
                </c:pt>
                <c:pt idx="7637">
                  <c:v>24</c:v>
                </c:pt>
                <c:pt idx="7638">
                  <c:v>24</c:v>
                </c:pt>
                <c:pt idx="7639">
                  <c:v>23</c:v>
                </c:pt>
                <c:pt idx="7640">
                  <c:v>24</c:v>
                </c:pt>
                <c:pt idx="7641">
                  <c:v>25</c:v>
                </c:pt>
                <c:pt idx="7642">
                  <c:v>24</c:v>
                </c:pt>
                <c:pt idx="7643">
                  <c:v>24</c:v>
                </c:pt>
                <c:pt idx="7644">
                  <c:v>25</c:v>
                </c:pt>
                <c:pt idx="7645">
                  <c:v>25</c:v>
                </c:pt>
                <c:pt idx="7646">
                  <c:v>25</c:v>
                </c:pt>
                <c:pt idx="7647">
                  <c:v>25</c:v>
                </c:pt>
                <c:pt idx="7648">
                  <c:v>25</c:v>
                </c:pt>
                <c:pt idx="7649">
                  <c:v>25</c:v>
                </c:pt>
                <c:pt idx="7650">
                  <c:v>24</c:v>
                </c:pt>
                <c:pt idx="7651">
                  <c:v>25</c:v>
                </c:pt>
                <c:pt idx="7652">
                  <c:v>23</c:v>
                </c:pt>
                <c:pt idx="7653">
                  <c:v>25</c:v>
                </c:pt>
                <c:pt idx="7654">
                  <c:v>23</c:v>
                </c:pt>
                <c:pt idx="7655">
                  <c:v>25</c:v>
                </c:pt>
                <c:pt idx="7656">
                  <c:v>27</c:v>
                </c:pt>
                <c:pt idx="7657">
                  <c:v>24</c:v>
                </c:pt>
                <c:pt idx="7658">
                  <c:v>24</c:v>
                </c:pt>
                <c:pt idx="7659">
                  <c:v>25</c:v>
                </c:pt>
                <c:pt idx="7660">
                  <c:v>25</c:v>
                </c:pt>
                <c:pt idx="7661">
                  <c:v>25</c:v>
                </c:pt>
                <c:pt idx="7662">
                  <c:v>25</c:v>
                </c:pt>
                <c:pt idx="7663">
                  <c:v>25</c:v>
                </c:pt>
                <c:pt idx="7664">
                  <c:v>25</c:v>
                </c:pt>
                <c:pt idx="7665">
                  <c:v>24</c:v>
                </c:pt>
                <c:pt idx="7666">
                  <c:v>25</c:v>
                </c:pt>
                <c:pt idx="7667">
                  <c:v>25</c:v>
                </c:pt>
                <c:pt idx="7668">
                  <c:v>25</c:v>
                </c:pt>
                <c:pt idx="7669">
                  <c:v>24</c:v>
                </c:pt>
                <c:pt idx="7670">
                  <c:v>25</c:v>
                </c:pt>
                <c:pt idx="7671">
                  <c:v>24</c:v>
                </c:pt>
                <c:pt idx="7672">
                  <c:v>24</c:v>
                </c:pt>
                <c:pt idx="7673">
                  <c:v>23</c:v>
                </c:pt>
                <c:pt idx="7674">
                  <c:v>25</c:v>
                </c:pt>
                <c:pt idx="7675">
                  <c:v>23</c:v>
                </c:pt>
                <c:pt idx="7676">
                  <c:v>26</c:v>
                </c:pt>
                <c:pt idx="7677">
                  <c:v>24</c:v>
                </c:pt>
                <c:pt idx="7678">
                  <c:v>25</c:v>
                </c:pt>
                <c:pt idx="7679">
                  <c:v>24</c:v>
                </c:pt>
                <c:pt idx="7680">
                  <c:v>25</c:v>
                </c:pt>
                <c:pt idx="7681">
                  <c:v>24</c:v>
                </c:pt>
                <c:pt idx="7682">
                  <c:v>25</c:v>
                </c:pt>
                <c:pt idx="7683">
                  <c:v>24</c:v>
                </c:pt>
                <c:pt idx="7684">
                  <c:v>24</c:v>
                </c:pt>
                <c:pt idx="7685">
                  <c:v>25</c:v>
                </c:pt>
                <c:pt idx="7686">
                  <c:v>24</c:v>
                </c:pt>
                <c:pt idx="7687">
                  <c:v>25</c:v>
                </c:pt>
                <c:pt idx="7688">
                  <c:v>25</c:v>
                </c:pt>
                <c:pt idx="7689">
                  <c:v>25</c:v>
                </c:pt>
                <c:pt idx="7690">
                  <c:v>24</c:v>
                </c:pt>
                <c:pt idx="7691">
                  <c:v>25</c:v>
                </c:pt>
                <c:pt idx="7692">
                  <c:v>23</c:v>
                </c:pt>
                <c:pt idx="7693">
                  <c:v>25</c:v>
                </c:pt>
                <c:pt idx="7694">
                  <c:v>22</c:v>
                </c:pt>
                <c:pt idx="7695">
                  <c:v>24</c:v>
                </c:pt>
                <c:pt idx="7696">
                  <c:v>24</c:v>
                </c:pt>
                <c:pt idx="7697">
                  <c:v>25</c:v>
                </c:pt>
                <c:pt idx="7698">
                  <c:v>26</c:v>
                </c:pt>
                <c:pt idx="7699">
                  <c:v>24</c:v>
                </c:pt>
                <c:pt idx="7700">
                  <c:v>24</c:v>
                </c:pt>
                <c:pt idx="7701">
                  <c:v>24</c:v>
                </c:pt>
                <c:pt idx="7702">
                  <c:v>24</c:v>
                </c:pt>
                <c:pt idx="7703">
                  <c:v>24</c:v>
                </c:pt>
                <c:pt idx="7704">
                  <c:v>24</c:v>
                </c:pt>
                <c:pt idx="7705">
                  <c:v>25</c:v>
                </c:pt>
                <c:pt idx="7706">
                  <c:v>25</c:v>
                </c:pt>
                <c:pt idx="7707">
                  <c:v>25</c:v>
                </c:pt>
                <c:pt idx="7708">
                  <c:v>25</c:v>
                </c:pt>
                <c:pt idx="7709">
                  <c:v>24</c:v>
                </c:pt>
                <c:pt idx="7710">
                  <c:v>24</c:v>
                </c:pt>
                <c:pt idx="7711">
                  <c:v>27</c:v>
                </c:pt>
                <c:pt idx="7712">
                  <c:v>24</c:v>
                </c:pt>
                <c:pt idx="7713">
                  <c:v>24</c:v>
                </c:pt>
                <c:pt idx="7714">
                  <c:v>24</c:v>
                </c:pt>
                <c:pt idx="7715">
                  <c:v>24</c:v>
                </c:pt>
                <c:pt idx="7716">
                  <c:v>25</c:v>
                </c:pt>
                <c:pt idx="7717">
                  <c:v>24</c:v>
                </c:pt>
                <c:pt idx="7718">
                  <c:v>25</c:v>
                </c:pt>
                <c:pt idx="7719">
                  <c:v>21</c:v>
                </c:pt>
                <c:pt idx="7720">
                  <c:v>24</c:v>
                </c:pt>
                <c:pt idx="7721">
                  <c:v>26</c:v>
                </c:pt>
                <c:pt idx="7722">
                  <c:v>24</c:v>
                </c:pt>
                <c:pt idx="7723">
                  <c:v>24</c:v>
                </c:pt>
                <c:pt idx="7724">
                  <c:v>26</c:v>
                </c:pt>
                <c:pt idx="7725">
                  <c:v>24</c:v>
                </c:pt>
                <c:pt idx="7726">
                  <c:v>24</c:v>
                </c:pt>
                <c:pt idx="7727">
                  <c:v>24</c:v>
                </c:pt>
                <c:pt idx="7728">
                  <c:v>25</c:v>
                </c:pt>
                <c:pt idx="7729">
                  <c:v>25</c:v>
                </c:pt>
                <c:pt idx="7730">
                  <c:v>24</c:v>
                </c:pt>
                <c:pt idx="7731">
                  <c:v>26</c:v>
                </c:pt>
                <c:pt idx="7732">
                  <c:v>23</c:v>
                </c:pt>
                <c:pt idx="7733">
                  <c:v>26</c:v>
                </c:pt>
                <c:pt idx="7734">
                  <c:v>24</c:v>
                </c:pt>
                <c:pt idx="7735">
                  <c:v>24</c:v>
                </c:pt>
                <c:pt idx="7736">
                  <c:v>24</c:v>
                </c:pt>
                <c:pt idx="7737">
                  <c:v>25</c:v>
                </c:pt>
                <c:pt idx="7738">
                  <c:v>23</c:v>
                </c:pt>
                <c:pt idx="7739">
                  <c:v>25</c:v>
                </c:pt>
                <c:pt idx="7740">
                  <c:v>24</c:v>
                </c:pt>
                <c:pt idx="7741">
                  <c:v>25</c:v>
                </c:pt>
                <c:pt idx="7742">
                  <c:v>24</c:v>
                </c:pt>
                <c:pt idx="7743">
                  <c:v>24</c:v>
                </c:pt>
                <c:pt idx="7744">
                  <c:v>25</c:v>
                </c:pt>
                <c:pt idx="7745">
                  <c:v>24</c:v>
                </c:pt>
                <c:pt idx="7746">
                  <c:v>24</c:v>
                </c:pt>
                <c:pt idx="7747">
                  <c:v>24</c:v>
                </c:pt>
                <c:pt idx="7748">
                  <c:v>23</c:v>
                </c:pt>
                <c:pt idx="7749">
                  <c:v>25</c:v>
                </c:pt>
                <c:pt idx="7750">
                  <c:v>24</c:v>
                </c:pt>
                <c:pt idx="7751">
                  <c:v>27</c:v>
                </c:pt>
                <c:pt idx="7752">
                  <c:v>25</c:v>
                </c:pt>
                <c:pt idx="7753">
                  <c:v>24</c:v>
                </c:pt>
                <c:pt idx="7754">
                  <c:v>24</c:v>
                </c:pt>
                <c:pt idx="7755">
                  <c:v>24</c:v>
                </c:pt>
                <c:pt idx="7756">
                  <c:v>24</c:v>
                </c:pt>
                <c:pt idx="7757">
                  <c:v>24</c:v>
                </c:pt>
                <c:pt idx="7758">
                  <c:v>24</c:v>
                </c:pt>
                <c:pt idx="7759">
                  <c:v>24</c:v>
                </c:pt>
                <c:pt idx="7760">
                  <c:v>24</c:v>
                </c:pt>
                <c:pt idx="7761">
                  <c:v>23</c:v>
                </c:pt>
                <c:pt idx="7762">
                  <c:v>24</c:v>
                </c:pt>
                <c:pt idx="7763">
                  <c:v>23</c:v>
                </c:pt>
                <c:pt idx="7764">
                  <c:v>25</c:v>
                </c:pt>
                <c:pt idx="7765">
                  <c:v>25</c:v>
                </c:pt>
                <c:pt idx="7766">
                  <c:v>24</c:v>
                </c:pt>
                <c:pt idx="7767">
                  <c:v>23</c:v>
                </c:pt>
                <c:pt idx="7768">
                  <c:v>24</c:v>
                </c:pt>
                <c:pt idx="7769">
                  <c:v>24</c:v>
                </c:pt>
                <c:pt idx="7770">
                  <c:v>25</c:v>
                </c:pt>
                <c:pt idx="7771">
                  <c:v>24</c:v>
                </c:pt>
                <c:pt idx="7772">
                  <c:v>25</c:v>
                </c:pt>
                <c:pt idx="7773">
                  <c:v>25</c:v>
                </c:pt>
                <c:pt idx="7774">
                  <c:v>22</c:v>
                </c:pt>
                <c:pt idx="7775">
                  <c:v>25</c:v>
                </c:pt>
                <c:pt idx="7776">
                  <c:v>24</c:v>
                </c:pt>
                <c:pt idx="7777">
                  <c:v>25</c:v>
                </c:pt>
                <c:pt idx="7778">
                  <c:v>24</c:v>
                </c:pt>
                <c:pt idx="7779">
                  <c:v>24</c:v>
                </c:pt>
                <c:pt idx="7780">
                  <c:v>24</c:v>
                </c:pt>
                <c:pt idx="7781">
                  <c:v>25</c:v>
                </c:pt>
                <c:pt idx="7782">
                  <c:v>25</c:v>
                </c:pt>
                <c:pt idx="7783">
                  <c:v>24</c:v>
                </c:pt>
                <c:pt idx="7784">
                  <c:v>25</c:v>
                </c:pt>
                <c:pt idx="7785">
                  <c:v>24</c:v>
                </c:pt>
                <c:pt idx="7786">
                  <c:v>24</c:v>
                </c:pt>
                <c:pt idx="7787">
                  <c:v>27</c:v>
                </c:pt>
                <c:pt idx="7788">
                  <c:v>25</c:v>
                </c:pt>
                <c:pt idx="7789">
                  <c:v>24</c:v>
                </c:pt>
                <c:pt idx="7790">
                  <c:v>23</c:v>
                </c:pt>
                <c:pt idx="7791">
                  <c:v>26</c:v>
                </c:pt>
                <c:pt idx="7792">
                  <c:v>25</c:v>
                </c:pt>
                <c:pt idx="7793">
                  <c:v>24</c:v>
                </c:pt>
                <c:pt idx="7794">
                  <c:v>23</c:v>
                </c:pt>
                <c:pt idx="7795">
                  <c:v>25</c:v>
                </c:pt>
                <c:pt idx="7796">
                  <c:v>26</c:v>
                </c:pt>
                <c:pt idx="7797">
                  <c:v>28</c:v>
                </c:pt>
                <c:pt idx="7798">
                  <c:v>27</c:v>
                </c:pt>
                <c:pt idx="7799">
                  <c:v>25</c:v>
                </c:pt>
                <c:pt idx="7800">
                  <c:v>18</c:v>
                </c:pt>
                <c:pt idx="7801">
                  <c:v>24</c:v>
                </c:pt>
                <c:pt idx="7802">
                  <c:v>24</c:v>
                </c:pt>
                <c:pt idx="7803">
                  <c:v>25</c:v>
                </c:pt>
                <c:pt idx="7804">
                  <c:v>24</c:v>
                </c:pt>
                <c:pt idx="7805">
                  <c:v>25</c:v>
                </c:pt>
                <c:pt idx="7806">
                  <c:v>24</c:v>
                </c:pt>
                <c:pt idx="7807">
                  <c:v>25</c:v>
                </c:pt>
                <c:pt idx="7808">
                  <c:v>25</c:v>
                </c:pt>
                <c:pt idx="7809">
                  <c:v>25</c:v>
                </c:pt>
                <c:pt idx="7810">
                  <c:v>25</c:v>
                </c:pt>
                <c:pt idx="7811">
                  <c:v>25</c:v>
                </c:pt>
                <c:pt idx="7812">
                  <c:v>25</c:v>
                </c:pt>
                <c:pt idx="7813">
                  <c:v>25</c:v>
                </c:pt>
                <c:pt idx="7814">
                  <c:v>24</c:v>
                </c:pt>
                <c:pt idx="7815">
                  <c:v>25</c:v>
                </c:pt>
                <c:pt idx="7816">
                  <c:v>24</c:v>
                </c:pt>
                <c:pt idx="7817">
                  <c:v>25</c:v>
                </c:pt>
                <c:pt idx="7818">
                  <c:v>22</c:v>
                </c:pt>
                <c:pt idx="7819">
                  <c:v>26</c:v>
                </c:pt>
                <c:pt idx="7820">
                  <c:v>25</c:v>
                </c:pt>
                <c:pt idx="7821">
                  <c:v>25</c:v>
                </c:pt>
                <c:pt idx="7822">
                  <c:v>24</c:v>
                </c:pt>
                <c:pt idx="7823">
                  <c:v>24</c:v>
                </c:pt>
                <c:pt idx="7824">
                  <c:v>25</c:v>
                </c:pt>
                <c:pt idx="7825">
                  <c:v>23</c:v>
                </c:pt>
                <c:pt idx="7826">
                  <c:v>24</c:v>
                </c:pt>
                <c:pt idx="7827">
                  <c:v>25</c:v>
                </c:pt>
                <c:pt idx="7828">
                  <c:v>25</c:v>
                </c:pt>
                <c:pt idx="7829">
                  <c:v>25</c:v>
                </c:pt>
                <c:pt idx="7830">
                  <c:v>25</c:v>
                </c:pt>
                <c:pt idx="7831">
                  <c:v>23</c:v>
                </c:pt>
                <c:pt idx="7832">
                  <c:v>24</c:v>
                </c:pt>
                <c:pt idx="7833">
                  <c:v>24</c:v>
                </c:pt>
                <c:pt idx="7834">
                  <c:v>24</c:v>
                </c:pt>
                <c:pt idx="7835">
                  <c:v>24</c:v>
                </c:pt>
                <c:pt idx="7836">
                  <c:v>24</c:v>
                </c:pt>
                <c:pt idx="7837">
                  <c:v>24</c:v>
                </c:pt>
                <c:pt idx="7838">
                  <c:v>23</c:v>
                </c:pt>
                <c:pt idx="7839">
                  <c:v>24</c:v>
                </c:pt>
                <c:pt idx="7840">
                  <c:v>25</c:v>
                </c:pt>
                <c:pt idx="7841">
                  <c:v>26</c:v>
                </c:pt>
                <c:pt idx="7842">
                  <c:v>24</c:v>
                </c:pt>
                <c:pt idx="7843">
                  <c:v>25</c:v>
                </c:pt>
                <c:pt idx="7844">
                  <c:v>24</c:v>
                </c:pt>
                <c:pt idx="7845">
                  <c:v>25</c:v>
                </c:pt>
                <c:pt idx="7846">
                  <c:v>25</c:v>
                </c:pt>
                <c:pt idx="7847">
                  <c:v>24</c:v>
                </c:pt>
                <c:pt idx="7848">
                  <c:v>23</c:v>
                </c:pt>
                <c:pt idx="7849">
                  <c:v>26</c:v>
                </c:pt>
                <c:pt idx="7850">
                  <c:v>24</c:v>
                </c:pt>
                <c:pt idx="7851">
                  <c:v>25</c:v>
                </c:pt>
                <c:pt idx="7852">
                  <c:v>27</c:v>
                </c:pt>
                <c:pt idx="7853">
                  <c:v>25</c:v>
                </c:pt>
                <c:pt idx="7854">
                  <c:v>25</c:v>
                </c:pt>
                <c:pt idx="7855">
                  <c:v>23</c:v>
                </c:pt>
                <c:pt idx="7856">
                  <c:v>24</c:v>
                </c:pt>
                <c:pt idx="7857">
                  <c:v>22</c:v>
                </c:pt>
                <c:pt idx="7858">
                  <c:v>24</c:v>
                </c:pt>
                <c:pt idx="7859">
                  <c:v>23</c:v>
                </c:pt>
                <c:pt idx="7860">
                  <c:v>24</c:v>
                </c:pt>
                <c:pt idx="7861">
                  <c:v>25</c:v>
                </c:pt>
                <c:pt idx="7862">
                  <c:v>25</c:v>
                </c:pt>
                <c:pt idx="7863">
                  <c:v>23</c:v>
                </c:pt>
                <c:pt idx="7864">
                  <c:v>26</c:v>
                </c:pt>
                <c:pt idx="7865">
                  <c:v>25</c:v>
                </c:pt>
                <c:pt idx="7866">
                  <c:v>24</c:v>
                </c:pt>
                <c:pt idx="7867">
                  <c:v>24</c:v>
                </c:pt>
                <c:pt idx="7868">
                  <c:v>26</c:v>
                </c:pt>
                <c:pt idx="7869">
                  <c:v>24</c:v>
                </c:pt>
                <c:pt idx="7870">
                  <c:v>25</c:v>
                </c:pt>
                <c:pt idx="7871">
                  <c:v>23</c:v>
                </c:pt>
                <c:pt idx="7872">
                  <c:v>26</c:v>
                </c:pt>
                <c:pt idx="7873">
                  <c:v>25</c:v>
                </c:pt>
                <c:pt idx="7874">
                  <c:v>25</c:v>
                </c:pt>
                <c:pt idx="7875">
                  <c:v>24</c:v>
                </c:pt>
                <c:pt idx="7876">
                  <c:v>25</c:v>
                </c:pt>
                <c:pt idx="7877">
                  <c:v>24</c:v>
                </c:pt>
                <c:pt idx="7878">
                  <c:v>24</c:v>
                </c:pt>
                <c:pt idx="7879">
                  <c:v>23</c:v>
                </c:pt>
                <c:pt idx="7880">
                  <c:v>24</c:v>
                </c:pt>
                <c:pt idx="7881">
                  <c:v>25</c:v>
                </c:pt>
                <c:pt idx="7882">
                  <c:v>24</c:v>
                </c:pt>
                <c:pt idx="7883">
                  <c:v>23</c:v>
                </c:pt>
                <c:pt idx="7884">
                  <c:v>24</c:v>
                </c:pt>
                <c:pt idx="7885">
                  <c:v>26</c:v>
                </c:pt>
                <c:pt idx="7886">
                  <c:v>25</c:v>
                </c:pt>
                <c:pt idx="7887">
                  <c:v>25</c:v>
                </c:pt>
                <c:pt idx="7888">
                  <c:v>24</c:v>
                </c:pt>
                <c:pt idx="7889">
                  <c:v>26</c:v>
                </c:pt>
                <c:pt idx="7890">
                  <c:v>24</c:v>
                </c:pt>
                <c:pt idx="7891">
                  <c:v>25</c:v>
                </c:pt>
                <c:pt idx="7892">
                  <c:v>24</c:v>
                </c:pt>
                <c:pt idx="7893">
                  <c:v>25</c:v>
                </c:pt>
                <c:pt idx="7894">
                  <c:v>23</c:v>
                </c:pt>
                <c:pt idx="7895">
                  <c:v>24</c:v>
                </c:pt>
                <c:pt idx="7896">
                  <c:v>25</c:v>
                </c:pt>
                <c:pt idx="7897">
                  <c:v>28</c:v>
                </c:pt>
                <c:pt idx="7898">
                  <c:v>25</c:v>
                </c:pt>
                <c:pt idx="7899">
                  <c:v>20</c:v>
                </c:pt>
                <c:pt idx="7900">
                  <c:v>20</c:v>
                </c:pt>
                <c:pt idx="7901">
                  <c:v>21</c:v>
                </c:pt>
                <c:pt idx="7902">
                  <c:v>26</c:v>
                </c:pt>
                <c:pt idx="7903">
                  <c:v>27</c:v>
                </c:pt>
                <c:pt idx="7904">
                  <c:v>18</c:v>
                </c:pt>
                <c:pt idx="7905">
                  <c:v>24</c:v>
                </c:pt>
                <c:pt idx="7906">
                  <c:v>24</c:v>
                </c:pt>
                <c:pt idx="7907">
                  <c:v>24</c:v>
                </c:pt>
                <c:pt idx="7908">
                  <c:v>24</c:v>
                </c:pt>
                <c:pt idx="7909">
                  <c:v>24</c:v>
                </c:pt>
                <c:pt idx="7910">
                  <c:v>25</c:v>
                </c:pt>
                <c:pt idx="7911">
                  <c:v>25</c:v>
                </c:pt>
                <c:pt idx="7912">
                  <c:v>25</c:v>
                </c:pt>
                <c:pt idx="7913">
                  <c:v>25</c:v>
                </c:pt>
                <c:pt idx="7914">
                  <c:v>24</c:v>
                </c:pt>
                <c:pt idx="7915">
                  <c:v>26</c:v>
                </c:pt>
                <c:pt idx="7916">
                  <c:v>26</c:v>
                </c:pt>
                <c:pt idx="7917">
                  <c:v>21</c:v>
                </c:pt>
                <c:pt idx="7918">
                  <c:v>26</c:v>
                </c:pt>
                <c:pt idx="7919">
                  <c:v>24</c:v>
                </c:pt>
                <c:pt idx="7920">
                  <c:v>26</c:v>
                </c:pt>
                <c:pt idx="7921">
                  <c:v>24</c:v>
                </c:pt>
                <c:pt idx="7922">
                  <c:v>24</c:v>
                </c:pt>
                <c:pt idx="7923">
                  <c:v>23</c:v>
                </c:pt>
                <c:pt idx="7924">
                  <c:v>25</c:v>
                </c:pt>
                <c:pt idx="7925">
                  <c:v>25</c:v>
                </c:pt>
                <c:pt idx="7926">
                  <c:v>24</c:v>
                </c:pt>
                <c:pt idx="7927">
                  <c:v>25</c:v>
                </c:pt>
                <c:pt idx="7928">
                  <c:v>25</c:v>
                </c:pt>
                <c:pt idx="7929">
                  <c:v>21</c:v>
                </c:pt>
                <c:pt idx="7930">
                  <c:v>23</c:v>
                </c:pt>
                <c:pt idx="7931">
                  <c:v>24</c:v>
                </c:pt>
                <c:pt idx="7932">
                  <c:v>26</c:v>
                </c:pt>
                <c:pt idx="7933">
                  <c:v>22</c:v>
                </c:pt>
                <c:pt idx="7934">
                  <c:v>26</c:v>
                </c:pt>
                <c:pt idx="7935">
                  <c:v>24</c:v>
                </c:pt>
                <c:pt idx="7936">
                  <c:v>25</c:v>
                </c:pt>
                <c:pt idx="7937">
                  <c:v>26</c:v>
                </c:pt>
                <c:pt idx="7938">
                  <c:v>22</c:v>
                </c:pt>
                <c:pt idx="7939">
                  <c:v>25</c:v>
                </c:pt>
                <c:pt idx="7940">
                  <c:v>23</c:v>
                </c:pt>
                <c:pt idx="7941">
                  <c:v>25</c:v>
                </c:pt>
                <c:pt idx="7942">
                  <c:v>26</c:v>
                </c:pt>
                <c:pt idx="7943">
                  <c:v>25</c:v>
                </c:pt>
                <c:pt idx="7944">
                  <c:v>22</c:v>
                </c:pt>
                <c:pt idx="7945">
                  <c:v>25</c:v>
                </c:pt>
                <c:pt idx="7946">
                  <c:v>25</c:v>
                </c:pt>
                <c:pt idx="7947">
                  <c:v>24</c:v>
                </c:pt>
                <c:pt idx="7948">
                  <c:v>24</c:v>
                </c:pt>
                <c:pt idx="7949">
                  <c:v>23</c:v>
                </c:pt>
                <c:pt idx="7950">
                  <c:v>24</c:v>
                </c:pt>
                <c:pt idx="7951">
                  <c:v>25</c:v>
                </c:pt>
                <c:pt idx="7952">
                  <c:v>24</c:v>
                </c:pt>
                <c:pt idx="7953">
                  <c:v>24</c:v>
                </c:pt>
                <c:pt idx="7954">
                  <c:v>25</c:v>
                </c:pt>
                <c:pt idx="7955">
                  <c:v>24</c:v>
                </c:pt>
                <c:pt idx="7956">
                  <c:v>25</c:v>
                </c:pt>
                <c:pt idx="7957">
                  <c:v>23</c:v>
                </c:pt>
                <c:pt idx="7958">
                  <c:v>23</c:v>
                </c:pt>
                <c:pt idx="7959">
                  <c:v>25</c:v>
                </c:pt>
                <c:pt idx="7960">
                  <c:v>24</c:v>
                </c:pt>
                <c:pt idx="7961">
                  <c:v>23</c:v>
                </c:pt>
                <c:pt idx="7962">
                  <c:v>25</c:v>
                </c:pt>
                <c:pt idx="7963">
                  <c:v>24</c:v>
                </c:pt>
                <c:pt idx="7964">
                  <c:v>25</c:v>
                </c:pt>
                <c:pt idx="7965">
                  <c:v>24</c:v>
                </c:pt>
                <c:pt idx="7966">
                  <c:v>24</c:v>
                </c:pt>
                <c:pt idx="7967">
                  <c:v>24</c:v>
                </c:pt>
                <c:pt idx="7968">
                  <c:v>25</c:v>
                </c:pt>
                <c:pt idx="7969">
                  <c:v>23</c:v>
                </c:pt>
                <c:pt idx="7970">
                  <c:v>24</c:v>
                </c:pt>
                <c:pt idx="7971">
                  <c:v>25</c:v>
                </c:pt>
                <c:pt idx="7972">
                  <c:v>24</c:v>
                </c:pt>
                <c:pt idx="7973">
                  <c:v>24</c:v>
                </c:pt>
                <c:pt idx="7974">
                  <c:v>25</c:v>
                </c:pt>
                <c:pt idx="7975">
                  <c:v>24</c:v>
                </c:pt>
                <c:pt idx="7976">
                  <c:v>26</c:v>
                </c:pt>
                <c:pt idx="7977">
                  <c:v>24</c:v>
                </c:pt>
                <c:pt idx="7978">
                  <c:v>24</c:v>
                </c:pt>
                <c:pt idx="7979">
                  <c:v>23</c:v>
                </c:pt>
                <c:pt idx="7980">
                  <c:v>20</c:v>
                </c:pt>
                <c:pt idx="7981">
                  <c:v>27</c:v>
                </c:pt>
                <c:pt idx="7982">
                  <c:v>26</c:v>
                </c:pt>
                <c:pt idx="7983">
                  <c:v>25</c:v>
                </c:pt>
                <c:pt idx="7984">
                  <c:v>22</c:v>
                </c:pt>
                <c:pt idx="7985">
                  <c:v>25</c:v>
                </c:pt>
                <c:pt idx="7986">
                  <c:v>24</c:v>
                </c:pt>
                <c:pt idx="7987">
                  <c:v>22</c:v>
                </c:pt>
                <c:pt idx="7988">
                  <c:v>24</c:v>
                </c:pt>
                <c:pt idx="7989">
                  <c:v>26</c:v>
                </c:pt>
                <c:pt idx="7990">
                  <c:v>26</c:v>
                </c:pt>
                <c:pt idx="7991">
                  <c:v>27</c:v>
                </c:pt>
                <c:pt idx="7992">
                  <c:v>26</c:v>
                </c:pt>
                <c:pt idx="7993">
                  <c:v>26</c:v>
                </c:pt>
                <c:pt idx="7994">
                  <c:v>27</c:v>
                </c:pt>
                <c:pt idx="7995">
                  <c:v>25</c:v>
                </c:pt>
                <c:pt idx="7996">
                  <c:v>25</c:v>
                </c:pt>
                <c:pt idx="7997">
                  <c:v>25</c:v>
                </c:pt>
                <c:pt idx="7998">
                  <c:v>25</c:v>
                </c:pt>
                <c:pt idx="7999">
                  <c:v>25</c:v>
                </c:pt>
                <c:pt idx="8000">
                  <c:v>28</c:v>
                </c:pt>
                <c:pt idx="8001">
                  <c:v>25</c:v>
                </c:pt>
                <c:pt idx="8002">
                  <c:v>27</c:v>
                </c:pt>
                <c:pt idx="8003">
                  <c:v>25</c:v>
                </c:pt>
                <c:pt idx="8004">
                  <c:v>24</c:v>
                </c:pt>
                <c:pt idx="8005">
                  <c:v>24</c:v>
                </c:pt>
                <c:pt idx="8006">
                  <c:v>25</c:v>
                </c:pt>
                <c:pt idx="8007">
                  <c:v>24</c:v>
                </c:pt>
                <c:pt idx="8008">
                  <c:v>24</c:v>
                </c:pt>
                <c:pt idx="8009">
                  <c:v>24</c:v>
                </c:pt>
                <c:pt idx="8010">
                  <c:v>25</c:v>
                </c:pt>
                <c:pt idx="8011">
                  <c:v>25</c:v>
                </c:pt>
                <c:pt idx="8012">
                  <c:v>25</c:v>
                </c:pt>
                <c:pt idx="8013">
                  <c:v>24</c:v>
                </c:pt>
                <c:pt idx="8014">
                  <c:v>26</c:v>
                </c:pt>
                <c:pt idx="8015">
                  <c:v>25</c:v>
                </c:pt>
                <c:pt idx="8016">
                  <c:v>35</c:v>
                </c:pt>
                <c:pt idx="8017">
                  <c:v>25</c:v>
                </c:pt>
                <c:pt idx="8018">
                  <c:v>23</c:v>
                </c:pt>
                <c:pt idx="8019">
                  <c:v>25</c:v>
                </c:pt>
                <c:pt idx="8020">
                  <c:v>24</c:v>
                </c:pt>
                <c:pt idx="8021">
                  <c:v>25</c:v>
                </c:pt>
                <c:pt idx="8022">
                  <c:v>25</c:v>
                </c:pt>
                <c:pt idx="8023">
                  <c:v>25</c:v>
                </c:pt>
                <c:pt idx="8024">
                  <c:v>24</c:v>
                </c:pt>
                <c:pt idx="8025">
                  <c:v>24</c:v>
                </c:pt>
                <c:pt idx="8026">
                  <c:v>23</c:v>
                </c:pt>
                <c:pt idx="8027">
                  <c:v>24</c:v>
                </c:pt>
                <c:pt idx="8028">
                  <c:v>26</c:v>
                </c:pt>
                <c:pt idx="8029">
                  <c:v>24</c:v>
                </c:pt>
                <c:pt idx="8030">
                  <c:v>24</c:v>
                </c:pt>
                <c:pt idx="8031">
                  <c:v>24</c:v>
                </c:pt>
                <c:pt idx="8032">
                  <c:v>24</c:v>
                </c:pt>
                <c:pt idx="8033">
                  <c:v>25</c:v>
                </c:pt>
                <c:pt idx="8034">
                  <c:v>24</c:v>
                </c:pt>
                <c:pt idx="8035">
                  <c:v>25</c:v>
                </c:pt>
                <c:pt idx="8036">
                  <c:v>25</c:v>
                </c:pt>
                <c:pt idx="8037">
                  <c:v>25</c:v>
                </c:pt>
                <c:pt idx="8038">
                  <c:v>24</c:v>
                </c:pt>
                <c:pt idx="8039">
                  <c:v>24</c:v>
                </c:pt>
                <c:pt idx="8040">
                  <c:v>22</c:v>
                </c:pt>
                <c:pt idx="8041">
                  <c:v>25</c:v>
                </c:pt>
                <c:pt idx="8042">
                  <c:v>24</c:v>
                </c:pt>
                <c:pt idx="8043">
                  <c:v>26</c:v>
                </c:pt>
                <c:pt idx="8044">
                  <c:v>24</c:v>
                </c:pt>
                <c:pt idx="8045">
                  <c:v>24</c:v>
                </c:pt>
                <c:pt idx="8046">
                  <c:v>25</c:v>
                </c:pt>
                <c:pt idx="8047">
                  <c:v>24</c:v>
                </c:pt>
                <c:pt idx="8048">
                  <c:v>26</c:v>
                </c:pt>
                <c:pt idx="8049">
                  <c:v>26</c:v>
                </c:pt>
                <c:pt idx="8050">
                  <c:v>25</c:v>
                </c:pt>
                <c:pt idx="8051">
                  <c:v>25</c:v>
                </c:pt>
                <c:pt idx="8052">
                  <c:v>24</c:v>
                </c:pt>
                <c:pt idx="8053">
                  <c:v>24</c:v>
                </c:pt>
                <c:pt idx="8054">
                  <c:v>24</c:v>
                </c:pt>
                <c:pt idx="8055">
                  <c:v>25</c:v>
                </c:pt>
                <c:pt idx="8056">
                  <c:v>24</c:v>
                </c:pt>
                <c:pt idx="8057">
                  <c:v>24</c:v>
                </c:pt>
                <c:pt idx="8058">
                  <c:v>25</c:v>
                </c:pt>
                <c:pt idx="8059">
                  <c:v>25</c:v>
                </c:pt>
                <c:pt idx="8060">
                  <c:v>25</c:v>
                </c:pt>
                <c:pt idx="8061">
                  <c:v>24</c:v>
                </c:pt>
                <c:pt idx="8062">
                  <c:v>22</c:v>
                </c:pt>
                <c:pt idx="8063">
                  <c:v>24</c:v>
                </c:pt>
                <c:pt idx="8064">
                  <c:v>25</c:v>
                </c:pt>
                <c:pt idx="8065">
                  <c:v>25</c:v>
                </c:pt>
                <c:pt idx="8066">
                  <c:v>26</c:v>
                </c:pt>
                <c:pt idx="8067">
                  <c:v>24</c:v>
                </c:pt>
                <c:pt idx="8068">
                  <c:v>25</c:v>
                </c:pt>
                <c:pt idx="8069">
                  <c:v>25</c:v>
                </c:pt>
                <c:pt idx="8070">
                  <c:v>23</c:v>
                </c:pt>
                <c:pt idx="8071">
                  <c:v>24</c:v>
                </c:pt>
                <c:pt idx="8072">
                  <c:v>28</c:v>
                </c:pt>
                <c:pt idx="8073">
                  <c:v>24</c:v>
                </c:pt>
                <c:pt idx="8074">
                  <c:v>26</c:v>
                </c:pt>
                <c:pt idx="8075">
                  <c:v>23</c:v>
                </c:pt>
                <c:pt idx="8076">
                  <c:v>25</c:v>
                </c:pt>
                <c:pt idx="8077">
                  <c:v>24</c:v>
                </c:pt>
                <c:pt idx="8078">
                  <c:v>25</c:v>
                </c:pt>
                <c:pt idx="8079">
                  <c:v>24</c:v>
                </c:pt>
                <c:pt idx="8080">
                  <c:v>24</c:v>
                </c:pt>
                <c:pt idx="8081">
                  <c:v>24</c:v>
                </c:pt>
                <c:pt idx="8082">
                  <c:v>23</c:v>
                </c:pt>
                <c:pt idx="8083">
                  <c:v>24</c:v>
                </c:pt>
                <c:pt idx="8084">
                  <c:v>24</c:v>
                </c:pt>
                <c:pt idx="8085">
                  <c:v>24</c:v>
                </c:pt>
                <c:pt idx="8086">
                  <c:v>24</c:v>
                </c:pt>
                <c:pt idx="8087">
                  <c:v>25</c:v>
                </c:pt>
                <c:pt idx="8088">
                  <c:v>24</c:v>
                </c:pt>
                <c:pt idx="8089">
                  <c:v>25</c:v>
                </c:pt>
                <c:pt idx="8090">
                  <c:v>24</c:v>
                </c:pt>
                <c:pt idx="8091">
                  <c:v>24</c:v>
                </c:pt>
                <c:pt idx="8092">
                  <c:v>25</c:v>
                </c:pt>
                <c:pt idx="8093">
                  <c:v>25</c:v>
                </c:pt>
                <c:pt idx="8094">
                  <c:v>24</c:v>
                </c:pt>
                <c:pt idx="8095">
                  <c:v>24</c:v>
                </c:pt>
                <c:pt idx="8096">
                  <c:v>25</c:v>
                </c:pt>
                <c:pt idx="8097">
                  <c:v>24</c:v>
                </c:pt>
                <c:pt idx="8098">
                  <c:v>24</c:v>
                </c:pt>
                <c:pt idx="8099">
                  <c:v>25</c:v>
                </c:pt>
                <c:pt idx="8100">
                  <c:v>23</c:v>
                </c:pt>
                <c:pt idx="8101">
                  <c:v>24</c:v>
                </c:pt>
                <c:pt idx="8102">
                  <c:v>24</c:v>
                </c:pt>
                <c:pt idx="8103">
                  <c:v>24</c:v>
                </c:pt>
                <c:pt idx="8104">
                  <c:v>24</c:v>
                </c:pt>
                <c:pt idx="8105">
                  <c:v>25</c:v>
                </c:pt>
                <c:pt idx="8106">
                  <c:v>23</c:v>
                </c:pt>
                <c:pt idx="8107">
                  <c:v>25</c:v>
                </c:pt>
                <c:pt idx="8108">
                  <c:v>24</c:v>
                </c:pt>
                <c:pt idx="8109">
                  <c:v>25</c:v>
                </c:pt>
                <c:pt idx="8110">
                  <c:v>25</c:v>
                </c:pt>
                <c:pt idx="8111">
                  <c:v>26</c:v>
                </c:pt>
                <c:pt idx="8112">
                  <c:v>23</c:v>
                </c:pt>
                <c:pt idx="8113">
                  <c:v>24</c:v>
                </c:pt>
                <c:pt idx="8114">
                  <c:v>23</c:v>
                </c:pt>
                <c:pt idx="8115">
                  <c:v>25</c:v>
                </c:pt>
                <c:pt idx="8116">
                  <c:v>24</c:v>
                </c:pt>
                <c:pt idx="8117">
                  <c:v>24</c:v>
                </c:pt>
                <c:pt idx="8118">
                  <c:v>25</c:v>
                </c:pt>
                <c:pt idx="8119">
                  <c:v>25</c:v>
                </c:pt>
                <c:pt idx="8120">
                  <c:v>24</c:v>
                </c:pt>
                <c:pt idx="8121">
                  <c:v>24</c:v>
                </c:pt>
                <c:pt idx="8122">
                  <c:v>25</c:v>
                </c:pt>
                <c:pt idx="8123">
                  <c:v>24</c:v>
                </c:pt>
                <c:pt idx="8124">
                  <c:v>24</c:v>
                </c:pt>
                <c:pt idx="8125">
                  <c:v>24</c:v>
                </c:pt>
                <c:pt idx="8126">
                  <c:v>24</c:v>
                </c:pt>
                <c:pt idx="8127">
                  <c:v>24</c:v>
                </c:pt>
                <c:pt idx="8128">
                  <c:v>24</c:v>
                </c:pt>
                <c:pt idx="8129">
                  <c:v>25</c:v>
                </c:pt>
                <c:pt idx="8130">
                  <c:v>25</c:v>
                </c:pt>
                <c:pt idx="8131">
                  <c:v>24</c:v>
                </c:pt>
                <c:pt idx="8132">
                  <c:v>24</c:v>
                </c:pt>
                <c:pt idx="8133">
                  <c:v>24</c:v>
                </c:pt>
                <c:pt idx="8134">
                  <c:v>25</c:v>
                </c:pt>
                <c:pt idx="8135">
                  <c:v>24</c:v>
                </c:pt>
                <c:pt idx="8136">
                  <c:v>24</c:v>
                </c:pt>
                <c:pt idx="8137">
                  <c:v>23</c:v>
                </c:pt>
                <c:pt idx="8138">
                  <c:v>24</c:v>
                </c:pt>
                <c:pt idx="8139">
                  <c:v>25</c:v>
                </c:pt>
                <c:pt idx="8140">
                  <c:v>24</c:v>
                </c:pt>
                <c:pt idx="8141">
                  <c:v>24</c:v>
                </c:pt>
                <c:pt idx="8142">
                  <c:v>26</c:v>
                </c:pt>
                <c:pt idx="8143">
                  <c:v>25</c:v>
                </c:pt>
                <c:pt idx="8144">
                  <c:v>24</c:v>
                </c:pt>
                <c:pt idx="8145">
                  <c:v>25</c:v>
                </c:pt>
                <c:pt idx="8146">
                  <c:v>24</c:v>
                </c:pt>
                <c:pt idx="8147">
                  <c:v>24</c:v>
                </c:pt>
                <c:pt idx="8148">
                  <c:v>24</c:v>
                </c:pt>
                <c:pt idx="8149">
                  <c:v>24</c:v>
                </c:pt>
                <c:pt idx="8150">
                  <c:v>25</c:v>
                </c:pt>
                <c:pt idx="8151">
                  <c:v>24</c:v>
                </c:pt>
                <c:pt idx="8152">
                  <c:v>24</c:v>
                </c:pt>
                <c:pt idx="8153">
                  <c:v>24</c:v>
                </c:pt>
                <c:pt idx="8154">
                  <c:v>24</c:v>
                </c:pt>
                <c:pt idx="8155">
                  <c:v>25</c:v>
                </c:pt>
                <c:pt idx="8156">
                  <c:v>24</c:v>
                </c:pt>
                <c:pt idx="8157">
                  <c:v>24</c:v>
                </c:pt>
                <c:pt idx="8158">
                  <c:v>24</c:v>
                </c:pt>
                <c:pt idx="8159">
                  <c:v>26</c:v>
                </c:pt>
                <c:pt idx="8160">
                  <c:v>23</c:v>
                </c:pt>
                <c:pt idx="8161">
                  <c:v>24</c:v>
                </c:pt>
                <c:pt idx="8162">
                  <c:v>24</c:v>
                </c:pt>
                <c:pt idx="8163">
                  <c:v>25</c:v>
                </c:pt>
                <c:pt idx="8164">
                  <c:v>24</c:v>
                </c:pt>
                <c:pt idx="8165">
                  <c:v>24</c:v>
                </c:pt>
                <c:pt idx="8166">
                  <c:v>25</c:v>
                </c:pt>
                <c:pt idx="8167">
                  <c:v>24</c:v>
                </c:pt>
                <c:pt idx="8168">
                  <c:v>25</c:v>
                </c:pt>
                <c:pt idx="8169">
                  <c:v>24</c:v>
                </c:pt>
                <c:pt idx="8170">
                  <c:v>25</c:v>
                </c:pt>
                <c:pt idx="8171">
                  <c:v>22</c:v>
                </c:pt>
                <c:pt idx="8172">
                  <c:v>24</c:v>
                </c:pt>
                <c:pt idx="8173">
                  <c:v>25</c:v>
                </c:pt>
                <c:pt idx="8174">
                  <c:v>23</c:v>
                </c:pt>
                <c:pt idx="8175">
                  <c:v>24</c:v>
                </c:pt>
                <c:pt idx="8176">
                  <c:v>24</c:v>
                </c:pt>
                <c:pt idx="8177">
                  <c:v>25</c:v>
                </c:pt>
                <c:pt idx="8178">
                  <c:v>25</c:v>
                </c:pt>
                <c:pt idx="8179">
                  <c:v>25</c:v>
                </c:pt>
                <c:pt idx="8180">
                  <c:v>25</c:v>
                </c:pt>
                <c:pt idx="8181">
                  <c:v>24</c:v>
                </c:pt>
                <c:pt idx="8182">
                  <c:v>25</c:v>
                </c:pt>
                <c:pt idx="8183">
                  <c:v>23</c:v>
                </c:pt>
                <c:pt idx="8184">
                  <c:v>25</c:v>
                </c:pt>
                <c:pt idx="8185">
                  <c:v>24</c:v>
                </c:pt>
                <c:pt idx="8186">
                  <c:v>25</c:v>
                </c:pt>
                <c:pt idx="8187">
                  <c:v>24</c:v>
                </c:pt>
                <c:pt idx="8188">
                  <c:v>36</c:v>
                </c:pt>
                <c:pt idx="8189">
                  <c:v>24</c:v>
                </c:pt>
                <c:pt idx="8190">
                  <c:v>24</c:v>
                </c:pt>
                <c:pt idx="8191">
                  <c:v>23</c:v>
                </c:pt>
                <c:pt idx="8192">
                  <c:v>25</c:v>
                </c:pt>
                <c:pt idx="8193">
                  <c:v>22</c:v>
                </c:pt>
                <c:pt idx="8194">
                  <c:v>25</c:v>
                </c:pt>
                <c:pt idx="8195">
                  <c:v>24</c:v>
                </c:pt>
                <c:pt idx="8196">
                  <c:v>25</c:v>
                </c:pt>
                <c:pt idx="8197">
                  <c:v>26</c:v>
                </c:pt>
                <c:pt idx="8198">
                  <c:v>25</c:v>
                </c:pt>
                <c:pt idx="8199">
                  <c:v>23</c:v>
                </c:pt>
                <c:pt idx="8200">
                  <c:v>24</c:v>
                </c:pt>
                <c:pt idx="8201">
                  <c:v>23</c:v>
                </c:pt>
                <c:pt idx="8202">
                  <c:v>24</c:v>
                </c:pt>
                <c:pt idx="8203">
                  <c:v>24</c:v>
                </c:pt>
                <c:pt idx="8204">
                  <c:v>18</c:v>
                </c:pt>
                <c:pt idx="8205">
                  <c:v>24</c:v>
                </c:pt>
                <c:pt idx="8206">
                  <c:v>25</c:v>
                </c:pt>
                <c:pt idx="8207">
                  <c:v>24</c:v>
                </c:pt>
                <c:pt idx="8208">
                  <c:v>24</c:v>
                </c:pt>
                <c:pt idx="8209">
                  <c:v>23</c:v>
                </c:pt>
                <c:pt idx="8210">
                  <c:v>24</c:v>
                </c:pt>
                <c:pt idx="8211">
                  <c:v>22</c:v>
                </c:pt>
                <c:pt idx="8212">
                  <c:v>24</c:v>
                </c:pt>
                <c:pt idx="8213">
                  <c:v>28</c:v>
                </c:pt>
                <c:pt idx="8214">
                  <c:v>25</c:v>
                </c:pt>
                <c:pt idx="8215">
                  <c:v>26</c:v>
                </c:pt>
                <c:pt idx="8216">
                  <c:v>23</c:v>
                </c:pt>
                <c:pt idx="8217">
                  <c:v>25</c:v>
                </c:pt>
                <c:pt idx="8218">
                  <c:v>24</c:v>
                </c:pt>
                <c:pt idx="8219">
                  <c:v>25</c:v>
                </c:pt>
                <c:pt idx="8220">
                  <c:v>25</c:v>
                </c:pt>
                <c:pt idx="8221">
                  <c:v>24</c:v>
                </c:pt>
                <c:pt idx="8222">
                  <c:v>24</c:v>
                </c:pt>
                <c:pt idx="8223">
                  <c:v>24</c:v>
                </c:pt>
                <c:pt idx="8224">
                  <c:v>23</c:v>
                </c:pt>
                <c:pt idx="8225">
                  <c:v>26</c:v>
                </c:pt>
                <c:pt idx="8226">
                  <c:v>25</c:v>
                </c:pt>
                <c:pt idx="8227">
                  <c:v>24</c:v>
                </c:pt>
                <c:pt idx="8228">
                  <c:v>24</c:v>
                </c:pt>
                <c:pt idx="8229">
                  <c:v>24</c:v>
                </c:pt>
                <c:pt idx="8230">
                  <c:v>22</c:v>
                </c:pt>
                <c:pt idx="8231">
                  <c:v>25</c:v>
                </c:pt>
                <c:pt idx="8232">
                  <c:v>24</c:v>
                </c:pt>
                <c:pt idx="8233">
                  <c:v>25</c:v>
                </c:pt>
                <c:pt idx="8234">
                  <c:v>24</c:v>
                </c:pt>
                <c:pt idx="8235">
                  <c:v>25</c:v>
                </c:pt>
                <c:pt idx="8236">
                  <c:v>25</c:v>
                </c:pt>
                <c:pt idx="8237">
                  <c:v>24</c:v>
                </c:pt>
                <c:pt idx="8238">
                  <c:v>24</c:v>
                </c:pt>
                <c:pt idx="8239">
                  <c:v>24</c:v>
                </c:pt>
                <c:pt idx="8240">
                  <c:v>25</c:v>
                </c:pt>
                <c:pt idx="8241">
                  <c:v>24</c:v>
                </c:pt>
                <c:pt idx="8242">
                  <c:v>25</c:v>
                </c:pt>
                <c:pt idx="8243">
                  <c:v>24</c:v>
                </c:pt>
                <c:pt idx="8244">
                  <c:v>24</c:v>
                </c:pt>
                <c:pt idx="8245">
                  <c:v>24</c:v>
                </c:pt>
                <c:pt idx="8246">
                  <c:v>26</c:v>
                </c:pt>
                <c:pt idx="8247">
                  <c:v>24</c:v>
                </c:pt>
                <c:pt idx="8248">
                  <c:v>25</c:v>
                </c:pt>
                <c:pt idx="8249">
                  <c:v>22</c:v>
                </c:pt>
                <c:pt idx="8250">
                  <c:v>24</c:v>
                </c:pt>
                <c:pt idx="8251">
                  <c:v>24</c:v>
                </c:pt>
                <c:pt idx="8252">
                  <c:v>24</c:v>
                </c:pt>
                <c:pt idx="8253">
                  <c:v>24</c:v>
                </c:pt>
                <c:pt idx="8254">
                  <c:v>25</c:v>
                </c:pt>
                <c:pt idx="8255">
                  <c:v>24</c:v>
                </c:pt>
                <c:pt idx="8256">
                  <c:v>24</c:v>
                </c:pt>
                <c:pt idx="8257">
                  <c:v>25</c:v>
                </c:pt>
                <c:pt idx="8258">
                  <c:v>25</c:v>
                </c:pt>
                <c:pt idx="8259">
                  <c:v>24</c:v>
                </c:pt>
                <c:pt idx="8260">
                  <c:v>25</c:v>
                </c:pt>
                <c:pt idx="8261">
                  <c:v>23</c:v>
                </c:pt>
                <c:pt idx="8262">
                  <c:v>24</c:v>
                </c:pt>
                <c:pt idx="8263">
                  <c:v>25</c:v>
                </c:pt>
                <c:pt idx="8264">
                  <c:v>24</c:v>
                </c:pt>
                <c:pt idx="8265">
                  <c:v>25</c:v>
                </c:pt>
                <c:pt idx="8266">
                  <c:v>25</c:v>
                </c:pt>
                <c:pt idx="8267">
                  <c:v>24</c:v>
                </c:pt>
                <c:pt idx="8268">
                  <c:v>24</c:v>
                </c:pt>
                <c:pt idx="8269">
                  <c:v>26</c:v>
                </c:pt>
                <c:pt idx="8270">
                  <c:v>24</c:v>
                </c:pt>
                <c:pt idx="8271">
                  <c:v>25</c:v>
                </c:pt>
                <c:pt idx="8272">
                  <c:v>24</c:v>
                </c:pt>
                <c:pt idx="8273">
                  <c:v>23</c:v>
                </c:pt>
                <c:pt idx="8274">
                  <c:v>25</c:v>
                </c:pt>
                <c:pt idx="8275">
                  <c:v>26</c:v>
                </c:pt>
                <c:pt idx="8276">
                  <c:v>24</c:v>
                </c:pt>
                <c:pt idx="8277">
                  <c:v>25</c:v>
                </c:pt>
                <c:pt idx="8278">
                  <c:v>24</c:v>
                </c:pt>
                <c:pt idx="8279">
                  <c:v>25</c:v>
                </c:pt>
                <c:pt idx="8280">
                  <c:v>24</c:v>
                </c:pt>
                <c:pt idx="8281">
                  <c:v>27</c:v>
                </c:pt>
                <c:pt idx="8282">
                  <c:v>24</c:v>
                </c:pt>
                <c:pt idx="8283">
                  <c:v>24</c:v>
                </c:pt>
                <c:pt idx="8284">
                  <c:v>25</c:v>
                </c:pt>
                <c:pt idx="8285">
                  <c:v>24</c:v>
                </c:pt>
                <c:pt idx="8286">
                  <c:v>25</c:v>
                </c:pt>
                <c:pt idx="8287">
                  <c:v>24</c:v>
                </c:pt>
                <c:pt idx="8288">
                  <c:v>24</c:v>
                </c:pt>
                <c:pt idx="8289">
                  <c:v>25</c:v>
                </c:pt>
                <c:pt idx="8290">
                  <c:v>24</c:v>
                </c:pt>
                <c:pt idx="8291">
                  <c:v>24</c:v>
                </c:pt>
                <c:pt idx="8292">
                  <c:v>23</c:v>
                </c:pt>
                <c:pt idx="8293">
                  <c:v>25</c:v>
                </c:pt>
                <c:pt idx="8294">
                  <c:v>25</c:v>
                </c:pt>
                <c:pt idx="8295">
                  <c:v>23</c:v>
                </c:pt>
                <c:pt idx="8296">
                  <c:v>25</c:v>
                </c:pt>
                <c:pt idx="8297">
                  <c:v>25</c:v>
                </c:pt>
                <c:pt idx="8298">
                  <c:v>25</c:v>
                </c:pt>
                <c:pt idx="8299">
                  <c:v>24</c:v>
                </c:pt>
                <c:pt idx="8300">
                  <c:v>27</c:v>
                </c:pt>
                <c:pt idx="8301">
                  <c:v>24</c:v>
                </c:pt>
                <c:pt idx="8302">
                  <c:v>25</c:v>
                </c:pt>
                <c:pt idx="8303">
                  <c:v>26</c:v>
                </c:pt>
                <c:pt idx="8304">
                  <c:v>23</c:v>
                </c:pt>
                <c:pt idx="8305">
                  <c:v>26</c:v>
                </c:pt>
                <c:pt idx="8306">
                  <c:v>25</c:v>
                </c:pt>
                <c:pt idx="8307">
                  <c:v>24</c:v>
                </c:pt>
                <c:pt idx="8308">
                  <c:v>24</c:v>
                </c:pt>
                <c:pt idx="8309">
                  <c:v>25</c:v>
                </c:pt>
                <c:pt idx="8310">
                  <c:v>24</c:v>
                </c:pt>
                <c:pt idx="8311">
                  <c:v>24</c:v>
                </c:pt>
                <c:pt idx="8312">
                  <c:v>24</c:v>
                </c:pt>
                <c:pt idx="8313">
                  <c:v>24</c:v>
                </c:pt>
                <c:pt idx="8314">
                  <c:v>24</c:v>
                </c:pt>
                <c:pt idx="8315">
                  <c:v>25</c:v>
                </c:pt>
                <c:pt idx="8316">
                  <c:v>24</c:v>
                </c:pt>
                <c:pt idx="8317">
                  <c:v>25</c:v>
                </c:pt>
                <c:pt idx="8318">
                  <c:v>25</c:v>
                </c:pt>
                <c:pt idx="8319">
                  <c:v>25</c:v>
                </c:pt>
                <c:pt idx="8320">
                  <c:v>25</c:v>
                </c:pt>
                <c:pt idx="8321">
                  <c:v>26</c:v>
                </c:pt>
                <c:pt idx="8322">
                  <c:v>24</c:v>
                </c:pt>
                <c:pt idx="8323">
                  <c:v>24</c:v>
                </c:pt>
                <c:pt idx="8324">
                  <c:v>21</c:v>
                </c:pt>
                <c:pt idx="8325">
                  <c:v>24</c:v>
                </c:pt>
                <c:pt idx="8326">
                  <c:v>24</c:v>
                </c:pt>
                <c:pt idx="8327">
                  <c:v>25</c:v>
                </c:pt>
                <c:pt idx="8328">
                  <c:v>24</c:v>
                </c:pt>
                <c:pt idx="8329">
                  <c:v>25</c:v>
                </c:pt>
                <c:pt idx="8330">
                  <c:v>24</c:v>
                </c:pt>
                <c:pt idx="8331">
                  <c:v>25</c:v>
                </c:pt>
                <c:pt idx="8332">
                  <c:v>24</c:v>
                </c:pt>
                <c:pt idx="8333">
                  <c:v>24</c:v>
                </c:pt>
                <c:pt idx="8334">
                  <c:v>24</c:v>
                </c:pt>
                <c:pt idx="8335">
                  <c:v>24</c:v>
                </c:pt>
                <c:pt idx="8336">
                  <c:v>24</c:v>
                </c:pt>
                <c:pt idx="8337">
                  <c:v>24</c:v>
                </c:pt>
                <c:pt idx="8338">
                  <c:v>25</c:v>
                </c:pt>
                <c:pt idx="8339">
                  <c:v>24</c:v>
                </c:pt>
                <c:pt idx="8340">
                  <c:v>24</c:v>
                </c:pt>
                <c:pt idx="8341">
                  <c:v>22</c:v>
                </c:pt>
                <c:pt idx="8342">
                  <c:v>24</c:v>
                </c:pt>
                <c:pt idx="8343">
                  <c:v>24</c:v>
                </c:pt>
                <c:pt idx="8344">
                  <c:v>24</c:v>
                </c:pt>
                <c:pt idx="8345">
                  <c:v>24</c:v>
                </c:pt>
                <c:pt idx="8346">
                  <c:v>23</c:v>
                </c:pt>
                <c:pt idx="8347">
                  <c:v>24</c:v>
                </c:pt>
                <c:pt idx="8348">
                  <c:v>24</c:v>
                </c:pt>
                <c:pt idx="8349">
                  <c:v>23</c:v>
                </c:pt>
                <c:pt idx="8350">
                  <c:v>26</c:v>
                </c:pt>
                <c:pt idx="8351">
                  <c:v>25</c:v>
                </c:pt>
                <c:pt idx="8352">
                  <c:v>25</c:v>
                </c:pt>
                <c:pt idx="8353">
                  <c:v>24</c:v>
                </c:pt>
                <c:pt idx="8354">
                  <c:v>25</c:v>
                </c:pt>
                <c:pt idx="8355">
                  <c:v>24</c:v>
                </c:pt>
                <c:pt idx="8356">
                  <c:v>24</c:v>
                </c:pt>
                <c:pt idx="8357">
                  <c:v>25</c:v>
                </c:pt>
                <c:pt idx="8358">
                  <c:v>24</c:v>
                </c:pt>
                <c:pt idx="8359">
                  <c:v>24</c:v>
                </c:pt>
                <c:pt idx="8360">
                  <c:v>24</c:v>
                </c:pt>
                <c:pt idx="8361">
                  <c:v>25</c:v>
                </c:pt>
                <c:pt idx="8362">
                  <c:v>25</c:v>
                </c:pt>
                <c:pt idx="8363">
                  <c:v>24</c:v>
                </c:pt>
                <c:pt idx="8364">
                  <c:v>24</c:v>
                </c:pt>
                <c:pt idx="8365">
                  <c:v>24</c:v>
                </c:pt>
                <c:pt idx="8366">
                  <c:v>25</c:v>
                </c:pt>
                <c:pt idx="8367">
                  <c:v>25</c:v>
                </c:pt>
                <c:pt idx="8368">
                  <c:v>24</c:v>
                </c:pt>
                <c:pt idx="8369">
                  <c:v>27</c:v>
                </c:pt>
                <c:pt idx="8370">
                  <c:v>26</c:v>
                </c:pt>
                <c:pt idx="8371">
                  <c:v>25</c:v>
                </c:pt>
                <c:pt idx="8372">
                  <c:v>23</c:v>
                </c:pt>
                <c:pt idx="8373">
                  <c:v>24</c:v>
                </c:pt>
                <c:pt idx="8374">
                  <c:v>25</c:v>
                </c:pt>
                <c:pt idx="8375">
                  <c:v>26</c:v>
                </c:pt>
                <c:pt idx="8376">
                  <c:v>23</c:v>
                </c:pt>
                <c:pt idx="8377">
                  <c:v>24</c:v>
                </c:pt>
                <c:pt idx="8378">
                  <c:v>22</c:v>
                </c:pt>
                <c:pt idx="8379">
                  <c:v>25</c:v>
                </c:pt>
                <c:pt idx="8380">
                  <c:v>25</c:v>
                </c:pt>
                <c:pt idx="8381">
                  <c:v>25</c:v>
                </c:pt>
                <c:pt idx="8382">
                  <c:v>25</c:v>
                </c:pt>
                <c:pt idx="8383">
                  <c:v>24</c:v>
                </c:pt>
                <c:pt idx="8384">
                  <c:v>25</c:v>
                </c:pt>
                <c:pt idx="8385">
                  <c:v>24</c:v>
                </c:pt>
                <c:pt idx="8386">
                  <c:v>25</c:v>
                </c:pt>
                <c:pt idx="8387">
                  <c:v>24</c:v>
                </c:pt>
                <c:pt idx="8388">
                  <c:v>24</c:v>
                </c:pt>
                <c:pt idx="8389">
                  <c:v>23</c:v>
                </c:pt>
                <c:pt idx="8390">
                  <c:v>25</c:v>
                </c:pt>
                <c:pt idx="8391">
                  <c:v>25</c:v>
                </c:pt>
                <c:pt idx="8392">
                  <c:v>25</c:v>
                </c:pt>
                <c:pt idx="8393">
                  <c:v>25</c:v>
                </c:pt>
                <c:pt idx="8394">
                  <c:v>24</c:v>
                </c:pt>
                <c:pt idx="8395">
                  <c:v>25</c:v>
                </c:pt>
                <c:pt idx="8396">
                  <c:v>25</c:v>
                </c:pt>
                <c:pt idx="8397">
                  <c:v>23</c:v>
                </c:pt>
                <c:pt idx="8398">
                  <c:v>25</c:v>
                </c:pt>
                <c:pt idx="8399">
                  <c:v>24</c:v>
                </c:pt>
                <c:pt idx="8400">
                  <c:v>25</c:v>
                </c:pt>
                <c:pt idx="8401">
                  <c:v>24</c:v>
                </c:pt>
                <c:pt idx="8402">
                  <c:v>25</c:v>
                </c:pt>
                <c:pt idx="8403">
                  <c:v>24</c:v>
                </c:pt>
                <c:pt idx="8404">
                  <c:v>28</c:v>
                </c:pt>
                <c:pt idx="8405">
                  <c:v>25</c:v>
                </c:pt>
                <c:pt idx="8406">
                  <c:v>25</c:v>
                </c:pt>
                <c:pt idx="8407">
                  <c:v>25</c:v>
                </c:pt>
                <c:pt idx="8408">
                  <c:v>25</c:v>
                </c:pt>
                <c:pt idx="8409">
                  <c:v>25</c:v>
                </c:pt>
                <c:pt idx="8410">
                  <c:v>24</c:v>
                </c:pt>
                <c:pt idx="8411">
                  <c:v>25</c:v>
                </c:pt>
                <c:pt idx="8412">
                  <c:v>24</c:v>
                </c:pt>
                <c:pt idx="8413">
                  <c:v>23</c:v>
                </c:pt>
                <c:pt idx="8414">
                  <c:v>24</c:v>
                </c:pt>
                <c:pt idx="8415">
                  <c:v>25</c:v>
                </c:pt>
                <c:pt idx="8416">
                  <c:v>25</c:v>
                </c:pt>
                <c:pt idx="8417">
                  <c:v>25</c:v>
                </c:pt>
                <c:pt idx="8418">
                  <c:v>24</c:v>
                </c:pt>
                <c:pt idx="8419">
                  <c:v>24</c:v>
                </c:pt>
                <c:pt idx="8420">
                  <c:v>24</c:v>
                </c:pt>
                <c:pt idx="8421">
                  <c:v>25</c:v>
                </c:pt>
                <c:pt idx="8422">
                  <c:v>25</c:v>
                </c:pt>
                <c:pt idx="8423">
                  <c:v>25</c:v>
                </c:pt>
                <c:pt idx="8424">
                  <c:v>24</c:v>
                </c:pt>
                <c:pt idx="8425">
                  <c:v>25</c:v>
                </c:pt>
                <c:pt idx="8426">
                  <c:v>24</c:v>
                </c:pt>
                <c:pt idx="8427">
                  <c:v>26</c:v>
                </c:pt>
                <c:pt idx="8428">
                  <c:v>24</c:v>
                </c:pt>
                <c:pt idx="8429">
                  <c:v>23</c:v>
                </c:pt>
                <c:pt idx="8430">
                  <c:v>24</c:v>
                </c:pt>
                <c:pt idx="8431">
                  <c:v>23</c:v>
                </c:pt>
                <c:pt idx="8432">
                  <c:v>26</c:v>
                </c:pt>
                <c:pt idx="8433">
                  <c:v>25</c:v>
                </c:pt>
                <c:pt idx="8434">
                  <c:v>24</c:v>
                </c:pt>
                <c:pt idx="8435">
                  <c:v>24</c:v>
                </c:pt>
                <c:pt idx="8436">
                  <c:v>24</c:v>
                </c:pt>
                <c:pt idx="8437">
                  <c:v>24</c:v>
                </c:pt>
                <c:pt idx="8438">
                  <c:v>25</c:v>
                </c:pt>
                <c:pt idx="8439">
                  <c:v>24</c:v>
                </c:pt>
                <c:pt idx="8440">
                  <c:v>24</c:v>
                </c:pt>
                <c:pt idx="8441">
                  <c:v>24</c:v>
                </c:pt>
                <c:pt idx="8442">
                  <c:v>25</c:v>
                </c:pt>
                <c:pt idx="8443">
                  <c:v>24</c:v>
                </c:pt>
                <c:pt idx="8444">
                  <c:v>25</c:v>
                </c:pt>
                <c:pt idx="8445">
                  <c:v>22</c:v>
                </c:pt>
                <c:pt idx="8446">
                  <c:v>26</c:v>
                </c:pt>
                <c:pt idx="8447">
                  <c:v>24</c:v>
                </c:pt>
                <c:pt idx="8448">
                  <c:v>25</c:v>
                </c:pt>
                <c:pt idx="8449">
                  <c:v>25</c:v>
                </c:pt>
                <c:pt idx="8450">
                  <c:v>24</c:v>
                </c:pt>
                <c:pt idx="8451">
                  <c:v>24</c:v>
                </c:pt>
                <c:pt idx="8452">
                  <c:v>25</c:v>
                </c:pt>
                <c:pt idx="8453">
                  <c:v>25</c:v>
                </c:pt>
                <c:pt idx="8454">
                  <c:v>24</c:v>
                </c:pt>
                <c:pt idx="8455">
                  <c:v>24</c:v>
                </c:pt>
                <c:pt idx="8456">
                  <c:v>24</c:v>
                </c:pt>
                <c:pt idx="8457">
                  <c:v>24</c:v>
                </c:pt>
                <c:pt idx="8458">
                  <c:v>24</c:v>
                </c:pt>
                <c:pt idx="8459">
                  <c:v>25</c:v>
                </c:pt>
                <c:pt idx="8460">
                  <c:v>25</c:v>
                </c:pt>
                <c:pt idx="8461">
                  <c:v>24</c:v>
                </c:pt>
                <c:pt idx="8462">
                  <c:v>24</c:v>
                </c:pt>
                <c:pt idx="8463">
                  <c:v>25</c:v>
                </c:pt>
                <c:pt idx="8464">
                  <c:v>25</c:v>
                </c:pt>
                <c:pt idx="8465">
                  <c:v>24</c:v>
                </c:pt>
                <c:pt idx="8466">
                  <c:v>24</c:v>
                </c:pt>
                <c:pt idx="8467">
                  <c:v>27</c:v>
                </c:pt>
                <c:pt idx="8468">
                  <c:v>25</c:v>
                </c:pt>
                <c:pt idx="8469">
                  <c:v>23</c:v>
                </c:pt>
                <c:pt idx="8470">
                  <c:v>24</c:v>
                </c:pt>
                <c:pt idx="8471">
                  <c:v>25</c:v>
                </c:pt>
                <c:pt idx="8472">
                  <c:v>25</c:v>
                </c:pt>
                <c:pt idx="8473">
                  <c:v>25</c:v>
                </c:pt>
                <c:pt idx="8474">
                  <c:v>26</c:v>
                </c:pt>
                <c:pt idx="8475">
                  <c:v>24</c:v>
                </c:pt>
                <c:pt idx="8476">
                  <c:v>25</c:v>
                </c:pt>
                <c:pt idx="8477">
                  <c:v>23</c:v>
                </c:pt>
                <c:pt idx="8478">
                  <c:v>25</c:v>
                </c:pt>
                <c:pt idx="8479">
                  <c:v>25</c:v>
                </c:pt>
                <c:pt idx="8480">
                  <c:v>24</c:v>
                </c:pt>
                <c:pt idx="8481">
                  <c:v>24</c:v>
                </c:pt>
                <c:pt idx="8482">
                  <c:v>24</c:v>
                </c:pt>
                <c:pt idx="8483">
                  <c:v>24</c:v>
                </c:pt>
                <c:pt idx="8484">
                  <c:v>25</c:v>
                </c:pt>
                <c:pt idx="8485">
                  <c:v>25</c:v>
                </c:pt>
                <c:pt idx="8486">
                  <c:v>25</c:v>
                </c:pt>
                <c:pt idx="8487">
                  <c:v>24</c:v>
                </c:pt>
                <c:pt idx="8488">
                  <c:v>25</c:v>
                </c:pt>
                <c:pt idx="8489">
                  <c:v>24</c:v>
                </c:pt>
                <c:pt idx="8490">
                  <c:v>25</c:v>
                </c:pt>
                <c:pt idx="8491">
                  <c:v>24</c:v>
                </c:pt>
                <c:pt idx="8492">
                  <c:v>22</c:v>
                </c:pt>
                <c:pt idx="8493">
                  <c:v>24</c:v>
                </c:pt>
                <c:pt idx="8494">
                  <c:v>26</c:v>
                </c:pt>
                <c:pt idx="8495">
                  <c:v>25</c:v>
                </c:pt>
                <c:pt idx="8496">
                  <c:v>24</c:v>
                </c:pt>
                <c:pt idx="8497">
                  <c:v>24</c:v>
                </c:pt>
                <c:pt idx="8498">
                  <c:v>24</c:v>
                </c:pt>
                <c:pt idx="8499">
                  <c:v>24</c:v>
                </c:pt>
                <c:pt idx="8500">
                  <c:v>24</c:v>
                </c:pt>
                <c:pt idx="8501">
                  <c:v>27</c:v>
                </c:pt>
                <c:pt idx="8502">
                  <c:v>24</c:v>
                </c:pt>
                <c:pt idx="8503">
                  <c:v>27</c:v>
                </c:pt>
                <c:pt idx="8504">
                  <c:v>26</c:v>
                </c:pt>
                <c:pt idx="8505">
                  <c:v>24</c:v>
                </c:pt>
                <c:pt idx="8506">
                  <c:v>24</c:v>
                </c:pt>
                <c:pt idx="8507">
                  <c:v>25</c:v>
                </c:pt>
                <c:pt idx="8508">
                  <c:v>23</c:v>
                </c:pt>
                <c:pt idx="8509">
                  <c:v>24</c:v>
                </c:pt>
                <c:pt idx="8510">
                  <c:v>25</c:v>
                </c:pt>
                <c:pt idx="8511">
                  <c:v>25</c:v>
                </c:pt>
                <c:pt idx="8512">
                  <c:v>24</c:v>
                </c:pt>
                <c:pt idx="8513">
                  <c:v>24</c:v>
                </c:pt>
                <c:pt idx="8514">
                  <c:v>29</c:v>
                </c:pt>
                <c:pt idx="8515">
                  <c:v>25</c:v>
                </c:pt>
                <c:pt idx="8516">
                  <c:v>24</c:v>
                </c:pt>
                <c:pt idx="8517">
                  <c:v>26</c:v>
                </c:pt>
                <c:pt idx="8518">
                  <c:v>23</c:v>
                </c:pt>
                <c:pt idx="8519">
                  <c:v>27</c:v>
                </c:pt>
                <c:pt idx="8520">
                  <c:v>25</c:v>
                </c:pt>
                <c:pt idx="8521">
                  <c:v>27</c:v>
                </c:pt>
                <c:pt idx="8522">
                  <c:v>26</c:v>
                </c:pt>
                <c:pt idx="8523">
                  <c:v>25</c:v>
                </c:pt>
                <c:pt idx="8524">
                  <c:v>24</c:v>
                </c:pt>
                <c:pt idx="8525">
                  <c:v>23</c:v>
                </c:pt>
                <c:pt idx="8526">
                  <c:v>26</c:v>
                </c:pt>
                <c:pt idx="8527">
                  <c:v>24</c:v>
                </c:pt>
                <c:pt idx="8528">
                  <c:v>24</c:v>
                </c:pt>
                <c:pt idx="8529">
                  <c:v>25</c:v>
                </c:pt>
                <c:pt idx="8530">
                  <c:v>25</c:v>
                </c:pt>
                <c:pt idx="8531">
                  <c:v>24</c:v>
                </c:pt>
                <c:pt idx="8532">
                  <c:v>25</c:v>
                </c:pt>
                <c:pt idx="8533">
                  <c:v>24</c:v>
                </c:pt>
                <c:pt idx="8534">
                  <c:v>24</c:v>
                </c:pt>
                <c:pt idx="8535">
                  <c:v>24</c:v>
                </c:pt>
                <c:pt idx="8536">
                  <c:v>21</c:v>
                </c:pt>
                <c:pt idx="8537">
                  <c:v>24</c:v>
                </c:pt>
                <c:pt idx="8538">
                  <c:v>25</c:v>
                </c:pt>
                <c:pt idx="8539">
                  <c:v>24</c:v>
                </c:pt>
                <c:pt idx="8540">
                  <c:v>26</c:v>
                </c:pt>
                <c:pt idx="8541">
                  <c:v>24</c:v>
                </c:pt>
                <c:pt idx="8542">
                  <c:v>25</c:v>
                </c:pt>
                <c:pt idx="8543">
                  <c:v>24</c:v>
                </c:pt>
                <c:pt idx="8544">
                  <c:v>26</c:v>
                </c:pt>
                <c:pt idx="8545">
                  <c:v>24</c:v>
                </c:pt>
                <c:pt idx="8546">
                  <c:v>40</c:v>
                </c:pt>
                <c:pt idx="8547">
                  <c:v>28</c:v>
                </c:pt>
                <c:pt idx="8548">
                  <c:v>22</c:v>
                </c:pt>
                <c:pt idx="8549">
                  <c:v>24</c:v>
                </c:pt>
                <c:pt idx="8550">
                  <c:v>26</c:v>
                </c:pt>
                <c:pt idx="8551">
                  <c:v>25</c:v>
                </c:pt>
                <c:pt idx="8552">
                  <c:v>25</c:v>
                </c:pt>
                <c:pt idx="8553">
                  <c:v>24</c:v>
                </c:pt>
                <c:pt idx="8554">
                  <c:v>24</c:v>
                </c:pt>
                <c:pt idx="8555">
                  <c:v>25</c:v>
                </c:pt>
                <c:pt idx="8556">
                  <c:v>25</c:v>
                </c:pt>
                <c:pt idx="8557">
                  <c:v>24</c:v>
                </c:pt>
                <c:pt idx="8558">
                  <c:v>26</c:v>
                </c:pt>
                <c:pt idx="8559">
                  <c:v>25</c:v>
                </c:pt>
                <c:pt idx="8560">
                  <c:v>24</c:v>
                </c:pt>
                <c:pt idx="8561">
                  <c:v>27</c:v>
                </c:pt>
                <c:pt idx="8562">
                  <c:v>24</c:v>
                </c:pt>
                <c:pt idx="8563">
                  <c:v>28</c:v>
                </c:pt>
                <c:pt idx="8564">
                  <c:v>24</c:v>
                </c:pt>
                <c:pt idx="8565">
                  <c:v>24</c:v>
                </c:pt>
                <c:pt idx="8566">
                  <c:v>26</c:v>
                </c:pt>
                <c:pt idx="8567">
                  <c:v>25</c:v>
                </c:pt>
                <c:pt idx="8568">
                  <c:v>25</c:v>
                </c:pt>
                <c:pt idx="8569">
                  <c:v>27</c:v>
                </c:pt>
                <c:pt idx="8570">
                  <c:v>25</c:v>
                </c:pt>
                <c:pt idx="8571">
                  <c:v>25</c:v>
                </c:pt>
                <c:pt idx="8572">
                  <c:v>25</c:v>
                </c:pt>
                <c:pt idx="8573">
                  <c:v>24</c:v>
                </c:pt>
                <c:pt idx="8574">
                  <c:v>24</c:v>
                </c:pt>
                <c:pt idx="8575">
                  <c:v>24</c:v>
                </c:pt>
                <c:pt idx="8576">
                  <c:v>25</c:v>
                </c:pt>
                <c:pt idx="8577">
                  <c:v>24</c:v>
                </c:pt>
                <c:pt idx="8578">
                  <c:v>26</c:v>
                </c:pt>
                <c:pt idx="8579">
                  <c:v>24</c:v>
                </c:pt>
                <c:pt idx="8580">
                  <c:v>26</c:v>
                </c:pt>
                <c:pt idx="8581">
                  <c:v>23</c:v>
                </c:pt>
                <c:pt idx="8582">
                  <c:v>25</c:v>
                </c:pt>
                <c:pt idx="8583">
                  <c:v>25</c:v>
                </c:pt>
                <c:pt idx="8584">
                  <c:v>26</c:v>
                </c:pt>
                <c:pt idx="8585">
                  <c:v>24</c:v>
                </c:pt>
                <c:pt idx="8586">
                  <c:v>25</c:v>
                </c:pt>
                <c:pt idx="8587">
                  <c:v>25</c:v>
                </c:pt>
                <c:pt idx="8588">
                  <c:v>25</c:v>
                </c:pt>
                <c:pt idx="8589">
                  <c:v>24</c:v>
                </c:pt>
                <c:pt idx="8590">
                  <c:v>25</c:v>
                </c:pt>
                <c:pt idx="8591">
                  <c:v>25</c:v>
                </c:pt>
                <c:pt idx="8592">
                  <c:v>24</c:v>
                </c:pt>
                <c:pt idx="8593">
                  <c:v>25</c:v>
                </c:pt>
                <c:pt idx="8594">
                  <c:v>25</c:v>
                </c:pt>
                <c:pt idx="8595">
                  <c:v>24</c:v>
                </c:pt>
                <c:pt idx="8596">
                  <c:v>25</c:v>
                </c:pt>
                <c:pt idx="8597">
                  <c:v>25</c:v>
                </c:pt>
                <c:pt idx="8598">
                  <c:v>25</c:v>
                </c:pt>
                <c:pt idx="8599">
                  <c:v>25</c:v>
                </c:pt>
                <c:pt idx="8600">
                  <c:v>20</c:v>
                </c:pt>
                <c:pt idx="8601">
                  <c:v>26</c:v>
                </c:pt>
                <c:pt idx="8602">
                  <c:v>25</c:v>
                </c:pt>
                <c:pt idx="8603">
                  <c:v>24</c:v>
                </c:pt>
                <c:pt idx="8604">
                  <c:v>24</c:v>
                </c:pt>
                <c:pt idx="8605">
                  <c:v>25</c:v>
                </c:pt>
                <c:pt idx="8606">
                  <c:v>24</c:v>
                </c:pt>
                <c:pt idx="8607">
                  <c:v>25</c:v>
                </c:pt>
                <c:pt idx="8608">
                  <c:v>25</c:v>
                </c:pt>
                <c:pt idx="8609">
                  <c:v>26</c:v>
                </c:pt>
                <c:pt idx="8610">
                  <c:v>25</c:v>
                </c:pt>
                <c:pt idx="8611">
                  <c:v>26</c:v>
                </c:pt>
                <c:pt idx="8612">
                  <c:v>26</c:v>
                </c:pt>
                <c:pt idx="8613">
                  <c:v>24</c:v>
                </c:pt>
                <c:pt idx="8614">
                  <c:v>19</c:v>
                </c:pt>
                <c:pt idx="8615">
                  <c:v>25</c:v>
                </c:pt>
                <c:pt idx="8616">
                  <c:v>25</c:v>
                </c:pt>
                <c:pt idx="8617">
                  <c:v>24</c:v>
                </c:pt>
                <c:pt idx="8618">
                  <c:v>24</c:v>
                </c:pt>
                <c:pt idx="8619">
                  <c:v>25</c:v>
                </c:pt>
                <c:pt idx="8620">
                  <c:v>27</c:v>
                </c:pt>
                <c:pt idx="8621">
                  <c:v>25</c:v>
                </c:pt>
                <c:pt idx="8622">
                  <c:v>25</c:v>
                </c:pt>
                <c:pt idx="8623">
                  <c:v>28</c:v>
                </c:pt>
                <c:pt idx="8624">
                  <c:v>24</c:v>
                </c:pt>
                <c:pt idx="8625">
                  <c:v>24</c:v>
                </c:pt>
                <c:pt idx="8626">
                  <c:v>25</c:v>
                </c:pt>
                <c:pt idx="8627">
                  <c:v>24</c:v>
                </c:pt>
                <c:pt idx="8628">
                  <c:v>20</c:v>
                </c:pt>
                <c:pt idx="8629">
                  <c:v>24</c:v>
                </c:pt>
                <c:pt idx="8630">
                  <c:v>24</c:v>
                </c:pt>
                <c:pt idx="8631">
                  <c:v>25</c:v>
                </c:pt>
                <c:pt idx="8632">
                  <c:v>18</c:v>
                </c:pt>
                <c:pt idx="8633">
                  <c:v>25</c:v>
                </c:pt>
                <c:pt idx="8634">
                  <c:v>25</c:v>
                </c:pt>
                <c:pt idx="8635">
                  <c:v>24</c:v>
                </c:pt>
                <c:pt idx="8636">
                  <c:v>29</c:v>
                </c:pt>
                <c:pt idx="8637">
                  <c:v>24</c:v>
                </c:pt>
                <c:pt idx="8638">
                  <c:v>25</c:v>
                </c:pt>
                <c:pt idx="8639">
                  <c:v>24</c:v>
                </c:pt>
                <c:pt idx="8640">
                  <c:v>25</c:v>
                </c:pt>
                <c:pt idx="8641">
                  <c:v>24</c:v>
                </c:pt>
                <c:pt idx="8642">
                  <c:v>25</c:v>
                </c:pt>
                <c:pt idx="8643">
                  <c:v>23</c:v>
                </c:pt>
                <c:pt idx="8644">
                  <c:v>25</c:v>
                </c:pt>
                <c:pt idx="8645">
                  <c:v>25</c:v>
                </c:pt>
                <c:pt idx="8646">
                  <c:v>24</c:v>
                </c:pt>
                <c:pt idx="8647">
                  <c:v>24</c:v>
                </c:pt>
                <c:pt idx="8648">
                  <c:v>23</c:v>
                </c:pt>
                <c:pt idx="8649">
                  <c:v>22</c:v>
                </c:pt>
                <c:pt idx="8650">
                  <c:v>23</c:v>
                </c:pt>
                <c:pt idx="8651">
                  <c:v>22</c:v>
                </c:pt>
                <c:pt idx="8652">
                  <c:v>26</c:v>
                </c:pt>
                <c:pt idx="8653">
                  <c:v>26</c:v>
                </c:pt>
                <c:pt idx="8654">
                  <c:v>25</c:v>
                </c:pt>
                <c:pt idx="8655">
                  <c:v>26</c:v>
                </c:pt>
                <c:pt idx="8656">
                  <c:v>24</c:v>
                </c:pt>
                <c:pt idx="8657">
                  <c:v>26</c:v>
                </c:pt>
                <c:pt idx="8658">
                  <c:v>24</c:v>
                </c:pt>
                <c:pt idx="8659">
                  <c:v>24</c:v>
                </c:pt>
                <c:pt idx="8660">
                  <c:v>24</c:v>
                </c:pt>
                <c:pt idx="8661">
                  <c:v>25</c:v>
                </c:pt>
                <c:pt idx="8662">
                  <c:v>26</c:v>
                </c:pt>
                <c:pt idx="8663">
                  <c:v>27</c:v>
                </c:pt>
                <c:pt idx="8664">
                  <c:v>25</c:v>
                </c:pt>
                <c:pt idx="8665">
                  <c:v>24</c:v>
                </c:pt>
                <c:pt idx="8666">
                  <c:v>24</c:v>
                </c:pt>
                <c:pt idx="8667">
                  <c:v>25</c:v>
                </c:pt>
                <c:pt idx="8668">
                  <c:v>23</c:v>
                </c:pt>
                <c:pt idx="8669">
                  <c:v>24</c:v>
                </c:pt>
                <c:pt idx="8670">
                  <c:v>25</c:v>
                </c:pt>
                <c:pt idx="8671">
                  <c:v>27</c:v>
                </c:pt>
                <c:pt idx="8672">
                  <c:v>26</c:v>
                </c:pt>
                <c:pt idx="8673">
                  <c:v>23</c:v>
                </c:pt>
                <c:pt idx="8674">
                  <c:v>26</c:v>
                </c:pt>
                <c:pt idx="8675">
                  <c:v>24</c:v>
                </c:pt>
                <c:pt idx="8676">
                  <c:v>27</c:v>
                </c:pt>
                <c:pt idx="8677">
                  <c:v>24</c:v>
                </c:pt>
                <c:pt idx="8678">
                  <c:v>24</c:v>
                </c:pt>
                <c:pt idx="8679">
                  <c:v>25</c:v>
                </c:pt>
                <c:pt idx="8680">
                  <c:v>24</c:v>
                </c:pt>
                <c:pt idx="8681">
                  <c:v>24</c:v>
                </c:pt>
                <c:pt idx="8682">
                  <c:v>24</c:v>
                </c:pt>
                <c:pt idx="8683">
                  <c:v>24</c:v>
                </c:pt>
                <c:pt idx="8684">
                  <c:v>26</c:v>
                </c:pt>
                <c:pt idx="8685">
                  <c:v>24</c:v>
                </c:pt>
                <c:pt idx="8686">
                  <c:v>23</c:v>
                </c:pt>
                <c:pt idx="8687">
                  <c:v>25</c:v>
                </c:pt>
                <c:pt idx="8688">
                  <c:v>24</c:v>
                </c:pt>
                <c:pt idx="8689">
                  <c:v>21</c:v>
                </c:pt>
                <c:pt idx="8690">
                  <c:v>24</c:v>
                </c:pt>
                <c:pt idx="8691">
                  <c:v>25</c:v>
                </c:pt>
                <c:pt idx="8692">
                  <c:v>23</c:v>
                </c:pt>
                <c:pt idx="8693">
                  <c:v>25</c:v>
                </c:pt>
                <c:pt idx="8694">
                  <c:v>22</c:v>
                </c:pt>
                <c:pt idx="8695">
                  <c:v>25</c:v>
                </c:pt>
                <c:pt idx="8696">
                  <c:v>25</c:v>
                </c:pt>
                <c:pt idx="8697">
                  <c:v>25</c:v>
                </c:pt>
                <c:pt idx="8698">
                  <c:v>24</c:v>
                </c:pt>
                <c:pt idx="8699">
                  <c:v>25</c:v>
                </c:pt>
                <c:pt idx="8700">
                  <c:v>25</c:v>
                </c:pt>
                <c:pt idx="8701">
                  <c:v>27</c:v>
                </c:pt>
                <c:pt idx="8702">
                  <c:v>29</c:v>
                </c:pt>
                <c:pt idx="8703">
                  <c:v>26</c:v>
                </c:pt>
                <c:pt idx="8704">
                  <c:v>24</c:v>
                </c:pt>
                <c:pt idx="8705">
                  <c:v>25</c:v>
                </c:pt>
                <c:pt idx="8706">
                  <c:v>25</c:v>
                </c:pt>
                <c:pt idx="8707">
                  <c:v>28</c:v>
                </c:pt>
                <c:pt idx="8708">
                  <c:v>25</c:v>
                </c:pt>
                <c:pt idx="8709">
                  <c:v>25</c:v>
                </c:pt>
                <c:pt idx="8710">
                  <c:v>26</c:v>
                </c:pt>
                <c:pt idx="8711">
                  <c:v>28</c:v>
                </c:pt>
                <c:pt idx="8712">
                  <c:v>24</c:v>
                </c:pt>
                <c:pt idx="8713">
                  <c:v>24</c:v>
                </c:pt>
                <c:pt idx="8714">
                  <c:v>20</c:v>
                </c:pt>
                <c:pt idx="8715">
                  <c:v>22</c:v>
                </c:pt>
                <c:pt idx="8716">
                  <c:v>28</c:v>
                </c:pt>
                <c:pt idx="8717">
                  <c:v>24</c:v>
                </c:pt>
                <c:pt idx="8718">
                  <c:v>24</c:v>
                </c:pt>
                <c:pt idx="8719">
                  <c:v>23</c:v>
                </c:pt>
                <c:pt idx="8720">
                  <c:v>27</c:v>
                </c:pt>
                <c:pt idx="8721">
                  <c:v>25</c:v>
                </c:pt>
                <c:pt idx="8722">
                  <c:v>26</c:v>
                </c:pt>
                <c:pt idx="8723">
                  <c:v>24</c:v>
                </c:pt>
                <c:pt idx="8724">
                  <c:v>26</c:v>
                </c:pt>
                <c:pt idx="8725">
                  <c:v>26</c:v>
                </c:pt>
                <c:pt idx="8726">
                  <c:v>24</c:v>
                </c:pt>
                <c:pt idx="8727">
                  <c:v>25</c:v>
                </c:pt>
                <c:pt idx="8728">
                  <c:v>25</c:v>
                </c:pt>
                <c:pt idx="8729">
                  <c:v>24</c:v>
                </c:pt>
                <c:pt idx="8730">
                  <c:v>25</c:v>
                </c:pt>
                <c:pt idx="8731">
                  <c:v>27</c:v>
                </c:pt>
                <c:pt idx="8732">
                  <c:v>23</c:v>
                </c:pt>
                <c:pt idx="8733">
                  <c:v>25</c:v>
                </c:pt>
                <c:pt idx="8734">
                  <c:v>26</c:v>
                </c:pt>
                <c:pt idx="8735">
                  <c:v>26</c:v>
                </c:pt>
                <c:pt idx="8736">
                  <c:v>25</c:v>
                </c:pt>
                <c:pt idx="8737">
                  <c:v>24</c:v>
                </c:pt>
                <c:pt idx="8738">
                  <c:v>25</c:v>
                </c:pt>
                <c:pt idx="8739">
                  <c:v>24</c:v>
                </c:pt>
                <c:pt idx="8740">
                  <c:v>25</c:v>
                </c:pt>
                <c:pt idx="8741">
                  <c:v>24</c:v>
                </c:pt>
                <c:pt idx="8742">
                  <c:v>27</c:v>
                </c:pt>
                <c:pt idx="8743">
                  <c:v>25</c:v>
                </c:pt>
                <c:pt idx="8744">
                  <c:v>25</c:v>
                </c:pt>
                <c:pt idx="8745">
                  <c:v>25</c:v>
                </c:pt>
                <c:pt idx="8746">
                  <c:v>25</c:v>
                </c:pt>
                <c:pt idx="8747">
                  <c:v>25</c:v>
                </c:pt>
                <c:pt idx="8748">
                  <c:v>24</c:v>
                </c:pt>
                <c:pt idx="8749">
                  <c:v>25</c:v>
                </c:pt>
                <c:pt idx="8750">
                  <c:v>25</c:v>
                </c:pt>
                <c:pt idx="8751">
                  <c:v>24</c:v>
                </c:pt>
                <c:pt idx="8752">
                  <c:v>25</c:v>
                </c:pt>
                <c:pt idx="8753">
                  <c:v>25</c:v>
                </c:pt>
                <c:pt idx="8754">
                  <c:v>24</c:v>
                </c:pt>
                <c:pt idx="8755">
                  <c:v>27</c:v>
                </c:pt>
                <c:pt idx="8756">
                  <c:v>23</c:v>
                </c:pt>
                <c:pt idx="8757">
                  <c:v>26</c:v>
                </c:pt>
                <c:pt idx="8758">
                  <c:v>24</c:v>
                </c:pt>
                <c:pt idx="8759">
                  <c:v>24</c:v>
                </c:pt>
                <c:pt idx="8760">
                  <c:v>25</c:v>
                </c:pt>
                <c:pt idx="8761">
                  <c:v>24</c:v>
                </c:pt>
                <c:pt idx="8762">
                  <c:v>24</c:v>
                </c:pt>
                <c:pt idx="8763">
                  <c:v>24</c:v>
                </c:pt>
                <c:pt idx="8764">
                  <c:v>24</c:v>
                </c:pt>
                <c:pt idx="8765">
                  <c:v>24</c:v>
                </c:pt>
                <c:pt idx="8766">
                  <c:v>25</c:v>
                </c:pt>
                <c:pt idx="8767">
                  <c:v>24</c:v>
                </c:pt>
                <c:pt idx="8768">
                  <c:v>25</c:v>
                </c:pt>
                <c:pt idx="8769">
                  <c:v>24</c:v>
                </c:pt>
                <c:pt idx="8770">
                  <c:v>25</c:v>
                </c:pt>
                <c:pt idx="8771">
                  <c:v>24</c:v>
                </c:pt>
                <c:pt idx="8772">
                  <c:v>23</c:v>
                </c:pt>
                <c:pt idx="8773">
                  <c:v>26</c:v>
                </c:pt>
                <c:pt idx="8774">
                  <c:v>25</c:v>
                </c:pt>
                <c:pt idx="8775">
                  <c:v>23</c:v>
                </c:pt>
                <c:pt idx="8776">
                  <c:v>25</c:v>
                </c:pt>
                <c:pt idx="8777">
                  <c:v>24</c:v>
                </c:pt>
                <c:pt idx="8778">
                  <c:v>24</c:v>
                </c:pt>
                <c:pt idx="8779">
                  <c:v>23</c:v>
                </c:pt>
                <c:pt idx="8780">
                  <c:v>24</c:v>
                </c:pt>
                <c:pt idx="8781">
                  <c:v>24</c:v>
                </c:pt>
                <c:pt idx="8782">
                  <c:v>24</c:v>
                </c:pt>
                <c:pt idx="8783">
                  <c:v>24</c:v>
                </c:pt>
                <c:pt idx="8784">
                  <c:v>25</c:v>
                </c:pt>
                <c:pt idx="8785">
                  <c:v>25</c:v>
                </c:pt>
                <c:pt idx="8786">
                  <c:v>24</c:v>
                </c:pt>
                <c:pt idx="8787">
                  <c:v>24</c:v>
                </c:pt>
                <c:pt idx="8788">
                  <c:v>24</c:v>
                </c:pt>
                <c:pt idx="8789">
                  <c:v>24</c:v>
                </c:pt>
                <c:pt idx="8790">
                  <c:v>25</c:v>
                </c:pt>
                <c:pt idx="8791">
                  <c:v>17</c:v>
                </c:pt>
                <c:pt idx="8792">
                  <c:v>22</c:v>
                </c:pt>
                <c:pt idx="8793">
                  <c:v>24</c:v>
                </c:pt>
                <c:pt idx="8794">
                  <c:v>23</c:v>
                </c:pt>
                <c:pt idx="8795">
                  <c:v>23</c:v>
                </c:pt>
                <c:pt idx="8796">
                  <c:v>23</c:v>
                </c:pt>
                <c:pt idx="8797">
                  <c:v>25</c:v>
                </c:pt>
                <c:pt idx="8798">
                  <c:v>22</c:v>
                </c:pt>
                <c:pt idx="8799">
                  <c:v>24</c:v>
                </c:pt>
                <c:pt idx="8800">
                  <c:v>23</c:v>
                </c:pt>
                <c:pt idx="8801">
                  <c:v>21</c:v>
                </c:pt>
                <c:pt idx="8802">
                  <c:v>27</c:v>
                </c:pt>
                <c:pt idx="8803">
                  <c:v>24</c:v>
                </c:pt>
                <c:pt idx="8804">
                  <c:v>26</c:v>
                </c:pt>
                <c:pt idx="8805">
                  <c:v>24</c:v>
                </c:pt>
                <c:pt idx="8806">
                  <c:v>23</c:v>
                </c:pt>
                <c:pt idx="8807">
                  <c:v>21</c:v>
                </c:pt>
                <c:pt idx="8808">
                  <c:v>25</c:v>
                </c:pt>
                <c:pt idx="8809">
                  <c:v>24</c:v>
                </c:pt>
                <c:pt idx="8810">
                  <c:v>24</c:v>
                </c:pt>
                <c:pt idx="8811">
                  <c:v>19</c:v>
                </c:pt>
                <c:pt idx="8812">
                  <c:v>27</c:v>
                </c:pt>
                <c:pt idx="8813">
                  <c:v>21</c:v>
                </c:pt>
                <c:pt idx="8814">
                  <c:v>25</c:v>
                </c:pt>
                <c:pt idx="8815">
                  <c:v>25</c:v>
                </c:pt>
                <c:pt idx="8816">
                  <c:v>28</c:v>
                </c:pt>
                <c:pt idx="8817">
                  <c:v>25</c:v>
                </c:pt>
                <c:pt idx="8818">
                  <c:v>26</c:v>
                </c:pt>
                <c:pt idx="8819">
                  <c:v>24</c:v>
                </c:pt>
                <c:pt idx="8820">
                  <c:v>26</c:v>
                </c:pt>
                <c:pt idx="8821">
                  <c:v>26</c:v>
                </c:pt>
                <c:pt idx="8822">
                  <c:v>23</c:v>
                </c:pt>
                <c:pt idx="8823">
                  <c:v>24</c:v>
                </c:pt>
                <c:pt idx="8824">
                  <c:v>26</c:v>
                </c:pt>
                <c:pt idx="8825">
                  <c:v>26</c:v>
                </c:pt>
                <c:pt idx="8826">
                  <c:v>23</c:v>
                </c:pt>
                <c:pt idx="8827">
                  <c:v>24</c:v>
                </c:pt>
                <c:pt idx="8828">
                  <c:v>23</c:v>
                </c:pt>
                <c:pt idx="8829">
                  <c:v>25</c:v>
                </c:pt>
                <c:pt idx="8830">
                  <c:v>23</c:v>
                </c:pt>
                <c:pt idx="8831">
                  <c:v>25</c:v>
                </c:pt>
                <c:pt idx="8832">
                  <c:v>23</c:v>
                </c:pt>
                <c:pt idx="8833">
                  <c:v>25</c:v>
                </c:pt>
                <c:pt idx="8834">
                  <c:v>25</c:v>
                </c:pt>
                <c:pt idx="8835">
                  <c:v>26</c:v>
                </c:pt>
                <c:pt idx="8836">
                  <c:v>24</c:v>
                </c:pt>
                <c:pt idx="8837">
                  <c:v>23</c:v>
                </c:pt>
                <c:pt idx="8838">
                  <c:v>24</c:v>
                </c:pt>
                <c:pt idx="8839">
                  <c:v>25</c:v>
                </c:pt>
                <c:pt idx="8840">
                  <c:v>24</c:v>
                </c:pt>
                <c:pt idx="8841">
                  <c:v>23</c:v>
                </c:pt>
                <c:pt idx="8842">
                  <c:v>24</c:v>
                </c:pt>
                <c:pt idx="8843">
                  <c:v>24</c:v>
                </c:pt>
                <c:pt idx="8844">
                  <c:v>24</c:v>
                </c:pt>
                <c:pt idx="8845">
                  <c:v>25</c:v>
                </c:pt>
                <c:pt idx="8846">
                  <c:v>25</c:v>
                </c:pt>
                <c:pt idx="8847">
                  <c:v>25</c:v>
                </c:pt>
                <c:pt idx="8848">
                  <c:v>24</c:v>
                </c:pt>
                <c:pt idx="8849">
                  <c:v>25</c:v>
                </c:pt>
                <c:pt idx="8850">
                  <c:v>25</c:v>
                </c:pt>
                <c:pt idx="8851">
                  <c:v>25</c:v>
                </c:pt>
                <c:pt idx="8852">
                  <c:v>24</c:v>
                </c:pt>
                <c:pt idx="8853">
                  <c:v>24</c:v>
                </c:pt>
                <c:pt idx="8854">
                  <c:v>24</c:v>
                </c:pt>
                <c:pt idx="8855">
                  <c:v>23</c:v>
                </c:pt>
                <c:pt idx="8856">
                  <c:v>24</c:v>
                </c:pt>
                <c:pt idx="8857">
                  <c:v>25</c:v>
                </c:pt>
                <c:pt idx="8858">
                  <c:v>24</c:v>
                </c:pt>
                <c:pt idx="8859">
                  <c:v>25</c:v>
                </c:pt>
                <c:pt idx="8860">
                  <c:v>25</c:v>
                </c:pt>
                <c:pt idx="8861">
                  <c:v>24</c:v>
                </c:pt>
                <c:pt idx="8862">
                  <c:v>25</c:v>
                </c:pt>
                <c:pt idx="8863">
                  <c:v>23</c:v>
                </c:pt>
                <c:pt idx="8864">
                  <c:v>25</c:v>
                </c:pt>
                <c:pt idx="8865">
                  <c:v>24</c:v>
                </c:pt>
                <c:pt idx="8866">
                  <c:v>26</c:v>
                </c:pt>
                <c:pt idx="8867">
                  <c:v>24</c:v>
                </c:pt>
                <c:pt idx="8868">
                  <c:v>24</c:v>
                </c:pt>
                <c:pt idx="8869">
                  <c:v>24</c:v>
                </c:pt>
                <c:pt idx="8870">
                  <c:v>24</c:v>
                </c:pt>
                <c:pt idx="8871">
                  <c:v>22</c:v>
                </c:pt>
                <c:pt idx="8872">
                  <c:v>24</c:v>
                </c:pt>
                <c:pt idx="8873">
                  <c:v>24</c:v>
                </c:pt>
                <c:pt idx="8874">
                  <c:v>25</c:v>
                </c:pt>
                <c:pt idx="8875">
                  <c:v>24</c:v>
                </c:pt>
                <c:pt idx="8876">
                  <c:v>27</c:v>
                </c:pt>
                <c:pt idx="8877">
                  <c:v>27</c:v>
                </c:pt>
                <c:pt idx="8878">
                  <c:v>24</c:v>
                </c:pt>
                <c:pt idx="8879">
                  <c:v>24</c:v>
                </c:pt>
                <c:pt idx="8880">
                  <c:v>25</c:v>
                </c:pt>
                <c:pt idx="8881">
                  <c:v>25</c:v>
                </c:pt>
                <c:pt idx="8882">
                  <c:v>24</c:v>
                </c:pt>
                <c:pt idx="8883">
                  <c:v>24</c:v>
                </c:pt>
                <c:pt idx="8884">
                  <c:v>23</c:v>
                </c:pt>
                <c:pt idx="8885">
                  <c:v>25</c:v>
                </c:pt>
                <c:pt idx="8886">
                  <c:v>23</c:v>
                </c:pt>
                <c:pt idx="8887">
                  <c:v>24</c:v>
                </c:pt>
                <c:pt idx="8888">
                  <c:v>24</c:v>
                </c:pt>
                <c:pt idx="8889">
                  <c:v>24</c:v>
                </c:pt>
                <c:pt idx="8890">
                  <c:v>24</c:v>
                </c:pt>
                <c:pt idx="8891">
                  <c:v>24</c:v>
                </c:pt>
                <c:pt idx="8892">
                  <c:v>24</c:v>
                </c:pt>
                <c:pt idx="8893">
                  <c:v>24</c:v>
                </c:pt>
                <c:pt idx="8894">
                  <c:v>24</c:v>
                </c:pt>
                <c:pt idx="8895">
                  <c:v>24</c:v>
                </c:pt>
                <c:pt idx="8896">
                  <c:v>24</c:v>
                </c:pt>
                <c:pt idx="8897">
                  <c:v>24</c:v>
                </c:pt>
                <c:pt idx="8898">
                  <c:v>24</c:v>
                </c:pt>
                <c:pt idx="8899">
                  <c:v>24</c:v>
                </c:pt>
                <c:pt idx="8900">
                  <c:v>24</c:v>
                </c:pt>
                <c:pt idx="8901">
                  <c:v>24</c:v>
                </c:pt>
                <c:pt idx="8902">
                  <c:v>24</c:v>
                </c:pt>
                <c:pt idx="8903">
                  <c:v>24</c:v>
                </c:pt>
                <c:pt idx="8904">
                  <c:v>25</c:v>
                </c:pt>
                <c:pt idx="8905">
                  <c:v>25</c:v>
                </c:pt>
                <c:pt idx="8906">
                  <c:v>24</c:v>
                </c:pt>
                <c:pt idx="8907">
                  <c:v>24</c:v>
                </c:pt>
                <c:pt idx="8908">
                  <c:v>24</c:v>
                </c:pt>
                <c:pt idx="8909">
                  <c:v>23</c:v>
                </c:pt>
                <c:pt idx="8910">
                  <c:v>24</c:v>
                </c:pt>
                <c:pt idx="8911">
                  <c:v>23</c:v>
                </c:pt>
                <c:pt idx="8912">
                  <c:v>24</c:v>
                </c:pt>
                <c:pt idx="8913">
                  <c:v>25</c:v>
                </c:pt>
                <c:pt idx="8914">
                  <c:v>26</c:v>
                </c:pt>
                <c:pt idx="8915">
                  <c:v>24</c:v>
                </c:pt>
                <c:pt idx="8916">
                  <c:v>24</c:v>
                </c:pt>
                <c:pt idx="8917">
                  <c:v>24</c:v>
                </c:pt>
                <c:pt idx="8918">
                  <c:v>24</c:v>
                </c:pt>
                <c:pt idx="8919">
                  <c:v>23</c:v>
                </c:pt>
                <c:pt idx="8920">
                  <c:v>24</c:v>
                </c:pt>
                <c:pt idx="8921">
                  <c:v>25</c:v>
                </c:pt>
                <c:pt idx="8922">
                  <c:v>23</c:v>
                </c:pt>
                <c:pt idx="8923">
                  <c:v>24</c:v>
                </c:pt>
                <c:pt idx="8924">
                  <c:v>23</c:v>
                </c:pt>
                <c:pt idx="8925">
                  <c:v>23</c:v>
                </c:pt>
                <c:pt idx="8926">
                  <c:v>21</c:v>
                </c:pt>
                <c:pt idx="8927">
                  <c:v>24</c:v>
                </c:pt>
                <c:pt idx="8928">
                  <c:v>25</c:v>
                </c:pt>
                <c:pt idx="8929">
                  <c:v>25</c:v>
                </c:pt>
                <c:pt idx="8930">
                  <c:v>24</c:v>
                </c:pt>
                <c:pt idx="8931">
                  <c:v>22</c:v>
                </c:pt>
                <c:pt idx="8932">
                  <c:v>24</c:v>
                </c:pt>
                <c:pt idx="8933">
                  <c:v>24</c:v>
                </c:pt>
                <c:pt idx="8934">
                  <c:v>23</c:v>
                </c:pt>
                <c:pt idx="8935">
                  <c:v>24</c:v>
                </c:pt>
                <c:pt idx="8936">
                  <c:v>24</c:v>
                </c:pt>
                <c:pt idx="8937">
                  <c:v>24</c:v>
                </c:pt>
                <c:pt idx="8938">
                  <c:v>25</c:v>
                </c:pt>
                <c:pt idx="8939">
                  <c:v>25</c:v>
                </c:pt>
                <c:pt idx="8940">
                  <c:v>24</c:v>
                </c:pt>
                <c:pt idx="8941">
                  <c:v>21</c:v>
                </c:pt>
                <c:pt idx="8942">
                  <c:v>24</c:v>
                </c:pt>
                <c:pt idx="8943">
                  <c:v>25</c:v>
                </c:pt>
                <c:pt idx="8944">
                  <c:v>24</c:v>
                </c:pt>
                <c:pt idx="8945">
                  <c:v>24</c:v>
                </c:pt>
                <c:pt idx="8946">
                  <c:v>25</c:v>
                </c:pt>
                <c:pt idx="8947">
                  <c:v>24</c:v>
                </c:pt>
                <c:pt idx="8948">
                  <c:v>24</c:v>
                </c:pt>
                <c:pt idx="8949">
                  <c:v>24</c:v>
                </c:pt>
                <c:pt idx="8950">
                  <c:v>24</c:v>
                </c:pt>
                <c:pt idx="8951">
                  <c:v>24</c:v>
                </c:pt>
                <c:pt idx="8952">
                  <c:v>24</c:v>
                </c:pt>
                <c:pt idx="8953">
                  <c:v>24</c:v>
                </c:pt>
                <c:pt idx="8954">
                  <c:v>27</c:v>
                </c:pt>
                <c:pt idx="8955">
                  <c:v>24</c:v>
                </c:pt>
                <c:pt idx="8956">
                  <c:v>25</c:v>
                </c:pt>
                <c:pt idx="8957">
                  <c:v>23</c:v>
                </c:pt>
                <c:pt idx="8958">
                  <c:v>25</c:v>
                </c:pt>
                <c:pt idx="8959">
                  <c:v>24</c:v>
                </c:pt>
                <c:pt idx="8960">
                  <c:v>26</c:v>
                </c:pt>
                <c:pt idx="8961">
                  <c:v>24</c:v>
                </c:pt>
                <c:pt idx="8962">
                  <c:v>24</c:v>
                </c:pt>
                <c:pt idx="8963">
                  <c:v>23</c:v>
                </c:pt>
                <c:pt idx="8964">
                  <c:v>25</c:v>
                </c:pt>
                <c:pt idx="8965">
                  <c:v>24</c:v>
                </c:pt>
                <c:pt idx="8966">
                  <c:v>25</c:v>
                </c:pt>
                <c:pt idx="8967">
                  <c:v>23</c:v>
                </c:pt>
                <c:pt idx="8968">
                  <c:v>24</c:v>
                </c:pt>
                <c:pt idx="8969">
                  <c:v>25</c:v>
                </c:pt>
                <c:pt idx="8970">
                  <c:v>24</c:v>
                </c:pt>
                <c:pt idx="8971">
                  <c:v>27</c:v>
                </c:pt>
                <c:pt idx="8972">
                  <c:v>24</c:v>
                </c:pt>
                <c:pt idx="8973">
                  <c:v>24</c:v>
                </c:pt>
                <c:pt idx="8974">
                  <c:v>25</c:v>
                </c:pt>
                <c:pt idx="8975">
                  <c:v>25</c:v>
                </c:pt>
                <c:pt idx="8976">
                  <c:v>25</c:v>
                </c:pt>
                <c:pt idx="8977">
                  <c:v>25</c:v>
                </c:pt>
                <c:pt idx="8978">
                  <c:v>24</c:v>
                </c:pt>
                <c:pt idx="8979">
                  <c:v>21</c:v>
                </c:pt>
                <c:pt idx="8980">
                  <c:v>26</c:v>
                </c:pt>
                <c:pt idx="8981">
                  <c:v>24</c:v>
                </c:pt>
                <c:pt idx="8982">
                  <c:v>24</c:v>
                </c:pt>
                <c:pt idx="8983">
                  <c:v>23</c:v>
                </c:pt>
                <c:pt idx="8984">
                  <c:v>23</c:v>
                </c:pt>
                <c:pt idx="8985">
                  <c:v>25</c:v>
                </c:pt>
                <c:pt idx="8986">
                  <c:v>25</c:v>
                </c:pt>
                <c:pt idx="8987">
                  <c:v>24</c:v>
                </c:pt>
                <c:pt idx="8988">
                  <c:v>23</c:v>
                </c:pt>
                <c:pt idx="8989">
                  <c:v>24</c:v>
                </c:pt>
                <c:pt idx="8990">
                  <c:v>25</c:v>
                </c:pt>
                <c:pt idx="8991">
                  <c:v>25</c:v>
                </c:pt>
                <c:pt idx="8992">
                  <c:v>23</c:v>
                </c:pt>
                <c:pt idx="8993">
                  <c:v>24</c:v>
                </c:pt>
                <c:pt idx="8994">
                  <c:v>23</c:v>
                </c:pt>
                <c:pt idx="8995">
                  <c:v>24</c:v>
                </c:pt>
                <c:pt idx="8996">
                  <c:v>25</c:v>
                </c:pt>
                <c:pt idx="8997">
                  <c:v>26</c:v>
                </c:pt>
                <c:pt idx="8998">
                  <c:v>24</c:v>
                </c:pt>
                <c:pt idx="8999">
                  <c:v>23</c:v>
                </c:pt>
                <c:pt idx="9000">
                  <c:v>27</c:v>
                </c:pt>
                <c:pt idx="9001">
                  <c:v>24</c:v>
                </c:pt>
                <c:pt idx="9002">
                  <c:v>24</c:v>
                </c:pt>
                <c:pt idx="9003">
                  <c:v>25</c:v>
                </c:pt>
                <c:pt idx="9004">
                  <c:v>24</c:v>
                </c:pt>
                <c:pt idx="9005">
                  <c:v>27</c:v>
                </c:pt>
                <c:pt idx="9006">
                  <c:v>25</c:v>
                </c:pt>
                <c:pt idx="9007">
                  <c:v>24</c:v>
                </c:pt>
                <c:pt idx="9008">
                  <c:v>22</c:v>
                </c:pt>
                <c:pt idx="9009">
                  <c:v>25</c:v>
                </c:pt>
                <c:pt idx="9010">
                  <c:v>25</c:v>
                </c:pt>
                <c:pt idx="9011">
                  <c:v>25</c:v>
                </c:pt>
                <c:pt idx="9012">
                  <c:v>23</c:v>
                </c:pt>
                <c:pt idx="9013">
                  <c:v>23</c:v>
                </c:pt>
                <c:pt idx="9014">
                  <c:v>24</c:v>
                </c:pt>
                <c:pt idx="9015">
                  <c:v>24</c:v>
                </c:pt>
                <c:pt idx="9016">
                  <c:v>25</c:v>
                </c:pt>
                <c:pt idx="9017">
                  <c:v>24</c:v>
                </c:pt>
                <c:pt idx="9018">
                  <c:v>24</c:v>
                </c:pt>
                <c:pt idx="9019">
                  <c:v>24</c:v>
                </c:pt>
                <c:pt idx="9020">
                  <c:v>24</c:v>
                </c:pt>
                <c:pt idx="9021">
                  <c:v>24</c:v>
                </c:pt>
                <c:pt idx="9022">
                  <c:v>24</c:v>
                </c:pt>
                <c:pt idx="9023">
                  <c:v>24</c:v>
                </c:pt>
                <c:pt idx="9024">
                  <c:v>24</c:v>
                </c:pt>
                <c:pt idx="9025">
                  <c:v>24</c:v>
                </c:pt>
                <c:pt idx="9026">
                  <c:v>22</c:v>
                </c:pt>
                <c:pt idx="9027">
                  <c:v>25</c:v>
                </c:pt>
                <c:pt idx="9028">
                  <c:v>24</c:v>
                </c:pt>
                <c:pt idx="9029">
                  <c:v>25</c:v>
                </c:pt>
                <c:pt idx="9030">
                  <c:v>22</c:v>
                </c:pt>
                <c:pt idx="9031">
                  <c:v>24</c:v>
                </c:pt>
                <c:pt idx="9032">
                  <c:v>21</c:v>
                </c:pt>
                <c:pt idx="9033">
                  <c:v>24</c:v>
                </c:pt>
                <c:pt idx="9034">
                  <c:v>24</c:v>
                </c:pt>
                <c:pt idx="9035">
                  <c:v>25</c:v>
                </c:pt>
                <c:pt idx="9036">
                  <c:v>23</c:v>
                </c:pt>
                <c:pt idx="9037">
                  <c:v>24</c:v>
                </c:pt>
                <c:pt idx="9038">
                  <c:v>24</c:v>
                </c:pt>
                <c:pt idx="9039">
                  <c:v>24</c:v>
                </c:pt>
                <c:pt idx="9040">
                  <c:v>24</c:v>
                </c:pt>
                <c:pt idx="9041">
                  <c:v>26</c:v>
                </c:pt>
                <c:pt idx="9042">
                  <c:v>24</c:v>
                </c:pt>
                <c:pt idx="9043">
                  <c:v>24</c:v>
                </c:pt>
                <c:pt idx="9044">
                  <c:v>25</c:v>
                </c:pt>
                <c:pt idx="9045">
                  <c:v>24</c:v>
                </c:pt>
                <c:pt idx="9046">
                  <c:v>24</c:v>
                </c:pt>
                <c:pt idx="9047">
                  <c:v>25</c:v>
                </c:pt>
                <c:pt idx="9048">
                  <c:v>25</c:v>
                </c:pt>
                <c:pt idx="9049">
                  <c:v>23</c:v>
                </c:pt>
                <c:pt idx="9050">
                  <c:v>24</c:v>
                </c:pt>
                <c:pt idx="9051">
                  <c:v>26</c:v>
                </c:pt>
                <c:pt idx="9052">
                  <c:v>24</c:v>
                </c:pt>
                <c:pt idx="9053">
                  <c:v>24</c:v>
                </c:pt>
                <c:pt idx="9054">
                  <c:v>26</c:v>
                </c:pt>
                <c:pt idx="9055">
                  <c:v>24</c:v>
                </c:pt>
                <c:pt idx="9056">
                  <c:v>26</c:v>
                </c:pt>
                <c:pt idx="9057">
                  <c:v>24</c:v>
                </c:pt>
                <c:pt idx="9058">
                  <c:v>23</c:v>
                </c:pt>
                <c:pt idx="9059">
                  <c:v>24</c:v>
                </c:pt>
                <c:pt idx="9060">
                  <c:v>24</c:v>
                </c:pt>
                <c:pt idx="9061">
                  <c:v>24</c:v>
                </c:pt>
                <c:pt idx="9062">
                  <c:v>24</c:v>
                </c:pt>
                <c:pt idx="9063">
                  <c:v>25</c:v>
                </c:pt>
                <c:pt idx="9064">
                  <c:v>24</c:v>
                </c:pt>
                <c:pt idx="9065">
                  <c:v>25</c:v>
                </c:pt>
                <c:pt idx="9066">
                  <c:v>24</c:v>
                </c:pt>
                <c:pt idx="9067">
                  <c:v>23</c:v>
                </c:pt>
                <c:pt idx="9068">
                  <c:v>22</c:v>
                </c:pt>
                <c:pt idx="9069">
                  <c:v>25</c:v>
                </c:pt>
                <c:pt idx="9070">
                  <c:v>23</c:v>
                </c:pt>
                <c:pt idx="9071">
                  <c:v>24</c:v>
                </c:pt>
                <c:pt idx="9072">
                  <c:v>24</c:v>
                </c:pt>
                <c:pt idx="9073">
                  <c:v>25</c:v>
                </c:pt>
                <c:pt idx="9074">
                  <c:v>24</c:v>
                </c:pt>
                <c:pt idx="9075">
                  <c:v>23</c:v>
                </c:pt>
                <c:pt idx="9076">
                  <c:v>23</c:v>
                </c:pt>
                <c:pt idx="9077">
                  <c:v>24</c:v>
                </c:pt>
                <c:pt idx="9078">
                  <c:v>25</c:v>
                </c:pt>
                <c:pt idx="9079">
                  <c:v>25</c:v>
                </c:pt>
                <c:pt idx="9080">
                  <c:v>23</c:v>
                </c:pt>
                <c:pt idx="9081">
                  <c:v>28</c:v>
                </c:pt>
                <c:pt idx="9082">
                  <c:v>24</c:v>
                </c:pt>
                <c:pt idx="9083">
                  <c:v>26</c:v>
                </c:pt>
                <c:pt idx="9084">
                  <c:v>24</c:v>
                </c:pt>
                <c:pt idx="9085">
                  <c:v>24</c:v>
                </c:pt>
                <c:pt idx="9086">
                  <c:v>23</c:v>
                </c:pt>
                <c:pt idx="9087">
                  <c:v>23</c:v>
                </c:pt>
                <c:pt idx="9088">
                  <c:v>23</c:v>
                </c:pt>
                <c:pt idx="9089">
                  <c:v>24</c:v>
                </c:pt>
                <c:pt idx="9090">
                  <c:v>23</c:v>
                </c:pt>
                <c:pt idx="9091">
                  <c:v>24</c:v>
                </c:pt>
                <c:pt idx="9092">
                  <c:v>23</c:v>
                </c:pt>
                <c:pt idx="9093">
                  <c:v>23</c:v>
                </c:pt>
                <c:pt idx="9094">
                  <c:v>24</c:v>
                </c:pt>
                <c:pt idx="9095">
                  <c:v>24</c:v>
                </c:pt>
                <c:pt idx="9096">
                  <c:v>24</c:v>
                </c:pt>
                <c:pt idx="9097">
                  <c:v>25</c:v>
                </c:pt>
                <c:pt idx="9098">
                  <c:v>25</c:v>
                </c:pt>
                <c:pt idx="9099">
                  <c:v>25</c:v>
                </c:pt>
                <c:pt idx="9100">
                  <c:v>25</c:v>
                </c:pt>
                <c:pt idx="9101">
                  <c:v>25</c:v>
                </c:pt>
                <c:pt idx="9102">
                  <c:v>22</c:v>
                </c:pt>
                <c:pt idx="9103">
                  <c:v>24</c:v>
                </c:pt>
                <c:pt idx="9104">
                  <c:v>24</c:v>
                </c:pt>
                <c:pt idx="9105">
                  <c:v>25</c:v>
                </c:pt>
                <c:pt idx="9106">
                  <c:v>26</c:v>
                </c:pt>
                <c:pt idx="9107">
                  <c:v>24</c:v>
                </c:pt>
                <c:pt idx="9108">
                  <c:v>26</c:v>
                </c:pt>
                <c:pt idx="9109">
                  <c:v>25</c:v>
                </c:pt>
                <c:pt idx="9110">
                  <c:v>24</c:v>
                </c:pt>
                <c:pt idx="9111">
                  <c:v>23</c:v>
                </c:pt>
                <c:pt idx="9112">
                  <c:v>26</c:v>
                </c:pt>
                <c:pt idx="9113">
                  <c:v>24</c:v>
                </c:pt>
                <c:pt idx="9114">
                  <c:v>24</c:v>
                </c:pt>
                <c:pt idx="9115">
                  <c:v>24</c:v>
                </c:pt>
                <c:pt idx="9116">
                  <c:v>22</c:v>
                </c:pt>
                <c:pt idx="9117">
                  <c:v>23</c:v>
                </c:pt>
                <c:pt idx="9118">
                  <c:v>28</c:v>
                </c:pt>
                <c:pt idx="9119">
                  <c:v>26</c:v>
                </c:pt>
                <c:pt idx="9120">
                  <c:v>26</c:v>
                </c:pt>
                <c:pt idx="9121">
                  <c:v>24</c:v>
                </c:pt>
                <c:pt idx="9122">
                  <c:v>25</c:v>
                </c:pt>
                <c:pt idx="9123">
                  <c:v>24</c:v>
                </c:pt>
                <c:pt idx="9124">
                  <c:v>24</c:v>
                </c:pt>
                <c:pt idx="9125">
                  <c:v>25</c:v>
                </c:pt>
                <c:pt idx="9126">
                  <c:v>22</c:v>
                </c:pt>
                <c:pt idx="9127">
                  <c:v>23</c:v>
                </c:pt>
                <c:pt idx="9128">
                  <c:v>23</c:v>
                </c:pt>
                <c:pt idx="9129">
                  <c:v>24</c:v>
                </c:pt>
                <c:pt idx="9130">
                  <c:v>24</c:v>
                </c:pt>
                <c:pt idx="9131">
                  <c:v>24</c:v>
                </c:pt>
                <c:pt idx="9132">
                  <c:v>25</c:v>
                </c:pt>
                <c:pt idx="9133">
                  <c:v>24</c:v>
                </c:pt>
                <c:pt idx="9134">
                  <c:v>24</c:v>
                </c:pt>
                <c:pt idx="9135">
                  <c:v>25</c:v>
                </c:pt>
                <c:pt idx="9136">
                  <c:v>25</c:v>
                </c:pt>
                <c:pt idx="9137">
                  <c:v>24</c:v>
                </c:pt>
                <c:pt idx="9138">
                  <c:v>28</c:v>
                </c:pt>
                <c:pt idx="9139">
                  <c:v>26</c:v>
                </c:pt>
                <c:pt idx="9140">
                  <c:v>23</c:v>
                </c:pt>
                <c:pt idx="9141">
                  <c:v>25</c:v>
                </c:pt>
                <c:pt idx="9142">
                  <c:v>25</c:v>
                </c:pt>
                <c:pt idx="9143">
                  <c:v>24</c:v>
                </c:pt>
                <c:pt idx="9144">
                  <c:v>24</c:v>
                </c:pt>
                <c:pt idx="9145">
                  <c:v>23</c:v>
                </c:pt>
                <c:pt idx="9146">
                  <c:v>22</c:v>
                </c:pt>
                <c:pt idx="9147">
                  <c:v>24</c:v>
                </c:pt>
                <c:pt idx="9148">
                  <c:v>23</c:v>
                </c:pt>
                <c:pt idx="9149">
                  <c:v>23</c:v>
                </c:pt>
                <c:pt idx="9150">
                  <c:v>23</c:v>
                </c:pt>
                <c:pt idx="9151">
                  <c:v>24</c:v>
                </c:pt>
                <c:pt idx="9152">
                  <c:v>24</c:v>
                </c:pt>
                <c:pt idx="9153">
                  <c:v>24</c:v>
                </c:pt>
                <c:pt idx="9154">
                  <c:v>23</c:v>
                </c:pt>
                <c:pt idx="9155">
                  <c:v>23</c:v>
                </c:pt>
                <c:pt idx="9156">
                  <c:v>24</c:v>
                </c:pt>
                <c:pt idx="9157">
                  <c:v>24</c:v>
                </c:pt>
                <c:pt idx="9158">
                  <c:v>24</c:v>
                </c:pt>
                <c:pt idx="9159">
                  <c:v>23</c:v>
                </c:pt>
                <c:pt idx="9160">
                  <c:v>24</c:v>
                </c:pt>
                <c:pt idx="9161">
                  <c:v>25</c:v>
                </c:pt>
                <c:pt idx="9162">
                  <c:v>24</c:v>
                </c:pt>
                <c:pt idx="9163">
                  <c:v>25</c:v>
                </c:pt>
                <c:pt idx="9164">
                  <c:v>24</c:v>
                </c:pt>
                <c:pt idx="9165">
                  <c:v>24</c:v>
                </c:pt>
                <c:pt idx="9166">
                  <c:v>24</c:v>
                </c:pt>
                <c:pt idx="9167">
                  <c:v>23</c:v>
                </c:pt>
                <c:pt idx="9168">
                  <c:v>24</c:v>
                </c:pt>
                <c:pt idx="9169">
                  <c:v>25</c:v>
                </c:pt>
                <c:pt idx="9170">
                  <c:v>23</c:v>
                </c:pt>
                <c:pt idx="9171">
                  <c:v>25</c:v>
                </c:pt>
                <c:pt idx="9172">
                  <c:v>24</c:v>
                </c:pt>
                <c:pt idx="9173">
                  <c:v>24</c:v>
                </c:pt>
                <c:pt idx="9174">
                  <c:v>24</c:v>
                </c:pt>
                <c:pt idx="9175">
                  <c:v>23</c:v>
                </c:pt>
                <c:pt idx="9176">
                  <c:v>24</c:v>
                </c:pt>
                <c:pt idx="9177">
                  <c:v>24</c:v>
                </c:pt>
                <c:pt idx="9178">
                  <c:v>24</c:v>
                </c:pt>
                <c:pt idx="9179">
                  <c:v>25</c:v>
                </c:pt>
                <c:pt idx="9180">
                  <c:v>24</c:v>
                </c:pt>
                <c:pt idx="9181">
                  <c:v>24</c:v>
                </c:pt>
                <c:pt idx="9182">
                  <c:v>28</c:v>
                </c:pt>
                <c:pt idx="9183">
                  <c:v>24</c:v>
                </c:pt>
                <c:pt idx="9184">
                  <c:v>26</c:v>
                </c:pt>
                <c:pt idx="9185">
                  <c:v>24</c:v>
                </c:pt>
                <c:pt idx="9186">
                  <c:v>25</c:v>
                </c:pt>
                <c:pt idx="9187">
                  <c:v>24</c:v>
                </c:pt>
                <c:pt idx="9188">
                  <c:v>24</c:v>
                </c:pt>
                <c:pt idx="9189">
                  <c:v>23</c:v>
                </c:pt>
                <c:pt idx="9190">
                  <c:v>24</c:v>
                </c:pt>
                <c:pt idx="9191">
                  <c:v>23</c:v>
                </c:pt>
                <c:pt idx="9192">
                  <c:v>25</c:v>
                </c:pt>
                <c:pt idx="9193">
                  <c:v>24</c:v>
                </c:pt>
                <c:pt idx="9194">
                  <c:v>24</c:v>
                </c:pt>
                <c:pt idx="9195">
                  <c:v>24</c:v>
                </c:pt>
                <c:pt idx="9196">
                  <c:v>25</c:v>
                </c:pt>
                <c:pt idx="9197">
                  <c:v>25</c:v>
                </c:pt>
                <c:pt idx="9198">
                  <c:v>25</c:v>
                </c:pt>
                <c:pt idx="9199">
                  <c:v>23</c:v>
                </c:pt>
                <c:pt idx="9200">
                  <c:v>24</c:v>
                </c:pt>
                <c:pt idx="9201">
                  <c:v>24</c:v>
                </c:pt>
                <c:pt idx="9202">
                  <c:v>25</c:v>
                </c:pt>
                <c:pt idx="9203">
                  <c:v>25</c:v>
                </c:pt>
                <c:pt idx="9204">
                  <c:v>24</c:v>
                </c:pt>
                <c:pt idx="9205">
                  <c:v>24</c:v>
                </c:pt>
                <c:pt idx="9206">
                  <c:v>23</c:v>
                </c:pt>
                <c:pt idx="9207">
                  <c:v>24</c:v>
                </c:pt>
                <c:pt idx="9208">
                  <c:v>24</c:v>
                </c:pt>
                <c:pt idx="9209">
                  <c:v>25</c:v>
                </c:pt>
                <c:pt idx="9210">
                  <c:v>24</c:v>
                </c:pt>
                <c:pt idx="9211">
                  <c:v>24</c:v>
                </c:pt>
                <c:pt idx="9212">
                  <c:v>25</c:v>
                </c:pt>
                <c:pt idx="9213">
                  <c:v>22</c:v>
                </c:pt>
                <c:pt idx="9214">
                  <c:v>23</c:v>
                </c:pt>
                <c:pt idx="9215">
                  <c:v>24</c:v>
                </c:pt>
                <c:pt idx="9216">
                  <c:v>23</c:v>
                </c:pt>
                <c:pt idx="9217">
                  <c:v>26</c:v>
                </c:pt>
                <c:pt idx="9218">
                  <c:v>23</c:v>
                </c:pt>
                <c:pt idx="9219">
                  <c:v>25</c:v>
                </c:pt>
                <c:pt idx="9220">
                  <c:v>25</c:v>
                </c:pt>
                <c:pt idx="9221">
                  <c:v>24</c:v>
                </c:pt>
                <c:pt idx="9222">
                  <c:v>23</c:v>
                </c:pt>
                <c:pt idx="9223">
                  <c:v>23</c:v>
                </c:pt>
                <c:pt idx="9224">
                  <c:v>23</c:v>
                </c:pt>
                <c:pt idx="9225">
                  <c:v>24</c:v>
                </c:pt>
                <c:pt idx="9226">
                  <c:v>24</c:v>
                </c:pt>
                <c:pt idx="9227">
                  <c:v>24</c:v>
                </c:pt>
                <c:pt idx="9228">
                  <c:v>24</c:v>
                </c:pt>
                <c:pt idx="9229">
                  <c:v>24</c:v>
                </c:pt>
                <c:pt idx="9230">
                  <c:v>24</c:v>
                </c:pt>
                <c:pt idx="9231">
                  <c:v>24</c:v>
                </c:pt>
                <c:pt idx="9232">
                  <c:v>25</c:v>
                </c:pt>
                <c:pt idx="9233">
                  <c:v>24</c:v>
                </c:pt>
                <c:pt idx="9234">
                  <c:v>24</c:v>
                </c:pt>
                <c:pt idx="9235">
                  <c:v>24</c:v>
                </c:pt>
                <c:pt idx="9236">
                  <c:v>24</c:v>
                </c:pt>
                <c:pt idx="9237">
                  <c:v>24</c:v>
                </c:pt>
                <c:pt idx="9238">
                  <c:v>25</c:v>
                </c:pt>
                <c:pt idx="9239">
                  <c:v>23</c:v>
                </c:pt>
                <c:pt idx="9240">
                  <c:v>25</c:v>
                </c:pt>
                <c:pt idx="9241">
                  <c:v>24</c:v>
                </c:pt>
                <c:pt idx="9242">
                  <c:v>24</c:v>
                </c:pt>
                <c:pt idx="9243">
                  <c:v>24</c:v>
                </c:pt>
                <c:pt idx="9244">
                  <c:v>24</c:v>
                </c:pt>
                <c:pt idx="9245">
                  <c:v>23</c:v>
                </c:pt>
                <c:pt idx="9246">
                  <c:v>25</c:v>
                </c:pt>
                <c:pt idx="9247">
                  <c:v>24</c:v>
                </c:pt>
                <c:pt idx="9248">
                  <c:v>25</c:v>
                </c:pt>
                <c:pt idx="9249">
                  <c:v>24</c:v>
                </c:pt>
                <c:pt idx="9250">
                  <c:v>25</c:v>
                </c:pt>
                <c:pt idx="9251">
                  <c:v>23</c:v>
                </c:pt>
                <c:pt idx="9252">
                  <c:v>25</c:v>
                </c:pt>
                <c:pt idx="9253">
                  <c:v>25</c:v>
                </c:pt>
                <c:pt idx="9254">
                  <c:v>24</c:v>
                </c:pt>
                <c:pt idx="9255">
                  <c:v>24</c:v>
                </c:pt>
                <c:pt idx="9256">
                  <c:v>23</c:v>
                </c:pt>
                <c:pt idx="9257">
                  <c:v>24</c:v>
                </c:pt>
                <c:pt idx="9258">
                  <c:v>25</c:v>
                </c:pt>
                <c:pt idx="9259">
                  <c:v>25</c:v>
                </c:pt>
                <c:pt idx="9260">
                  <c:v>23</c:v>
                </c:pt>
                <c:pt idx="9261">
                  <c:v>23</c:v>
                </c:pt>
                <c:pt idx="9262">
                  <c:v>24</c:v>
                </c:pt>
                <c:pt idx="9263">
                  <c:v>24</c:v>
                </c:pt>
                <c:pt idx="9264">
                  <c:v>23</c:v>
                </c:pt>
                <c:pt idx="9265">
                  <c:v>24</c:v>
                </c:pt>
                <c:pt idx="9266">
                  <c:v>24</c:v>
                </c:pt>
                <c:pt idx="9267">
                  <c:v>24</c:v>
                </c:pt>
                <c:pt idx="9268">
                  <c:v>23</c:v>
                </c:pt>
                <c:pt idx="9269">
                  <c:v>25</c:v>
                </c:pt>
                <c:pt idx="9270">
                  <c:v>24</c:v>
                </c:pt>
                <c:pt idx="9271">
                  <c:v>25</c:v>
                </c:pt>
                <c:pt idx="9272">
                  <c:v>24</c:v>
                </c:pt>
                <c:pt idx="9273">
                  <c:v>23</c:v>
                </c:pt>
                <c:pt idx="9274">
                  <c:v>24</c:v>
                </c:pt>
                <c:pt idx="9275">
                  <c:v>24</c:v>
                </c:pt>
                <c:pt idx="9276">
                  <c:v>24</c:v>
                </c:pt>
                <c:pt idx="9277">
                  <c:v>24</c:v>
                </c:pt>
                <c:pt idx="9278">
                  <c:v>24</c:v>
                </c:pt>
                <c:pt idx="9279">
                  <c:v>23</c:v>
                </c:pt>
                <c:pt idx="9280">
                  <c:v>25</c:v>
                </c:pt>
                <c:pt idx="9281">
                  <c:v>26</c:v>
                </c:pt>
                <c:pt idx="9282">
                  <c:v>24</c:v>
                </c:pt>
                <c:pt idx="9283">
                  <c:v>23</c:v>
                </c:pt>
                <c:pt idx="9284">
                  <c:v>24</c:v>
                </c:pt>
                <c:pt idx="9285">
                  <c:v>24</c:v>
                </c:pt>
                <c:pt idx="9286">
                  <c:v>25</c:v>
                </c:pt>
                <c:pt idx="9287">
                  <c:v>25</c:v>
                </c:pt>
                <c:pt idx="9288">
                  <c:v>23</c:v>
                </c:pt>
                <c:pt idx="9289">
                  <c:v>24</c:v>
                </c:pt>
                <c:pt idx="9290">
                  <c:v>24</c:v>
                </c:pt>
                <c:pt idx="9291">
                  <c:v>24</c:v>
                </c:pt>
                <c:pt idx="9292">
                  <c:v>29</c:v>
                </c:pt>
                <c:pt idx="9293">
                  <c:v>24</c:v>
                </c:pt>
                <c:pt idx="9294">
                  <c:v>25</c:v>
                </c:pt>
                <c:pt idx="9295">
                  <c:v>24</c:v>
                </c:pt>
                <c:pt idx="9296">
                  <c:v>23</c:v>
                </c:pt>
                <c:pt idx="9297">
                  <c:v>24</c:v>
                </c:pt>
                <c:pt idx="9298">
                  <c:v>25</c:v>
                </c:pt>
                <c:pt idx="9299">
                  <c:v>24</c:v>
                </c:pt>
                <c:pt idx="9300">
                  <c:v>24</c:v>
                </c:pt>
                <c:pt idx="9301">
                  <c:v>23</c:v>
                </c:pt>
                <c:pt idx="9302">
                  <c:v>24</c:v>
                </c:pt>
                <c:pt idx="9303">
                  <c:v>24</c:v>
                </c:pt>
                <c:pt idx="9304">
                  <c:v>24</c:v>
                </c:pt>
                <c:pt idx="9305">
                  <c:v>23</c:v>
                </c:pt>
                <c:pt idx="9306">
                  <c:v>27</c:v>
                </c:pt>
                <c:pt idx="9307">
                  <c:v>24</c:v>
                </c:pt>
                <c:pt idx="9308">
                  <c:v>23</c:v>
                </c:pt>
                <c:pt idx="9309">
                  <c:v>25</c:v>
                </c:pt>
                <c:pt idx="9310">
                  <c:v>25</c:v>
                </c:pt>
                <c:pt idx="9311">
                  <c:v>23</c:v>
                </c:pt>
                <c:pt idx="9312">
                  <c:v>24</c:v>
                </c:pt>
                <c:pt idx="9313">
                  <c:v>25</c:v>
                </c:pt>
                <c:pt idx="9314">
                  <c:v>24</c:v>
                </c:pt>
                <c:pt idx="9315">
                  <c:v>24</c:v>
                </c:pt>
                <c:pt idx="9316">
                  <c:v>23</c:v>
                </c:pt>
                <c:pt idx="9317">
                  <c:v>24</c:v>
                </c:pt>
                <c:pt idx="9318">
                  <c:v>24</c:v>
                </c:pt>
                <c:pt idx="9319">
                  <c:v>24</c:v>
                </c:pt>
                <c:pt idx="9320">
                  <c:v>23</c:v>
                </c:pt>
                <c:pt idx="9321">
                  <c:v>24</c:v>
                </c:pt>
                <c:pt idx="9322">
                  <c:v>25</c:v>
                </c:pt>
                <c:pt idx="9323">
                  <c:v>24</c:v>
                </c:pt>
                <c:pt idx="9324">
                  <c:v>24</c:v>
                </c:pt>
                <c:pt idx="9325">
                  <c:v>24</c:v>
                </c:pt>
                <c:pt idx="9326">
                  <c:v>24</c:v>
                </c:pt>
                <c:pt idx="9327">
                  <c:v>25</c:v>
                </c:pt>
                <c:pt idx="9328">
                  <c:v>25</c:v>
                </c:pt>
                <c:pt idx="9329">
                  <c:v>25</c:v>
                </c:pt>
                <c:pt idx="9330">
                  <c:v>24</c:v>
                </c:pt>
                <c:pt idx="9331">
                  <c:v>25</c:v>
                </c:pt>
                <c:pt idx="9332">
                  <c:v>25</c:v>
                </c:pt>
                <c:pt idx="9333">
                  <c:v>24</c:v>
                </c:pt>
                <c:pt idx="9334">
                  <c:v>23</c:v>
                </c:pt>
                <c:pt idx="9335">
                  <c:v>24</c:v>
                </c:pt>
                <c:pt idx="9336">
                  <c:v>25</c:v>
                </c:pt>
                <c:pt idx="9337">
                  <c:v>24</c:v>
                </c:pt>
                <c:pt idx="9338">
                  <c:v>24</c:v>
                </c:pt>
                <c:pt idx="9339">
                  <c:v>23</c:v>
                </c:pt>
                <c:pt idx="9340">
                  <c:v>24</c:v>
                </c:pt>
                <c:pt idx="9341">
                  <c:v>24</c:v>
                </c:pt>
                <c:pt idx="9342">
                  <c:v>24</c:v>
                </c:pt>
                <c:pt idx="9343">
                  <c:v>24</c:v>
                </c:pt>
                <c:pt idx="9344">
                  <c:v>24</c:v>
                </c:pt>
                <c:pt idx="9345">
                  <c:v>24</c:v>
                </c:pt>
                <c:pt idx="9346">
                  <c:v>24</c:v>
                </c:pt>
                <c:pt idx="9347">
                  <c:v>23</c:v>
                </c:pt>
                <c:pt idx="9348">
                  <c:v>25</c:v>
                </c:pt>
                <c:pt idx="9349">
                  <c:v>24</c:v>
                </c:pt>
                <c:pt idx="9350">
                  <c:v>24</c:v>
                </c:pt>
                <c:pt idx="9351">
                  <c:v>23</c:v>
                </c:pt>
                <c:pt idx="9352">
                  <c:v>24</c:v>
                </c:pt>
                <c:pt idx="9353">
                  <c:v>24</c:v>
                </c:pt>
                <c:pt idx="9354">
                  <c:v>24</c:v>
                </c:pt>
                <c:pt idx="9355">
                  <c:v>25</c:v>
                </c:pt>
                <c:pt idx="9356">
                  <c:v>25</c:v>
                </c:pt>
                <c:pt idx="9357">
                  <c:v>24</c:v>
                </c:pt>
                <c:pt idx="9358">
                  <c:v>23</c:v>
                </c:pt>
                <c:pt idx="9359">
                  <c:v>24</c:v>
                </c:pt>
                <c:pt idx="9360">
                  <c:v>24</c:v>
                </c:pt>
                <c:pt idx="9361">
                  <c:v>23</c:v>
                </c:pt>
                <c:pt idx="9362">
                  <c:v>24</c:v>
                </c:pt>
                <c:pt idx="9363">
                  <c:v>25</c:v>
                </c:pt>
                <c:pt idx="9364">
                  <c:v>24</c:v>
                </c:pt>
                <c:pt idx="9365">
                  <c:v>24</c:v>
                </c:pt>
                <c:pt idx="9366">
                  <c:v>24</c:v>
                </c:pt>
                <c:pt idx="9367">
                  <c:v>24</c:v>
                </c:pt>
                <c:pt idx="9368">
                  <c:v>24</c:v>
                </c:pt>
                <c:pt idx="9369">
                  <c:v>22</c:v>
                </c:pt>
                <c:pt idx="9370">
                  <c:v>23</c:v>
                </c:pt>
                <c:pt idx="9371">
                  <c:v>24</c:v>
                </c:pt>
                <c:pt idx="9372">
                  <c:v>24</c:v>
                </c:pt>
                <c:pt idx="9373">
                  <c:v>25</c:v>
                </c:pt>
                <c:pt idx="9374">
                  <c:v>24</c:v>
                </c:pt>
                <c:pt idx="9375">
                  <c:v>24</c:v>
                </c:pt>
                <c:pt idx="9376">
                  <c:v>25</c:v>
                </c:pt>
                <c:pt idx="9377">
                  <c:v>24</c:v>
                </c:pt>
                <c:pt idx="9378">
                  <c:v>26</c:v>
                </c:pt>
                <c:pt idx="9379">
                  <c:v>22</c:v>
                </c:pt>
                <c:pt idx="9380">
                  <c:v>23</c:v>
                </c:pt>
                <c:pt idx="9381">
                  <c:v>23</c:v>
                </c:pt>
                <c:pt idx="9382">
                  <c:v>23</c:v>
                </c:pt>
                <c:pt idx="9383">
                  <c:v>24</c:v>
                </c:pt>
                <c:pt idx="9384">
                  <c:v>24</c:v>
                </c:pt>
                <c:pt idx="9385">
                  <c:v>23</c:v>
                </c:pt>
                <c:pt idx="9386">
                  <c:v>25</c:v>
                </c:pt>
                <c:pt idx="9387">
                  <c:v>24</c:v>
                </c:pt>
                <c:pt idx="9388">
                  <c:v>25</c:v>
                </c:pt>
                <c:pt idx="9389">
                  <c:v>25</c:v>
                </c:pt>
                <c:pt idx="9390">
                  <c:v>24</c:v>
                </c:pt>
                <c:pt idx="9391">
                  <c:v>23</c:v>
                </c:pt>
                <c:pt idx="9392">
                  <c:v>23</c:v>
                </c:pt>
                <c:pt idx="9393">
                  <c:v>24</c:v>
                </c:pt>
                <c:pt idx="9394">
                  <c:v>24</c:v>
                </c:pt>
                <c:pt idx="9395">
                  <c:v>24</c:v>
                </c:pt>
                <c:pt idx="9396">
                  <c:v>25</c:v>
                </c:pt>
                <c:pt idx="9397">
                  <c:v>24</c:v>
                </c:pt>
                <c:pt idx="9398">
                  <c:v>23</c:v>
                </c:pt>
                <c:pt idx="9399">
                  <c:v>23</c:v>
                </c:pt>
                <c:pt idx="9400">
                  <c:v>23</c:v>
                </c:pt>
                <c:pt idx="9401">
                  <c:v>24</c:v>
                </c:pt>
                <c:pt idx="9402">
                  <c:v>24</c:v>
                </c:pt>
                <c:pt idx="9403">
                  <c:v>24</c:v>
                </c:pt>
                <c:pt idx="9404">
                  <c:v>24</c:v>
                </c:pt>
                <c:pt idx="9405">
                  <c:v>24</c:v>
                </c:pt>
                <c:pt idx="9406">
                  <c:v>24</c:v>
                </c:pt>
                <c:pt idx="9407">
                  <c:v>23</c:v>
                </c:pt>
                <c:pt idx="9408">
                  <c:v>25</c:v>
                </c:pt>
                <c:pt idx="9409">
                  <c:v>25</c:v>
                </c:pt>
                <c:pt idx="9410">
                  <c:v>23</c:v>
                </c:pt>
                <c:pt idx="9411">
                  <c:v>24</c:v>
                </c:pt>
                <c:pt idx="9412">
                  <c:v>24</c:v>
                </c:pt>
                <c:pt idx="9413">
                  <c:v>25</c:v>
                </c:pt>
                <c:pt idx="9414">
                  <c:v>23</c:v>
                </c:pt>
                <c:pt idx="9415">
                  <c:v>23</c:v>
                </c:pt>
                <c:pt idx="9416">
                  <c:v>23</c:v>
                </c:pt>
                <c:pt idx="9417">
                  <c:v>24</c:v>
                </c:pt>
                <c:pt idx="9418">
                  <c:v>24</c:v>
                </c:pt>
                <c:pt idx="9419">
                  <c:v>25</c:v>
                </c:pt>
                <c:pt idx="9420">
                  <c:v>24</c:v>
                </c:pt>
                <c:pt idx="9421">
                  <c:v>22</c:v>
                </c:pt>
                <c:pt idx="9422">
                  <c:v>23</c:v>
                </c:pt>
                <c:pt idx="9423">
                  <c:v>25</c:v>
                </c:pt>
                <c:pt idx="9424">
                  <c:v>24</c:v>
                </c:pt>
                <c:pt idx="9425">
                  <c:v>25</c:v>
                </c:pt>
                <c:pt idx="9426">
                  <c:v>25</c:v>
                </c:pt>
                <c:pt idx="9427">
                  <c:v>24</c:v>
                </c:pt>
                <c:pt idx="9428">
                  <c:v>23</c:v>
                </c:pt>
                <c:pt idx="9429">
                  <c:v>24</c:v>
                </c:pt>
                <c:pt idx="9430">
                  <c:v>24</c:v>
                </c:pt>
                <c:pt idx="9431">
                  <c:v>25</c:v>
                </c:pt>
                <c:pt idx="9432">
                  <c:v>24</c:v>
                </c:pt>
                <c:pt idx="9433">
                  <c:v>24</c:v>
                </c:pt>
                <c:pt idx="9434">
                  <c:v>24</c:v>
                </c:pt>
                <c:pt idx="9435">
                  <c:v>24</c:v>
                </c:pt>
                <c:pt idx="9436">
                  <c:v>23</c:v>
                </c:pt>
                <c:pt idx="9437">
                  <c:v>25</c:v>
                </c:pt>
                <c:pt idx="9438">
                  <c:v>23</c:v>
                </c:pt>
                <c:pt idx="9439">
                  <c:v>25</c:v>
                </c:pt>
                <c:pt idx="9440">
                  <c:v>25</c:v>
                </c:pt>
                <c:pt idx="9441">
                  <c:v>27</c:v>
                </c:pt>
                <c:pt idx="9442">
                  <c:v>18</c:v>
                </c:pt>
                <c:pt idx="9443">
                  <c:v>24</c:v>
                </c:pt>
                <c:pt idx="9444">
                  <c:v>23</c:v>
                </c:pt>
                <c:pt idx="9445">
                  <c:v>23</c:v>
                </c:pt>
                <c:pt idx="9446">
                  <c:v>24</c:v>
                </c:pt>
                <c:pt idx="9447">
                  <c:v>23</c:v>
                </c:pt>
                <c:pt idx="9448">
                  <c:v>24</c:v>
                </c:pt>
                <c:pt idx="9449">
                  <c:v>23</c:v>
                </c:pt>
                <c:pt idx="9450">
                  <c:v>24</c:v>
                </c:pt>
                <c:pt idx="9451">
                  <c:v>23</c:v>
                </c:pt>
                <c:pt idx="9452">
                  <c:v>23</c:v>
                </c:pt>
                <c:pt idx="9453">
                  <c:v>24</c:v>
                </c:pt>
                <c:pt idx="9454">
                  <c:v>23</c:v>
                </c:pt>
                <c:pt idx="9455">
                  <c:v>24</c:v>
                </c:pt>
                <c:pt idx="9456">
                  <c:v>24</c:v>
                </c:pt>
                <c:pt idx="9457">
                  <c:v>24</c:v>
                </c:pt>
                <c:pt idx="9458">
                  <c:v>23</c:v>
                </c:pt>
                <c:pt idx="9459">
                  <c:v>24</c:v>
                </c:pt>
                <c:pt idx="9460">
                  <c:v>25</c:v>
                </c:pt>
                <c:pt idx="9461">
                  <c:v>24</c:v>
                </c:pt>
                <c:pt idx="9462">
                  <c:v>24</c:v>
                </c:pt>
                <c:pt idx="9463">
                  <c:v>24</c:v>
                </c:pt>
                <c:pt idx="9464">
                  <c:v>25</c:v>
                </c:pt>
                <c:pt idx="9465">
                  <c:v>24</c:v>
                </c:pt>
                <c:pt idx="9466">
                  <c:v>23</c:v>
                </c:pt>
                <c:pt idx="9467">
                  <c:v>23</c:v>
                </c:pt>
                <c:pt idx="9468">
                  <c:v>25</c:v>
                </c:pt>
                <c:pt idx="9469">
                  <c:v>24</c:v>
                </c:pt>
                <c:pt idx="9470">
                  <c:v>25</c:v>
                </c:pt>
                <c:pt idx="9471">
                  <c:v>24</c:v>
                </c:pt>
                <c:pt idx="9472">
                  <c:v>24</c:v>
                </c:pt>
                <c:pt idx="9473">
                  <c:v>22</c:v>
                </c:pt>
                <c:pt idx="9474">
                  <c:v>25</c:v>
                </c:pt>
                <c:pt idx="9475">
                  <c:v>25</c:v>
                </c:pt>
                <c:pt idx="9476">
                  <c:v>24</c:v>
                </c:pt>
                <c:pt idx="9477">
                  <c:v>24</c:v>
                </c:pt>
                <c:pt idx="9478">
                  <c:v>25</c:v>
                </c:pt>
                <c:pt idx="9479">
                  <c:v>25</c:v>
                </c:pt>
                <c:pt idx="9480">
                  <c:v>23</c:v>
                </c:pt>
                <c:pt idx="9481">
                  <c:v>24</c:v>
                </c:pt>
                <c:pt idx="9482">
                  <c:v>24</c:v>
                </c:pt>
                <c:pt idx="9483">
                  <c:v>24</c:v>
                </c:pt>
                <c:pt idx="9484">
                  <c:v>22</c:v>
                </c:pt>
                <c:pt idx="9485">
                  <c:v>24</c:v>
                </c:pt>
                <c:pt idx="9486">
                  <c:v>23</c:v>
                </c:pt>
                <c:pt idx="9487">
                  <c:v>24</c:v>
                </c:pt>
                <c:pt idx="9488">
                  <c:v>24</c:v>
                </c:pt>
                <c:pt idx="9489">
                  <c:v>23</c:v>
                </c:pt>
                <c:pt idx="9490">
                  <c:v>23</c:v>
                </c:pt>
                <c:pt idx="9491">
                  <c:v>24</c:v>
                </c:pt>
                <c:pt idx="9492">
                  <c:v>22</c:v>
                </c:pt>
                <c:pt idx="9493">
                  <c:v>23</c:v>
                </c:pt>
                <c:pt idx="9494">
                  <c:v>25</c:v>
                </c:pt>
                <c:pt idx="9495">
                  <c:v>23</c:v>
                </c:pt>
                <c:pt idx="9496">
                  <c:v>24</c:v>
                </c:pt>
                <c:pt idx="9497">
                  <c:v>25</c:v>
                </c:pt>
                <c:pt idx="9498">
                  <c:v>24</c:v>
                </c:pt>
                <c:pt idx="9499">
                  <c:v>24</c:v>
                </c:pt>
                <c:pt idx="9500">
                  <c:v>23</c:v>
                </c:pt>
                <c:pt idx="9501">
                  <c:v>24</c:v>
                </c:pt>
                <c:pt idx="9502">
                  <c:v>25</c:v>
                </c:pt>
                <c:pt idx="9503">
                  <c:v>25</c:v>
                </c:pt>
                <c:pt idx="9504">
                  <c:v>25</c:v>
                </c:pt>
                <c:pt idx="9505">
                  <c:v>23</c:v>
                </c:pt>
                <c:pt idx="9506">
                  <c:v>24</c:v>
                </c:pt>
                <c:pt idx="9507">
                  <c:v>22</c:v>
                </c:pt>
                <c:pt idx="9508">
                  <c:v>23</c:v>
                </c:pt>
                <c:pt idx="9509">
                  <c:v>25</c:v>
                </c:pt>
                <c:pt idx="9510">
                  <c:v>23</c:v>
                </c:pt>
                <c:pt idx="9511">
                  <c:v>24</c:v>
                </c:pt>
                <c:pt idx="9512">
                  <c:v>24</c:v>
                </c:pt>
                <c:pt idx="9513">
                  <c:v>24</c:v>
                </c:pt>
                <c:pt idx="9514">
                  <c:v>24</c:v>
                </c:pt>
                <c:pt idx="9515">
                  <c:v>24</c:v>
                </c:pt>
                <c:pt idx="9516">
                  <c:v>25</c:v>
                </c:pt>
                <c:pt idx="9517">
                  <c:v>24</c:v>
                </c:pt>
                <c:pt idx="9518">
                  <c:v>25</c:v>
                </c:pt>
                <c:pt idx="9519">
                  <c:v>23</c:v>
                </c:pt>
                <c:pt idx="9520">
                  <c:v>23</c:v>
                </c:pt>
                <c:pt idx="9521">
                  <c:v>24</c:v>
                </c:pt>
                <c:pt idx="9522">
                  <c:v>23</c:v>
                </c:pt>
                <c:pt idx="9523">
                  <c:v>24</c:v>
                </c:pt>
                <c:pt idx="9524">
                  <c:v>24</c:v>
                </c:pt>
                <c:pt idx="9525">
                  <c:v>25</c:v>
                </c:pt>
                <c:pt idx="9526">
                  <c:v>24</c:v>
                </c:pt>
                <c:pt idx="9527">
                  <c:v>24</c:v>
                </c:pt>
                <c:pt idx="9528">
                  <c:v>24</c:v>
                </c:pt>
                <c:pt idx="9529">
                  <c:v>27</c:v>
                </c:pt>
                <c:pt idx="9530">
                  <c:v>24</c:v>
                </c:pt>
                <c:pt idx="9531">
                  <c:v>24</c:v>
                </c:pt>
                <c:pt idx="9532">
                  <c:v>24</c:v>
                </c:pt>
                <c:pt idx="9533">
                  <c:v>24</c:v>
                </c:pt>
                <c:pt idx="9534">
                  <c:v>24</c:v>
                </c:pt>
                <c:pt idx="9535">
                  <c:v>24</c:v>
                </c:pt>
                <c:pt idx="9536">
                  <c:v>24</c:v>
                </c:pt>
                <c:pt idx="9537">
                  <c:v>24</c:v>
                </c:pt>
                <c:pt idx="9538">
                  <c:v>25</c:v>
                </c:pt>
                <c:pt idx="9539">
                  <c:v>24</c:v>
                </c:pt>
                <c:pt idx="9540">
                  <c:v>23</c:v>
                </c:pt>
                <c:pt idx="9541">
                  <c:v>24</c:v>
                </c:pt>
                <c:pt idx="9542">
                  <c:v>24</c:v>
                </c:pt>
                <c:pt idx="9543">
                  <c:v>24</c:v>
                </c:pt>
                <c:pt idx="9544">
                  <c:v>25</c:v>
                </c:pt>
                <c:pt idx="9545">
                  <c:v>24</c:v>
                </c:pt>
                <c:pt idx="9546">
                  <c:v>25</c:v>
                </c:pt>
                <c:pt idx="9547">
                  <c:v>24</c:v>
                </c:pt>
                <c:pt idx="9548">
                  <c:v>24</c:v>
                </c:pt>
                <c:pt idx="9549">
                  <c:v>23</c:v>
                </c:pt>
                <c:pt idx="9550">
                  <c:v>24</c:v>
                </c:pt>
                <c:pt idx="9551">
                  <c:v>24</c:v>
                </c:pt>
                <c:pt idx="9552">
                  <c:v>25</c:v>
                </c:pt>
                <c:pt idx="9553">
                  <c:v>24</c:v>
                </c:pt>
                <c:pt idx="9554">
                  <c:v>25</c:v>
                </c:pt>
                <c:pt idx="9555">
                  <c:v>24</c:v>
                </c:pt>
                <c:pt idx="9556">
                  <c:v>27</c:v>
                </c:pt>
                <c:pt idx="9557">
                  <c:v>24</c:v>
                </c:pt>
                <c:pt idx="9558">
                  <c:v>26</c:v>
                </c:pt>
                <c:pt idx="9559">
                  <c:v>25</c:v>
                </c:pt>
                <c:pt idx="9560">
                  <c:v>25</c:v>
                </c:pt>
                <c:pt idx="9561">
                  <c:v>24</c:v>
                </c:pt>
                <c:pt idx="9562">
                  <c:v>23</c:v>
                </c:pt>
                <c:pt idx="9563">
                  <c:v>24</c:v>
                </c:pt>
                <c:pt idx="9564">
                  <c:v>23</c:v>
                </c:pt>
                <c:pt idx="9565">
                  <c:v>24</c:v>
                </c:pt>
                <c:pt idx="9566">
                  <c:v>23</c:v>
                </c:pt>
                <c:pt idx="9567">
                  <c:v>24</c:v>
                </c:pt>
                <c:pt idx="9568">
                  <c:v>24</c:v>
                </c:pt>
                <c:pt idx="9569">
                  <c:v>25</c:v>
                </c:pt>
                <c:pt idx="9570">
                  <c:v>24</c:v>
                </c:pt>
                <c:pt idx="9571">
                  <c:v>25</c:v>
                </c:pt>
                <c:pt idx="9572">
                  <c:v>24</c:v>
                </c:pt>
                <c:pt idx="9573">
                  <c:v>24</c:v>
                </c:pt>
                <c:pt idx="9574">
                  <c:v>23</c:v>
                </c:pt>
                <c:pt idx="9575">
                  <c:v>24</c:v>
                </c:pt>
                <c:pt idx="9576">
                  <c:v>24</c:v>
                </c:pt>
                <c:pt idx="9577">
                  <c:v>25</c:v>
                </c:pt>
                <c:pt idx="9578">
                  <c:v>21</c:v>
                </c:pt>
                <c:pt idx="9579">
                  <c:v>24</c:v>
                </c:pt>
                <c:pt idx="9580">
                  <c:v>24</c:v>
                </c:pt>
                <c:pt idx="9581">
                  <c:v>25</c:v>
                </c:pt>
                <c:pt idx="9582">
                  <c:v>24</c:v>
                </c:pt>
                <c:pt idx="9583">
                  <c:v>24</c:v>
                </c:pt>
                <c:pt idx="9584">
                  <c:v>24</c:v>
                </c:pt>
                <c:pt idx="9585">
                  <c:v>24</c:v>
                </c:pt>
                <c:pt idx="9586">
                  <c:v>23</c:v>
                </c:pt>
                <c:pt idx="9587">
                  <c:v>25</c:v>
                </c:pt>
                <c:pt idx="9588">
                  <c:v>24</c:v>
                </c:pt>
                <c:pt idx="9589">
                  <c:v>25</c:v>
                </c:pt>
                <c:pt idx="9590">
                  <c:v>23</c:v>
                </c:pt>
                <c:pt idx="9591">
                  <c:v>24</c:v>
                </c:pt>
                <c:pt idx="9592">
                  <c:v>24</c:v>
                </c:pt>
                <c:pt idx="9593">
                  <c:v>22</c:v>
                </c:pt>
                <c:pt idx="9594">
                  <c:v>24</c:v>
                </c:pt>
                <c:pt idx="9595">
                  <c:v>24</c:v>
                </c:pt>
                <c:pt idx="9596">
                  <c:v>24</c:v>
                </c:pt>
                <c:pt idx="9597">
                  <c:v>24</c:v>
                </c:pt>
                <c:pt idx="9598">
                  <c:v>26</c:v>
                </c:pt>
                <c:pt idx="9599">
                  <c:v>24</c:v>
                </c:pt>
                <c:pt idx="9600">
                  <c:v>25</c:v>
                </c:pt>
                <c:pt idx="9601">
                  <c:v>24</c:v>
                </c:pt>
                <c:pt idx="9602">
                  <c:v>23</c:v>
                </c:pt>
                <c:pt idx="9603">
                  <c:v>23</c:v>
                </c:pt>
                <c:pt idx="9604">
                  <c:v>24</c:v>
                </c:pt>
                <c:pt idx="9605">
                  <c:v>24</c:v>
                </c:pt>
                <c:pt idx="9606">
                  <c:v>24</c:v>
                </c:pt>
                <c:pt idx="9607">
                  <c:v>24</c:v>
                </c:pt>
                <c:pt idx="9608">
                  <c:v>24</c:v>
                </c:pt>
                <c:pt idx="9609">
                  <c:v>24</c:v>
                </c:pt>
                <c:pt idx="9610">
                  <c:v>25</c:v>
                </c:pt>
                <c:pt idx="9611">
                  <c:v>24</c:v>
                </c:pt>
                <c:pt idx="9612">
                  <c:v>23</c:v>
                </c:pt>
                <c:pt idx="9613">
                  <c:v>24</c:v>
                </c:pt>
                <c:pt idx="9614">
                  <c:v>24</c:v>
                </c:pt>
                <c:pt idx="9615">
                  <c:v>25</c:v>
                </c:pt>
                <c:pt idx="9616">
                  <c:v>23</c:v>
                </c:pt>
                <c:pt idx="9617">
                  <c:v>24</c:v>
                </c:pt>
                <c:pt idx="9618">
                  <c:v>22</c:v>
                </c:pt>
                <c:pt idx="9619">
                  <c:v>25</c:v>
                </c:pt>
                <c:pt idx="9620">
                  <c:v>25</c:v>
                </c:pt>
                <c:pt idx="9621">
                  <c:v>23</c:v>
                </c:pt>
                <c:pt idx="9622">
                  <c:v>24</c:v>
                </c:pt>
                <c:pt idx="9623">
                  <c:v>24</c:v>
                </c:pt>
                <c:pt idx="9624">
                  <c:v>23</c:v>
                </c:pt>
                <c:pt idx="9625">
                  <c:v>24</c:v>
                </c:pt>
                <c:pt idx="9626">
                  <c:v>23</c:v>
                </c:pt>
                <c:pt idx="9627">
                  <c:v>24</c:v>
                </c:pt>
                <c:pt idx="9628">
                  <c:v>24</c:v>
                </c:pt>
                <c:pt idx="9629">
                  <c:v>24</c:v>
                </c:pt>
                <c:pt idx="9630">
                  <c:v>24</c:v>
                </c:pt>
                <c:pt idx="9631">
                  <c:v>23</c:v>
                </c:pt>
                <c:pt idx="9632">
                  <c:v>25</c:v>
                </c:pt>
                <c:pt idx="9633">
                  <c:v>25</c:v>
                </c:pt>
                <c:pt idx="9634">
                  <c:v>24</c:v>
                </c:pt>
                <c:pt idx="9635">
                  <c:v>25</c:v>
                </c:pt>
                <c:pt idx="9636">
                  <c:v>25</c:v>
                </c:pt>
                <c:pt idx="9637">
                  <c:v>24</c:v>
                </c:pt>
                <c:pt idx="9638">
                  <c:v>23</c:v>
                </c:pt>
                <c:pt idx="9639">
                  <c:v>24</c:v>
                </c:pt>
                <c:pt idx="9640">
                  <c:v>24</c:v>
                </c:pt>
                <c:pt idx="9641">
                  <c:v>23</c:v>
                </c:pt>
                <c:pt idx="9642">
                  <c:v>24</c:v>
                </c:pt>
                <c:pt idx="9643">
                  <c:v>24</c:v>
                </c:pt>
                <c:pt idx="9644">
                  <c:v>25</c:v>
                </c:pt>
                <c:pt idx="9645">
                  <c:v>24</c:v>
                </c:pt>
                <c:pt idx="9646">
                  <c:v>25</c:v>
                </c:pt>
                <c:pt idx="9647">
                  <c:v>24</c:v>
                </c:pt>
                <c:pt idx="9648">
                  <c:v>24</c:v>
                </c:pt>
                <c:pt idx="9649">
                  <c:v>23</c:v>
                </c:pt>
                <c:pt idx="9650">
                  <c:v>25</c:v>
                </c:pt>
                <c:pt idx="9651">
                  <c:v>25</c:v>
                </c:pt>
                <c:pt idx="9652">
                  <c:v>25</c:v>
                </c:pt>
                <c:pt idx="9653">
                  <c:v>24</c:v>
                </c:pt>
                <c:pt idx="9654">
                  <c:v>24</c:v>
                </c:pt>
                <c:pt idx="9655">
                  <c:v>24</c:v>
                </c:pt>
                <c:pt idx="9656">
                  <c:v>24</c:v>
                </c:pt>
                <c:pt idx="9657">
                  <c:v>24</c:v>
                </c:pt>
                <c:pt idx="9658">
                  <c:v>24</c:v>
                </c:pt>
                <c:pt idx="9659">
                  <c:v>24</c:v>
                </c:pt>
                <c:pt idx="9660">
                  <c:v>24</c:v>
                </c:pt>
                <c:pt idx="9661">
                  <c:v>25</c:v>
                </c:pt>
                <c:pt idx="9662">
                  <c:v>24</c:v>
                </c:pt>
                <c:pt idx="9663">
                  <c:v>25</c:v>
                </c:pt>
                <c:pt idx="9664">
                  <c:v>24</c:v>
                </c:pt>
                <c:pt idx="9665">
                  <c:v>25</c:v>
                </c:pt>
                <c:pt idx="9666">
                  <c:v>24</c:v>
                </c:pt>
                <c:pt idx="9667">
                  <c:v>24</c:v>
                </c:pt>
                <c:pt idx="9668">
                  <c:v>25</c:v>
                </c:pt>
                <c:pt idx="9669">
                  <c:v>24</c:v>
                </c:pt>
                <c:pt idx="9670">
                  <c:v>24</c:v>
                </c:pt>
                <c:pt idx="9671">
                  <c:v>24</c:v>
                </c:pt>
                <c:pt idx="9672">
                  <c:v>25</c:v>
                </c:pt>
                <c:pt idx="9673">
                  <c:v>24</c:v>
                </c:pt>
                <c:pt idx="9674">
                  <c:v>24</c:v>
                </c:pt>
                <c:pt idx="9675">
                  <c:v>24</c:v>
                </c:pt>
                <c:pt idx="9676">
                  <c:v>25</c:v>
                </c:pt>
                <c:pt idx="9677">
                  <c:v>24</c:v>
                </c:pt>
                <c:pt idx="9678">
                  <c:v>25</c:v>
                </c:pt>
                <c:pt idx="9679">
                  <c:v>24</c:v>
                </c:pt>
                <c:pt idx="9680">
                  <c:v>23</c:v>
                </c:pt>
                <c:pt idx="9681">
                  <c:v>24</c:v>
                </c:pt>
                <c:pt idx="9682">
                  <c:v>23</c:v>
                </c:pt>
                <c:pt idx="9683">
                  <c:v>24</c:v>
                </c:pt>
                <c:pt idx="9684">
                  <c:v>24</c:v>
                </c:pt>
                <c:pt idx="9685">
                  <c:v>25</c:v>
                </c:pt>
                <c:pt idx="9686">
                  <c:v>25</c:v>
                </c:pt>
                <c:pt idx="9687">
                  <c:v>27</c:v>
                </c:pt>
                <c:pt idx="9688">
                  <c:v>24</c:v>
                </c:pt>
                <c:pt idx="9689">
                  <c:v>24</c:v>
                </c:pt>
                <c:pt idx="9690">
                  <c:v>24</c:v>
                </c:pt>
                <c:pt idx="9691">
                  <c:v>18</c:v>
                </c:pt>
                <c:pt idx="9692">
                  <c:v>24</c:v>
                </c:pt>
                <c:pt idx="9693">
                  <c:v>24</c:v>
                </c:pt>
                <c:pt idx="9694">
                  <c:v>22</c:v>
                </c:pt>
                <c:pt idx="9695">
                  <c:v>25</c:v>
                </c:pt>
                <c:pt idx="9696">
                  <c:v>24</c:v>
                </c:pt>
                <c:pt idx="9697">
                  <c:v>25</c:v>
                </c:pt>
                <c:pt idx="9698">
                  <c:v>25</c:v>
                </c:pt>
                <c:pt idx="9699">
                  <c:v>24</c:v>
                </c:pt>
                <c:pt idx="9700">
                  <c:v>25</c:v>
                </c:pt>
                <c:pt idx="9701">
                  <c:v>24</c:v>
                </c:pt>
                <c:pt idx="9702">
                  <c:v>25</c:v>
                </c:pt>
                <c:pt idx="9703">
                  <c:v>24</c:v>
                </c:pt>
                <c:pt idx="9704">
                  <c:v>24</c:v>
                </c:pt>
                <c:pt idx="9705">
                  <c:v>23</c:v>
                </c:pt>
                <c:pt idx="9706">
                  <c:v>22</c:v>
                </c:pt>
                <c:pt idx="9707">
                  <c:v>24</c:v>
                </c:pt>
                <c:pt idx="9708">
                  <c:v>24</c:v>
                </c:pt>
                <c:pt idx="9709">
                  <c:v>23</c:v>
                </c:pt>
                <c:pt idx="9710">
                  <c:v>24</c:v>
                </c:pt>
                <c:pt idx="9711">
                  <c:v>24</c:v>
                </c:pt>
                <c:pt idx="9712">
                  <c:v>25</c:v>
                </c:pt>
                <c:pt idx="9713">
                  <c:v>23</c:v>
                </c:pt>
                <c:pt idx="9714">
                  <c:v>25</c:v>
                </c:pt>
                <c:pt idx="9715">
                  <c:v>25</c:v>
                </c:pt>
                <c:pt idx="9716">
                  <c:v>25</c:v>
                </c:pt>
                <c:pt idx="9717">
                  <c:v>24</c:v>
                </c:pt>
                <c:pt idx="9718">
                  <c:v>24</c:v>
                </c:pt>
                <c:pt idx="9719">
                  <c:v>24</c:v>
                </c:pt>
                <c:pt idx="9720">
                  <c:v>24</c:v>
                </c:pt>
                <c:pt idx="9721">
                  <c:v>23</c:v>
                </c:pt>
                <c:pt idx="9722">
                  <c:v>23</c:v>
                </c:pt>
                <c:pt idx="9723">
                  <c:v>24</c:v>
                </c:pt>
                <c:pt idx="9724">
                  <c:v>24</c:v>
                </c:pt>
                <c:pt idx="9725">
                  <c:v>24</c:v>
                </c:pt>
                <c:pt idx="9726">
                  <c:v>24</c:v>
                </c:pt>
                <c:pt idx="9727">
                  <c:v>23</c:v>
                </c:pt>
                <c:pt idx="9728">
                  <c:v>23</c:v>
                </c:pt>
                <c:pt idx="9729">
                  <c:v>25</c:v>
                </c:pt>
                <c:pt idx="9730">
                  <c:v>24</c:v>
                </c:pt>
                <c:pt idx="9731">
                  <c:v>24</c:v>
                </c:pt>
                <c:pt idx="9732">
                  <c:v>24</c:v>
                </c:pt>
                <c:pt idx="9733">
                  <c:v>24</c:v>
                </c:pt>
                <c:pt idx="9734">
                  <c:v>24</c:v>
                </c:pt>
                <c:pt idx="9735">
                  <c:v>25</c:v>
                </c:pt>
                <c:pt idx="9736">
                  <c:v>24</c:v>
                </c:pt>
                <c:pt idx="9737">
                  <c:v>24</c:v>
                </c:pt>
                <c:pt idx="9738">
                  <c:v>24</c:v>
                </c:pt>
                <c:pt idx="9739">
                  <c:v>24</c:v>
                </c:pt>
                <c:pt idx="9740">
                  <c:v>24</c:v>
                </c:pt>
                <c:pt idx="9741">
                  <c:v>24</c:v>
                </c:pt>
                <c:pt idx="9742">
                  <c:v>23</c:v>
                </c:pt>
                <c:pt idx="9743">
                  <c:v>24</c:v>
                </c:pt>
                <c:pt idx="9744">
                  <c:v>25</c:v>
                </c:pt>
                <c:pt idx="9745">
                  <c:v>24</c:v>
                </c:pt>
                <c:pt idx="9746">
                  <c:v>24</c:v>
                </c:pt>
                <c:pt idx="9747">
                  <c:v>24</c:v>
                </c:pt>
                <c:pt idx="9748">
                  <c:v>25</c:v>
                </c:pt>
                <c:pt idx="9749">
                  <c:v>23</c:v>
                </c:pt>
                <c:pt idx="9750">
                  <c:v>24</c:v>
                </c:pt>
                <c:pt idx="9751">
                  <c:v>24</c:v>
                </c:pt>
                <c:pt idx="9752">
                  <c:v>24</c:v>
                </c:pt>
                <c:pt idx="9753">
                  <c:v>24</c:v>
                </c:pt>
                <c:pt idx="9754">
                  <c:v>24</c:v>
                </c:pt>
                <c:pt idx="9755">
                  <c:v>24</c:v>
                </c:pt>
                <c:pt idx="9756">
                  <c:v>23</c:v>
                </c:pt>
                <c:pt idx="9757">
                  <c:v>24</c:v>
                </c:pt>
                <c:pt idx="9758">
                  <c:v>23</c:v>
                </c:pt>
                <c:pt idx="9759">
                  <c:v>23</c:v>
                </c:pt>
                <c:pt idx="9760">
                  <c:v>24</c:v>
                </c:pt>
                <c:pt idx="9761">
                  <c:v>24</c:v>
                </c:pt>
                <c:pt idx="9762">
                  <c:v>24</c:v>
                </c:pt>
                <c:pt idx="9763">
                  <c:v>23</c:v>
                </c:pt>
                <c:pt idx="9764">
                  <c:v>24</c:v>
                </c:pt>
                <c:pt idx="9765">
                  <c:v>25</c:v>
                </c:pt>
                <c:pt idx="9766">
                  <c:v>24</c:v>
                </c:pt>
                <c:pt idx="9767">
                  <c:v>24</c:v>
                </c:pt>
                <c:pt idx="9768">
                  <c:v>24</c:v>
                </c:pt>
                <c:pt idx="9769">
                  <c:v>23</c:v>
                </c:pt>
                <c:pt idx="9770">
                  <c:v>25</c:v>
                </c:pt>
                <c:pt idx="9771">
                  <c:v>25</c:v>
                </c:pt>
                <c:pt idx="9772">
                  <c:v>24</c:v>
                </c:pt>
                <c:pt idx="9773">
                  <c:v>24</c:v>
                </c:pt>
                <c:pt idx="9774">
                  <c:v>24</c:v>
                </c:pt>
                <c:pt idx="9775">
                  <c:v>24</c:v>
                </c:pt>
                <c:pt idx="9776">
                  <c:v>24</c:v>
                </c:pt>
                <c:pt idx="9777">
                  <c:v>25</c:v>
                </c:pt>
                <c:pt idx="9778">
                  <c:v>23</c:v>
                </c:pt>
                <c:pt idx="9779">
                  <c:v>23</c:v>
                </c:pt>
                <c:pt idx="9780">
                  <c:v>25</c:v>
                </c:pt>
                <c:pt idx="9781">
                  <c:v>25</c:v>
                </c:pt>
                <c:pt idx="9782">
                  <c:v>24</c:v>
                </c:pt>
                <c:pt idx="9783">
                  <c:v>24</c:v>
                </c:pt>
                <c:pt idx="9784">
                  <c:v>23</c:v>
                </c:pt>
                <c:pt idx="9785">
                  <c:v>23</c:v>
                </c:pt>
                <c:pt idx="9786">
                  <c:v>24</c:v>
                </c:pt>
                <c:pt idx="9787">
                  <c:v>24</c:v>
                </c:pt>
                <c:pt idx="9788">
                  <c:v>24</c:v>
                </c:pt>
                <c:pt idx="9789">
                  <c:v>26</c:v>
                </c:pt>
                <c:pt idx="9790">
                  <c:v>20</c:v>
                </c:pt>
                <c:pt idx="9791">
                  <c:v>25</c:v>
                </c:pt>
                <c:pt idx="9792">
                  <c:v>24</c:v>
                </c:pt>
                <c:pt idx="9793">
                  <c:v>25</c:v>
                </c:pt>
                <c:pt idx="9794">
                  <c:v>25</c:v>
                </c:pt>
                <c:pt idx="9795">
                  <c:v>24</c:v>
                </c:pt>
                <c:pt idx="9796">
                  <c:v>25</c:v>
                </c:pt>
                <c:pt idx="9797">
                  <c:v>24</c:v>
                </c:pt>
                <c:pt idx="9798">
                  <c:v>23</c:v>
                </c:pt>
                <c:pt idx="9799">
                  <c:v>24</c:v>
                </c:pt>
                <c:pt idx="9800">
                  <c:v>24</c:v>
                </c:pt>
                <c:pt idx="9801">
                  <c:v>24</c:v>
                </c:pt>
                <c:pt idx="9802">
                  <c:v>24</c:v>
                </c:pt>
                <c:pt idx="9803">
                  <c:v>25</c:v>
                </c:pt>
                <c:pt idx="9804">
                  <c:v>25</c:v>
                </c:pt>
                <c:pt idx="9805">
                  <c:v>25</c:v>
                </c:pt>
                <c:pt idx="9806">
                  <c:v>25</c:v>
                </c:pt>
                <c:pt idx="9807">
                  <c:v>23</c:v>
                </c:pt>
                <c:pt idx="9808">
                  <c:v>24</c:v>
                </c:pt>
                <c:pt idx="9809">
                  <c:v>23</c:v>
                </c:pt>
                <c:pt idx="9810">
                  <c:v>24</c:v>
                </c:pt>
                <c:pt idx="9811">
                  <c:v>26</c:v>
                </c:pt>
                <c:pt idx="9812">
                  <c:v>26</c:v>
                </c:pt>
                <c:pt idx="9813">
                  <c:v>24</c:v>
                </c:pt>
                <c:pt idx="9814">
                  <c:v>26</c:v>
                </c:pt>
                <c:pt idx="9815">
                  <c:v>24</c:v>
                </c:pt>
                <c:pt idx="9816">
                  <c:v>26</c:v>
                </c:pt>
                <c:pt idx="9817">
                  <c:v>25</c:v>
                </c:pt>
                <c:pt idx="9818">
                  <c:v>23</c:v>
                </c:pt>
                <c:pt idx="9819">
                  <c:v>24</c:v>
                </c:pt>
                <c:pt idx="9820">
                  <c:v>23</c:v>
                </c:pt>
                <c:pt idx="9821">
                  <c:v>24</c:v>
                </c:pt>
                <c:pt idx="9822">
                  <c:v>24</c:v>
                </c:pt>
                <c:pt idx="9823">
                  <c:v>24</c:v>
                </c:pt>
                <c:pt idx="9824">
                  <c:v>25</c:v>
                </c:pt>
                <c:pt idx="9825">
                  <c:v>29</c:v>
                </c:pt>
                <c:pt idx="9826">
                  <c:v>26</c:v>
                </c:pt>
                <c:pt idx="9827">
                  <c:v>27</c:v>
                </c:pt>
                <c:pt idx="9828">
                  <c:v>23</c:v>
                </c:pt>
                <c:pt idx="9829">
                  <c:v>24</c:v>
                </c:pt>
                <c:pt idx="9830">
                  <c:v>24</c:v>
                </c:pt>
                <c:pt idx="9831">
                  <c:v>25</c:v>
                </c:pt>
                <c:pt idx="9832">
                  <c:v>19</c:v>
                </c:pt>
                <c:pt idx="9833">
                  <c:v>25</c:v>
                </c:pt>
                <c:pt idx="9834">
                  <c:v>27</c:v>
                </c:pt>
                <c:pt idx="9835">
                  <c:v>22</c:v>
                </c:pt>
                <c:pt idx="9836">
                  <c:v>23</c:v>
                </c:pt>
                <c:pt idx="9837">
                  <c:v>24</c:v>
                </c:pt>
                <c:pt idx="9838">
                  <c:v>22</c:v>
                </c:pt>
                <c:pt idx="9839">
                  <c:v>24</c:v>
                </c:pt>
                <c:pt idx="9840">
                  <c:v>27</c:v>
                </c:pt>
                <c:pt idx="9841">
                  <c:v>25</c:v>
                </c:pt>
                <c:pt idx="9842">
                  <c:v>25</c:v>
                </c:pt>
                <c:pt idx="9843">
                  <c:v>24</c:v>
                </c:pt>
                <c:pt idx="9844">
                  <c:v>24</c:v>
                </c:pt>
                <c:pt idx="9845">
                  <c:v>24</c:v>
                </c:pt>
                <c:pt idx="9846">
                  <c:v>24</c:v>
                </c:pt>
                <c:pt idx="9847">
                  <c:v>24</c:v>
                </c:pt>
                <c:pt idx="9848">
                  <c:v>26</c:v>
                </c:pt>
                <c:pt idx="9849">
                  <c:v>25</c:v>
                </c:pt>
                <c:pt idx="9850">
                  <c:v>25</c:v>
                </c:pt>
                <c:pt idx="9851">
                  <c:v>26</c:v>
                </c:pt>
                <c:pt idx="9852">
                  <c:v>24</c:v>
                </c:pt>
                <c:pt idx="9853">
                  <c:v>21</c:v>
                </c:pt>
                <c:pt idx="9854">
                  <c:v>27</c:v>
                </c:pt>
                <c:pt idx="9855">
                  <c:v>25</c:v>
                </c:pt>
                <c:pt idx="9856">
                  <c:v>25</c:v>
                </c:pt>
                <c:pt idx="9857">
                  <c:v>24</c:v>
                </c:pt>
                <c:pt idx="9858">
                  <c:v>26</c:v>
                </c:pt>
                <c:pt idx="9859">
                  <c:v>25</c:v>
                </c:pt>
                <c:pt idx="9860">
                  <c:v>18</c:v>
                </c:pt>
                <c:pt idx="9861">
                  <c:v>22</c:v>
                </c:pt>
                <c:pt idx="9862">
                  <c:v>25</c:v>
                </c:pt>
                <c:pt idx="9863">
                  <c:v>23</c:v>
                </c:pt>
                <c:pt idx="9864">
                  <c:v>23</c:v>
                </c:pt>
                <c:pt idx="9865">
                  <c:v>24</c:v>
                </c:pt>
                <c:pt idx="9866">
                  <c:v>24</c:v>
                </c:pt>
                <c:pt idx="9867">
                  <c:v>19</c:v>
                </c:pt>
                <c:pt idx="9868">
                  <c:v>27</c:v>
                </c:pt>
                <c:pt idx="9869">
                  <c:v>26</c:v>
                </c:pt>
                <c:pt idx="9870">
                  <c:v>28</c:v>
                </c:pt>
                <c:pt idx="9871">
                  <c:v>25</c:v>
                </c:pt>
                <c:pt idx="9872">
                  <c:v>25</c:v>
                </c:pt>
                <c:pt idx="9873">
                  <c:v>25</c:v>
                </c:pt>
                <c:pt idx="9874">
                  <c:v>25</c:v>
                </c:pt>
                <c:pt idx="9875">
                  <c:v>24</c:v>
                </c:pt>
                <c:pt idx="9876">
                  <c:v>23</c:v>
                </c:pt>
                <c:pt idx="9877">
                  <c:v>23</c:v>
                </c:pt>
                <c:pt idx="9878">
                  <c:v>25</c:v>
                </c:pt>
                <c:pt idx="9879">
                  <c:v>25</c:v>
                </c:pt>
                <c:pt idx="9880">
                  <c:v>24</c:v>
                </c:pt>
                <c:pt idx="9881">
                  <c:v>24</c:v>
                </c:pt>
                <c:pt idx="9882">
                  <c:v>25</c:v>
                </c:pt>
                <c:pt idx="9883">
                  <c:v>28</c:v>
                </c:pt>
                <c:pt idx="9884">
                  <c:v>24</c:v>
                </c:pt>
                <c:pt idx="9885">
                  <c:v>24</c:v>
                </c:pt>
                <c:pt idx="9886">
                  <c:v>24</c:v>
                </c:pt>
                <c:pt idx="9887">
                  <c:v>25</c:v>
                </c:pt>
                <c:pt idx="9888">
                  <c:v>25</c:v>
                </c:pt>
                <c:pt idx="9889">
                  <c:v>25</c:v>
                </c:pt>
                <c:pt idx="9890">
                  <c:v>26</c:v>
                </c:pt>
                <c:pt idx="9891">
                  <c:v>24</c:v>
                </c:pt>
                <c:pt idx="9892">
                  <c:v>25</c:v>
                </c:pt>
                <c:pt idx="9893">
                  <c:v>24</c:v>
                </c:pt>
                <c:pt idx="9894">
                  <c:v>19</c:v>
                </c:pt>
                <c:pt idx="9895">
                  <c:v>17</c:v>
                </c:pt>
                <c:pt idx="9896">
                  <c:v>26</c:v>
                </c:pt>
                <c:pt idx="9897">
                  <c:v>25</c:v>
                </c:pt>
                <c:pt idx="9898">
                  <c:v>24</c:v>
                </c:pt>
                <c:pt idx="9899">
                  <c:v>26</c:v>
                </c:pt>
                <c:pt idx="9900">
                  <c:v>28</c:v>
                </c:pt>
                <c:pt idx="9901">
                  <c:v>22</c:v>
                </c:pt>
                <c:pt idx="9902">
                  <c:v>25</c:v>
                </c:pt>
                <c:pt idx="9903">
                  <c:v>25</c:v>
                </c:pt>
                <c:pt idx="9904">
                  <c:v>26</c:v>
                </c:pt>
                <c:pt idx="9905">
                  <c:v>25</c:v>
                </c:pt>
                <c:pt idx="9906">
                  <c:v>21</c:v>
                </c:pt>
                <c:pt idx="9907">
                  <c:v>24</c:v>
                </c:pt>
                <c:pt idx="9908">
                  <c:v>27</c:v>
                </c:pt>
                <c:pt idx="9909">
                  <c:v>26</c:v>
                </c:pt>
                <c:pt idx="9910">
                  <c:v>23</c:v>
                </c:pt>
                <c:pt idx="9911">
                  <c:v>25</c:v>
                </c:pt>
                <c:pt idx="9912">
                  <c:v>24</c:v>
                </c:pt>
                <c:pt idx="9913">
                  <c:v>23</c:v>
                </c:pt>
                <c:pt idx="9914">
                  <c:v>20</c:v>
                </c:pt>
                <c:pt idx="9915">
                  <c:v>18</c:v>
                </c:pt>
                <c:pt idx="9916">
                  <c:v>24</c:v>
                </c:pt>
                <c:pt idx="9917">
                  <c:v>23</c:v>
                </c:pt>
                <c:pt idx="9918">
                  <c:v>29</c:v>
                </c:pt>
                <c:pt idx="9919">
                  <c:v>24</c:v>
                </c:pt>
                <c:pt idx="9920">
                  <c:v>21</c:v>
                </c:pt>
                <c:pt idx="9921">
                  <c:v>28</c:v>
                </c:pt>
                <c:pt idx="9922">
                  <c:v>27</c:v>
                </c:pt>
                <c:pt idx="9923">
                  <c:v>26</c:v>
                </c:pt>
                <c:pt idx="9924">
                  <c:v>26</c:v>
                </c:pt>
                <c:pt idx="9925">
                  <c:v>26</c:v>
                </c:pt>
                <c:pt idx="9926">
                  <c:v>19</c:v>
                </c:pt>
                <c:pt idx="9927">
                  <c:v>25</c:v>
                </c:pt>
                <c:pt idx="9928">
                  <c:v>25</c:v>
                </c:pt>
                <c:pt idx="9929">
                  <c:v>26</c:v>
                </c:pt>
                <c:pt idx="9930">
                  <c:v>27</c:v>
                </c:pt>
                <c:pt idx="9931">
                  <c:v>25</c:v>
                </c:pt>
                <c:pt idx="9932">
                  <c:v>25</c:v>
                </c:pt>
                <c:pt idx="9933">
                  <c:v>23</c:v>
                </c:pt>
                <c:pt idx="9934">
                  <c:v>23</c:v>
                </c:pt>
                <c:pt idx="9935">
                  <c:v>28</c:v>
                </c:pt>
                <c:pt idx="9936">
                  <c:v>25</c:v>
                </c:pt>
                <c:pt idx="9937">
                  <c:v>29</c:v>
                </c:pt>
                <c:pt idx="9938">
                  <c:v>27</c:v>
                </c:pt>
                <c:pt idx="9939">
                  <c:v>27</c:v>
                </c:pt>
                <c:pt idx="9940">
                  <c:v>23</c:v>
                </c:pt>
                <c:pt idx="9941">
                  <c:v>24</c:v>
                </c:pt>
                <c:pt idx="9942">
                  <c:v>26</c:v>
                </c:pt>
                <c:pt idx="9943">
                  <c:v>25</c:v>
                </c:pt>
                <c:pt idx="9944">
                  <c:v>19</c:v>
                </c:pt>
                <c:pt idx="9945">
                  <c:v>25</c:v>
                </c:pt>
                <c:pt idx="9946">
                  <c:v>25</c:v>
                </c:pt>
                <c:pt idx="9947">
                  <c:v>24</c:v>
                </c:pt>
                <c:pt idx="9948">
                  <c:v>23</c:v>
                </c:pt>
                <c:pt idx="9949">
                  <c:v>26</c:v>
                </c:pt>
                <c:pt idx="9950">
                  <c:v>28</c:v>
                </c:pt>
                <c:pt idx="9951">
                  <c:v>26</c:v>
                </c:pt>
                <c:pt idx="9952">
                  <c:v>27</c:v>
                </c:pt>
                <c:pt idx="9953">
                  <c:v>25</c:v>
                </c:pt>
                <c:pt idx="9954">
                  <c:v>59</c:v>
                </c:pt>
                <c:pt idx="9955">
                  <c:v>27</c:v>
                </c:pt>
                <c:pt idx="9956">
                  <c:v>26</c:v>
                </c:pt>
                <c:pt idx="9957">
                  <c:v>26</c:v>
                </c:pt>
                <c:pt idx="9958">
                  <c:v>26</c:v>
                </c:pt>
                <c:pt idx="9959">
                  <c:v>27</c:v>
                </c:pt>
                <c:pt idx="9960">
                  <c:v>24</c:v>
                </c:pt>
                <c:pt idx="9961">
                  <c:v>26</c:v>
                </c:pt>
                <c:pt idx="9962">
                  <c:v>23</c:v>
                </c:pt>
                <c:pt idx="9963">
                  <c:v>27</c:v>
                </c:pt>
                <c:pt idx="9964">
                  <c:v>25</c:v>
                </c:pt>
                <c:pt idx="9965">
                  <c:v>24</c:v>
                </c:pt>
                <c:pt idx="9966">
                  <c:v>27</c:v>
                </c:pt>
                <c:pt idx="9967">
                  <c:v>26</c:v>
                </c:pt>
                <c:pt idx="9968">
                  <c:v>27</c:v>
                </c:pt>
                <c:pt idx="9969">
                  <c:v>25</c:v>
                </c:pt>
                <c:pt idx="9970">
                  <c:v>29</c:v>
                </c:pt>
                <c:pt idx="9971">
                  <c:v>24</c:v>
                </c:pt>
                <c:pt idx="9972">
                  <c:v>28</c:v>
                </c:pt>
                <c:pt idx="9973">
                  <c:v>27</c:v>
                </c:pt>
                <c:pt idx="9974">
                  <c:v>25</c:v>
                </c:pt>
                <c:pt idx="9975">
                  <c:v>24</c:v>
                </c:pt>
                <c:pt idx="9976">
                  <c:v>27</c:v>
                </c:pt>
                <c:pt idx="9977">
                  <c:v>23</c:v>
                </c:pt>
                <c:pt idx="9978">
                  <c:v>25</c:v>
                </c:pt>
                <c:pt idx="9979">
                  <c:v>18</c:v>
                </c:pt>
                <c:pt idx="9980">
                  <c:v>24</c:v>
                </c:pt>
                <c:pt idx="9981">
                  <c:v>23</c:v>
                </c:pt>
                <c:pt idx="9982">
                  <c:v>22</c:v>
                </c:pt>
                <c:pt idx="9983">
                  <c:v>24</c:v>
                </c:pt>
                <c:pt idx="9984">
                  <c:v>24</c:v>
                </c:pt>
                <c:pt idx="9985">
                  <c:v>23</c:v>
                </c:pt>
                <c:pt idx="9986">
                  <c:v>25</c:v>
                </c:pt>
                <c:pt idx="9987">
                  <c:v>24</c:v>
                </c:pt>
                <c:pt idx="9988">
                  <c:v>24</c:v>
                </c:pt>
                <c:pt idx="9989">
                  <c:v>24</c:v>
                </c:pt>
                <c:pt idx="9990">
                  <c:v>25</c:v>
                </c:pt>
                <c:pt idx="9991">
                  <c:v>21</c:v>
                </c:pt>
                <c:pt idx="9992">
                  <c:v>26</c:v>
                </c:pt>
                <c:pt idx="9993">
                  <c:v>24</c:v>
                </c:pt>
                <c:pt idx="9994">
                  <c:v>27</c:v>
                </c:pt>
                <c:pt idx="9995">
                  <c:v>23</c:v>
                </c:pt>
                <c:pt idx="9996">
                  <c:v>28</c:v>
                </c:pt>
                <c:pt idx="9997">
                  <c:v>24</c:v>
                </c:pt>
                <c:pt idx="9998">
                  <c:v>25</c:v>
                </c:pt>
                <c:pt idx="9999">
                  <c:v>24</c:v>
                </c:pt>
              </c:numCache>
            </c:numRef>
          </c:yVal>
          <c:smooth val="0"/>
          <c:extLst>
            <c:ext xmlns:c16="http://schemas.microsoft.com/office/drawing/2014/chart" uri="{C3380CC4-5D6E-409C-BE32-E72D297353CC}">
              <c16:uniqueId val="{00000000-B90F-BF4C-9878-97F686CCC633}"/>
            </c:ext>
          </c:extLst>
        </c:ser>
        <c:dLbls>
          <c:showLegendKey val="0"/>
          <c:showVal val="0"/>
          <c:showCatName val="0"/>
          <c:showSerName val="0"/>
          <c:showPercent val="0"/>
          <c:showBubbleSize val="0"/>
        </c:dLbls>
        <c:axId val="1572179376"/>
        <c:axId val="753759712"/>
      </c:scatterChart>
      <c:valAx>
        <c:axId val="1572179376"/>
        <c:scaling>
          <c:orientation val="minMax"/>
          <c:max val="10000"/>
        </c:scaling>
        <c:delete val="0"/>
        <c:axPos val="b"/>
        <c:majorGridlines/>
        <c:title>
          <c:tx>
            <c:rich>
              <a:bodyPr/>
              <a:lstStyle/>
              <a:p>
                <a:pPr>
                  <a:defRPr/>
                </a:pPr>
                <a:r>
                  <a:rPr lang="en-GB" b="0"/>
                  <a:t>Assets</a:t>
                </a:r>
              </a:p>
            </c:rich>
          </c:tx>
          <c:overlay val="0"/>
        </c:title>
        <c:majorTickMark val="none"/>
        <c:minorTickMark val="none"/>
        <c:tickLblPos val="nextTo"/>
        <c:crossAx val="753759712"/>
        <c:crosses val="autoZero"/>
        <c:crossBetween val="midCat"/>
      </c:valAx>
      <c:valAx>
        <c:axId val="753759712"/>
        <c:scaling>
          <c:orientation val="minMax"/>
          <c:max val="60"/>
          <c:min val="17"/>
        </c:scaling>
        <c:delete val="0"/>
        <c:axPos val="l"/>
        <c:majorGridlines/>
        <c:title>
          <c:tx>
            <c:rich>
              <a:bodyPr/>
              <a:lstStyle/>
              <a:p>
                <a:pPr>
                  <a:defRPr/>
                </a:pPr>
                <a:r>
                  <a:rPr lang="en-GB" b="0"/>
                  <a:t>Milliseconds</a:t>
                </a:r>
              </a:p>
            </c:rich>
          </c:tx>
          <c:overlay val="0"/>
        </c:title>
        <c:numFmt formatCode="General" sourceLinked="1"/>
        <c:majorTickMark val="none"/>
        <c:minorTickMark val="none"/>
        <c:tickLblPos val="nextTo"/>
        <c:txPr>
          <a:bodyPr rot="0"/>
          <a:lstStyle/>
          <a:p>
            <a:pPr>
              <a:defRPr>
                <a:ln>
                  <a:noFill/>
                </a:ln>
              </a:defRPr>
            </a:pPr>
            <a:endParaRPr lang="en-US"/>
          </a:p>
        </c:txPr>
        <c:crossAx val="1572179376"/>
        <c:crosses val="autoZero"/>
        <c:crossBetween val="midCat"/>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7"/>
          <c:y val="2.0850999394306482E-2"/>
          <c:w val="0.88019453835130934"/>
          <c:h val="0.89082055532532123"/>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onk!$C$50:$C$73</c:f>
              <c:numCache>
                <c:formatCode>General</c:formatCode>
                <c:ptCount val="2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pt idx="14">
                  <c:v>31</c:v>
                </c:pt>
                <c:pt idx="15">
                  <c:v>32</c:v>
                </c:pt>
                <c:pt idx="16">
                  <c:v>33</c:v>
                </c:pt>
                <c:pt idx="17">
                  <c:v>34</c:v>
                </c:pt>
                <c:pt idx="18">
                  <c:v>35</c:v>
                </c:pt>
                <c:pt idx="19">
                  <c:v>36</c:v>
                </c:pt>
                <c:pt idx="20">
                  <c:v>37</c:v>
                </c:pt>
                <c:pt idx="21">
                  <c:v>38</c:v>
                </c:pt>
                <c:pt idx="22">
                  <c:v>39</c:v>
                </c:pt>
                <c:pt idx="23">
                  <c:v>40</c:v>
                </c:pt>
              </c:numCache>
            </c:numRef>
          </c:cat>
          <c:val>
            <c:numRef>
              <c:f>Plonk!$A$50:$A$73</c:f>
              <c:numCache>
                <c:formatCode>General</c:formatCode>
                <c:ptCount val="24"/>
                <c:pt idx="0">
                  <c:v>0.08</c:v>
                </c:pt>
                <c:pt idx="1">
                  <c:v>0.13999999999999999</c:v>
                </c:pt>
                <c:pt idx="2">
                  <c:v>0.15</c:v>
                </c:pt>
                <c:pt idx="3">
                  <c:v>0.15</c:v>
                </c:pt>
                <c:pt idx="4">
                  <c:v>0.44999999999999996</c:v>
                </c:pt>
                <c:pt idx="5">
                  <c:v>1.9800000000000002</c:v>
                </c:pt>
                <c:pt idx="6">
                  <c:v>9.8000000000000007</c:v>
                </c:pt>
                <c:pt idx="7">
                  <c:v>45.5</c:v>
                </c:pt>
                <c:pt idx="8">
                  <c:v>33.81</c:v>
                </c:pt>
                <c:pt idx="9">
                  <c:v>6.04</c:v>
                </c:pt>
                <c:pt idx="10">
                  <c:v>1.2</c:v>
                </c:pt>
                <c:pt idx="11">
                  <c:v>0.44999999999999996</c:v>
                </c:pt>
                <c:pt idx="12">
                  <c:v>0.13999999999999999</c:v>
                </c:pt>
                <c:pt idx="13">
                  <c:v>0.05</c:v>
                </c:pt>
                <c:pt idx="14">
                  <c:v>0</c:v>
                </c:pt>
                <c:pt idx="15">
                  <c:v>0</c:v>
                </c:pt>
                <c:pt idx="16">
                  <c:v>0</c:v>
                </c:pt>
                <c:pt idx="17">
                  <c:v>0.01</c:v>
                </c:pt>
                <c:pt idx="18">
                  <c:v>0.01</c:v>
                </c:pt>
                <c:pt idx="19">
                  <c:v>0.01</c:v>
                </c:pt>
                <c:pt idx="20">
                  <c:v>0.01</c:v>
                </c:pt>
                <c:pt idx="21">
                  <c:v>0</c:v>
                </c:pt>
                <c:pt idx="22">
                  <c:v>0</c:v>
                </c:pt>
                <c:pt idx="23">
                  <c:v>0.01</c:v>
                </c:pt>
              </c:numCache>
            </c:numRef>
          </c:val>
          <c:extLst>
            <c:ext xmlns:c16="http://schemas.microsoft.com/office/drawing/2014/chart" uri="{C3380CC4-5D6E-409C-BE32-E72D297353CC}">
              <c16:uniqueId val="{00000000-146B-C94C-8726-026AD23114B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734031793442296E-2"/>
              <c:y val="0.336057094583824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oth1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9541676402298648E-2"/>
          <c:y val="2.5798589408357775E-2"/>
          <c:w val="0.86435124744082237"/>
          <c:h val="0.81826779050458054"/>
        </c:manualLayout>
      </c:layout>
      <c:scatterChart>
        <c:scatterStyle val="lineMarker"/>
        <c:varyColors val="0"/>
        <c:ser>
          <c:idx val="0"/>
          <c:order val="0"/>
          <c:spPr>
            <a:ln w="38100" cap="rnd">
              <a:noFill/>
              <a:round/>
            </a:ln>
            <a:effectLst/>
          </c:spPr>
          <c:marker>
            <c:symbol val="circle"/>
            <c:size val="5"/>
            <c:spPr>
              <a:solidFill>
                <a:schemeClr val="accent1"/>
              </a:solidFill>
              <a:ln w="9525">
                <a:solidFill>
                  <a:schemeClr val="accent1"/>
                </a:solidFill>
              </a:ln>
              <a:effectLst/>
            </c:spPr>
          </c:marker>
          <c:yVal>
            <c:numRef>
              <c:f>Sheet1!$B$1:$XFD$1</c:f>
              <c:numCache>
                <c:formatCode>General</c:formatCode>
                <c:ptCount val="16383"/>
                <c:pt idx="0">
                  <c:v>29</c:v>
                </c:pt>
                <c:pt idx="1">
                  <c:v>21</c:v>
                </c:pt>
                <c:pt idx="2">
                  <c:v>23</c:v>
                </c:pt>
                <c:pt idx="3">
                  <c:v>24</c:v>
                </c:pt>
                <c:pt idx="4">
                  <c:v>26</c:v>
                </c:pt>
                <c:pt idx="5">
                  <c:v>30</c:v>
                </c:pt>
                <c:pt idx="6">
                  <c:v>21</c:v>
                </c:pt>
                <c:pt idx="7">
                  <c:v>33</c:v>
                </c:pt>
                <c:pt idx="8">
                  <c:v>28</c:v>
                </c:pt>
                <c:pt idx="9">
                  <c:v>27</c:v>
                </c:pt>
                <c:pt idx="10">
                  <c:v>24</c:v>
                </c:pt>
                <c:pt idx="11">
                  <c:v>23</c:v>
                </c:pt>
                <c:pt idx="12">
                  <c:v>22</c:v>
                </c:pt>
                <c:pt idx="13">
                  <c:v>23</c:v>
                </c:pt>
                <c:pt idx="14">
                  <c:v>21</c:v>
                </c:pt>
                <c:pt idx="15">
                  <c:v>26</c:v>
                </c:pt>
                <c:pt idx="16">
                  <c:v>23</c:v>
                </c:pt>
                <c:pt idx="17">
                  <c:v>28</c:v>
                </c:pt>
                <c:pt idx="18">
                  <c:v>25</c:v>
                </c:pt>
                <c:pt idx="19">
                  <c:v>23</c:v>
                </c:pt>
                <c:pt idx="20">
                  <c:v>28</c:v>
                </c:pt>
                <c:pt idx="21">
                  <c:v>23</c:v>
                </c:pt>
                <c:pt idx="22">
                  <c:v>24</c:v>
                </c:pt>
                <c:pt idx="23">
                  <c:v>22</c:v>
                </c:pt>
                <c:pt idx="24">
                  <c:v>21</c:v>
                </c:pt>
                <c:pt idx="25">
                  <c:v>28</c:v>
                </c:pt>
                <c:pt idx="26">
                  <c:v>23</c:v>
                </c:pt>
                <c:pt idx="27">
                  <c:v>26</c:v>
                </c:pt>
                <c:pt idx="28">
                  <c:v>23</c:v>
                </c:pt>
                <c:pt idx="29">
                  <c:v>23</c:v>
                </c:pt>
                <c:pt idx="30">
                  <c:v>23</c:v>
                </c:pt>
                <c:pt idx="31">
                  <c:v>30</c:v>
                </c:pt>
                <c:pt idx="32">
                  <c:v>25</c:v>
                </c:pt>
                <c:pt idx="33">
                  <c:v>25</c:v>
                </c:pt>
                <c:pt idx="34">
                  <c:v>25</c:v>
                </c:pt>
                <c:pt idx="35">
                  <c:v>21</c:v>
                </c:pt>
                <c:pt idx="36">
                  <c:v>26</c:v>
                </c:pt>
                <c:pt idx="37">
                  <c:v>20</c:v>
                </c:pt>
                <c:pt idx="38">
                  <c:v>22</c:v>
                </c:pt>
                <c:pt idx="39">
                  <c:v>22</c:v>
                </c:pt>
                <c:pt idx="40">
                  <c:v>23</c:v>
                </c:pt>
                <c:pt idx="41">
                  <c:v>22</c:v>
                </c:pt>
                <c:pt idx="42">
                  <c:v>22</c:v>
                </c:pt>
                <c:pt idx="43">
                  <c:v>24</c:v>
                </c:pt>
                <c:pt idx="44">
                  <c:v>24</c:v>
                </c:pt>
                <c:pt idx="45">
                  <c:v>23</c:v>
                </c:pt>
                <c:pt idx="46">
                  <c:v>25</c:v>
                </c:pt>
                <c:pt idx="47">
                  <c:v>21</c:v>
                </c:pt>
                <c:pt idx="48">
                  <c:v>23</c:v>
                </c:pt>
                <c:pt idx="49">
                  <c:v>23</c:v>
                </c:pt>
                <c:pt idx="50">
                  <c:v>25</c:v>
                </c:pt>
                <c:pt idx="51">
                  <c:v>22</c:v>
                </c:pt>
                <c:pt idx="52">
                  <c:v>21</c:v>
                </c:pt>
                <c:pt idx="53">
                  <c:v>22</c:v>
                </c:pt>
                <c:pt idx="54">
                  <c:v>22</c:v>
                </c:pt>
                <c:pt idx="55">
                  <c:v>26</c:v>
                </c:pt>
                <c:pt idx="56">
                  <c:v>24</c:v>
                </c:pt>
                <c:pt idx="57">
                  <c:v>23</c:v>
                </c:pt>
                <c:pt idx="58">
                  <c:v>27</c:v>
                </c:pt>
                <c:pt idx="59">
                  <c:v>27</c:v>
                </c:pt>
                <c:pt idx="60">
                  <c:v>23</c:v>
                </c:pt>
                <c:pt idx="61">
                  <c:v>24</c:v>
                </c:pt>
                <c:pt idx="62">
                  <c:v>23</c:v>
                </c:pt>
                <c:pt idx="63">
                  <c:v>23</c:v>
                </c:pt>
                <c:pt idx="64">
                  <c:v>22</c:v>
                </c:pt>
                <c:pt idx="65">
                  <c:v>22</c:v>
                </c:pt>
                <c:pt idx="66">
                  <c:v>25</c:v>
                </c:pt>
                <c:pt idx="67">
                  <c:v>23</c:v>
                </c:pt>
                <c:pt idx="68">
                  <c:v>24</c:v>
                </c:pt>
                <c:pt idx="69">
                  <c:v>23</c:v>
                </c:pt>
                <c:pt idx="70">
                  <c:v>22</c:v>
                </c:pt>
                <c:pt idx="71">
                  <c:v>26</c:v>
                </c:pt>
                <c:pt idx="72">
                  <c:v>23</c:v>
                </c:pt>
                <c:pt idx="73">
                  <c:v>23</c:v>
                </c:pt>
                <c:pt idx="74">
                  <c:v>26</c:v>
                </c:pt>
                <c:pt idx="75">
                  <c:v>23</c:v>
                </c:pt>
                <c:pt idx="76">
                  <c:v>22</c:v>
                </c:pt>
                <c:pt idx="77">
                  <c:v>22</c:v>
                </c:pt>
                <c:pt idx="78">
                  <c:v>22</c:v>
                </c:pt>
                <c:pt idx="79">
                  <c:v>23</c:v>
                </c:pt>
                <c:pt idx="80">
                  <c:v>24</c:v>
                </c:pt>
                <c:pt idx="81">
                  <c:v>22</c:v>
                </c:pt>
                <c:pt idx="82">
                  <c:v>24</c:v>
                </c:pt>
                <c:pt idx="83">
                  <c:v>21</c:v>
                </c:pt>
                <c:pt idx="84">
                  <c:v>23</c:v>
                </c:pt>
                <c:pt idx="85">
                  <c:v>21</c:v>
                </c:pt>
                <c:pt idx="86">
                  <c:v>21</c:v>
                </c:pt>
                <c:pt idx="87">
                  <c:v>22</c:v>
                </c:pt>
                <c:pt idx="88">
                  <c:v>22</c:v>
                </c:pt>
                <c:pt idx="89">
                  <c:v>23</c:v>
                </c:pt>
                <c:pt idx="90">
                  <c:v>25</c:v>
                </c:pt>
                <c:pt idx="91">
                  <c:v>21</c:v>
                </c:pt>
                <c:pt idx="92">
                  <c:v>21</c:v>
                </c:pt>
                <c:pt idx="93">
                  <c:v>21</c:v>
                </c:pt>
                <c:pt idx="94">
                  <c:v>21</c:v>
                </c:pt>
                <c:pt idx="95">
                  <c:v>20</c:v>
                </c:pt>
                <c:pt idx="96">
                  <c:v>29</c:v>
                </c:pt>
                <c:pt idx="97">
                  <c:v>22</c:v>
                </c:pt>
                <c:pt idx="98">
                  <c:v>21</c:v>
                </c:pt>
                <c:pt idx="99">
                  <c:v>25</c:v>
                </c:pt>
                <c:pt idx="100">
                  <c:v>29</c:v>
                </c:pt>
                <c:pt idx="101">
                  <c:v>21</c:v>
                </c:pt>
                <c:pt idx="102">
                  <c:v>23</c:v>
                </c:pt>
                <c:pt idx="103">
                  <c:v>22</c:v>
                </c:pt>
                <c:pt idx="104">
                  <c:v>24</c:v>
                </c:pt>
                <c:pt idx="105">
                  <c:v>22</c:v>
                </c:pt>
                <c:pt idx="106">
                  <c:v>22</c:v>
                </c:pt>
                <c:pt idx="107">
                  <c:v>21</c:v>
                </c:pt>
                <c:pt idx="108">
                  <c:v>21</c:v>
                </c:pt>
                <c:pt idx="109">
                  <c:v>25</c:v>
                </c:pt>
                <c:pt idx="110">
                  <c:v>21</c:v>
                </c:pt>
                <c:pt idx="111">
                  <c:v>21</c:v>
                </c:pt>
                <c:pt idx="112">
                  <c:v>22</c:v>
                </c:pt>
                <c:pt idx="113">
                  <c:v>23</c:v>
                </c:pt>
                <c:pt idx="114">
                  <c:v>22</c:v>
                </c:pt>
                <c:pt idx="115">
                  <c:v>21</c:v>
                </c:pt>
                <c:pt idx="116">
                  <c:v>26</c:v>
                </c:pt>
                <c:pt idx="117">
                  <c:v>23</c:v>
                </c:pt>
                <c:pt idx="118">
                  <c:v>26</c:v>
                </c:pt>
                <c:pt idx="119">
                  <c:v>22</c:v>
                </c:pt>
                <c:pt idx="120">
                  <c:v>23</c:v>
                </c:pt>
                <c:pt idx="121">
                  <c:v>24</c:v>
                </c:pt>
                <c:pt idx="122">
                  <c:v>23</c:v>
                </c:pt>
                <c:pt idx="123">
                  <c:v>22</c:v>
                </c:pt>
                <c:pt idx="124">
                  <c:v>22</c:v>
                </c:pt>
                <c:pt idx="125">
                  <c:v>23</c:v>
                </c:pt>
                <c:pt idx="126">
                  <c:v>23</c:v>
                </c:pt>
                <c:pt idx="127">
                  <c:v>22</c:v>
                </c:pt>
                <c:pt idx="128">
                  <c:v>27</c:v>
                </c:pt>
                <c:pt idx="129">
                  <c:v>23</c:v>
                </c:pt>
                <c:pt idx="130">
                  <c:v>22</c:v>
                </c:pt>
                <c:pt idx="131">
                  <c:v>27</c:v>
                </c:pt>
                <c:pt idx="132">
                  <c:v>23</c:v>
                </c:pt>
                <c:pt idx="133">
                  <c:v>22</c:v>
                </c:pt>
                <c:pt idx="134">
                  <c:v>26</c:v>
                </c:pt>
                <c:pt idx="135">
                  <c:v>20</c:v>
                </c:pt>
                <c:pt idx="136">
                  <c:v>22</c:v>
                </c:pt>
                <c:pt idx="137">
                  <c:v>22</c:v>
                </c:pt>
                <c:pt idx="138">
                  <c:v>23</c:v>
                </c:pt>
                <c:pt idx="139">
                  <c:v>23</c:v>
                </c:pt>
                <c:pt idx="140">
                  <c:v>22</c:v>
                </c:pt>
                <c:pt idx="141">
                  <c:v>25</c:v>
                </c:pt>
                <c:pt idx="142">
                  <c:v>28</c:v>
                </c:pt>
                <c:pt idx="143">
                  <c:v>25</c:v>
                </c:pt>
                <c:pt idx="144">
                  <c:v>23</c:v>
                </c:pt>
                <c:pt idx="145">
                  <c:v>22</c:v>
                </c:pt>
                <c:pt idx="146">
                  <c:v>22</c:v>
                </c:pt>
                <c:pt idx="147">
                  <c:v>25</c:v>
                </c:pt>
                <c:pt idx="148">
                  <c:v>26</c:v>
                </c:pt>
                <c:pt idx="149">
                  <c:v>22</c:v>
                </c:pt>
                <c:pt idx="150">
                  <c:v>22</c:v>
                </c:pt>
                <c:pt idx="151">
                  <c:v>20</c:v>
                </c:pt>
                <c:pt idx="152">
                  <c:v>22</c:v>
                </c:pt>
                <c:pt idx="153">
                  <c:v>23</c:v>
                </c:pt>
                <c:pt idx="154">
                  <c:v>23</c:v>
                </c:pt>
                <c:pt idx="155">
                  <c:v>26</c:v>
                </c:pt>
                <c:pt idx="156">
                  <c:v>21</c:v>
                </c:pt>
                <c:pt idx="157">
                  <c:v>22</c:v>
                </c:pt>
                <c:pt idx="158">
                  <c:v>22</c:v>
                </c:pt>
                <c:pt idx="159">
                  <c:v>22</c:v>
                </c:pt>
                <c:pt idx="160">
                  <c:v>23</c:v>
                </c:pt>
                <c:pt idx="161">
                  <c:v>23</c:v>
                </c:pt>
                <c:pt idx="162">
                  <c:v>21</c:v>
                </c:pt>
                <c:pt idx="163">
                  <c:v>27</c:v>
                </c:pt>
                <c:pt idx="164">
                  <c:v>21</c:v>
                </c:pt>
                <c:pt idx="165">
                  <c:v>25</c:v>
                </c:pt>
                <c:pt idx="166">
                  <c:v>29</c:v>
                </c:pt>
                <c:pt idx="167">
                  <c:v>24</c:v>
                </c:pt>
                <c:pt idx="168">
                  <c:v>23</c:v>
                </c:pt>
                <c:pt idx="169">
                  <c:v>25</c:v>
                </c:pt>
                <c:pt idx="170">
                  <c:v>24</c:v>
                </c:pt>
                <c:pt idx="171">
                  <c:v>24</c:v>
                </c:pt>
                <c:pt idx="172">
                  <c:v>25</c:v>
                </c:pt>
                <c:pt idx="173">
                  <c:v>27</c:v>
                </c:pt>
                <c:pt idx="174">
                  <c:v>22</c:v>
                </c:pt>
                <c:pt idx="175">
                  <c:v>23</c:v>
                </c:pt>
                <c:pt idx="176">
                  <c:v>25</c:v>
                </c:pt>
                <c:pt idx="177">
                  <c:v>23</c:v>
                </c:pt>
                <c:pt idx="178">
                  <c:v>24</c:v>
                </c:pt>
                <c:pt idx="179">
                  <c:v>23</c:v>
                </c:pt>
                <c:pt idx="180">
                  <c:v>23</c:v>
                </c:pt>
                <c:pt idx="181">
                  <c:v>20</c:v>
                </c:pt>
                <c:pt idx="182">
                  <c:v>23</c:v>
                </c:pt>
                <c:pt idx="183">
                  <c:v>23</c:v>
                </c:pt>
                <c:pt idx="184">
                  <c:v>23</c:v>
                </c:pt>
                <c:pt idx="185">
                  <c:v>22</c:v>
                </c:pt>
                <c:pt idx="186">
                  <c:v>22</c:v>
                </c:pt>
                <c:pt idx="187">
                  <c:v>23</c:v>
                </c:pt>
                <c:pt idx="188">
                  <c:v>23</c:v>
                </c:pt>
                <c:pt idx="189">
                  <c:v>22</c:v>
                </c:pt>
                <c:pt idx="190">
                  <c:v>24</c:v>
                </c:pt>
                <c:pt idx="191">
                  <c:v>23</c:v>
                </c:pt>
                <c:pt idx="192">
                  <c:v>24</c:v>
                </c:pt>
                <c:pt idx="193">
                  <c:v>24</c:v>
                </c:pt>
                <c:pt idx="194">
                  <c:v>25</c:v>
                </c:pt>
                <c:pt idx="195">
                  <c:v>23</c:v>
                </c:pt>
                <c:pt idx="196">
                  <c:v>23</c:v>
                </c:pt>
                <c:pt idx="197">
                  <c:v>21</c:v>
                </c:pt>
                <c:pt idx="198">
                  <c:v>23</c:v>
                </c:pt>
                <c:pt idx="199">
                  <c:v>23</c:v>
                </c:pt>
                <c:pt idx="200">
                  <c:v>24</c:v>
                </c:pt>
                <c:pt idx="201">
                  <c:v>22</c:v>
                </c:pt>
                <c:pt idx="202">
                  <c:v>29</c:v>
                </c:pt>
                <c:pt idx="203">
                  <c:v>23</c:v>
                </c:pt>
                <c:pt idx="204">
                  <c:v>21</c:v>
                </c:pt>
                <c:pt idx="205">
                  <c:v>25</c:v>
                </c:pt>
                <c:pt idx="206">
                  <c:v>22</c:v>
                </c:pt>
                <c:pt idx="207">
                  <c:v>27</c:v>
                </c:pt>
                <c:pt idx="208">
                  <c:v>29</c:v>
                </c:pt>
                <c:pt idx="209">
                  <c:v>29</c:v>
                </c:pt>
                <c:pt idx="210">
                  <c:v>23</c:v>
                </c:pt>
                <c:pt idx="211">
                  <c:v>22</c:v>
                </c:pt>
                <c:pt idx="212">
                  <c:v>22</c:v>
                </c:pt>
                <c:pt idx="213">
                  <c:v>22</c:v>
                </c:pt>
                <c:pt idx="214">
                  <c:v>23</c:v>
                </c:pt>
                <c:pt idx="215">
                  <c:v>21</c:v>
                </c:pt>
                <c:pt idx="216">
                  <c:v>20</c:v>
                </c:pt>
                <c:pt idx="217">
                  <c:v>22</c:v>
                </c:pt>
                <c:pt idx="218">
                  <c:v>23</c:v>
                </c:pt>
                <c:pt idx="219">
                  <c:v>22</c:v>
                </c:pt>
                <c:pt idx="220">
                  <c:v>21</c:v>
                </c:pt>
                <c:pt idx="221">
                  <c:v>22</c:v>
                </c:pt>
                <c:pt idx="222">
                  <c:v>22</c:v>
                </c:pt>
                <c:pt idx="223">
                  <c:v>21</c:v>
                </c:pt>
                <c:pt idx="224">
                  <c:v>21</c:v>
                </c:pt>
                <c:pt idx="225">
                  <c:v>24</c:v>
                </c:pt>
                <c:pt idx="226">
                  <c:v>22</c:v>
                </c:pt>
                <c:pt idx="227">
                  <c:v>20</c:v>
                </c:pt>
                <c:pt idx="228">
                  <c:v>22</c:v>
                </c:pt>
                <c:pt idx="229">
                  <c:v>21</c:v>
                </c:pt>
                <c:pt idx="230">
                  <c:v>23</c:v>
                </c:pt>
                <c:pt idx="231">
                  <c:v>26</c:v>
                </c:pt>
                <c:pt idx="232">
                  <c:v>21</c:v>
                </c:pt>
                <c:pt idx="233">
                  <c:v>22</c:v>
                </c:pt>
                <c:pt idx="234">
                  <c:v>24</c:v>
                </c:pt>
                <c:pt idx="235">
                  <c:v>25</c:v>
                </c:pt>
                <c:pt idx="236">
                  <c:v>23</c:v>
                </c:pt>
                <c:pt idx="237">
                  <c:v>22</c:v>
                </c:pt>
                <c:pt idx="238">
                  <c:v>21</c:v>
                </c:pt>
                <c:pt idx="239">
                  <c:v>21</c:v>
                </c:pt>
                <c:pt idx="240">
                  <c:v>23</c:v>
                </c:pt>
                <c:pt idx="241">
                  <c:v>24</c:v>
                </c:pt>
                <c:pt idx="242">
                  <c:v>23</c:v>
                </c:pt>
                <c:pt idx="243">
                  <c:v>24</c:v>
                </c:pt>
                <c:pt idx="244">
                  <c:v>21</c:v>
                </c:pt>
                <c:pt idx="245">
                  <c:v>25</c:v>
                </c:pt>
                <c:pt idx="246">
                  <c:v>23</c:v>
                </c:pt>
                <c:pt idx="247">
                  <c:v>24</c:v>
                </c:pt>
                <c:pt idx="248">
                  <c:v>22</c:v>
                </c:pt>
                <c:pt idx="249">
                  <c:v>24</c:v>
                </c:pt>
                <c:pt idx="250">
                  <c:v>23</c:v>
                </c:pt>
                <c:pt idx="251">
                  <c:v>21</c:v>
                </c:pt>
                <c:pt idx="252">
                  <c:v>22</c:v>
                </c:pt>
                <c:pt idx="253">
                  <c:v>22</c:v>
                </c:pt>
                <c:pt idx="254">
                  <c:v>21</c:v>
                </c:pt>
                <c:pt idx="255">
                  <c:v>24</c:v>
                </c:pt>
                <c:pt idx="256">
                  <c:v>20</c:v>
                </c:pt>
                <c:pt idx="257">
                  <c:v>24</c:v>
                </c:pt>
                <c:pt idx="258">
                  <c:v>23</c:v>
                </c:pt>
                <c:pt idx="259">
                  <c:v>28</c:v>
                </c:pt>
                <c:pt idx="260">
                  <c:v>28</c:v>
                </c:pt>
                <c:pt idx="261">
                  <c:v>25</c:v>
                </c:pt>
                <c:pt idx="262">
                  <c:v>25</c:v>
                </c:pt>
                <c:pt idx="263">
                  <c:v>22</c:v>
                </c:pt>
                <c:pt idx="264">
                  <c:v>26</c:v>
                </c:pt>
                <c:pt idx="265">
                  <c:v>23</c:v>
                </c:pt>
                <c:pt idx="266">
                  <c:v>23</c:v>
                </c:pt>
                <c:pt idx="267">
                  <c:v>24</c:v>
                </c:pt>
                <c:pt idx="268">
                  <c:v>22</c:v>
                </c:pt>
                <c:pt idx="269">
                  <c:v>24</c:v>
                </c:pt>
                <c:pt idx="270">
                  <c:v>20</c:v>
                </c:pt>
                <c:pt idx="271">
                  <c:v>21</c:v>
                </c:pt>
                <c:pt idx="272">
                  <c:v>27</c:v>
                </c:pt>
                <c:pt idx="273">
                  <c:v>22</c:v>
                </c:pt>
                <c:pt idx="274">
                  <c:v>21</c:v>
                </c:pt>
                <c:pt idx="275">
                  <c:v>22</c:v>
                </c:pt>
                <c:pt idx="276">
                  <c:v>23</c:v>
                </c:pt>
                <c:pt idx="277">
                  <c:v>22</c:v>
                </c:pt>
                <c:pt idx="278">
                  <c:v>22</c:v>
                </c:pt>
                <c:pt idx="279">
                  <c:v>23</c:v>
                </c:pt>
                <c:pt idx="280">
                  <c:v>22</c:v>
                </c:pt>
                <c:pt idx="281">
                  <c:v>23</c:v>
                </c:pt>
                <c:pt idx="282">
                  <c:v>22</c:v>
                </c:pt>
                <c:pt idx="283">
                  <c:v>23</c:v>
                </c:pt>
                <c:pt idx="284">
                  <c:v>21</c:v>
                </c:pt>
                <c:pt idx="285">
                  <c:v>26</c:v>
                </c:pt>
                <c:pt idx="286">
                  <c:v>23</c:v>
                </c:pt>
                <c:pt idx="287">
                  <c:v>28</c:v>
                </c:pt>
                <c:pt idx="288">
                  <c:v>26</c:v>
                </c:pt>
                <c:pt idx="289">
                  <c:v>24</c:v>
                </c:pt>
                <c:pt idx="290">
                  <c:v>24</c:v>
                </c:pt>
                <c:pt idx="291">
                  <c:v>22</c:v>
                </c:pt>
                <c:pt idx="292">
                  <c:v>23</c:v>
                </c:pt>
                <c:pt idx="293">
                  <c:v>22</c:v>
                </c:pt>
                <c:pt idx="294">
                  <c:v>23</c:v>
                </c:pt>
                <c:pt idx="295">
                  <c:v>23</c:v>
                </c:pt>
                <c:pt idx="296">
                  <c:v>22</c:v>
                </c:pt>
                <c:pt idx="297">
                  <c:v>23</c:v>
                </c:pt>
                <c:pt idx="298">
                  <c:v>26</c:v>
                </c:pt>
                <c:pt idx="299">
                  <c:v>23</c:v>
                </c:pt>
                <c:pt idx="300">
                  <c:v>23</c:v>
                </c:pt>
                <c:pt idx="301">
                  <c:v>22</c:v>
                </c:pt>
                <c:pt idx="302">
                  <c:v>22</c:v>
                </c:pt>
                <c:pt idx="303">
                  <c:v>22</c:v>
                </c:pt>
                <c:pt idx="304">
                  <c:v>21</c:v>
                </c:pt>
                <c:pt idx="305">
                  <c:v>23</c:v>
                </c:pt>
                <c:pt idx="306">
                  <c:v>22</c:v>
                </c:pt>
                <c:pt idx="307">
                  <c:v>25</c:v>
                </c:pt>
                <c:pt idx="308">
                  <c:v>21</c:v>
                </c:pt>
                <c:pt idx="309">
                  <c:v>22</c:v>
                </c:pt>
                <c:pt idx="310">
                  <c:v>24</c:v>
                </c:pt>
                <c:pt idx="311">
                  <c:v>24</c:v>
                </c:pt>
                <c:pt idx="312">
                  <c:v>22</c:v>
                </c:pt>
                <c:pt idx="313">
                  <c:v>22</c:v>
                </c:pt>
                <c:pt idx="314">
                  <c:v>23</c:v>
                </c:pt>
                <c:pt idx="315">
                  <c:v>25</c:v>
                </c:pt>
                <c:pt idx="316">
                  <c:v>29</c:v>
                </c:pt>
                <c:pt idx="317">
                  <c:v>22</c:v>
                </c:pt>
                <c:pt idx="318">
                  <c:v>22</c:v>
                </c:pt>
                <c:pt idx="319">
                  <c:v>22</c:v>
                </c:pt>
                <c:pt idx="320">
                  <c:v>22</c:v>
                </c:pt>
                <c:pt idx="321">
                  <c:v>22</c:v>
                </c:pt>
                <c:pt idx="322">
                  <c:v>22</c:v>
                </c:pt>
                <c:pt idx="323">
                  <c:v>25</c:v>
                </c:pt>
                <c:pt idx="324">
                  <c:v>22</c:v>
                </c:pt>
                <c:pt idx="325">
                  <c:v>23</c:v>
                </c:pt>
                <c:pt idx="326">
                  <c:v>20</c:v>
                </c:pt>
                <c:pt idx="327">
                  <c:v>22</c:v>
                </c:pt>
                <c:pt idx="328">
                  <c:v>22</c:v>
                </c:pt>
                <c:pt idx="329">
                  <c:v>20</c:v>
                </c:pt>
                <c:pt idx="330">
                  <c:v>23</c:v>
                </c:pt>
                <c:pt idx="331">
                  <c:v>22</c:v>
                </c:pt>
                <c:pt idx="332">
                  <c:v>22</c:v>
                </c:pt>
                <c:pt idx="333">
                  <c:v>23</c:v>
                </c:pt>
                <c:pt idx="334">
                  <c:v>20</c:v>
                </c:pt>
                <c:pt idx="335">
                  <c:v>24</c:v>
                </c:pt>
                <c:pt idx="336">
                  <c:v>20</c:v>
                </c:pt>
                <c:pt idx="337">
                  <c:v>23</c:v>
                </c:pt>
                <c:pt idx="338">
                  <c:v>23</c:v>
                </c:pt>
                <c:pt idx="339">
                  <c:v>23</c:v>
                </c:pt>
                <c:pt idx="340">
                  <c:v>22</c:v>
                </c:pt>
                <c:pt idx="341">
                  <c:v>20</c:v>
                </c:pt>
                <c:pt idx="342">
                  <c:v>23</c:v>
                </c:pt>
                <c:pt idx="343">
                  <c:v>21</c:v>
                </c:pt>
                <c:pt idx="344">
                  <c:v>26</c:v>
                </c:pt>
                <c:pt idx="345">
                  <c:v>22</c:v>
                </c:pt>
                <c:pt idx="346">
                  <c:v>20</c:v>
                </c:pt>
                <c:pt idx="347">
                  <c:v>22</c:v>
                </c:pt>
                <c:pt idx="348">
                  <c:v>26</c:v>
                </c:pt>
                <c:pt idx="349">
                  <c:v>21</c:v>
                </c:pt>
                <c:pt idx="350">
                  <c:v>22</c:v>
                </c:pt>
                <c:pt idx="351">
                  <c:v>22</c:v>
                </c:pt>
                <c:pt idx="352">
                  <c:v>26</c:v>
                </c:pt>
                <c:pt idx="353">
                  <c:v>24</c:v>
                </c:pt>
                <c:pt idx="354">
                  <c:v>22</c:v>
                </c:pt>
                <c:pt idx="355">
                  <c:v>23</c:v>
                </c:pt>
                <c:pt idx="356">
                  <c:v>25</c:v>
                </c:pt>
                <c:pt idx="357">
                  <c:v>22</c:v>
                </c:pt>
                <c:pt idx="358">
                  <c:v>21</c:v>
                </c:pt>
                <c:pt idx="359">
                  <c:v>21</c:v>
                </c:pt>
                <c:pt idx="360">
                  <c:v>22</c:v>
                </c:pt>
                <c:pt idx="361">
                  <c:v>21</c:v>
                </c:pt>
                <c:pt idx="362">
                  <c:v>22</c:v>
                </c:pt>
                <c:pt idx="363">
                  <c:v>23</c:v>
                </c:pt>
                <c:pt idx="364">
                  <c:v>21</c:v>
                </c:pt>
                <c:pt idx="365">
                  <c:v>22</c:v>
                </c:pt>
                <c:pt idx="366">
                  <c:v>24</c:v>
                </c:pt>
                <c:pt idx="367">
                  <c:v>21</c:v>
                </c:pt>
                <c:pt idx="368">
                  <c:v>22</c:v>
                </c:pt>
                <c:pt idx="369">
                  <c:v>27</c:v>
                </c:pt>
                <c:pt idx="370">
                  <c:v>23</c:v>
                </c:pt>
                <c:pt idx="371">
                  <c:v>20</c:v>
                </c:pt>
                <c:pt idx="372">
                  <c:v>22</c:v>
                </c:pt>
                <c:pt idx="373">
                  <c:v>23</c:v>
                </c:pt>
                <c:pt idx="374">
                  <c:v>25</c:v>
                </c:pt>
                <c:pt idx="375">
                  <c:v>22</c:v>
                </c:pt>
                <c:pt idx="376">
                  <c:v>25</c:v>
                </c:pt>
                <c:pt idx="377">
                  <c:v>20</c:v>
                </c:pt>
                <c:pt idx="378">
                  <c:v>21</c:v>
                </c:pt>
                <c:pt idx="379">
                  <c:v>28</c:v>
                </c:pt>
                <c:pt idx="380">
                  <c:v>23</c:v>
                </c:pt>
                <c:pt idx="381">
                  <c:v>24</c:v>
                </c:pt>
                <c:pt idx="382">
                  <c:v>21</c:v>
                </c:pt>
                <c:pt idx="383">
                  <c:v>26</c:v>
                </c:pt>
                <c:pt idx="384">
                  <c:v>20</c:v>
                </c:pt>
                <c:pt idx="385">
                  <c:v>20</c:v>
                </c:pt>
                <c:pt idx="386">
                  <c:v>24</c:v>
                </c:pt>
                <c:pt idx="387">
                  <c:v>22</c:v>
                </c:pt>
                <c:pt idx="388">
                  <c:v>22</c:v>
                </c:pt>
                <c:pt idx="389">
                  <c:v>21</c:v>
                </c:pt>
                <c:pt idx="390">
                  <c:v>21</c:v>
                </c:pt>
                <c:pt idx="391">
                  <c:v>23</c:v>
                </c:pt>
                <c:pt idx="392">
                  <c:v>23</c:v>
                </c:pt>
                <c:pt idx="393">
                  <c:v>25</c:v>
                </c:pt>
                <c:pt idx="394">
                  <c:v>25</c:v>
                </c:pt>
                <c:pt idx="395">
                  <c:v>30</c:v>
                </c:pt>
                <c:pt idx="396">
                  <c:v>26</c:v>
                </c:pt>
                <c:pt idx="397">
                  <c:v>22</c:v>
                </c:pt>
                <c:pt idx="398">
                  <c:v>23</c:v>
                </c:pt>
                <c:pt idx="399">
                  <c:v>23</c:v>
                </c:pt>
                <c:pt idx="400">
                  <c:v>22</c:v>
                </c:pt>
                <c:pt idx="401">
                  <c:v>20</c:v>
                </c:pt>
                <c:pt idx="402">
                  <c:v>22</c:v>
                </c:pt>
                <c:pt idx="403">
                  <c:v>22</c:v>
                </c:pt>
                <c:pt idx="404">
                  <c:v>22</c:v>
                </c:pt>
                <c:pt idx="405">
                  <c:v>22</c:v>
                </c:pt>
                <c:pt idx="406">
                  <c:v>21</c:v>
                </c:pt>
                <c:pt idx="407">
                  <c:v>23</c:v>
                </c:pt>
                <c:pt idx="408">
                  <c:v>23</c:v>
                </c:pt>
                <c:pt idx="409">
                  <c:v>22</c:v>
                </c:pt>
                <c:pt idx="410">
                  <c:v>23</c:v>
                </c:pt>
                <c:pt idx="411">
                  <c:v>22</c:v>
                </c:pt>
                <c:pt idx="412">
                  <c:v>23</c:v>
                </c:pt>
                <c:pt idx="413">
                  <c:v>24</c:v>
                </c:pt>
                <c:pt idx="414">
                  <c:v>23</c:v>
                </c:pt>
                <c:pt idx="415">
                  <c:v>24</c:v>
                </c:pt>
                <c:pt idx="416">
                  <c:v>26</c:v>
                </c:pt>
                <c:pt idx="417">
                  <c:v>23</c:v>
                </c:pt>
                <c:pt idx="418">
                  <c:v>25</c:v>
                </c:pt>
                <c:pt idx="419">
                  <c:v>25</c:v>
                </c:pt>
                <c:pt idx="420">
                  <c:v>27</c:v>
                </c:pt>
                <c:pt idx="421">
                  <c:v>23</c:v>
                </c:pt>
                <c:pt idx="422">
                  <c:v>25</c:v>
                </c:pt>
                <c:pt idx="423">
                  <c:v>23</c:v>
                </c:pt>
                <c:pt idx="424">
                  <c:v>22</c:v>
                </c:pt>
                <c:pt idx="425">
                  <c:v>23</c:v>
                </c:pt>
                <c:pt idx="426">
                  <c:v>22</c:v>
                </c:pt>
                <c:pt idx="427">
                  <c:v>20</c:v>
                </c:pt>
                <c:pt idx="428">
                  <c:v>22</c:v>
                </c:pt>
                <c:pt idx="429">
                  <c:v>25</c:v>
                </c:pt>
                <c:pt idx="430">
                  <c:v>24</c:v>
                </c:pt>
                <c:pt idx="431">
                  <c:v>21</c:v>
                </c:pt>
                <c:pt idx="432">
                  <c:v>27</c:v>
                </c:pt>
                <c:pt idx="433">
                  <c:v>18</c:v>
                </c:pt>
                <c:pt idx="434">
                  <c:v>23</c:v>
                </c:pt>
                <c:pt idx="435">
                  <c:v>22</c:v>
                </c:pt>
                <c:pt idx="436">
                  <c:v>22</c:v>
                </c:pt>
                <c:pt idx="437">
                  <c:v>23</c:v>
                </c:pt>
                <c:pt idx="438">
                  <c:v>22</c:v>
                </c:pt>
                <c:pt idx="439">
                  <c:v>21</c:v>
                </c:pt>
                <c:pt idx="440">
                  <c:v>25</c:v>
                </c:pt>
                <c:pt idx="441">
                  <c:v>21</c:v>
                </c:pt>
                <c:pt idx="442">
                  <c:v>22</c:v>
                </c:pt>
                <c:pt idx="443">
                  <c:v>23</c:v>
                </c:pt>
                <c:pt idx="444">
                  <c:v>21</c:v>
                </c:pt>
                <c:pt idx="445">
                  <c:v>21</c:v>
                </c:pt>
                <c:pt idx="446">
                  <c:v>21</c:v>
                </c:pt>
                <c:pt idx="447">
                  <c:v>21</c:v>
                </c:pt>
                <c:pt idx="448">
                  <c:v>21</c:v>
                </c:pt>
                <c:pt idx="449">
                  <c:v>23</c:v>
                </c:pt>
                <c:pt idx="450">
                  <c:v>24</c:v>
                </c:pt>
                <c:pt idx="451">
                  <c:v>20</c:v>
                </c:pt>
                <c:pt idx="452">
                  <c:v>22</c:v>
                </c:pt>
                <c:pt idx="453">
                  <c:v>20</c:v>
                </c:pt>
                <c:pt idx="454">
                  <c:v>23</c:v>
                </c:pt>
                <c:pt idx="455">
                  <c:v>22</c:v>
                </c:pt>
                <c:pt idx="456">
                  <c:v>22</c:v>
                </c:pt>
                <c:pt idx="457">
                  <c:v>24</c:v>
                </c:pt>
                <c:pt idx="458">
                  <c:v>21</c:v>
                </c:pt>
                <c:pt idx="459">
                  <c:v>22</c:v>
                </c:pt>
                <c:pt idx="460">
                  <c:v>22</c:v>
                </c:pt>
                <c:pt idx="461">
                  <c:v>22</c:v>
                </c:pt>
                <c:pt idx="462">
                  <c:v>21</c:v>
                </c:pt>
                <c:pt idx="463">
                  <c:v>22</c:v>
                </c:pt>
                <c:pt idx="464">
                  <c:v>23</c:v>
                </c:pt>
                <c:pt idx="465">
                  <c:v>25</c:v>
                </c:pt>
                <c:pt idx="466">
                  <c:v>24</c:v>
                </c:pt>
                <c:pt idx="467">
                  <c:v>23</c:v>
                </c:pt>
                <c:pt idx="468">
                  <c:v>23</c:v>
                </c:pt>
                <c:pt idx="469">
                  <c:v>25</c:v>
                </c:pt>
                <c:pt idx="470">
                  <c:v>22</c:v>
                </c:pt>
                <c:pt idx="471">
                  <c:v>21</c:v>
                </c:pt>
                <c:pt idx="472">
                  <c:v>21</c:v>
                </c:pt>
                <c:pt idx="473">
                  <c:v>21</c:v>
                </c:pt>
                <c:pt idx="474">
                  <c:v>23</c:v>
                </c:pt>
                <c:pt idx="475">
                  <c:v>22</c:v>
                </c:pt>
                <c:pt idx="476">
                  <c:v>23</c:v>
                </c:pt>
                <c:pt idx="477">
                  <c:v>22</c:v>
                </c:pt>
                <c:pt idx="478">
                  <c:v>21</c:v>
                </c:pt>
                <c:pt idx="479">
                  <c:v>25</c:v>
                </c:pt>
                <c:pt idx="480">
                  <c:v>22</c:v>
                </c:pt>
                <c:pt idx="481">
                  <c:v>24</c:v>
                </c:pt>
                <c:pt idx="482">
                  <c:v>23</c:v>
                </c:pt>
                <c:pt idx="483">
                  <c:v>25</c:v>
                </c:pt>
                <c:pt idx="484">
                  <c:v>23</c:v>
                </c:pt>
                <c:pt idx="485">
                  <c:v>24</c:v>
                </c:pt>
                <c:pt idx="486">
                  <c:v>21</c:v>
                </c:pt>
                <c:pt idx="487">
                  <c:v>21</c:v>
                </c:pt>
                <c:pt idx="488">
                  <c:v>21</c:v>
                </c:pt>
                <c:pt idx="489">
                  <c:v>24</c:v>
                </c:pt>
                <c:pt idx="490">
                  <c:v>22</c:v>
                </c:pt>
                <c:pt idx="491">
                  <c:v>21</c:v>
                </c:pt>
                <c:pt idx="492">
                  <c:v>21</c:v>
                </c:pt>
                <c:pt idx="493">
                  <c:v>20</c:v>
                </c:pt>
                <c:pt idx="494">
                  <c:v>21</c:v>
                </c:pt>
                <c:pt idx="495">
                  <c:v>22</c:v>
                </c:pt>
                <c:pt idx="496">
                  <c:v>22</c:v>
                </c:pt>
                <c:pt idx="497">
                  <c:v>23</c:v>
                </c:pt>
                <c:pt idx="498">
                  <c:v>21</c:v>
                </c:pt>
                <c:pt idx="499">
                  <c:v>24</c:v>
                </c:pt>
                <c:pt idx="500">
                  <c:v>21</c:v>
                </c:pt>
                <c:pt idx="501">
                  <c:v>23</c:v>
                </c:pt>
                <c:pt idx="502">
                  <c:v>21</c:v>
                </c:pt>
                <c:pt idx="503">
                  <c:v>27</c:v>
                </c:pt>
                <c:pt idx="504">
                  <c:v>23</c:v>
                </c:pt>
                <c:pt idx="505">
                  <c:v>22</c:v>
                </c:pt>
                <c:pt idx="506">
                  <c:v>26</c:v>
                </c:pt>
                <c:pt idx="507">
                  <c:v>22</c:v>
                </c:pt>
                <c:pt idx="508">
                  <c:v>25</c:v>
                </c:pt>
                <c:pt idx="509">
                  <c:v>25</c:v>
                </c:pt>
                <c:pt idx="510">
                  <c:v>22</c:v>
                </c:pt>
                <c:pt idx="511">
                  <c:v>21</c:v>
                </c:pt>
                <c:pt idx="512">
                  <c:v>21</c:v>
                </c:pt>
                <c:pt idx="513">
                  <c:v>23</c:v>
                </c:pt>
                <c:pt idx="514">
                  <c:v>23</c:v>
                </c:pt>
                <c:pt idx="515">
                  <c:v>23</c:v>
                </c:pt>
                <c:pt idx="516">
                  <c:v>22</c:v>
                </c:pt>
                <c:pt idx="517">
                  <c:v>27</c:v>
                </c:pt>
                <c:pt idx="518">
                  <c:v>26</c:v>
                </c:pt>
                <c:pt idx="519">
                  <c:v>25</c:v>
                </c:pt>
                <c:pt idx="520">
                  <c:v>22</c:v>
                </c:pt>
                <c:pt idx="521">
                  <c:v>23</c:v>
                </c:pt>
                <c:pt idx="522">
                  <c:v>23</c:v>
                </c:pt>
                <c:pt idx="523">
                  <c:v>22</c:v>
                </c:pt>
                <c:pt idx="524">
                  <c:v>22</c:v>
                </c:pt>
                <c:pt idx="525">
                  <c:v>23</c:v>
                </c:pt>
                <c:pt idx="526">
                  <c:v>22</c:v>
                </c:pt>
                <c:pt idx="527">
                  <c:v>24</c:v>
                </c:pt>
                <c:pt idx="528">
                  <c:v>22</c:v>
                </c:pt>
                <c:pt idx="529">
                  <c:v>24</c:v>
                </c:pt>
                <c:pt idx="530">
                  <c:v>23</c:v>
                </c:pt>
                <c:pt idx="531">
                  <c:v>21</c:v>
                </c:pt>
                <c:pt idx="532">
                  <c:v>26</c:v>
                </c:pt>
                <c:pt idx="533">
                  <c:v>30</c:v>
                </c:pt>
                <c:pt idx="534">
                  <c:v>22</c:v>
                </c:pt>
                <c:pt idx="535">
                  <c:v>23</c:v>
                </c:pt>
                <c:pt idx="536">
                  <c:v>22</c:v>
                </c:pt>
                <c:pt idx="537">
                  <c:v>22</c:v>
                </c:pt>
                <c:pt idx="538">
                  <c:v>22</c:v>
                </c:pt>
                <c:pt idx="539">
                  <c:v>21</c:v>
                </c:pt>
                <c:pt idx="540">
                  <c:v>22</c:v>
                </c:pt>
                <c:pt idx="541">
                  <c:v>21</c:v>
                </c:pt>
                <c:pt idx="542">
                  <c:v>20</c:v>
                </c:pt>
                <c:pt idx="543">
                  <c:v>19</c:v>
                </c:pt>
                <c:pt idx="544">
                  <c:v>20</c:v>
                </c:pt>
                <c:pt idx="545">
                  <c:v>22</c:v>
                </c:pt>
                <c:pt idx="546">
                  <c:v>21</c:v>
                </c:pt>
                <c:pt idx="547">
                  <c:v>21</c:v>
                </c:pt>
                <c:pt idx="548">
                  <c:v>28</c:v>
                </c:pt>
                <c:pt idx="549">
                  <c:v>27</c:v>
                </c:pt>
                <c:pt idx="550">
                  <c:v>28</c:v>
                </c:pt>
                <c:pt idx="551">
                  <c:v>22</c:v>
                </c:pt>
                <c:pt idx="552">
                  <c:v>26</c:v>
                </c:pt>
                <c:pt idx="553">
                  <c:v>23</c:v>
                </c:pt>
                <c:pt idx="554">
                  <c:v>30</c:v>
                </c:pt>
                <c:pt idx="555">
                  <c:v>19</c:v>
                </c:pt>
                <c:pt idx="556">
                  <c:v>25</c:v>
                </c:pt>
                <c:pt idx="557">
                  <c:v>27</c:v>
                </c:pt>
                <c:pt idx="558">
                  <c:v>26</c:v>
                </c:pt>
                <c:pt idx="559">
                  <c:v>24</c:v>
                </c:pt>
                <c:pt idx="560">
                  <c:v>21</c:v>
                </c:pt>
                <c:pt idx="561">
                  <c:v>21</c:v>
                </c:pt>
                <c:pt idx="562">
                  <c:v>21</c:v>
                </c:pt>
                <c:pt idx="563">
                  <c:v>29</c:v>
                </c:pt>
                <c:pt idx="564">
                  <c:v>20</c:v>
                </c:pt>
                <c:pt idx="565">
                  <c:v>21</c:v>
                </c:pt>
                <c:pt idx="566">
                  <c:v>22</c:v>
                </c:pt>
                <c:pt idx="567">
                  <c:v>20</c:v>
                </c:pt>
                <c:pt idx="568">
                  <c:v>20</c:v>
                </c:pt>
                <c:pt idx="569">
                  <c:v>23</c:v>
                </c:pt>
                <c:pt idx="570">
                  <c:v>24</c:v>
                </c:pt>
                <c:pt idx="571">
                  <c:v>21</c:v>
                </c:pt>
                <c:pt idx="572">
                  <c:v>22</c:v>
                </c:pt>
                <c:pt idx="573">
                  <c:v>20</c:v>
                </c:pt>
                <c:pt idx="574">
                  <c:v>29</c:v>
                </c:pt>
                <c:pt idx="575">
                  <c:v>24</c:v>
                </c:pt>
                <c:pt idx="576">
                  <c:v>22</c:v>
                </c:pt>
                <c:pt idx="577">
                  <c:v>22</c:v>
                </c:pt>
                <c:pt idx="578">
                  <c:v>22</c:v>
                </c:pt>
                <c:pt idx="579">
                  <c:v>24</c:v>
                </c:pt>
                <c:pt idx="580">
                  <c:v>21</c:v>
                </c:pt>
                <c:pt idx="581">
                  <c:v>22</c:v>
                </c:pt>
                <c:pt idx="582">
                  <c:v>24</c:v>
                </c:pt>
                <c:pt idx="583">
                  <c:v>23</c:v>
                </c:pt>
                <c:pt idx="584">
                  <c:v>21</c:v>
                </c:pt>
                <c:pt idx="585">
                  <c:v>22</c:v>
                </c:pt>
                <c:pt idx="586">
                  <c:v>24</c:v>
                </c:pt>
                <c:pt idx="587">
                  <c:v>21</c:v>
                </c:pt>
                <c:pt idx="588">
                  <c:v>22</c:v>
                </c:pt>
                <c:pt idx="589">
                  <c:v>20</c:v>
                </c:pt>
                <c:pt idx="590">
                  <c:v>23</c:v>
                </c:pt>
                <c:pt idx="591">
                  <c:v>21</c:v>
                </c:pt>
                <c:pt idx="592">
                  <c:v>21</c:v>
                </c:pt>
                <c:pt idx="593">
                  <c:v>23</c:v>
                </c:pt>
                <c:pt idx="594">
                  <c:v>22</c:v>
                </c:pt>
                <c:pt idx="595">
                  <c:v>24</c:v>
                </c:pt>
                <c:pt idx="596">
                  <c:v>23</c:v>
                </c:pt>
                <c:pt idx="597">
                  <c:v>21</c:v>
                </c:pt>
                <c:pt idx="598">
                  <c:v>23</c:v>
                </c:pt>
                <c:pt idx="599">
                  <c:v>26</c:v>
                </c:pt>
                <c:pt idx="600">
                  <c:v>21</c:v>
                </c:pt>
                <c:pt idx="601">
                  <c:v>21</c:v>
                </c:pt>
                <c:pt idx="602">
                  <c:v>31</c:v>
                </c:pt>
                <c:pt idx="603">
                  <c:v>21</c:v>
                </c:pt>
                <c:pt idx="604">
                  <c:v>27</c:v>
                </c:pt>
                <c:pt idx="605">
                  <c:v>21</c:v>
                </c:pt>
                <c:pt idx="606">
                  <c:v>24</c:v>
                </c:pt>
                <c:pt idx="607">
                  <c:v>21</c:v>
                </c:pt>
                <c:pt idx="608">
                  <c:v>23</c:v>
                </c:pt>
                <c:pt idx="609">
                  <c:v>21</c:v>
                </c:pt>
                <c:pt idx="610">
                  <c:v>21</c:v>
                </c:pt>
                <c:pt idx="611">
                  <c:v>27</c:v>
                </c:pt>
                <c:pt idx="612">
                  <c:v>22</c:v>
                </c:pt>
                <c:pt idx="613">
                  <c:v>20</c:v>
                </c:pt>
                <c:pt idx="614">
                  <c:v>24</c:v>
                </c:pt>
                <c:pt idx="615">
                  <c:v>22</c:v>
                </c:pt>
                <c:pt idx="616">
                  <c:v>24</c:v>
                </c:pt>
                <c:pt idx="617">
                  <c:v>22</c:v>
                </c:pt>
                <c:pt idx="618">
                  <c:v>25</c:v>
                </c:pt>
                <c:pt idx="619">
                  <c:v>24</c:v>
                </c:pt>
                <c:pt idx="620">
                  <c:v>23</c:v>
                </c:pt>
                <c:pt idx="621">
                  <c:v>20</c:v>
                </c:pt>
                <c:pt idx="622">
                  <c:v>23</c:v>
                </c:pt>
                <c:pt idx="623">
                  <c:v>22</c:v>
                </c:pt>
                <c:pt idx="624">
                  <c:v>22</c:v>
                </c:pt>
                <c:pt idx="625">
                  <c:v>24</c:v>
                </c:pt>
                <c:pt idx="626">
                  <c:v>22</c:v>
                </c:pt>
                <c:pt idx="627">
                  <c:v>23</c:v>
                </c:pt>
                <c:pt idx="628">
                  <c:v>21</c:v>
                </c:pt>
                <c:pt idx="629">
                  <c:v>24</c:v>
                </c:pt>
                <c:pt idx="630">
                  <c:v>26</c:v>
                </c:pt>
                <c:pt idx="631">
                  <c:v>23</c:v>
                </c:pt>
                <c:pt idx="632">
                  <c:v>22</c:v>
                </c:pt>
                <c:pt idx="633">
                  <c:v>22</c:v>
                </c:pt>
                <c:pt idx="634">
                  <c:v>22</c:v>
                </c:pt>
                <c:pt idx="635">
                  <c:v>22</c:v>
                </c:pt>
                <c:pt idx="636">
                  <c:v>22</c:v>
                </c:pt>
                <c:pt idx="637">
                  <c:v>24</c:v>
                </c:pt>
                <c:pt idx="638">
                  <c:v>22</c:v>
                </c:pt>
                <c:pt idx="639">
                  <c:v>23</c:v>
                </c:pt>
                <c:pt idx="640">
                  <c:v>26</c:v>
                </c:pt>
                <c:pt idx="641">
                  <c:v>27</c:v>
                </c:pt>
                <c:pt idx="642">
                  <c:v>22</c:v>
                </c:pt>
                <c:pt idx="643">
                  <c:v>23</c:v>
                </c:pt>
                <c:pt idx="644">
                  <c:v>22</c:v>
                </c:pt>
                <c:pt idx="645">
                  <c:v>21</c:v>
                </c:pt>
                <c:pt idx="646">
                  <c:v>24</c:v>
                </c:pt>
                <c:pt idx="647">
                  <c:v>23</c:v>
                </c:pt>
                <c:pt idx="648">
                  <c:v>21</c:v>
                </c:pt>
                <c:pt idx="649">
                  <c:v>22</c:v>
                </c:pt>
                <c:pt idx="650">
                  <c:v>23</c:v>
                </c:pt>
                <c:pt idx="651">
                  <c:v>22</c:v>
                </c:pt>
                <c:pt idx="652">
                  <c:v>24</c:v>
                </c:pt>
                <c:pt idx="653">
                  <c:v>25</c:v>
                </c:pt>
                <c:pt idx="654">
                  <c:v>22</c:v>
                </c:pt>
                <c:pt idx="655">
                  <c:v>20</c:v>
                </c:pt>
                <c:pt idx="656">
                  <c:v>25</c:v>
                </c:pt>
                <c:pt idx="657">
                  <c:v>23</c:v>
                </c:pt>
                <c:pt idx="658">
                  <c:v>25</c:v>
                </c:pt>
                <c:pt idx="659">
                  <c:v>26</c:v>
                </c:pt>
                <c:pt idx="660">
                  <c:v>22</c:v>
                </c:pt>
                <c:pt idx="661">
                  <c:v>22</c:v>
                </c:pt>
                <c:pt idx="662">
                  <c:v>21</c:v>
                </c:pt>
                <c:pt idx="663">
                  <c:v>23</c:v>
                </c:pt>
                <c:pt idx="664">
                  <c:v>21</c:v>
                </c:pt>
                <c:pt idx="665">
                  <c:v>24</c:v>
                </c:pt>
                <c:pt idx="666">
                  <c:v>24</c:v>
                </c:pt>
                <c:pt idx="667">
                  <c:v>25</c:v>
                </c:pt>
                <c:pt idx="668">
                  <c:v>22</c:v>
                </c:pt>
                <c:pt idx="669">
                  <c:v>25</c:v>
                </c:pt>
                <c:pt idx="670">
                  <c:v>22</c:v>
                </c:pt>
                <c:pt idx="671">
                  <c:v>23</c:v>
                </c:pt>
                <c:pt idx="672">
                  <c:v>23</c:v>
                </c:pt>
                <c:pt idx="673">
                  <c:v>22</c:v>
                </c:pt>
                <c:pt idx="674">
                  <c:v>23</c:v>
                </c:pt>
                <c:pt idx="675">
                  <c:v>20</c:v>
                </c:pt>
                <c:pt idx="676">
                  <c:v>22</c:v>
                </c:pt>
                <c:pt idx="677">
                  <c:v>21</c:v>
                </c:pt>
                <c:pt idx="678">
                  <c:v>22</c:v>
                </c:pt>
                <c:pt idx="679">
                  <c:v>23</c:v>
                </c:pt>
                <c:pt idx="680">
                  <c:v>22</c:v>
                </c:pt>
                <c:pt idx="681">
                  <c:v>21</c:v>
                </c:pt>
                <c:pt idx="682">
                  <c:v>24</c:v>
                </c:pt>
                <c:pt idx="683">
                  <c:v>29</c:v>
                </c:pt>
                <c:pt idx="684">
                  <c:v>26</c:v>
                </c:pt>
                <c:pt idx="685">
                  <c:v>24</c:v>
                </c:pt>
                <c:pt idx="686">
                  <c:v>24</c:v>
                </c:pt>
                <c:pt idx="687">
                  <c:v>21</c:v>
                </c:pt>
                <c:pt idx="688">
                  <c:v>22</c:v>
                </c:pt>
                <c:pt idx="689">
                  <c:v>22</c:v>
                </c:pt>
                <c:pt idx="690">
                  <c:v>25</c:v>
                </c:pt>
                <c:pt idx="691">
                  <c:v>25</c:v>
                </c:pt>
                <c:pt idx="692">
                  <c:v>26</c:v>
                </c:pt>
                <c:pt idx="693">
                  <c:v>22</c:v>
                </c:pt>
                <c:pt idx="694">
                  <c:v>23</c:v>
                </c:pt>
                <c:pt idx="695">
                  <c:v>22</c:v>
                </c:pt>
                <c:pt idx="696">
                  <c:v>22</c:v>
                </c:pt>
                <c:pt idx="697">
                  <c:v>29</c:v>
                </c:pt>
                <c:pt idx="698">
                  <c:v>22</c:v>
                </c:pt>
                <c:pt idx="699">
                  <c:v>22</c:v>
                </c:pt>
                <c:pt idx="700">
                  <c:v>23</c:v>
                </c:pt>
                <c:pt idx="701">
                  <c:v>23</c:v>
                </c:pt>
                <c:pt idx="702">
                  <c:v>20</c:v>
                </c:pt>
                <c:pt idx="703">
                  <c:v>22</c:v>
                </c:pt>
                <c:pt idx="704">
                  <c:v>22</c:v>
                </c:pt>
                <c:pt idx="705">
                  <c:v>20</c:v>
                </c:pt>
                <c:pt idx="706">
                  <c:v>22</c:v>
                </c:pt>
                <c:pt idx="707">
                  <c:v>21</c:v>
                </c:pt>
                <c:pt idx="708">
                  <c:v>20</c:v>
                </c:pt>
                <c:pt idx="709">
                  <c:v>21</c:v>
                </c:pt>
                <c:pt idx="710">
                  <c:v>21</c:v>
                </c:pt>
                <c:pt idx="711">
                  <c:v>20</c:v>
                </c:pt>
                <c:pt idx="712">
                  <c:v>24</c:v>
                </c:pt>
                <c:pt idx="713">
                  <c:v>20</c:v>
                </c:pt>
                <c:pt idx="714">
                  <c:v>22</c:v>
                </c:pt>
                <c:pt idx="715">
                  <c:v>21</c:v>
                </c:pt>
                <c:pt idx="716">
                  <c:v>23</c:v>
                </c:pt>
                <c:pt idx="717">
                  <c:v>20</c:v>
                </c:pt>
                <c:pt idx="718">
                  <c:v>24</c:v>
                </c:pt>
                <c:pt idx="719">
                  <c:v>21</c:v>
                </c:pt>
                <c:pt idx="720">
                  <c:v>22</c:v>
                </c:pt>
                <c:pt idx="721">
                  <c:v>22</c:v>
                </c:pt>
                <c:pt idx="722">
                  <c:v>20</c:v>
                </c:pt>
                <c:pt idx="723">
                  <c:v>23</c:v>
                </c:pt>
                <c:pt idx="724">
                  <c:v>23</c:v>
                </c:pt>
                <c:pt idx="725">
                  <c:v>21</c:v>
                </c:pt>
                <c:pt idx="726">
                  <c:v>20</c:v>
                </c:pt>
                <c:pt idx="727">
                  <c:v>28</c:v>
                </c:pt>
                <c:pt idx="728">
                  <c:v>21</c:v>
                </c:pt>
                <c:pt idx="729">
                  <c:v>21</c:v>
                </c:pt>
                <c:pt idx="730">
                  <c:v>19</c:v>
                </c:pt>
                <c:pt idx="731">
                  <c:v>22</c:v>
                </c:pt>
                <c:pt idx="732">
                  <c:v>22</c:v>
                </c:pt>
                <c:pt idx="733">
                  <c:v>29</c:v>
                </c:pt>
                <c:pt idx="734">
                  <c:v>22</c:v>
                </c:pt>
                <c:pt idx="735">
                  <c:v>20</c:v>
                </c:pt>
                <c:pt idx="736">
                  <c:v>22</c:v>
                </c:pt>
                <c:pt idx="737">
                  <c:v>20</c:v>
                </c:pt>
                <c:pt idx="738">
                  <c:v>23</c:v>
                </c:pt>
                <c:pt idx="739">
                  <c:v>22</c:v>
                </c:pt>
                <c:pt idx="740">
                  <c:v>21</c:v>
                </c:pt>
                <c:pt idx="741">
                  <c:v>21</c:v>
                </c:pt>
                <c:pt idx="742">
                  <c:v>22</c:v>
                </c:pt>
                <c:pt idx="743">
                  <c:v>21</c:v>
                </c:pt>
                <c:pt idx="744">
                  <c:v>25</c:v>
                </c:pt>
                <c:pt idx="745">
                  <c:v>22</c:v>
                </c:pt>
                <c:pt idx="746">
                  <c:v>22</c:v>
                </c:pt>
                <c:pt idx="747">
                  <c:v>22</c:v>
                </c:pt>
                <c:pt idx="748">
                  <c:v>24</c:v>
                </c:pt>
                <c:pt idx="749">
                  <c:v>25</c:v>
                </c:pt>
                <c:pt idx="750">
                  <c:v>23</c:v>
                </c:pt>
                <c:pt idx="751">
                  <c:v>23</c:v>
                </c:pt>
                <c:pt idx="752">
                  <c:v>24</c:v>
                </c:pt>
                <c:pt idx="753">
                  <c:v>22</c:v>
                </c:pt>
                <c:pt idx="754">
                  <c:v>21</c:v>
                </c:pt>
                <c:pt idx="755">
                  <c:v>26</c:v>
                </c:pt>
                <c:pt idx="756">
                  <c:v>25</c:v>
                </c:pt>
                <c:pt idx="757">
                  <c:v>22</c:v>
                </c:pt>
                <c:pt idx="758">
                  <c:v>24</c:v>
                </c:pt>
                <c:pt idx="759">
                  <c:v>21</c:v>
                </c:pt>
                <c:pt idx="760">
                  <c:v>23</c:v>
                </c:pt>
                <c:pt idx="761">
                  <c:v>21</c:v>
                </c:pt>
                <c:pt idx="762">
                  <c:v>22</c:v>
                </c:pt>
                <c:pt idx="763">
                  <c:v>24</c:v>
                </c:pt>
                <c:pt idx="764">
                  <c:v>22</c:v>
                </c:pt>
                <c:pt idx="765">
                  <c:v>23</c:v>
                </c:pt>
                <c:pt idx="766">
                  <c:v>21</c:v>
                </c:pt>
                <c:pt idx="767">
                  <c:v>22</c:v>
                </c:pt>
                <c:pt idx="768">
                  <c:v>21</c:v>
                </c:pt>
                <c:pt idx="769">
                  <c:v>22</c:v>
                </c:pt>
                <c:pt idx="770">
                  <c:v>22</c:v>
                </c:pt>
                <c:pt idx="771">
                  <c:v>20</c:v>
                </c:pt>
                <c:pt idx="772">
                  <c:v>23</c:v>
                </c:pt>
                <c:pt idx="773">
                  <c:v>26</c:v>
                </c:pt>
                <c:pt idx="774">
                  <c:v>24</c:v>
                </c:pt>
                <c:pt idx="775">
                  <c:v>26</c:v>
                </c:pt>
                <c:pt idx="776">
                  <c:v>21</c:v>
                </c:pt>
                <c:pt idx="777">
                  <c:v>20</c:v>
                </c:pt>
                <c:pt idx="778">
                  <c:v>27</c:v>
                </c:pt>
                <c:pt idx="779">
                  <c:v>23</c:v>
                </c:pt>
                <c:pt idx="780">
                  <c:v>23</c:v>
                </c:pt>
                <c:pt idx="781">
                  <c:v>23</c:v>
                </c:pt>
                <c:pt idx="782">
                  <c:v>22</c:v>
                </c:pt>
                <c:pt idx="783">
                  <c:v>22</c:v>
                </c:pt>
                <c:pt idx="784">
                  <c:v>25</c:v>
                </c:pt>
                <c:pt idx="785">
                  <c:v>25</c:v>
                </c:pt>
                <c:pt idx="786">
                  <c:v>21</c:v>
                </c:pt>
                <c:pt idx="787">
                  <c:v>22</c:v>
                </c:pt>
                <c:pt idx="788">
                  <c:v>23</c:v>
                </c:pt>
                <c:pt idx="789">
                  <c:v>23</c:v>
                </c:pt>
                <c:pt idx="790">
                  <c:v>22</c:v>
                </c:pt>
                <c:pt idx="791">
                  <c:v>21</c:v>
                </c:pt>
                <c:pt idx="792">
                  <c:v>22</c:v>
                </c:pt>
                <c:pt idx="793">
                  <c:v>22</c:v>
                </c:pt>
                <c:pt idx="794">
                  <c:v>21</c:v>
                </c:pt>
                <c:pt idx="795">
                  <c:v>23</c:v>
                </c:pt>
                <c:pt idx="796">
                  <c:v>23</c:v>
                </c:pt>
                <c:pt idx="797">
                  <c:v>22</c:v>
                </c:pt>
                <c:pt idx="798">
                  <c:v>21</c:v>
                </c:pt>
                <c:pt idx="799">
                  <c:v>22</c:v>
                </c:pt>
                <c:pt idx="800">
                  <c:v>24</c:v>
                </c:pt>
                <c:pt idx="801">
                  <c:v>21</c:v>
                </c:pt>
                <c:pt idx="802">
                  <c:v>22</c:v>
                </c:pt>
                <c:pt idx="803">
                  <c:v>21</c:v>
                </c:pt>
                <c:pt idx="804">
                  <c:v>25</c:v>
                </c:pt>
                <c:pt idx="805">
                  <c:v>23</c:v>
                </c:pt>
                <c:pt idx="806">
                  <c:v>21</c:v>
                </c:pt>
                <c:pt idx="807">
                  <c:v>21</c:v>
                </c:pt>
                <c:pt idx="808">
                  <c:v>23</c:v>
                </c:pt>
                <c:pt idx="809">
                  <c:v>22</c:v>
                </c:pt>
                <c:pt idx="810">
                  <c:v>29</c:v>
                </c:pt>
                <c:pt idx="811">
                  <c:v>22</c:v>
                </c:pt>
                <c:pt idx="812">
                  <c:v>21</c:v>
                </c:pt>
                <c:pt idx="813">
                  <c:v>22</c:v>
                </c:pt>
                <c:pt idx="814">
                  <c:v>23</c:v>
                </c:pt>
                <c:pt idx="815">
                  <c:v>24</c:v>
                </c:pt>
                <c:pt idx="816">
                  <c:v>23</c:v>
                </c:pt>
                <c:pt idx="817">
                  <c:v>21</c:v>
                </c:pt>
                <c:pt idx="818">
                  <c:v>25</c:v>
                </c:pt>
                <c:pt idx="819">
                  <c:v>20</c:v>
                </c:pt>
                <c:pt idx="820">
                  <c:v>22</c:v>
                </c:pt>
                <c:pt idx="821">
                  <c:v>20</c:v>
                </c:pt>
                <c:pt idx="822">
                  <c:v>21</c:v>
                </c:pt>
                <c:pt idx="823">
                  <c:v>22</c:v>
                </c:pt>
                <c:pt idx="824">
                  <c:v>22</c:v>
                </c:pt>
                <c:pt idx="825">
                  <c:v>20</c:v>
                </c:pt>
                <c:pt idx="826">
                  <c:v>20</c:v>
                </c:pt>
                <c:pt idx="827">
                  <c:v>21</c:v>
                </c:pt>
                <c:pt idx="828">
                  <c:v>21</c:v>
                </c:pt>
                <c:pt idx="829">
                  <c:v>25</c:v>
                </c:pt>
                <c:pt idx="830">
                  <c:v>24</c:v>
                </c:pt>
                <c:pt idx="831">
                  <c:v>25</c:v>
                </c:pt>
                <c:pt idx="832">
                  <c:v>21</c:v>
                </c:pt>
                <c:pt idx="833">
                  <c:v>22</c:v>
                </c:pt>
                <c:pt idx="834">
                  <c:v>21</c:v>
                </c:pt>
                <c:pt idx="835">
                  <c:v>22</c:v>
                </c:pt>
                <c:pt idx="836">
                  <c:v>23</c:v>
                </c:pt>
                <c:pt idx="837">
                  <c:v>22</c:v>
                </c:pt>
                <c:pt idx="838">
                  <c:v>23</c:v>
                </c:pt>
                <c:pt idx="839">
                  <c:v>21</c:v>
                </c:pt>
                <c:pt idx="840">
                  <c:v>20</c:v>
                </c:pt>
                <c:pt idx="841">
                  <c:v>22</c:v>
                </c:pt>
                <c:pt idx="842">
                  <c:v>24</c:v>
                </c:pt>
                <c:pt idx="843">
                  <c:v>22</c:v>
                </c:pt>
                <c:pt idx="844">
                  <c:v>21</c:v>
                </c:pt>
                <c:pt idx="845">
                  <c:v>22</c:v>
                </c:pt>
                <c:pt idx="846">
                  <c:v>21</c:v>
                </c:pt>
                <c:pt idx="847">
                  <c:v>25</c:v>
                </c:pt>
                <c:pt idx="848">
                  <c:v>25</c:v>
                </c:pt>
                <c:pt idx="849">
                  <c:v>23</c:v>
                </c:pt>
                <c:pt idx="850">
                  <c:v>25</c:v>
                </c:pt>
                <c:pt idx="851">
                  <c:v>23</c:v>
                </c:pt>
                <c:pt idx="852">
                  <c:v>22</c:v>
                </c:pt>
                <c:pt idx="853">
                  <c:v>22</c:v>
                </c:pt>
                <c:pt idx="854">
                  <c:v>23</c:v>
                </c:pt>
                <c:pt idx="855">
                  <c:v>22</c:v>
                </c:pt>
                <c:pt idx="856">
                  <c:v>21</c:v>
                </c:pt>
                <c:pt idx="857">
                  <c:v>23</c:v>
                </c:pt>
                <c:pt idx="858">
                  <c:v>22</c:v>
                </c:pt>
                <c:pt idx="859">
                  <c:v>28</c:v>
                </c:pt>
                <c:pt idx="860">
                  <c:v>22</c:v>
                </c:pt>
                <c:pt idx="861">
                  <c:v>25</c:v>
                </c:pt>
                <c:pt idx="862">
                  <c:v>22</c:v>
                </c:pt>
                <c:pt idx="863">
                  <c:v>23</c:v>
                </c:pt>
                <c:pt idx="864">
                  <c:v>23</c:v>
                </c:pt>
                <c:pt idx="865">
                  <c:v>23</c:v>
                </c:pt>
                <c:pt idx="866">
                  <c:v>23</c:v>
                </c:pt>
                <c:pt idx="867">
                  <c:v>22</c:v>
                </c:pt>
                <c:pt idx="868">
                  <c:v>22</c:v>
                </c:pt>
                <c:pt idx="869">
                  <c:v>21</c:v>
                </c:pt>
                <c:pt idx="870">
                  <c:v>23</c:v>
                </c:pt>
                <c:pt idx="871">
                  <c:v>22</c:v>
                </c:pt>
                <c:pt idx="872">
                  <c:v>26</c:v>
                </c:pt>
                <c:pt idx="873">
                  <c:v>24</c:v>
                </c:pt>
                <c:pt idx="874">
                  <c:v>27</c:v>
                </c:pt>
                <c:pt idx="875">
                  <c:v>24</c:v>
                </c:pt>
                <c:pt idx="876">
                  <c:v>18</c:v>
                </c:pt>
                <c:pt idx="877">
                  <c:v>31</c:v>
                </c:pt>
                <c:pt idx="878">
                  <c:v>27</c:v>
                </c:pt>
                <c:pt idx="879">
                  <c:v>21</c:v>
                </c:pt>
                <c:pt idx="880">
                  <c:v>23</c:v>
                </c:pt>
                <c:pt idx="881">
                  <c:v>22</c:v>
                </c:pt>
                <c:pt idx="882">
                  <c:v>22</c:v>
                </c:pt>
                <c:pt idx="883">
                  <c:v>25</c:v>
                </c:pt>
                <c:pt idx="884">
                  <c:v>22</c:v>
                </c:pt>
                <c:pt idx="885">
                  <c:v>24</c:v>
                </c:pt>
                <c:pt idx="886">
                  <c:v>23</c:v>
                </c:pt>
                <c:pt idx="887">
                  <c:v>22</c:v>
                </c:pt>
                <c:pt idx="888">
                  <c:v>24</c:v>
                </c:pt>
                <c:pt idx="889">
                  <c:v>26</c:v>
                </c:pt>
                <c:pt idx="890">
                  <c:v>21</c:v>
                </c:pt>
                <c:pt idx="891">
                  <c:v>22</c:v>
                </c:pt>
                <c:pt idx="892">
                  <c:v>23</c:v>
                </c:pt>
                <c:pt idx="893">
                  <c:v>22</c:v>
                </c:pt>
                <c:pt idx="894">
                  <c:v>24</c:v>
                </c:pt>
                <c:pt idx="895">
                  <c:v>21</c:v>
                </c:pt>
                <c:pt idx="896">
                  <c:v>22</c:v>
                </c:pt>
                <c:pt idx="897">
                  <c:v>24</c:v>
                </c:pt>
                <c:pt idx="898">
                  <c:v>25</c:v>
                </c:pt>
                <c:pt idx="899">
                  <c:v>23</c:v>
                </c:pt>
                <c:pt idx="900">
                  <c:v>23</c:v>
                </c:pt>
                <c:pt idx="901">
                  <c:v>21</c:v>
                </c:pt>
                <c:pt idx="902">
                  <c:v>23</c:v>
                </c:pt>
                <c:pt idx="903">
                  <c:v>23</c:v>
                </c:pt>
                <c:pt idx="904">
                  <c:v>22</c:v>
                </c:pt>
                <c:pt idx="905">
                  <c:v>25</c:v>
                </c:pt>
                <c:pt idx="906">
                  <c:v>24</c:v>
                </c:pt>
                <c:pt idx="907">
                  <c:v>31</c:v>
                </c:pt>
                <c:pt idx="908">
                  <c:v>22</c:v>
                </c:pt>
                <c:pt idx="909">
                  <c:v>25</c:v>
                </c:pt>
                <c:pt idx="910">
                  <c:v>25</c:v>
                </c:pt>
                <c:pt idx="911">
                  <c:v>22</c:v>
                </c:pt>
                <c:pt idx="912">
                  <c:v>23</c:v>
                </c:pt>
                <c:pt idx="913">
                  <c:v>23</c:v>
                </c:pt>
                <c:pt idx="914">
                  <c:v>23</c:v>
                </c:pt>
                <c:pt idx="915">
                  <c:v>25</c:v>
                </c:pt>
                <c:pt idx="916">
                  <c:v>22</c:v>
                </c:pt>
                <c:pt idx="917">
                  <c:v>22</c:v>
                </c:pt>
                <c:pt idx="918">
                  <c:v>22</c:v>
                </c:pt>
                <c:pt idx="919">
                  <c:v>21</c:v>
                </c:pt>
                <c:pt idx="920">
                  <c:v>26</c:v>
                </c:pt>
                <c:pt idx="921">
                  <c:v>23</c:v>
                </c:pt>
                <c:pt idx="922">
                  <c:v>27</c:v>
                </c:pt>
                <c:pt idx="923">
                  <c:v>24</c:v>
                </c:pt>
                <c:pt idx="924">
                  <c:v>25</c:v>
                </c:pt>
                <c:pt idx="925">
                  <c:v>21</c:v>
                </c:pt>
                <c:pt idx="926">
                  <c:v>22</c:v>
                </c:pt>
                <c:pt idx="927">
                  <c:v>22</c:v>
                </c:pt>
                <c:pt idx="928">
                  <c:v>23</c:v>
                </c:pt>
                <c:pt idx="929">
                  <c:v>22</c:v>
                </c:pt>
                <c:pt idx="930">
                  <c:v>27</c:v>
                </c:pt>
                <c:pt idx="931">
                  <c:v>23</c:v>
                </c:pt>
                <c:pt idx="932">
                  <c:v>21</c:v>
                </c:pt>
                <c:pt idx="933">
                  <c:v>23</c:v>
                </c:pt>
                <c:pt idx="934">
                  <c:v>26</c:v>
                </c:pt>
                <c:pt idx="935">
                  <c:v>22</c:v>
                </c:pt>
                <c:pt idx="936">
                  <c:v>24</c:v>
                </c:pt>
                <c:pt idx="937">
                  <c:v>23</c:v>
                </c:pt>
                <c:pt idx="938">
                  <c:v>22</c:v>
                </c:pt>
                <c:pt idx="939">
                  <c:v>23</c:v>
                </c:pt>
                <c:pt idx="940">
                  <c:v>24</c:v>
                </c:pt>
                <c:pt idx="941">
                  <c:v>23</c:v>
                </c:pt>
                <c:pt idx="942">
                  <c:v>21</c:v>
                </c:pt>
                <c:pt idx="943">
                  <c:v>22</c:v>
                </c:pt>
                <c:pt idx="944">
                  <c:v>24</c:v>
                </c:pt>
                <c:pt idx="945">
                  <c:v>19</c:v>
                </c:pt>
                <c:pt idx="946">
                  <c:v>24</c:v>
                </c:pt>
                <c:pt idx="947">
                  <c:v>27</c:v>
                </c:pt>
                <c:pt idx="948">
                  <c:v>21</c:v>
                </c:pt>
                <c:pt idx="949">
                  <c:v>22</c:v>
                </c:pt>
                <c:pt idx="950">
                  <c:v>23</c:v>
                </c:pt>
                <c:pt idx="951">
                  <c:v>22</c:v>
                </c:pt>
                <c:pt idx="952">
                  <c:v>23</c:v>
                </c:pt>
                <c:pt idx="953">
                  <c:v>22</c:v>
                </c:pt>
                <c:pt idx="954">
                  <c:v>22</c:v>
                </c:pt>
                <c:pt idx="955">
                  <c:v>25</c:v>
                </c:pt>
                <c:pt idx="956">
                  <c:v>23</c:v>
                </c:pt>
                <c:pt idx="957">
                  <c:v>22</c:v>
                </c:pt>
                <c:pt idx="958">
                  <c:v>21</c:v>
                </c:pt>
                <c:pt idx="959">
                  <c:v>21</c:v>
                </c:pt>
                <c:pt idx="960">
                  <c:v>23</c:v>
                </c:pt>
                <c:pt idx="961">
                  <c:v>20</c:v>
                </c:pt>
                <c:pt idx="962">
                  <c:v>21</c:v>
                </c:pt>
                <c:pt idx="963">
                  <c:v>22</c:v>
                </c:pt>
                <c:pt idx="964">
                  <c:v>23</c:v>
                </c:pt>
                <c:pt idx="965">
                  <c:v>21</c:v>
                </c:pt>
                <c:pt idx="966">
                  <c:v>21</c:v>
                </c:pt>
                <c:pt idx="967">
                  <c:v>22</c:v>
                </c:pt>
                <c:pt idx="968">
                  <c:v>22</c:v>
                </c:pt>
                <c:pt idx="969">
                  <c:v>23</c:v>
                </c:pt>
                <c:pt idx="970">
                  <c:v>21</c:v>
                </c:pt>
                <c:pt idx="971">
                  <c:v>20</c:v>
                </c:pt>
                <c:pt idx="972">
                  <c:v>22</c:v>
                </c:pt>
                <c:pt idx="973">
                  <c:v>21</c:v>
                </c:pt>
                <c:pt idx="974">
                  <c:v>23</c:v>
                </c:pt>
                <c:pt idx="975">
                  <c:v>22</c:v>
                </c:pt>
                <c:pt idx="976">
                  <c:v>25</c:v>
                </c:pt>
                <c:pt idx="977">
                  <c:v>24</c:v>
                </c:pt>
                <c:pt idx="978">
                  <c:v>24</c:v>
                </c:pt>
                <c:pt idx="979">
                  <c:v>23</c:v>
                </c:pt>
                <c:pt idx="980">
                  <c:v>24</c:v>
                </c:pt>
                <c:pt idx="981">
                  <c:v>22</c:v>
                </c:pt>
                <c:pt idx="982">
                  <c:v>23</c:v>
                </c:pt>
                <c:pt idx="983">
                  <c:v>21</c:v>
                </c:pt>
                <c:pt idx="984">
                  <c:v>25</c:v>
                </c:pt>
                <c:pt idx="985">
                  <c:v>21</c:v>
                </c:pt>
                <c:pt idx="986">
                  <c:v>22</c:v>
                </c:pt>
                <c:pt idx="987">
                  <c:v>24</c:v>
                </c:pt>
                <c:pt idx="988">
                  <c:v>23</c:v>
                </c:pt>
                <c:pt idx="989">
                  <c:v>22</c:v>
                </c:pt>
                <c:pt idx="990">
                  <c:v>23</c:v>
                </c:pt>
                <c:pt idx="991">
                  <c:v>24</c:v>
                </c:pt>
                <c:pt idx="992">
                  <c:v>24</c:v>
                </c:pt>
                <c:pt idx="993">
                  <c:v>25</c:v>
                </c:pt>
                <c:pt idx="994">
                  <c:v>25</c:v>
                </c:pt>
                <c:pt idx="995">
                  <c:v>24</c:v>
                </c:pt>
                <c:pt idx="996">
                  <c:v>22</c:v>
                </c:pt>
                <c:pt idx="997">
                  <c:v>22</c:v>
                </c:pt>
                <c:pt idx="998">
                  <c:v>24</c:v>
                </c:pt>
                <c:pt idx="999">
                  <c:v>21</c:v>
                </c:pt>
                <c:pt idx="1000">
                  <c:v>23</c:v>
                </c:pt>
                <c:pt idx="1001">
                  <c:v>22</c:v>
                </c:pt>
                <c:pt idx="1002">
                  <c:v>20</c:v>
                </c:pt>
                <c:pt idx="1003">
                  <c:v>23</c:v>
                </c:pt>
                <c:pt idx="1004">
                  <c:v>21</c:v>
                </c:pt>
                <c:pt idx="1005">
                  <c:v>21</c:v>
                </c:pt>
                <c:pt idx="1006">
                  <c:v>21</c:v>
                </c:pt>
                <c:pt idx="1007">
                  <c:v>21</c:v>
                </c:pt>
                <c:pt idx="1008">
                  <c:v>27</c:v>
                </c:pt>
                <c:pt idx="1009">
                  <c:v>23</c:v>
                </c:pt>
                <c:pt idx="1010">
                  <c:v>23</c:v>
                </c:pt>
                <c:pt idx="1011">
                  <c:v>23</c:v>
                </c:pt>
                <c:pt idx="1012">
                  <c:v>21</c:v>
                </c:pt>
                <c:pt idx="1013">
                  <c:v>22</c:v>
                </c:pt>
                <c:pt idx="1014">
                  <c:v>22</c:v>
                </c:pt>
                <c:pt idx="1015">
                  <c:v>23</c:v>
                </c:pt>
                <c:pt idx="1016">
                  <c:v>23</c:v>
                </c:pt>
                <c:pt idx="1017">
                  <c:v>24</c:v>
                </c:pt>
                <c:pt idx="1018">
                  <c:v>24</c:v>
                </c:pt>
                <c:pt idx="1019">
                  <c:v>26</c:v>
                </c:pt>
                <c:pt idx="1020">
                  <c:v>20</c:v>
                </c:pt>
                <c:pt idx="1021">
                  <c:v>24</c:v>
                </c:pt>
                <c:pt idx="1022">
                  <c:v>22</c:v>
                </c:pt>
                <c:pt idx="1023">
                  <c:v>25</c:v>
                </c:pt>
                <c:pt idx="1024">
                  <c:v>23</c:v>
                </c:pt>
                <c:pt idx="1025">
                  <c:v>23</c:v>
                </c:pt>
                <c:pt idx="1026">
                  <c:v>24</c:v>
                </c:pt>
                <c:pt idx="1027">
                  <c:v>23</c:v>
                </c:pt>
                <c:pt idx="1028">
                  <c:v>26</c:v>
                </c:pt>
                <c:pt idx="1029">
                  <c:v>23</c:v>
                </c:pt>
                <c:pt idx="1030">
                  <c:v>22</c:v>
                </c:pt>
                <c:pt idx="1031">
                  <c:v>22</c:v>
                </c:pt>
                <c:pt idx="1032">
                  <c:v>23</c:v>
                </c:pt>
                <c:pt idx="1033">
                  <c:v>22</c:v>
                </c:pt>
                <c:pt idx="1034">
                  <c:v>23</c:v>
                </c:pt>
                <c:pt idx="1035">
                  <c:v>24</c:v>
                </c:pt>
                <c:pt idx="1036">
                  <c:v>22</c:v>
                </c:pt>
                <c:pt idx="1037">
                  <c:v>23</c:v>
                </c:pt>
                <c:pt idx="1038">
                  <c:v>24</c:v>
                </c:pt>
                <c:pt idx="1039">
                  <c:v>23</c:v>
                </c:pt>
                <c:pt idx="1040">
                  <c:v>24</c:v>
                </c:pt>
                <c:pt idx="1041">
                  <c:v>24</c:v>
                </c:pt>
                <c:pt idx="1042">
                  <c:v>24</c:v>
                </c:pt>
                <c:pt idx="1043">
                  <c:v>25</c:v>
                </c:pt>
                <c:pt idx="1044">
                  <c:v>23</c:v>
                </c:pt>
                <c:pt idx="1045">
                  <c:v>23</c:v>
                </c:pt>
                <c:pt idx="1046">
                  <c:v>22</c:v>
                </c:pt>
                <c:pt idx="1047">
                  <c:v>23</c:v>
                </c:pt>
                <c:pt idx="1048">
                  <c:v>23</c:v>
                </c:pt>
                <c:pt idx="1049">
                  <c:v>22</c:v>
                </c:pt>
                <c:pt idx="1050">
                  <c:v>23</c:v>
                </c:pt>
                <c:pt idx="1051">
                  <c:v>22</c:v>
                </c:pt>
                <c:pt idx="1052">
                  <c:v>24</c:v>
                </c:pt>
                <c:pt idx="1053">
                  <c:v>22</c:v>
                </c:pt>
                <c:pt idx="1054">
                  <c:v>21</c:v>
                </c:pt>
                <c:pt idx="1055">
                  <c:v>23</c:v>
                </c:pt>
                <c:pt idx="1056">
                  <c:v>23</c:v>
                </c:pt>
                <c:pt idx="1057">
                  <c:v>22</c:v>
                </c:pt>
                <c:pt idx="1058">
                  <c:v>22</c:v>
                </c:pt>
                <c:pt idx="1059">
                  <c:v>22</c:v>
                </c:pt>
                <c:pt idx="1060">
                  <c:v>22</c:v>
                </c:pt>
                <c:pt idx="1061">
                  <c:v>22</c:v>
                </c:pt>
                <c:pt idx="1062">
                  <c:v>22</c:v>
                </c:pt>
                <c:pt idx="1063">
                  <c:v>22</c:v>
                </c:pt>
                <c:pt idx="1064">
                  <c:v>22</c:v>
                </c:pt>
                <c:pt idx="1065">
                  <c:v>23</c:v>
                </c:pt>
                <c:pt idx="1066">
                  <c:v>32</c:v>
                </c:pt>
                <c:pt idx="1067">
                  <c:v>23</c:v>
                </c:pt>
                <c:pt idx="1068">
                  <c:v>21</c:v>
                </c:pt>
                <c:pt idx="1069">
                  <c:v>21</c:v>
                </c:pt>
                <c:pt idx="1070">
                  <c:v>22</c:v>
                </c:pt>
                <c:pt idx="1071">
                  <c:v>23</c:v>
                </c:pt>
                <c:pt idx="1072">
                  <c:v>22</c:v>
                </c:pt>
                <c:pt idx="1073">
                  <c:v>22</c:v>
                </c:pt>
                <c:pt idx="1074">
                  <c:v>23</c:v>
                </c:pt>
                <c:pt idx="1075">
                  <c:v>18</c:v>
                </c:pt>
                <c:pt idx="1076">
                  <c:v>22</c:v>
                </c:pt>
                <c:pt idx="1077">
                  <c:v>21</c:v>
                </c:pt>
                <c:pt idx="1078">
                  <c:v>22</c:v>
                </c:pt>
                <c:pt idx="1079">
                  <c:v>22</c:v>
                </c:pt>
                <c:pt idx="1080">
                  <c:v>20</c:v>
                </c:pt>
                <c:pt idx="1081">
                  <c:v>23</c:v>
                </c:pt>
                <c:pt idx="1082">
                  <c:v>26</c:v>
                </c:pt>
                <c:pt idx="1083">
                  <c:v>22</c:v>
                </c:pt>
                <c:pt idx="1084">
                  <c:v>22</c:v>
                </c:pt>
                <c:pt idx="1085">
                  <c:v>23</c:v>
                </c:pt>
                <c:pt idx="1086">
                  <c:v>21</c:v>
                </c:pt>
                <c:pt idx="1087">
                  <c:v>22</c:v>
                </c:pt>
                <c:pt idx="1088">
                  <c:v>22</c:v>
                </c:pt>
                <c:pt idx="1089">
                  <c:v>20</c:v>
                </c:pt>
                <c:pt idx="1090">
                  <c:v>23</c:v>
                </c:pt>
                <c:pt idx="1091">
                  <c:v>21</c:v>
                </c:pt>
                <c:pt idx="1092">
                  <c:v>20</c:v>
                </c:pt>
                <c:pt idx="1093">
                  <c:v>20</c:v>
                </c:pt>
                <c:pt idx="1094">
                  <c:v>23</c:v>
                </c:pt>
                <c:pt idx="1095">
                  <c:v>24</c:v>
                </c:pt>
                <c:pt idx="1096">
                  <c:v>19</c:v>
                </c:pt>
                <c:pt idx="1097">
                  <c:v>22</c:v>
                </c:pt>
                <c:pt idx="1098">
                  <c:v>22</c:v>
                </c:pt>
                <c:pt idx="1099">
                  <c:v>22</c:v>
                </c:pt>
                <c:pt idx="1100">
                  <c:v>21</c:v>
                </c:pt>
                <c:pt idx="1101">
                  <c:v>23</c:v>
                </c:pt>
                <c:pt idx="1102">
                  <c:v>31</c:v>
                </c:pt>
                <c:pt idx="1103">
                  <c:v>27</c:v>
                </c:pt>
                <c:pt idx="1104">
                  <c:v>21</c:v>
                </c:pt>
                <c:pt idx="1105">
                  <c:v>22</c:v>
                </c:pt>
                <c:pt idx="1106">
                  <c:v>22</c:v>
                </c:pt>
                <c:pt idx="1107">
                  <c:v>21</c:v>
                </c:pt>
                <c:pt idx="1108">
                  <c:v>22</c:v>
                </c:pt>
                <c:pt idx="1109">
                  <c:v>20</c:v>
                </c:pt>
                <c:pt idx="1110">
                  <c:v>22</c:v>
                </c:pt>
                <c:pt idx="1111">
                  <c:v>21</c:v>
                </c:pt>
                <c:pt idx="1112">
                  <c:v>25</c:v>
                </c:pt>
                <c:pt idx="1113">
                  <c:v>24</c:v>
                </c:pt>
                <c:pt idx="1114">
                  <c:v>22</c:v>
                </c:pt>
                <c:pt idx="1115">
                  <c:v>19</c:v>
                </c:pt>
                <c:pt idx="1116">
                  <c:v>22</c:v>
                </c:pt>
                <c:pt idx="1117">
                  <c:v>21</c:v>
                </c:pt>
                <c:pt idx="1118">
                  <c:v>20</c:v>
                </c:pt>
                <c:pt idx="1119">
                  <c:v>20</c:v>
                </c:pt>
                <c:pt idx="1120">
                  <c:v>22</c:v>
                </c:pt>
                <c:pt idx="1121">
                  <c:v>20</c:v>
                </c:pt>
                <c:pt idx="1122">
                  <c:v>21</c:v>
                </c:pt>
                <c:pt idx="1123">
                  <c:v>21</c:v>
                </c:pt>
                <c:pt idx="1124">
                  <c:v>25</c:v>
                </c:pt>
                <c:pt idx="1125">
                  <c:v>22</c:v>
                </c:pt>
                <c:pt idx="1126">
                  <c:v>21</c:v>
                </c:pt>
                <c:pt idx="1127">
                  <c:v>21</c:v>
                </c:pt>
                <c:pt idx="1128">
                  <c:v>22</c:v>
                </c:pt>
                <c:pt idx="1129">
                  <c:v>21</c:v>
                </c:pt>
                <c:pt idx="1130">
                  <c:v>25</c:v>
                </c:pt>
                <c:pt idx="1131">
                  <c:v>22</c:v>
                </c:pt>
                <c:pt idx="1132">
                  <c:v>24</c:v>
                </c:pt>
                <c:pt idx="1133">
                  <c:v>22</c:v>
                </c:pt>
                <c:pt idx="1134">
                  <c:v>24</c:v>
                </c:pt>
                <c:pt idx="1135">
                  <c:v>21</c:v>
                </c:pt>
                <c:pt idx="1136">
                  <c:v>23</c:v>
                </c:pt>
                <c:pt idx="1137">
                  <c:v>22</c:v>
                </c:pt>
                <c:pt idx="1138">
                  <c:v>22</c:v>
                </c:pt>
                <c:pt idx="1139">
                  <c:v>23</c:v>
                </c:pt>
                <c:pt idx="1140">
                  <c:v>29</c:v>
                </c:pt>
                <c:pt idx="1141">
                  <c:v>25</c:v>
                </c:pt>
                <c:pt idx="1142">
                  <c:v>23</c:v>
                </c:pt>
                <c:pt idx="1143">
                  <c:v>22</c:v>
                </c:pt>
                <c:pt idx="1144">
                  <c:v>21</c:v>
                </c:pt>
                <c:pt idx="1145">
                  <c:v>23</c:v>
                </c:pt>
                <c:pt idx="1146">
                  <c:v>23</c:v>
                </c:pt>
                <c:pt idx="1147">
                  <c:v>22</c:v>
                </c:pt>
                <c:pt idx="1148">
                  <c:v>21</c:v>
                </c:pt>
                <c:pt idx="1149">
                  <c:v>21</c:v>
                </c:pt>
                <c:pt idx="1150">
                  <c:v>23</c:v>
                </c:pt>
                <c:pt idx="1151">
                  <c:v>24</c:v>
                </c:pt>
                <c:pt idx="1152">
                  <c:v>23</c:v>
                </c:pt>
                <c:pt idx="1153">
                  <c:v>22</c:v>
                </c:pt>
                <c:pt idx="1154">
                  <c:v>23</c:v>
                </c:pt>
                <c:pt idx="1155">
                  <c:v>23</c:v>
                </c:pt>
                <c:pt idx="1156">
                  <c:v>22</c:v>
                </c:pt>
                <c:pt idx="1157">
                  <c:v>23</c:v>
                </c:pt>
                <c:pt idx="1158">
                  <c:v>22</c:v>
                </c:pt>
                <c:pt idx="1159">
                  <c:v>22</c:v>
                </c:pt>
                <c:pt idx="1160">
                  <c:v>26</c:v>
                </c:pt>
                <c:pt idx="1161">
                  <c:v>22</c:v>
                </c:pt>
                <c:pt idx="1162">
                  <c:v>22</c:v>
                </c:pt>
                <c:pt idx="1163">
                  <c:v>24</c:v>
                </c:pt>
                <c:pt idx="1164">
                  <c:v>27</c:v>
                </c:pt>
                <c:pt idx="1165">
                  <c:v>26</c:v>
                </c:pt>
                <c:pt idx="1166">
                  <c:v>26</c:v>
                </c:pt>
                <c:pt idx="1167">
                  <c:v>22</c:v>
                </c:pt>
                <c:pt idx="1168">
                  <c:v>23</c:v>
                </c:pt>
                <c:pt idx="1169">
                  <c:v>21</c:v>
                </c:pt>
                <c:pt idx="1170">
                  <c:v>23</c:v>
                </c:pt>
                <c:pt idx="1171">
                  <c:v>22</c:v>
                </c:pt>
                <c:pt idx="1172">
                  <c:v>22</c:v>
                </c:pt>
                <c:pt idx="1173">
                  <c:v>23</c:v>
                </c:pt>
                <c:pt idx="1174">
                  <c:v>25</c:v>
                </c:pt>
                <c:pt idx="1175">
                  <c:v>21</c:v>
                </c:pt>
                <c:pt idx="1176">
                  <c:v>22</c:v>
                </c:pt>
                <c:pt idx="1177">
                  <c:v>21</c:v>
                </c:pt>
                <c:pt idx="1178">
                  <c:v>21</c:v>
                </c:pt>
                <c:pt idx="1179">
                  <c:v>23</c:v>
                </c:pt>
                <c:pt idx="1180">
                  <c:v>22</c:v>
                </c:pt>
                <c:pt idx="1181">
                  <c:v>24</c:v>
                </c:pt>
                <c:pt idx="1182">
                  <c:v>23</c:v>
                </c:pt>
                <c:pt idx="1183">
                  <c:v>22</c:v>
                </c:pt>
                <c:pt idx="1184">
                  <c:v>22</c:v>
                </c:pt>
                <c:pt idx="1185">
                  <c:v>22</c:v>
                </c:pt>
                <c:pt idx="1186">
                  <c:v>22</c:v>
                </c:pt>
                <c:pt idx="1187">
                  <c:v>22</c:v>
                </c:pt>
                <c:pt idx="1188">
                  <c:v>21</c:v>
                </c:pt>
                <c:pt idx="1189">
                  <c:v>21</c:v>
                </c:pt>
                <c:pt idx="1190">
                  <c:v>20</c:v>
                </c:pt>
                <c:pt idx="1191">
                  <c:v>20</c:v>
                </c:pt>
                <c:pt idx="1192">
                  <c:v>20</c:v>
                </c:pt>
                <c:pt idx="1193">
                  <c:v>22</c:v>
                </c:pt>
                <c:pt idx="1194">
                  <c:v>22</c:v>
                </c:pt>
                <c:pt idx="1195">
                  <c:v>25</c:v>
                </c:pt>
                <c:pt idx="1196">
                  <c:v>22</c:v>
                </c:pt>
                <c:pt idx="1197">
                  <c:v>22</c:v>
                </c:pt>
                <c:pt idx="1198">
                  <c:v>21</c:v>
                </c:pt>
                <c:pt idx="1199">
                  <c:v>22</c:v>
                </c:pt>
                <c:pt idx="1200">
                  <c:v>20</c:v>
                </c:pt>
                <c:pt idx="1201">
                  <c:v>21</c:v>
                </c:pt>
                <c:pt idx="1202">
                  <c:v>23</c:v>
                </c:pt>
                <c:pt idx="1203">
                  <c:v>23</c:v>
                </c:pt>
                <c:pt idx="1204">
                  <c:v>22</c:v>
                </c:pt>
                <c:pt idx="1205">
                  <c:v>25</c:v>
                </c:pt>
                <c:pt idx="1206">
                  <c:v>21</c:v>
                </c:pt>
                <c:pt idx="1207">
                  <c:v>22</c:v>
                </c:pt>
                <c:pt idx="1208">
                  <c:v>24</c:v>
                </c:pt>
                <c:pt idx="1209">
                  <c:v>27</c:v>
                </c:pt>
                <c:pt idx="1210">
                  <c:v>24</c:v>
                </c:pt>
                <c:pt idx="1211">
                  <c:v>23</c:v>
                </c:pt>
                <c:pt idx="1212">
                  <c:v>20</c:v>
                </c:pt>
                <c:pt idx="1213">
                  <c:v>22</c:v>
                </c:pt>
                <c:pt idx="1214">
                  <c:v>22</c:v>
                </c:pt>
                <c:pt idx="1215">
                  <c:v>22</c:v>
                </c:pt>
                <c:pt idx="1216">
                  <c:v>23</c:v>
                </c:pt>
                <c:pt idx="1217">
                  <c:v>23</c:v>
                </c:pt>
                <c:pt idx="1218">
                  <c:v>21</c:v>
                </c:pt>
                <c:pt idx="1219">
                  <c:v>27</c:v>
                </c:pt>
                <c:pt idx="1220">
                  <c:v>23</c:v>
                </c:pt>
                <c:pt idx="1221">
                  <c:v>20</c:v>
                </c:pt>
                <c:pt idx="1222">
                  <c:v>22</c:v>
                </c:pt>
                <c:pt idx="1223">
                  <c:v>23</c:v>
                </c:pt>
                <c:pt idx="1224">
                  <c:v>20</c:v>
                </c:pt>
                <c:pt idx="1225">
                  <c:v>24</c:v>
                </c:pt>
                <c:pt idx="1226">
                  <c:v>28</c:v>
                </c:pt>
                <c:pt idx="1227">
                  <c:v>24</c:v>
                </c:pt>
                <c:pt idx="1228">
                  <c:v>23</c:v>
                </c:pt>
                <c:pt idx="1229">
                  <c:v>23</c:v>
                </c:pt>
                <c:pt idx="1230">
                  <c:v>22</c:v>
                </c:pt>
                <c:pt idx="1231">
                  <c:v>23</c:v>
                </c:pt>
                <c:pt idx="1232">
                  <c:v>24</c:v>
                </c:pt>
                <c:pt idx="1233">
                  <c:v>22</c:v>
                </c:pt>
                <c:pt idx="1234">
                  <c:v>25</c:v>
                </c:pt>
                <c:pt idx="1235">
                  <c:v>26</c:v>
                </c:pt>
                <c:pt idx="1236">
                  <c:v>24</c:v>
                </c:pt>
                <c:pt idx="1237">
                  <c:v>22</c:v>
                </c:pt>
                <c:pt idx="1238">
                  <c:v>22</c:v>
                </c:pt>
                <c:pt idx="1239">
                  <c:v>19</c:v>
                </c:pt>
                <c:pt idx="1240">
                  <c:v>23</c:v>
                </c:pt>
                <c:pt idx="1241">
                  <c:v>23</c:v>
                </c:pt>
                <c:pt idx="1242">
                  <c:v>22</c:v>
                </c:pt>
                <c:pt idx="1243">
                  <c:v>21</c:v>
                </c:pt>
                <c:pt idx="1244">
                  <c:v>22</c:v>
                </c:pt>
                <c:pt idx="1245">
                  <c:v>22</c:v>
                </c:pt>
                <c:pt idx="1246">
                  <c:v>23</c:v>
                </c:pt>
                <c:pt idx="1247">
                  <c:v>23</c:v>
                </c:pt>
                <c:pt idx="1248">
                  <c:v>24</c:v>
                </c:pt>
                <c:pt idx="1249">
                  <c:v>25</c:v>
                </c:pt>
                <c:pt idx="1250">
                  <c:v>23</c:v>
                </c:pt>
                <c:pt idx="1251">
                  <c:v>26</c:v>
                </c:pt>
                <c:pt idx="1252">
                  <c:v>22</c:v>
                </c:pt>
                <c:pt idx="1253">
                  <c:v>22</c:v>
                </c:pt>
                <c:pt idx="1254">
                  <c:v>20</c:v>
                </c:pt>
                <c:pt idx="1255">
                  <c:v>26</c:v>
                </c:pt>
                <c:pt idx="1256">
                  <c:v>21</c:v>
                </c:pt>
                <c:pt idx="1257">
                  <c:v>24</c:v>
                </c:pt>
                <c:pt idx="1258">
                  <c:v>22</c:v>
                </c:pt>
                <c:pt idx="1259">
                  <c:v>29</c:v>
                </c:pt>
                <c:pt idx="1260">
                  <c:v>24</c:v>
                </c:pt>
                <c:pt idx="1261">
                  <c:v>22</c:v>
                </c:pt>
                <c:pt idx="1262">
                  <c:v>21</c:v>
                </c:pt>
                <c:pt idx="1263">
                  <c:v>21</c:v>
                </c:pt>
                <c:pt idx="1264">
                  <c:v>21</c:v>
                </c:pt>
                <c:pt idx="1265">
                  <c:v>23</c:v>
                </c:pt>
                <c:pt idx="1266">
                  <c:v>25</c:v>
                </c:pt>
                <c:pt idx="1267">
                  <c:v>22</c:v>
                </c:pt>
                <c:pt idx="1268">
                  <c:v>23</c:v>
                </c:pt>
                <c:pt idx="1269">
                  <c:v>22</c:v>
                </c:pt>
                <c:pt idx="1270">
                  <c:v>23</c:v>
                </c:pt>
                <c:pt idx="1271">
                  <c:v>22</c:v>
                </c:pt>
                <c:pt idx="1272">
                  <c:v>22</c:v>
                </c:pt>
                <c:pt idx="1273">
                  <c:v>22</c:v>
                </c:pt>
                <c:pt idx="1274">
                  <c:v>23</c:v>
                </c:pt>
                <c:pt idx="1275">
                  <c:v>26</c:v>
                </c:pt>
                <c:pt idx="1276">
                  <c:v>23</c:v>
                </c:pt>
                <c:pt idx="1277">
                  <c:v>22</c:v>
                </c:pt>
                <c:pt idx="1278">
                  <c:v>21</c:v>
                </c:pt>
                <c:pt idx="1279">
                  <c:v>22</c:v>
                </c:pt>
                <c:pt idx="1280">
                  <c:v>24</c:v>
                </c:pt>
                <c:pt idx="1281">
                  <c:v>22</c:v>
                </c:pt>
                <c:pt idx="1282">
                  <c:v>23</c:v>
                </c:pt>
                <c:pt idx="1283">
                  <c:v>25</c:v>
                </c:pt>
                <c:pt idx="1284">
                  <c:v>24</c:v>
                </c:pt>
                <c:pt idx="1285">
                  <c:v>27</c:v>
                </c:pt>
                <c:pt idx="1286">
                  <c:v>25</c:v>
                </c:pt>
                <c:pt idx="1287">
                  <c:v>22</c:v>
                </c:pt>
                <c:pt idx="1288">
                  <c:v>23</c:v>
                </c:pt>
                <c:pt idx="1289">
                  <c:v>24</c:v>
                </c:pt>
                <c:pt idx="1290">
                  <c:v>20</c:v>
                </c:pt>
                <c:pt idx="1291">
                  <c:v>21</c:v>
                </c:pt>
                <c:pt idx="1292">
                  <c:v>20</c:v>
                </c:pt>
                <c:pt idx="1293">
                  <c:v>22</c:v>
                </c:pt>
                <c:pt idx="1294">
                  <c:v>20</c:v>
                </c:pt>
                <c:pt idx="1295">
                  <c:v>21</c:v>
                </c:pt>
                <c:pt idx="1296">
                  <c:v>22</c:v>
                </c:pt>
                <c:pt idx="1297">
                  <c:v>21</c:v>
                </c:pt>
                <c:pt idx="1298">
                  <c:v>22</c:v>
                </c:pt>
                <c:pt idx="1299">
                  <c:v>27</c:v>
                </c:pt>
                <c:pt idx="1300">
                  <c:v>22</c:v>
                </c:pt>
                <c:pt idx="1301">
                  <c:v>23</c:v>
                </c:pt>
                <c:pt idx="1302">
                  <c:v>22</c:v>
                </c:pt>
                <c:pt idx="1303">
                  <c:v>26</c:v>
                </c:pt>
                <c:pt idx="1304">
                  <c:v>22</c:v>
                </c:pt>
                <c:pt idx="1305">
                  <c:v>22</c:v>
                </c:pt>
                <c:pt idx="1306">
                  <c:v>22</c:v>
                </c:pt>
                <c:pt idx="1307">
                  <c:v>21</c:v>
                </c:pt>
                <c:pt idx="1308">
                  <c:v>23</c:v>
                </c:pt>
                <c:pt idx="1309">
                  <c:v>25</c:v>
                </c:pt>
                <c:pt idx="1310">
                  <c:v>25</c:v>
                </c:pt>
                <c:pt idx="1311">
                  <c:v>23</c:v>
                </c:pt>
                <c:pt idx="1312">
                  <c:v>25</c:v>
                </c:pt>
                <c:pt idx="1313">
                  <c:v>29</c:v>
                </c:pt>
                <c:pt idx="1314">
                  <c:v>27</c:v>
                </c:pt>
                <c:pt idx="1315">
                  <c:v>23</c:v>
                </c:pt>
                <c:pt idx="1316">
                  <c:v>23</c:v>
                </c:pt>
                <c:pt idx="1317">
                  <c:v>20</c:v>
                </c:pt>
                <c:pt idx="1318">
                  <c:v>21</c:v>
                </c:pt>
                <c:pt idx="1319">
                  <c:v>23</c:v>
                </c:pt>
                <c:pt idx="1320">
                  <c:v>26</c:v>
                </c:pt>
                <c:pt idx="1321">
                  <c:v>22</c:v>
                </c:pt>
                <c:pt idx="1322">
                  <c:v>22</c:v>
                </c:pt>
                <c:pt idx="1323">
                  <c:v>22</c:v>
                </c:pt>
                <c:pt idx="1324">
                  <c:v>23</c:v>
                </c:pt>
                <c:pt idx="1325">
                  <c:v>22</c:v>
                </c:pt>
                <c:pt idx="1326">
                  <c:v>21</c:v>
                </c:pt>
                <c:pt idx="1327">
                  <c:v>27</c:v>
                </c:pt>
                <c:pt idx="1328">
                  <c:v>21</c:v>
                </c:pt>
                <c:pt idx="1329">
                  <c:v>22</c:v>
                </c:pt>
                <c:pt idx="1330">
                  <c:v>22</c:v>
                </c:pt>
                <c:pt idx="1331">
                  <c:v>22</c:v>
                </c:pt>
                <c:pt idx="1332">
                  <c:v>24</c:v>
                </c:pt>
                <c:pt idx="1333">
                  <c:v>22</c:v>
                </c:pt>
                <c:pt idx="1334">
                  <c:v>21</c:v>
                </c:pt>
                <c:pt idx="1335">
                  <c:v>21</c:v>
                </c:pt>
                <c:pt idx="1336">
                  <c:v>21</c:v>
                </c:pt>
                <c:pt idx="1337">
                  <c:v>23</c:v>
                </c:pt>
                <c:pt idx="1338">
                  <c:v>21</c:v>
                </c:pt>
                <c:pt idx="1339">
                  <c:v>21</c:v>
                </c:pt>
                <c:pt idx="1340">
                  <c:v>21</c:v>
                </c:pt>
                <c:pt idx="1341">
                  <c:v>20</c:v>
                </c:pt>
                <c:pt idx="1342">
                  <c:v>22</c:v>
                </c:pt>
                <c:pt idx="1343">
                  <c:v>22</c:v>
                </c:pt>
                <c:pt idx="1344">
                  <c:v>21</c:v>
                </c:pt>
                <c:pt idx="1345">
                  <c:v>21</c:v>
                </c:pt>
                <c:pt idx="1346">
                  <c:v>21</c:v>
                </c:pt>
                <c:pt idx="1347">
                  <c:v>20</c:v>
                </c:pt>
                <c:pt idx="1348">
                  <c:v>21</c:v>
                </c:pt>
                <c:pt idx="1349">
                  <c:v>24</c:v>
                </c:pt>
                <c:pt idx="1350">
                  <c:v>21</c:v>
                </c:pt>
                <c:pt idx="1351">
                  <c:v>23</c:v>
                </c:pt>
                <c:pt idx="1352">
                  <c:v>19</c:v>
                </c:pt>
                <c:pt idx="1353">
                  <c:v>22</c:v>
                </c:pt>
                <c:pt idx="1354">
                  <c:v>21</c:v>
                </c:pt>
                <c:pt idx="1355">
                  <c:v>22</c:v>
                </c:pt>
                <c:pt idx="1356">
                  <c:v>21</c:v>
                </c:pt>
                <c:pt idx="1357">
                  <c:v>22</c:v>
                </c:pt>
                <c:pt idx="1358">
                  <c:v>23</c:v>
                </c:pt>
                <c:pt idx="1359">
                  <c:v>39</c:v>
                </c:pt>
                <c:pt idx="1360">
                  <c:v>22</c:v>
                </c:pt>
                <c:pt idx="1361">
                  <c:v>20</c:v>
                </c:pt>
                <c:pt idx="1362">
                  <c:v>24</c:v>
                </c:pt>
                <c:pt idx="1363">
                  <c:v>23</c:v>
                </c:pt>
                <c:pt idx="1364">
                  <c:v>26</c:v>
                </c:pt>
                <c:pt idx="1365">
                  <c:v>22</c:v>
                </c:pt>
                <c:pt idx="1366">
                  <c:v>22</c:v>
                </c:pt>
                <c:pt idx="1367">
                  <c:v>22</c:v>
                </c:pt>
                <c:pt idx="1368">
                  <c:v>22</c:v>
                </c:pt>
                <c:pt idx="1369">
                  <c:v>22</c:v>
                </c:pt>
                <c:pt idx="1370">
                  <c:v>21</c:v>
                </c:pt>
                <c:pt idx="1371">
                  <c:v>23</c:v>
                </c:pt>
                <c:pt idx="1372">
                  <c:v>23</c:v>
                </c:pt>
                <c:pt idx="1373">
                  <c:v>23</c:v>
                </c:pt>
                <c:pt idx="1374">
                  <c:v>24</c:v>
                </c:pt>
                <c:pt idx="1375">
                  <c:v>22</c:v>
                </c:pt>
                <c:pt idx="1376">
                  <c:v>21</c:v>
                </c:pt>
                <c:pt idx="1377">
                  <c:v>22</c:v>
                </c:pt>
                <c:pt idx="1378">
                  <c:v>21</c:v>
                </c:pt>
                <c:pt idx="1379">
                  <c:v>22</c:v>
                </c:pt>
                <c:pt idx="1380">
                  <c:v>22</c:v>
                </c:pt>
                <c:pt idx="1381">
                  <c:v>23</c:v>
                </c:pt>
                <c:pt idx="1382">
                  <c:v>22</c:v>
                </c:pt>
                <c:pt idx="1383">
                  <c:v>21</c:v>
                </c:pt>
                <c:pt idx="1384">
                  <c:v>22</c:v>
                </c:pt>
                <c:pt idx="1385">
                  <c:v>22</c:v>
                </c:pt>
                <c:pt idx="1386">
                  <c:v>25</c:v>
                </c:pt>
                <c:pt idx="1387">
                  <c:v>24</c:v>
                </c:pt>
                <c:pt idx="1388">
                  <c:v>25</c:v>
                </c:pt>
                <c:pt idx="1389">
                  <c:v>23</c:v>
                </c:pt>
                <c:pt idx="1390">
                  <c:v>22</c:v>
                </c:pt>
                <c:pt idx="1391">
                  <c:v>22</c:v>
                </c:pt>
                <c:pt idx="1392">
                  <c:v>22</c:v>
                </c:pt>
                <c:pt idx="1393">
                  <c:v>21</c:v>
                </c:pt>
                <c:pt idx="1394">
                  <c:v>23</c:v>
                </c:pt>
                <c:pt idx="1395">
                  <c:v>24</c:v>
                </c:pt>
                <c:pt idx="1396">
                  <c:v>21</c:v>
                </c:pt>
                <c:pt idx="1397">
                  <c:v>22</c:v>
                </c:pt>
                <c:pt idx="1398">
                  <c:v>23</c:v>
                </c:pt>
                <c:pt idx="1399">
                  <c:v>21</c:v>
                </c:pt>
                <c:pt idx="1400">
                  <c:v>22</c:v>
                </c:pt>
                <c:pt idx="1401">
                  <c:v>22</c:v>
                </c:pt>
                <c:pt idx="1402">
                  <c:v>25</c:v>
                </c:pt>
                <c:pt idx="1403">
                  <c:v>22</c:v>
                </c:pt>
                <c:pt idx="1404">
                  <c:v>21</c:v>
                </c:pt>
                <c:pt idx="1405">
                  <c:v>21</c:v>
                </c:pt>
                <c:pt idx="1406">
                  <c:v>21</c:v>
                </c:pt>
                <c:pt idx="1407">
                  <c:v>20</c:v>
                </c:pt>
                <c:pt idx="1408">
                  <c:v>22</c:v>
                </c:pt>
                <c:pt idx="1409">
                  <c:v>23</c:v>
                </c:pt>
                <c:pt idx="1410">
                  <c:v>21</c:v>
                </c:pt>
                <c:pt idx="1411">
                  <c:v>28</c:v>
                </c:pt>
                <c:pt idx="1412">
                  <c:v>26</c:v>
                </c:pt>
                <c:pt idx="1413">
                  <c:v>26</c:v>
                </c:pt>
                <c:pt idx="1414">
                  <c:v>23</c:v>
                </c:pt>
                <c:pt idx="1415">
                  <c:v>23</c:v>
                </c:pt>
                <c:pt idx="1416">
                  <c:v>24</c:v>
                </c:pt>
                <c:pt idx="1417">
                  <c:v>20</c:v>
                </c:pt>
                <c:pt idx="1418">
                  <c:v>24</c:v>
                </c:pt>
                <c:pt idx="1419">
                  <c:v>22</c:v>
                </c:pt>
                <c:pt idx="1420">
                  <c:v>22</c:v>
                </c:pt>
                <c:pt idx="1421">
                  <c:v>22</c:v>
                </c:pt>
                <c:pt idx="1422">
                  <c:v>23</c:v>
                </c:pt>
                <c:pt idx="1423">
                  <c:v>21</c:v>
                </c:pt>
                <c:pt idx="1424">
                  <c:v>21</c:v>
                </c:pt>
                <c:pt idx="1425">
                  <c:v>22</c:v>
                </c:pt>
                <c:pt idx="1426">
                  <c:v>22</c:v>
                </c:pt>
                <c:pt idx="1427">
                  <c:v>23</c:v>
                </c:pt>
                <c:pt idx="1428">
                  <c:v>22</c:v>
                </c:pt>
                <c:pt idx="1429">
                  <c:v>21</c:v>
                </c:pt>
                <c:pt idx="1430">
                  <c:v>23</c:v>
                </c:pt>
                <c:pt idx="1431">
                  <c:v>30</c:v>
                </c:pt>
                <c:pt idx="1432">
                  <c:v>23</c:v>
                </c:pt>
                <c:pt idx="1433">
                  <c:v>24</c:v>
                </c:pt>
                <c:pt idx="1434">
                  <c:v>24</c:v>
                </c:pt>
                <c:pt idx="1435">
                  <c:v>22</c:v>
                </c:pt>
                <c:pt idx="1436">
                  <c:v>21</c:v>
                </c:pt>
                <c:pt idx="1437">
                  <c:v>20</c:v>
                </c:pt>
                <c:pt idx="1438">
                  <c:v>24</c:v>
                </c:pt>
                <c:pt idx="1439">
                  <c:v>22</c:v>
                </c:pt>
                <c:pt idx="1440">
                  <c:v>22</c:v>
                </c:pt>
                <c:pt idx="1441">
                  <c:v>22</c:v>
                </c:pt>
                <c:pt idx="1442">
                  <c:v>20</c:v>
                </c:pt>
                <c:pt idx="1443">
                  <c:v>21</c:v>
                </c:pt>
                <c:pt idx="1444">
                  <c:v>20</c:v>
                </c:pt>
                <c:pt idx="1445">
                  <c:v>21</c:v>
                </c:pt>
                <c:pt idx="1446">
                  <c:v>21</c:v>
                </c:pt>
                <c:pt idx="1447">
                  <c:v>22</c:v>
                </c:pt>
                <c:pt idx="1448">
                  <c:v>24</c:v>
                </c:pt>
                <c:pt idx="1449">
                  <c:v>22</c:v>
                </c:pt>
                <c:pt idx="1450">
                  <c:v>21</c:v>
                </c:pt>
                <c:pt idx="1451">
                  <c:v>21</c:v>
                </c:pt>
                <c:pt idx="1452">
                  <c:v>25</c:v>
                </c:pt>
                <c:pt idx="1453">
                  <c:v>23</c:v>
                </c:pt>
                <c:pt idx="1454">
                  <c:v>23</c:v>
                </c:pt>
                <c:pt idx="1455">
                  <c:v>23</c:v>
                </c:pt>
                <c:pt idx="1456">
                  <c:v>27</c:v>
                </c:pt>
                <c:pt idx="1457">
                  <c:v>24</c:v>
                </c:pt>
                <c:pt idx="1458">
                  <c:v>22</c:v>
                </c:pt>
                <c:pt idx="1459">
                  <c:v>22</c:v>
                </c:pt>
                <c:pt idx="1460">
                  <c:v>21</c:v>
                </c:pt>
                <c:pt idx="1461">
                  <c:v>21</c:v>
                </c:pt>
                <c:pt idx="1462">
                  <c:v>23</c:v>
                </c:pt>
                <c:pt idx="1463">
                  <c:v>22</c:v>
                </c:pt>
                <c:pt idx="1464">
                  <c:v>22</c:v>
                </c:pt>
                <c:pt idx="1465">
                  <c:v>22</c:v>
                </c:pt>
                <c:pt idx="1466">
                  <c:v>22</c:v>
                </c:pt>
                <c:pt idx="1467">
                  <c:v>23</c:v>
                </c:pt>
                <c:pt idx="1468">
                  <c:v>23</c:v>
                </c:pt>
                <c:pt idx="1469">
                  <c:v>21</c:v>
                </c:pt>
                <c:pt idx="1470">
                  <c:v>20</c:v>
                </c:pt>
                <c:pt idx="1471">
                  <c:v>21</c:v>
                </c:pt>
                <c:pt idx="1472">
                  <c:v>22</c:v>
                </c:pt>
                <c:pt idx="1473">
                  <c:v>25</c:v>
                </c:pt>
                <c:pt idx="1474">
                  <c:v>22</c:v>
                </c:pt>
                <c:pt idx="1475">
                  <c:v>21</c:v>
                </c:pt>
                <c:pt idx="1476">
                  <c:v>20</c:v>
                </c:pt>
                <c:pt idx="1477">
                  <c:v>21</c:v>
                </c:pt>
                <c:pt idx="1478">
                  <c:v>22</c:v>
                </c:pt>
                <c:pt idx="1479">
                  <c:v>21</c:v>
                </c:pt>
                <c:pt idx="1480">
                  <c:v>24</c:v>
                </c:pt>
                <c:pt idx="1481">
                  <c:v>22</c:v>
                </c:pt>
                <c:pt idx="1482">
                  <c:v>20</c:v>
                </c:pt>
                <c:pt idx="1483">
                  <c:v>22</c:v>
                </c:pt>
                <c:pt idx="1484">
                  <c:v>21</c:v>
                </c:pt>
                <c:pt idx="1485">
                  <c:v>21</c:v>
                </c:pt>
                <c:pt idx="1486">
                  <c:v>22</c:v>
                </c:pt>
                <c:pt idx="1487">
                  <c:v>24</c:v>
                </c:pt>
                <c:pt idx="1488">
                  <c:v>24</c:v>
                </c:pt>
                <c:pt idx="1489">
                  <c:v>21</c:v>
                </c:pt>
                <c:pt idx="1490">
                  <c:v>21</c:v>
                </c:pt>
                <c:pt idx="1491">
                  <c:v>23</c:v>
                </c:pt>
                <c:pt idx="1492">
                  <c:v>23</c:v>
                </c:pt>
                <c:pt idx="1493">
                  <c:v>24</c:v>
                </c:pt>
                <c:pt idx="1494">
                  <c:v>21</c:v>
                </c:pt>
                <c:pt idx="1495">
                  <c:v>21</c:v>
                </c:pt>
                <c:pt idx="1496">
                  <c:v>23</c:v>
                </c:pt>
                <c:pt idx="1497">
                  <c:v>22</c:v>
                </c:pt>
                <c:pt idx="1498">
                  <c:v>20</c:v>
                </c:pt>
                <c:pt idx="1499">
                  <c:v>22</c:v>
                </c:pt>
                <c:pt idx="1500">
                  <c:v>22</c:v>
                </c:pt>
                <c:pt idx="1501">
                  <c:v>21</c:v>
                </c:pt>
                <c:pt idx="1502">
                  <c:v>25</c:v>
                </c:pt>
                <c:pt idx="1503">
                  <c:v>24</c:v>
                </c:pt>
                <c:pt idx="1504">
                  <c:v>21</c:v>
                </c:pt>
                <c:pt idx="1505">
                  <c:v>20</c:v>
                </c:pt>
                <c:pt idx="1506">
                  <c:v>23</c:v>
                </c:pt>
                <c:pt idx="1507">
                  <c:v>25</c:v>
                </c:pt>
                <c:pt idx="1508">
                  <c:v>24</c:v>
                </c:pt>
                <c:pt idx="1509">
                  <c:v>22</c:v>
                </c:pt>
                <c:pt idx="1510">
                  <c:v>22</c:v>
                </c:pt>
                <c:pt idx="1511">
                  <c:v>23</c:v>
                </c:pt>
                <c:pt idx="1512">
                  <c:v>22</c:v>
                </c:pt>
                <c:pt idx="1513">
                  <c:v>28</c:v>
                </c:pt>
                <c:pt idx="1514">
                  <c:v>23</c:v>
                </c:pt>
                <c:pt idx="1515">
                  <c:v>22</c:v>
                </c:pt>
                <c:pt idx="1516">
                  <c:v>22</c:v>
                </c:pt>
                <c:pt idx="1517">
                  <c:v>25</c:v>
                </c:pt>
                <c:pt idx="1518">
                  <c:v>22</c:v>
                </c:pt>
                <c:pt idx="1519">
                  <c:v>22</c:v>
                </c:pt>
                <c:pt idx="1520">
                  <c:v>22</c:v>
                </c:pt>
                <c:pt idx="1521">
                  <c:v>23</c:v>
                </c:pt>
                <c:pt idx="1522">
                  <c:v>25</c:v>
                </c:pt>
                <c:pt idx="1523">
                  <c:v>27</c:v>
                </c:pt>
                <c:pt idx="1524">
                  <c:v>21</c:v>
                </c:pt>
                <c:pt idx="1525">
                  <c:v>23</c:v>
                </c:pt>
                <c:pt idx="1526">
                  <c:v>20</c:v>
                </c:pt>
                <c:pt idx="1527">
                  <c:v>24</c:v>
                </c:pt>
                <c:pt idx="1528">
                  <c:v>23</c:v>
                </c:pt>
                <c:pt idx="1529">
                  <c:v>24</c:v>
                </c:pt>
                <c:pt idx="1530">
                  <c:v>27</c:v>
                </c:pt>
                <c:pt idx="1531">
                  <c:v>24</c:v>
                </c:pt>
                <c:pt idx="1532">
                  <c:v>24</c:v>
                </c:pt>
                <c:pt idx="1533">
                  <c:v>22</c:v>
                </c:pt>
                <c:pt idx="1534">
                  <c:v>23</c:v>
                </c:pt>
                <c:pt idx="1535">
                  <c:v>22</c:v>
                </c:pt>
                <c:pt idx="1536">
                  <c:v>22</c:v>
                </c:pt>
                <c:pt idx="1537">
                  <c:v>21</c:v>
                </c:pt>
                <c:pt idx="1538">
                  <c:v>22</c:v>
                </c:pt>
                <c:pt idx="1539">
                  <c:v>22</c:v>
                </c:pt>
                <c:pt idx="1540">
                  <c:v>24</c:v>
                </c:pt>
                <c:pt idx="1541">
                  <c:v>21</c:v>
                </c:pt>
                <c:pt idx="1542">
                  <c:v>23</c:v>
                </c:pt>
                <c:pt idx="1543">
                  <c:v>21</c:v>
                </c:pt>
                <c:pt idx="1544">
                  <c:v>21</c:v>
                </c:pt>
                <c:pt idx="1545">
                  <c:v>22</c:v>
                </c:pt>
                <c:pt idx="1546">
                  <c:v>24</c:v>
                </c:pt>
                <c:pt idx="1547">
                  <c:v>24</c:v>
                </c:pt>
                <c:pt idx="1548">
                  <c:v>23</c:v>
                </c:pt>
                <c:pt idx="1549">
                  <c:v>22</c:v>
                </c:pt>
                <c:pt idx="1550">
                  <c:v>24</c:v>
                </c:pt>
                <c:pt idx="1551">
                  <c:v>28</c:v>
                </c:pt>
                <c:pt idx="1552">
                  <c:v>22</c:v>
                </c:pt>
                <c:pt idx="1553">
                  <c:v>23</c:v>
                </c:pt>
                <c:pt idx="1554">
                  <c:v>20</c:v>
                </c:pt>
                <c:pt idx="1555">
                  <c:v>28</c:v>
                </c:pt>
                <c:pt idx="1556">
                  <c:v>30</c:v>
                </c:pt>
                <c:pt idx="1557">
                  <c:v>29</c:v>
                </c:pt>
                <c:pt idx="1558">
                  <c:v>22</c:v>
                </c:pt>
                <c:pt idx="1559">
                  <c:v>21</c:v>
                </c:pt>
                <c:pt idx="1560">
                  <c:v>23</c:v>
                </c:pt>
                <c:pt idx="1561">
                  <c:v>23</c:v>
                </c:pt>
                <c:pt idx="1562">
                  <c:v>21</c:v>
                </c:pt>
                <c:pt idx="1563">
                  <c:v>22</c:v>
                </c:pt>
                <c:pt idx="1564">
                  <c:v>22</c:v>
                </c:pt>
                <c:pt idx="1565">
                  <c:v>21</c:v>
                </c:pt>
                <c:pt idx="1566">
                  <c:v>22</c:v>
                </c:pt>
                <c:pt idx="1567">
                  <c:v>22</c:v>
                </c:pt>
                <c:pt idx="1568">
                  <c:v>21</c:v>
                </c:pt>
                <c:pt idx="1569">
                  <c:v>21</c:v>
                </c:pt>
                <c:pt idx="1570">
                  <c:v>21</c:v>
                </c:pt>
                <c:pt idx="1571">
                  <c:v>21</c:v>
                </c:pt>
                <c:pt idx="1572">
                  <c:v>21</c:v>
                </c:pt>
                <c:pt idx="1573">
                  <c:v>23</c:v>
                </c:pt>
                <c:pt idx="1574">
                  <c:v>22</c:v>
                </c:pt>
                <c:pt idx="1575">
                  <c:v>21</c:v>
                </c:pt>
                <c:pt idx="1576">
                  <c:v>21</c:v>
                </c:pt>
                <c:pt idx="1577">
                  <c:v>23</c:v>
                </c:pt>
                <c:pt idx="1578">
                  <c:v>24</c:v>
                </c:pt>
                <c:pt idx="1579">
                  <c:v>22</c:v>
                </c:pt>
                <c:pt idx="1580">
                  <c:v>21</c:v>
                </c:pt>
                <c:pt idx="1581">
                  <c:v>23</c:v>
                </c:pt>
                <c:pt idx="1582">
                  <c:v>21</c:v>
                </c:pt>
                <c:pt idx="1583">
                  <c:v>22</c:v>
                </c:pt>
                <c:pt idx="1584">
                  <c:v>23</c:v>
                </c:pt>
                <c:pt idx="1585">
                  <c:v>19</c:v>
                </c:pt>
                <c:pt idx="1586">
                  <c:v>21</c:v>
                </c:pt>
                <c:pt idx="1587">
                  <c:v>21</c:v>
                </c:pt>
                <c:pt idx="1588">
                  <c:v>21</c:v>
                </c:pt>
                <c:pt idx="1589">
                  <c:v>21</c:v>
                </c:pt>
                <c:pt idx="1590">
                  <c:v>21</c:v>
                </c:pt>
                <c:pt idx="1591">
                  <c:v>23</c:v>
                </c:pt>
                <c:pt idx="1592">
                  <c:v>24</c:v>
                </c:pt>
                <c:pt idx="1593">
                  <c:v>21</c:v>
                </c:pt>
                <c:pt idx="1594">
                  <c:v>22</c:v>
                </c:pt>
                <c:pt idx="1595">
                  <c:v>19</c:v>
                </c:pt>
                <c:pt idx="1596">
                  <c:v>22</c:v>
                </c:pt>
                <c:pt idx="1597">
                  <c:v>20</c:v>
                </c:pt>
                <c:pt idx="1598">
                  <c:v>22</c:v>
                </c:pt>
                <c:pt idx="1599">
                  <c:v>20</c:v>
                </c:pt>
                <c:pt idx="1600">
                  <c:v>20</c:v>
                </c:pt>
                <c:pt idx="1601">
                  <c:v>21</c:v>
                </c:pt>
                <c:pt idx="1602">
                  <c:v>22</c:v>
                </c:pt>
                <c:pt idx="1603">
                  <c:v>21</c:v>
                </c:pt>
                <c:pt idx="1604">
                  <c:v>22</c:v>
                </c:pt>
                <c:pt idx="1605">
                  <c:v>23</c:v>
                </c:pt>
                <c:pt idx="1606">
                  <c:v>21</c:v>
                </c:pt>
                <c:pt idx="1607">
                  <c:v>21</c:v>
                </c:pt>
                <c:pt idx="1608">
                  <c:v>23</c:v>
                </c:pt>
                <c:pt idx="1609">
                  <c:v>23</c:v>
                </c:pt>
                <c:pt idx="1610">
                  <c:v>24</c:v>
                </c:pt>
                <c:pt idx="1611">
                  <c:v>22</c:v>
                </c:pt>
                <c:pt idx="1612">
                  <c:v>22</c:v>
                </c:pt>
                <c:pt idx="1613">
                  <c:v>25</c:v>
                </c:pt>
                <c:pt idx="1614">
                  <c:v>22</c:v>
                </c:pt>
                <c:pt idx="1615">
                  <c:v>20</c:v>
                </c:pt>
                <c:pt idx="1616">
                  <c:v>22</c:v>
                </c:pt>
                <c:pt idx="1617">
                  <c:v>23</c:v>
                </c:pt>
                <c:pt idx="1618">
                  <c:v>24</c:v>
                </c:pt>
                <c:pt idx="1619">
                  <c:v>22</c:v>
                </c:pt>
                <c:pt idx="1620">
                  <c:v>22</c:v>
                </c:pt>
                <c:pt idx="1621">
                  <c:v>22</c:v>
                </c:pt>
                <c:pt idx="1622">
                  <c:v>23</c:v>
                </c:pt>
                <c:pt idx="1623">
                  <c:v>21</c:v>
                </c:pt>
                <c:pt idx="1624">
                  <c:v>22</c:v>
                </c:pt>
                <c:pt idx="1625">
                  <c:v>22</c:v>
                </c:pt>
                <c:pt idx="1626">
                  <c:v>22</c:v>
                </c:pt>
                <c:pt idx="1627">
                  <c:v>22</c:v>
                </c:pt>
                <c:pt idx="1628">
                  <c:v>21</c:v>
                </c:pt>
                <c:pt idx="1629">
                  <c:v>23</c:v>
                </c:pt>
                <c:pt idx="1630">
                  <c:v>22</c:v>
                </c:pt>
                <c:pt idx="1631">
                  <c:v>22</c:v>
                </c:pt>
                <c:pt idx="1632">
                  <c:v>25</c:v>
                </c:pt>
                <c:pt idx="1633">
                  <c:v>28</c:v>
                </c:pt>
                <c:pt idx="1634">
                  <c:v>22</c:v>
                </c:pt>
                <c:pt idx="1635">
                  <c:v>22</c:v>
                </c:pt>
                <c:pt idx="1636">
                  <c:v>22</c:v>
                </c:pt>
                <c:pt idx="1637">
                  <c:v>27</c:v>
                </c:pt>
                <c:pt idx="1638">
                  <c:v>23</c:v>
                </c:pt>
                <c:pt idx="1639">
                  <c:v>24</c:v>
                </c:pt>
                <c:pt idx="1640">
                  <c:v>20</c:v>
                </c:pt>
                <c:pt idx="1641">
                  <c:v>21</c:v>
                </c:pt>
                <c:pt idx="1642">
                  <c:v>22</c:v>
                </c:pt>
                <c:pt idx="1643">
                  <c:v>22</c:v>
                </c:pt>
                <c:pt idx="1644">
                  <c:v>23</c:v>
                </c:pt>
                <c:pt idx="1645">
                  <c:v>21</c:v>
                </c:pt>
                <c:pt idx="1646">
                  <c:v>23</c:v>
                </c:pt>
                <c:pt idx="1647">
                  <c:v>22</c:v>
                </c:pt>
                <c:pt idx="1648">
                  <c:v>20</c:v>
                </c:pt>
                <c:pt idx="1649">
                  <c:v>21</c:v>
                </c:pt>
                <c:pt idx="1650">
                  <c:v>24</c:v>
                </c:pt>
                <c:pt idx="1651">
                  <c:v>22</c:v>
                </c:pt>
                <c:pt idx="1652">
                  <c:v>22</c:v>
                </c:pt>
                <c:pt idx="1653">
                  <c:v>23</c:v>
                </c:pt>
                <c:pt idx="1654">
                  <c:v>22</c:v>
                </c:pt>
                <c:pt idx="1655">
                  <c:v>22</c:v>
                </c:pt>
                <c:pt idx="1656">
                  <c:v>25</c:v>
                </c:pt>
                <c:pt idx="1657">
                  <c:v>25</c:v>
                </c:pt>
                <c:pt idx="1658">
                  <c:v>26</c:v>
                </c:pt>
                <c:pt idx="1659">
                  <c:v>24</c:v>
                </c:pt>
                <c:pt idx="1660">
                  <c:v>20</c:v>
                </c:pt>
                <c:pt idx="1661">
                  <c:v>25</c:v>
                </c:pt>
                <c:pt idx="1662">
                  <c:v>21</c:v>
                </c:pt>
                <c:pt idx="1663">
                  <c:v>21</c:v>
                </c:pt>
                <c:pt idx="1664">
                  <c:v>23</c:v>
                </c:pt>
                <c:pt idx="1665">
                  <c:v>23</c:v>
                </c:pt>
                <c:pt idx="1666">
                  <c:v>23</c:v>
                </c:pt>
                <c:pt idx="1667">
                  <c:v>27</c:v>
                </c:pt>
                <c:pt idx="1668">
                  <c:v>23</c:v>
                </c:pt>
                <c:pt idx="1669">
                  <c:v>26</c:v>
                </c:pt>
                <c:pt idx="1670">
                  <c:v>23</c:v>
                </c:pt>
                <c:pt idx="1671">
                  <c:v>25</c:v>
                </c:pt>
                <c:pt idx="1672">
                  <c:v>26</c:v>
                </c:pt>
                <c:pt idx="1673">
                  <c:v>23</c:v>
                </c:pt>
                <c:pt idx="1674">
                  <c:v>25</c:v>
                </c:pt>
                <c:pt idx="1675">
                  <c:v>22</c:v>
                </c:pt>
                <c:pt idx="1676">
                  <c:v>23</c:v>
                </c:pt>
                <c:pt idx="1677">
                  <c:v>26</c:v>
                </c:pt>
                <c:pt idx="1678">
                  <c:v>23</c:v>
                </c:pt>
                <c:pt idx="1679">
                  <c:v>21</c:v>
                </c:pt>
                <c:pt idx="1680">
                  <c:v>22</c:v>
                </c:pt>
                <c:pt idx="1681">
                  <c:v>22</c:v>
                </c:pt>
                <c:pt idx="1682">
                  <c:v>21</c:v>
                </c:pt>
                <c:pt idx="1683">
                  <c:v>21</c:v>
                </c:pt>
                <c:pt idx="1684">
                  <c:v>22</c:v>
                </c:pt>
                <c:pt idx="1685">
                  <c:v>21</c:v>
                </c:pt>
                <c:pt idx="1686">
                  <c:v>21</c:v>
                </c:pt>
                <c:pt idx="1687">
                  <c:v>21</c:v>
                </c:pt>
                <c:pt idx="1688">
                  <c:v>21</c:v>
                </c:pt>
                <c:pt idx="1689">
                  <c:v>24</c:v>
                </c:pt>
                <c:pt idx="1690">
                  <c:v>21</c:v>
                </c:pt>
                <c:pt idx="1691">
                  <c:v>23</c:v>
                </c:pt>
                <c:pt idx="1692">
                  <c:v>22</c:v>
                </c:pt>
                <c:pt idx="1693">
                  <c:v>21</c:v>
                </c:pt>
                <c:pt idx="1694">
                  <c:v>21</c:v>
                </c:pt>
                <c:pt idx="1695">
                  <c:v>22</c:v>
                </c:pt>
                <c:pt idx="1696">
                  <c:v>23</c:v>
                </c:pt>
                <c:pt idx="1697">
                  <c:v>21</c:v>
                </c:pt>
                <c:pt idx="1698">
                  <c:v>21</c:v>
                </c:pt>
                <c:pt idx="1699">
                  <c:v>22</c:v>
                </c:pt>
                <c:pt idx="1700">
                  <c:v>19</c:v>
                </c:pt>
                <c:pt idx="1701">
                  <c:v>22</c:v>
                </c:pt>
                <c:pt idx="1702">
                  <c:v>20</c:v>
                </c:pt>
                <c:pt idx="1703">
                  <c:v>20</c:v>
                </c:pt>
                <c:pt idx="1704">
                  <c:v>22</c:v>
                </c:pt>
                <c:pt idx="1705">
                  <c:v>23</c:v>
                </c:pt>
                <c:pt idx="1706">
                  <c:v>21</c:v>
                </c:pt>
                <c:pt idx="1707">
                  <c:v>21</c:v>
                </c:pt>
                <c:pt idx="1708">
                  <c:v>22</c:v>
                </c:pt>
                <c:pt idx="1709">
                  <c:v>20</c:v>
                </c:pt>
                <c:pt idx="1710">
                  <c:v>23</c:v>
                </c:pt>
                <c:pt idx="1711">
                  <c:v>21</c:v>
                </c:pt>
                <c:pt idx="1712">
                  <c:v>21</c:v>
                </c:pt>
                <c:pt idx="1713">
                  <c:v>25</c:v>
                </c:pt>
                <c:pt idx="1714">
                  <c:v>22</c:v>
                </c:pt>
                <c:pt idx="1715">
                  <c:v>23</c:v>
                </c:pt>
                <c:pt idx="1716">
                  <c:v>21</c:v>
                </c:pt>
                <c:pt idx="1717">
                  <c:v>23</c:v>
                </c:pt>
                <c:pt idx="1718">
                  <c:v>21</c:v>
                </c:pt>
                <c:pt idx="1719">
                  <c:v>20</c:v>
                </c:pt>
                <c:pt idx="1720">
                  <c:v>22</c:v>
                </c:pt>
                <c:pt idx="1721">
                  <c:v>22</c:v>
                </c:pt>
                <c:pt idx="1722">
                  <c:v>24</c:v>
                </c:pt>
                <c:pt idx="1723">
                  <c:v>22</c:v>
                </c:pt>
                <c:pt idx="1724">
                  <c:v>24</c:v>
                </c:pt>
                <c:pt idx="1725">
                  <c:v>22</c:v>
                </c:pt>
                <c:pt idx="1726">
                  <c:v>24</c:v>
                </c:pt>
                <c:pt idx="1727">
                  <c:v>25</c:v>
                </c:pt>
                <c:pt idx="1728">
                  <c:v>25</c:v>
                </c:pt>
                <c:pt idx="1729">
                  <c:v>22</c:v>
                </c:pt>
                <c:pt idx="1730">
                  <c:v>23</c:v>
                </c:pt>
                <c:pt idx="1731">
                  <c:v>23</c:v>
                </c:pt>
                <c:pt idx="1732">
                  <c:v>22</c:v>
                </c:pt>
                <c:pt idx="1733">
                  <c:v>25</c:v>
                </c:pt>
                <c:pt idx="1734">
                  <c:v>24</c:v>
                </c:pt>
                <c:pt idx="1735">
                  <c:v>26</c:v>
                </c:pt>
                <c:pt idx="1736">
                  <c:v>23</c:v>
                </c:pt>
                <c:pt idx="1737">
                  <c:v>22</c:v>
                </c:pt>
                <c:pt idx="1738">
                  <c:v>22</c:v>
                </c:pt>
                <c:pt idx="1739">
                  <c:v>25</c:v>
                </c:pt>
                <c:pt idx="1740">
                  <c:v>22</c:v>
                </c:pt>
                <c:pt idx="1741">
                  <c:v>23</c:v>
                </c:pt>
                <c:pt idx="1742">
                  <c:v>24</c:v>
                </c:pt>
                <c:pt idx="1743">
                  <c:v>23</c:v>
                </c:pt>
                <c:pt idx="1744">
                  <c:v>21</c:v>
                </c:pt>
                <c:pt idx="1745">
                  <c:v>24</c:v>
                </c:pt>
                <c:pt idx="1746">
                  <c:v>21</c:v>
                </c:pt>
                <c:pt idx="1747">
                  <c:v>21</c:v>
                </c:pt>
                <c:pt idx="1748">
                  <c:v>23</c:v>
                </c:pt>
                <c:pt idx="1749">
                  <c:v>23</c:v>
                </c:pt>
                <c:pt idx="1750">
                  <c:v>23</c:v>
                </c:pt>
                <c:pt idx="1751">
                  <c:v>26</c:v>
                </c:pt>
                <c:pt idx="1752">
                  <c:v>27</c:v>
                </c:pt>
                <c:pt idx="1753">
                  <c:v>26</c:v>
                </c:pt>
                <c:pt idx="1754">
                  <c:v>25</c:v>
                </c:pt>
                <c:pt idx="1755">
                  <c:v>23</c:v>
                </c:pt>
                <c:pt idx="1756">
                  <c:v>23</c:v>
                </c:pt>
                <c:pt idx="1757">
                  <c:v>22</c:v>
                </c:pt>
                <c:pt idx="1758">
                  <c:v>21</c:v>
                </c:pt>
                <c:pt idx="1759">
                  <c:v>21</c:v>
                </c:pt>
                <c:pt idx="1760">
                  <c:v>20</c:v>
                </c:pt>
                <c:pt idx="1761">
                  <c:v>21</c:v>
                </c:pt>
                <c:pt idx="1762">
                  <c:v>21</c:v>
                </c:pt>
                <c:pt idx="1763">
                  <c:v>22</c:v>
                </c:pt>
                <c:pt idx="1764">
                  <c:v>22</c:v>
                </c:pt>
                <c:pt idx="1765">
                  <c:v>21</c:v>
                </c:pt>
                <c:pt idx="1766">
                  <c:v>22</c:v>
                </c:pt>
                <c:pt idx="1767">
                  <c:v>22</c:v>
                </c:pt>
                <c:pt idx="1768">
                  <c:v>22</c:v>
                </c:pt>
                <c:pt idx="1769">
                  <c:v>22</c:v>
                </c:pt>
                <c:pt idx="1770">
                  <c:v>22</c:v>
                </c:pt>
                <c:pt idx="1771">
                  <c:v>24</c:v>
                </c:pt>
                <c:pt idx="1772">
                  <c:v>22</c:v>
                </c:pt>
                <c:pt idx="1773">
                  <c:v>22</c:v>
                </c:pt>
                <c:pt idx="1774">
                  <c:v>19</c:v>
                </c:pt>
                <c:pt idx="1775">
                  <c:v>24</c:v>
                </c:pt>
                <c:pt idx="1776">
                  <c:v>24</c:v>
                </c:pt>
                <c:pt idx="1777">
                  <c:v>25</c:v>
                </c:pt>
                <c:pt idx="1778">
                  <c:v>23</c:v>
                </c:pt>
                <c:pt idx="1779">
                  <c:v>22</c:v>
                </c:pt>
                <c:pt idx="1780">
                  <c:v>23</c:v>
                </c:pt>
                <c:pt idx="1781">
                  <c:v>22</c:v>
                </c:pt>
                <c:pt idx="1782">
                  <c:v>22</c:v>
                </c:pt>
                <c:pt idx="1783">
                  <c:v>20</c:v>
                </c:pt>
                <c:pt idx="1784">
                  <c:v>23</c:v>
                </c:pt>
                <c:pt idx="1785">
                  <c:v>21</c:v>
                </c:pt>
                <c:pt idx="1786">
                  <c:v>23</c:v>
                </c:pt>
                <c:pt idx="1787">
                  <c:v>22</c:v>
                </c:pt>
                <c:pt idx="1788">
                  <c:v>22</c:v>
                </c:pt>
                <c:pt idx="1789">
                  <c:v>22</c:v>
                </c:pt>
                <c:pt idx="1790">
                  <c:v>23</c:v>
                </c:pt>
                <c:pt idx="1791">
                  <c:v>23</c:v>
                </c:pt>
                <c:pt idx="1792">
                  <c:v>22</c:v>
                </c:pt>
                <c:pt idx="1793">
                  <c:v>22</c:v>
                </c:pt>
                <c:pt idx="1794">
                  <c:v>22</c:v>
                </c:pt>
                <c:pt idx="1795">
                  <c:v>22</c:v>
                </c:pt>
                <c:pt idx="1796">
                  <c:v>23</c:v>
                </c:pt>
                <c:pt idx="1797">
                  <c:v>23</c:v>
                </c:pt>
                <c:pt idx="1798">
                  <c:v>23</c:v>
                </c:pt>
                <c:pt idx="1799">
                  <c:v>22</c:v>
                </c:pt>
                <c:pt idx="1800">
                  <c:v>27</c:v>
                </c:pt>
                <c:pt idx="1801">
                  <c:v>25</c:v>
                </c:pt>
                <c:pt idx="1802">
                  <c:v>23</c:v>
                </c:pt>
                <c:pt idx="1803">
                  <c:v>24</c:v>
                </c:pt>
                <c:pt idx="1804">
                  <c:v>22</c:v>
                </c:pt>
                <c:pt idx="1805">
                  <c:v>23</c:v>
                </c:pt>
                <c:pt idx="1806">
                  <c:v>20</c:v>
                </c:pt>
                <c:pt idx="1807">
                  <c:v>26</c:v>
                </c:pt>
                <c:pt idx="1808">
                  <c:v>24</c:v>
                </c:pt>
                <c:pt idx="1809">
                  <c:v>29</c:v>
                </c:pt>
                <c:pt idx="1810">
                  <c:v>21</c:v>
                </c:pt>
                <c:pt idx="1811">
                  <c:v>22</c:v>
                </c:pt>
                <c:pt idx="1812">
                  <c:v>20</c:v>
                </c:pt>
                <c:pt idx="1813">
                  <c:v>21</c:v>
                </c:pt>
                <c:pt idx="1814">
                  <c:v>21</c:v>
                </c:pt>
                <c:pt idx="1815">
                  <c:v>21</c:v>
                </c:pt>
                <c:pt idx="1816">
                  <c:v>22</c:v>
                </c:pt>
                <c:pt idx="1817">
                  <c:v>20</c:v>
                </c:pt>
                <c:pt idx="1818">
                  <c:v>21</c:v>
                </c:pt>
                <c:pt idx="1819">
                  <c:v>20</c:v>
                </c:pt>
                <c:pt idx="1820">
                  <c:v>20</c:v>
                </c:pt>
                <c:pt idx="1821">
                  <c:v>22</c:v>
                </c:pt>
                <c:pt idx="1822">
                  <c:v>20</c:v>
                </c:pt>
                <c:pt idx="1823">
                  <c:v>21</c:v>
                </c:pt>
                <c:pt idx="1824">
                  <c:v>21</c:v>
                </c:pt>
                <c:pt idx="1825">
                  <c:v>21</c:v>
                </c:pt>
                <c:pt idx="1826">
                  <c:v>20</c:v>
                </c:pt>
                <c:pt idx="1827">
                  <c:v>22</c:v>
                </c:pt>
                <c:pt idx="1828">
                  <c:v>20</c:v>
                </c:pt>
                <c:pt idx="1829">
                  <c:v>21</c:v>
                </c:pt>
                <c:pt idx="1830">
                  <c:v>23</c:v>
                </c:pt>
                <c:pt idx="1831">
                  <c:v>20</c:v>
                </c:pt>
                <c:pt idx="1832">
                  <c:v>19</c:v>
                </c:pt>
                <c:pt idx="1833">
                  <c:v>23</c:v>
                </c:pt>
                <c:pt idx="1834">
                  <c:v>23</c:v>
                </c:pt>
                <c:pt idx="1835">
                  <c:v>21</c:v>
                </c:pt>
                <c:pt idx="1836">
                  <c:v>20</c:v>
                </c:pt>
                <c:pt idx="1837">
                  <c:v>21</c:v>
                </c:pt>
                <c:pt idx="1838">
                  <c:v>20</c:v>
                </c:pt>
                <c:pt idx="1839">
                  <c:v>22</c:v>
                </c:pt>
                <c:pt idx="1840">
                  <c:v>22</c:v>
                </c:pt>
                <c:pt idx="1841">
                  <c:v>25</c:v>
                </c:pt>
                <c:pt idx="1842">
                  <c:v>22</c:v>
                </c:pt>
                <c:pt idx="1843">
                  <c:v>22</c:v>
                </c:pt>
                <c:pt idx="1844">
                  <c:v>21</c:v>
                </c:pt>
                <c:pt idx="1845">
                  <c:v>27</c:v>
                </c:pt>
                <c:pt idx="1846">
                  <c:v>21</c:v>
                </c:pt>
                <c:pt idx="1847">
                  <c:v>22</c:v>
                </c:pt>
                <c:pt idx="1848">
                  <c:v>21</c:v>
                </c:pt>
                <c:pt idx="1849">
                  <c:v>21</c:v>
                </c:pt>
                <c:pt idx="1850">
                  <c:v>23</c:v>
                </c:pt>
                <c:pt idx="1851">
                  <c:v>22</c:v>
                </c:pt>
                <c:pt idx="1852">
                  <c:v>22</c:v>
                </c:pt>
                <c:pt idx="1853">
                  <c:v>20</c:v>
                </c:pt>
                <c:pt idx="1854">
                  <c:v>21</c:v>
                </c:pt>
                <c:pt idx="1855">
                  <c:v>22</c:v>
                </c:pt>
                <c:pt idx="1856">
                  <c:v>22</c:v>
                </c:pt>
                <c:pt idx="1857">
                  <c:v>22</c:v>
                </c:pt>
                <c:pt idx="1858">
                  <c:v>23</c:v>
                </c:pt>
                <c:pt idx="1859">
                  <c:v>25</c:v>
                </c:pt>
                <c:pt idx="1860">
                  <c:v>24</c:v>
                </c:pt>
                <c:pt idx="1861">
                  <c:v>24</c:v>
                </c:pt>
                <c:pt idx="1862">
                  <c:v>21</c:v>
                </c:pt>
                <c:pt idx="1863">
                  <c:v>24</c:v>
                </c:pt>
                <c:pt idx="1864">
                  <c:v>21</c:v>
                </c:pt>
                <c:pt idx="1865">
                  <c:v>23</c:v>
                </c:pt>
                <c:pt idx="1866">
                  <c:v>21</c:v>
                </c:pt>
                <c:pt idx="1867">
                  <c:v>21</c:v>
                </c:pt>
                <c:pt idx="1868">
                  <c:v>25</c:v>
                </c:pt>
                <c:pt idx="1869">
                  <c:v>22</c:v>
                </c:pt>
                <c:pt idx="1870">
                  <c:v>21</c:v>
                </c:pt>
                <c:pt idx="1871">
                  <c:v>22</c:v>
                </c:pt>
                <c:pt idx="1872">
                  <c:v>22</c:v>
                </c:pt>
                <c:pt idx="1873">
                  <c:v>20</c:v>
                </c:pt>
                <c:pt idx="1874">
                  <c:v>23</c:v>
                </c:pt>
                <c:pt idx="1875">
                  <c:v>18</c:v>
                </c:pt>
                <c:pt idx="1876">
                  <c:v>23</c:v>
                </c:pt>
                <c:pt idx="1877">
                  <c:v>22</c:v>
                </c:pt>
                <c:pt idx="1878">
                  <c:v>22</c:v>
                </c:pt>
                <c:pt idx="1879">
                  <c:v>22</c:v>
                </c:pt>
                <c:pt idx="1880">
                  <c:v>22</c:v>
                </c:pt>
                <c:pt idx="1881">
                  <c:v>22</c:v>
                </c:pt>
                <c:pt idx="1882">
                  <c:v>21</c:v>
                </c:pt>
                <c:pt idx="1883">
                  <c:v>22</c:v>
                </c:pt>
                <c:pt idx="1884">
                  <c:v>24</c:v>
                </c:pt>
                <c:pt idx="1885">
                  <c:v>25</c:v>
                </c:pt>
                <c:pt idx="1886">
                  <c:v>22</c:v>
                </c:pt>
                <c:pt idx="1887">
                  <c:v>21</c:v>
                </c:pt>
                <c:pt idx="1888">
                  <c:v>21</c:v>
                </c:pt>
                <c:pt idx="1889">
                  <c:v>21</c:v>
                </c:pt>
                <c:pt idx="1890">
                  <c:v>22</c:v>
                </c:pt>
                <c:pt idx="1891">
                  <c:v>24</c:v>
                </c:pt>
                <c:pt idx="1892">
                  <c:v>19</c:v>
                </c:pt>
                <c:pt idx="1893">
                  <c:v>24</c:v>
                </c:pt>
                <c:pt idx="1894">
                  <c:v>21</c:v>
                </c:pt>
                <c:pt idx="1895">
                  <c:v>21</c:v>
                </c:pt>
                <c:pt idx="1896">
                  <c:v>22</c:v>
                </c:pt>
                <c:pt idx="1897">
                  <c:v>22</c:v>
                </c:pt>
                <c:pt idx="1898">
                  <c:v>22</c:v>
                </c:pt>
                <c:pt idx="1899">
                  <c:v>25</c:v>
                </c:pt>
                <c:pt idx="1900">
                  <c:v>22</c:v>
                </c:pt>
                <c:pt idx="1901">
                  <c:v>21</c:v>
                </c:pt>
                <c:pt idx="1902">
                  <c:v>22</c:v>
                </c:pt>
                <c:pt idx="1903">
                  <c:v>23</c:v>
                </c:pt>
                <c:pt idx="1904">
                  <c:v>23</c:v>
                </c:pt>
                <c:pt idx="1905">
                  <c:v>22</c:v>
                </c:pt>
                <c:pt idx="1906">
                  <c:v>21</c:v>
                </c:pt>
                <c:pt idx="1907">
                  <c:v>22</c:v>
                </c:pt>
                <c:pt idx="1908">
                  <c:v>24</c:v>
                </c:pt>
                <c:pt idx="1909">
                  <c:v>25</c:v>
                </c:pt>
                <c:pt idx="1910">
                  <c:v>24</c:v>
                </c:pt>
                <c:pt idx="1911">
                  <c:v>22</c:v>
                </c:pt>
                <c:pt idx="1912">
                  <c:v>21</c:v>
                </c:pt>
                <c:pt idx="1913">
                  <c:v>22</c:v>
                </c:pt>
                <c:pt idx="1914">
                  <c:v>21</c:v>
                </c:pt>
                <c:pt idx="1915">
                  <c:v>23</c:v>
                </c:pt>
                <c:pt idx="1916">
                  <c:v>21</c:v>
                </c:pt>
                <c:pt idx="1917">
                  <c:v>22</c:v>
                </c:pt>
                <c:pt idx="1918">
                  <c:v>25</c:v>
                </c:pt>
                <c:pt idx="1919">
                  <c:v>19</c:v>
                </c:pt>
                <c:pt idx="1920">
                  <c:v>25</c:v>
                </c:pt>
                <c:pt idx="1921">
                  <c:v>23</c:v>
                </c:pt>
                <c:pt idx="1922">
                  <c:v>21</c:v>
                </c:pt>
                <c:pt idx="1923">
                  <c:v>22</c:v>
                </c:pt>
                <c:pt idx="1924">
                  <c:v>23</c:v>
                </c:pt>
                <c:pt idx="1925">
                  <c:v>21</c:v>
                </c:pt>
                <c:pt idx="1926">
                  <c:v>22</c:v>
                </c:pt>
                <c:pt idx="1927">
                  <c:v>23</c:v>
                </c:pt>
                <c:pt idx="1928">
                  <c:v>21</c:v>
                </c:pt>
                <c:pt idx="1929">
                  <c:v>23</c:v>
                </c:pt>
                <c:pt idx="1930">
                  <c:v>22</c:v>
                </c:pt>
                <c:pt idx="1931">
                  <c:v>26</c:v>
                </c:pt>
                <c:pt idx="1932">
                  <c:v>23</c:v>
                </c:pt>
                <c:pt idx="1933">
                  <c:v>24</c:v>
                </c:pt>
                <c:pt idx="1934">
                  <c:v>25</c:v>
                </c:pt>
                <c:pt idx="1935">
                  <c:v>21</c:v>
                </c:pt>
                <c:pt idx="1936">
                  <c:v>21</c:v>
                </c:pt>
                <c:pt idx="1937">
                  <c:v>20</c:v>
                </c:pt>
                <c:pt idx="1938">
                  <c:v>23</c:v>
                </c:pt>
                <c:pt idx="1939">
                  <c:v>22</c:v>
                </c:pt>
                <c:pt idx="1940">
                  <c:v>21</c:v>
                </c:pt>
                <c:pt idx="1941">
                  <c:v>23</c:v>
                </c:pt>
                <c:pt idx="1942">
                  <c:v>22</c:v>
                </c:pt>
                <c:pt idx="1943">
                  <c:v>21</c:v>
                </c:pt>
                <c:pt idx="1944">
                  <c:v>24</c:v>
                </c:pt>
                <c:pt idx="1945">
                  <c:v>22</c:v>
                </c:pt>
                <c:pt idx="1946">
                  <c:v>25</c:v>
                </c:pt>
                <c:pt idx="1947">
                  <c:v>23</c:v>
                </c:pt>
                <c:pt idx="1948">
                  <c:v>26</c:v>
                </c:pt>
                <c:pt idx="1949">
                  <c:v>22</c:v>
                </c:pt>
                <c:pt idx="1950">
                  <c:v>23</c:v>
                </c:pt>
                <c:pt idx="1951">
                  <c:v>20</c:v>
                </c:pt>
                <c:pt idx="1952">
                  <c:v>22</c:v>
                </c:pt>
                <c:pt idx="1953">
                  <c:v>22</c:v>
                </c:pt>
                <c:pt idx="1954">
                  <c:v>24</c:v>
                </c:pt>
                <c:pt idx="1955">
                  <c:v>28</c:v>
                </c:pt>
                <c:pt idx="1956">
                  <c:v>17</c:v>
                </c:pt>
                <c:pt idx="1957">
                  <c:v>24</c:v>
                </c:pt>
                <c:pt idx="1958">
                  <c:v>23</c:v>
                </c:pt>
                <c:pt idx="1959">
                  <c:v>23</c:v>
                </c:pt>
                <c:pt idx="1960">
                  <c:v>22</c:v>
                </c:pt>
                <c:pt idx="1961">
                  <c:v>16</c:v>
                </c:pt>
                <c:pt idx="1962">
                  <c:v>23</c:v>
                </c:pt>
                <c:pt idx="1963">
                  <c:v>22</c:v>
                </c:pt>
                <c:pt idx="1964">
                  <c:v>21</c:v>
                </c:pt>
                <c:pt idx="1965">
                  <c:v>20</c:v>
                </c:pt>
                <c:pt idx="1966">
                  <c:v>22</c:v>
                </c:pt>
                <c:pt idx="1967">
                  <c:v>21</c:v>
                </c:pt>
                <c:pt idx="1968">
                  <c:v>22</c:v>
                </c:pt>
                <c:pt idx="1969">
                  <c:v>24</c:v>
                </c:pt>
                <c:pt idx="1970">
                  <c:v>24</c:v>
                </c:pt>
                <c:pt idx="1971">
                  <c:v>23</c:v>
                </c:pt>
                <c:pt idx="1972">
                  <c:v>22</c:v>
                </c:pt>
                <c:pt idx="1973">
                  <c:v>23</c:v>
                </c:pt>
                <c:pt idx="1974">
                  <c:v>22</c:v>
                </c:pt>
                <c:pt idx="1975">
                  <c:v>23</c:v>
                </c:pt>
                <c:pt idx="1976">
                  <c:v>21</c:v>
                </c:pt>
                <c:pt idx="1977">
                  <c:v>22</c:v>
                </c:pt>
                <c:pt idx="1978">
                  <c:v>21</c:v>
                </c:pt>
                <c:pt idx="1979">
                  <c:v>22</c:v>
                </c:pt>
                <c:pt idx="1980">
                  <c:v>19</c:v>
                </c:pt>
                <c:pt idx="1981">
                  <c:v>21</c:v>
                </c:pt>
                <c:pt idx="1982">
                  <c:v>20</c:v>
                </c:pt>
                <c:pt idx="1983">
                  <c:v>21</c:v>
                </c:pt>
                <c:pt idx="1984">
                  <c:v>23</c:v>
                </c:pt>
                <c:pt idx="1985">
                  <c:v>20</c:v>
                </c:pt>
                <c:pt idx="1986">
                  <c:v>20</c:v>
                </c:pt>
                <c:pt idx="1987">
                  <c:v>21</c:v>
                </c:pt>
                <c:pt idx="1988">
                  <c:v>22</c:v>
                </c:pt>
                <c:pt idx="1989">
                  <c:v>22</c:v>
                </c:pt>
                <c:pt idx="1990">
                  <c:v>21</c:v>
                </c:pt>
                <c:pt idx="1991">
                  <c:v>26</c:v>
                </c:pt>
                <c:pt idx="1992">
                  <c:v>20</c:v>
                </c:pt>
                <c:pt idx="1993">
                  <c:v>22</c:v>
                </c:pt>
                <c:pt idx="1994">
                  <c:v>20</c:v>
                </c:pt>
                <c:pt idx="1995">
                  <c:v>22</c:v>
                </c:pt>
                <c:pt idx="1996">
                  <c:v>24</c:v>
                </c:pt>
                <c:pt idx="1997">
                  <c:v>21</c:v>
                </c:pt>
                <c:pt idx="1998">
                  <c:v>22</c:v>
                </c:pt>
                <c:pt idx="1999">
                  <c:v>22</c:v>
                </c:pt>
                <c:pt idx="2000">
                  <c:v>22</c:v>
                </c:pt>
                <c:pt idx="2001">
                  <c:v>22</c:v>
                </c:pt>
                <c:pt idx="2002">
                  <c:v>24</c:v>
                </c:pt>
                <c:pt idx="2003">
                  <c:v>25</c:v>
                </c:pt>
                <c:pt idx="2004">
                  <c:v>24</c:v>
                </c:pt>
                <c:pt idx="2005">
                  <c:v>25</c:v>
                </c:pt>
                <c:pt idx="2006">
                  <c:v>24</c:v>
                </c:pt>
                <c:pt idx="2007">
                  <c:v>24</c:v>
                </c:pt>
                <c:pt idx="2008">
                  <c:v>20</c:v>
                </c:pt>
                <c:pt idx="2009">
                  <c:v>21</c:v>
                </c:pt>
                <c:pt idx="2010">
                  <c:v>21</c:v>
                </c:pt>
                <c:pt idx="2011">
                  <c:v>20</c:v>
                </c:pt>
                <c:pt idx="2012">
                  <c:v>21</c:v>
                </c:pt>
                <c:pt idx="2013">
                  <c:v>20</c:v>
                </c:pt>
                <c:pt idx="2014">
                  <c:v>22</c:v>
                </c:pt>
                <c:pt idx="2015">
                  <c:v>23</c:v>
                </c:pt>
                <c:pt idx="2016">
                  <c:v>21</c:v>
                </c:pt>
                <c:pt idx="2017">
                  <c:v>22</c:v>
                </c:pt>
                <c:pt idx="2018">
                  <c:v>22</c:v>
                </c:pt>
                <c:pt idx="2019">
                  <c:v>23</c:v>
                </c:pt>
                <c:pt idx="2020">
                  <c:v>21</c:v>
                </c:pt>
                <c:pt idx="2021">
                  <c:v>22</c:v>
                </c:pt>
                <c:pt idx="2022">
                  <c:v>28</c:v>
                </c:pt>
                <c:pt idx="2023">
                  <c:v>22</c:v>
                </c:pt>
                <c:pt idx="2024">
                  <c:v>21</c:v>
                </c:pt>
                <c:pt idx="2025">
                  <c:v>22</c:v>
                </c:pt>
                <c:pt idx="2026">
                  <c:v>22</c:v>
                </c:pt>
                <c:pt idx="2027">
                  <c:v>22</c:v>
                </c:pt>
                <c:pt idx="2028">
                  <c:v>21</c:v>
                </c:pt>
                <c:pt idx="2029">
                  <c:v>24</c:v>
                </c:pt>
                <c:pt idx="2030">
                  <c:v>24</c:v>
                </c:pt>
                <c:pt idx="2031">
                  <c:v>27</c:v>
                </c:pt>
                <c:pt idx="2032">
                  <c:v>21</c:v>
                </c:pt>
                <c:pt idx="2033">
                  <c:v>22</c:v>
                </c:pt>
                <c:pt idx="2034">
                  <c:v>22</c:v>
                </c:pt>
                <c:pt idx="2035">
                  <c:v>25</c:v>
                </c:pt>
                <c:pt idx="2036">
                  <c:v>22</c:v>
                </c:pt>
                <c:pt idx="2037">
                  <c:v>23</c:v>
                </c:pt>
                <c:pt idx="2038">
                  <c:v>21</c:v>
                </c:pt>
                <c:pt idx="2039">
                  <c:v>22</c:v>
                </c:pt>
                <c:pt idx="2040">
                  <c:v>22</c:v>
                </c:pt>
                <c:pt idx="2041">
                  <c:v>26</c:v>
                </c:pt>
                <c:pt idx="2042">
                  <c:v>23</c:v>
                </c:pt>
                <c:pt idx="2043">
                  <c:v>23</c:v>
                </c:pt>
                <c:pt idx="2044">
                  <c:v>22</c:v>
                </c:pt>
                <c:pt idx="2045">
                  <c:v>23</c:v>
                </c:pt>
                <c:pt idx="2046">
                  <c:v>22</c:v>
                </c:pt>
                <c:pt idx="2047">
                  <c:v>21</c:v>
                </c:pt>
                <c:pt idx="2048">
                  <c:v>22</c:v>
                </c:pt>
                <c:pt idx="2049">
                  <c:v>21</c:v>
                </c:pt>
                <c:pt idx="2050">
                  <c:v>22</c:v>
                </c:pt>
                <c:pt idx="2051">
                  <c:v>20</c:v>
                </c:pt>
                <c:pt idx="2052">
                  <c:v>20</c:v>
                </c:pt>
                <c:pt idx="2053">
                  <c:v>25</c:v>
                </c:pt>
                <c:pt idx="2054">
                  <c:v>27</c:v>
                </c:pt>
                <c:pt idx="2055">
                  <c:v>24</c:v>
                </c:pt>
                <c:pt idx="2056">
                  <c:v>26</c:v>
                </c:pt>
                <c:pt idx="2057">
                  <c:v>25</c:v>
                </c:pt>
                <c:pt idx="2058">
                  <c:v>22</c:v>
                </c:pt>
                <c:pt idx="2059">
                  <c:v>21</c:v>
                </c:pt>
                <c:pt idx="2060">
                  <c:v>22</c:v>
                </c:pt>
                <c:pt idx="2061">
                  <c:v>21</c:v>
                </c:pt>
                <c:pt idx="2062">
                  <c:v>22</c:v>
                </c:pt>
                <c:pt idx="2063">
                  <c:v>22</c:v>
                </c:pt>
                <c:pt idx="2064">
                  <c:v>21</c:v>
                </c:pt>
                <c:pt idx="2065">
                  <c:v>21</c:v>
                </c:pt>
                <c:pt idx="2066">
                  <c:v>30</c:v>
                </c:pt>
                <c:pt idx="2067">
                  <c:v>28</c:v>
                </c:pt>
                <c:pt idx="2068">
                  <c:v>22</c:v>
                </c:pt>
                <c:pt idx="2069">
                  <c:v>24</c:v>
                </c:pt>
                <c:pt idx="2070">
                  <c:v>22</c:v>
                </c:pt>
                <c:pt idx="2071">
                  <c:v>24</c:v>
                </c:pt>
                <c:pt idx="2072">
                  <c:v>23</c:v>
                </c:pt>
                <c:pt idx="2073">
                  <c:v>22</c:v>
                </c:pt>
                <c:pt idx="2074">
                  <c:v>22</c:v>
                </c:pt>
                <c:pt idx="2075">
                  <c:v>22</c:v>
                </c:pt>
                <c:pt idx="2076">
                  <c:v>21</c:v>
                </c:pt>
                <c:pt idx="2077">
                  <c:v>22</c:v>
                </c:pt>
                <c:pt idx="2078">
                  <c:v>24</c:v>
                </c:pt>
                <c:pt idx="2079">
                  <c:v>32</c:v>
                </c:pt>
                <c:pt idx="2080">
                  <c:v>21</c:v>
                </c:pt>
                <c:pt idx="2081">
                  <c:v>23</c:v>
                </c:pt>
                <c:pt idx="2082">
                  <c:v>21</c:v>
                </c:pt>
                <c:pt idx="2083">
                  <c:v>21</c:v>
                </c:pt>
                <c:pt idx="2084">
                  <c:v>25</c:v>
                </c:pt>
                <c:pt idx="2085">
                  <c:v>22</c:v>
                </c:pt>
                <c:pt idx="2086">
                  <c:v>21</c:v>
                </c:pt>
                <c:pt idx="2087">
                  <c:v>21</c:v>
                </c:pt>
                <c:pt idx="2088">
                  <c:v>22</c:v>
                </c:pt>
                <c:pt idx="2089">
                  <c:v>24</c:v>
                </c:pt>
                <c:pt idx="2090">
                  <c:v>23</c:v>
                </c:pt>
                <c:pt idx="2091">
                  <c:v>22</c:v>
                </c:pt>
                <c:pt idx="2092">
                  <c:v>22</c:v>
                </c:pt>
                <c:pt idx="2093">
                  <c:v>25</c:v>
                </c:pt>
                <c:pt idx="2094">
                  <c:v>22</c:v>
                </c:pt>
                <c:pt idx="2095">
                  <c:v>22</c:v>
                </c:pt>
                <c:pt idx="2096">
                  <c:v>21</c:v>
                </c:pt>
                <c:pt idx="2097">
                  <c:v>21</c:v>
                </c:pt>
                <c:pt idx="2098">
                  <c:v>21</c:v>
                </c:pt>
                <c:pt idx="2099">
                  <c:v>22</c:v>
                </c:pt>
                <c:pt idx="2100">
                  <c:v>21</c:v>
                </c:pt>
                <c:pt idx="2101">
                  <c:v>21</c:v>
                </c:pt>
                <c:pt idx="2102">
                  <c:v>19</c:v>
                </c:pt>
                <c:pt idx="2103">
                  <c:v>22</c:v>
                </c:pt>
                <c:pt idx="2104">
                  <c:v>22</c:v>
                </c:pt>
                <c:pt idx="2105">
                  <c:v>20</c:v>
                </c:pt>
                <c:pt idx="2106">
                  <c:v>22</c:v>
                </c:pt>
                <c:pt idx="2107">
                  <c:v>23</c:v>
                </c:pt>
                <c:pt idx="2108">
                  <c:v>21</c:v>
                </c:pt>
                <c:pt idx="2109">
                  <c:v>21</c:v>
                </c:pt>
                <c:pt idx="2110">
                  <c:v>24</c:v>
                </c:pt>
                <c:pt idx="2111">
                  <c:v>26</c:v>
                </c:pt>
                <c:pt idx="2112">
                  <c:v>22</c:v>
                </c:pt>
                <c:pt idx="2113">
                  <c:v>22</c:v>
                </c:pt>
                <c:pt idx="2114">
                  <c:v>21</c:v>
                </c:pt>
                <c:pt idx="2115">
                  <c:v>25</c:v>
                </c:pt>
                <c:pt idx="2116">
                  <c:v>21</c:v>
                </c:pt>
                <c:pt idx="2117">
                  <c:v>22</c:v>
                </c:pt>
                <c:pt idx="2118">
                  <c:v>22</c:v>
                </c:pt>
                <c:pt idx="2119">
                  <c:v>21</c:v>
                </c:pt>
                <c:pt idx="2120">
                  <c:v>21</c:v>
                </c:pt>
                <c:pt idx="2121">
                  <c:v>24</c:v>
                </c:pt>
                <c:pt idx="2122">
                  <c:v>22</c:v>
                </c:pt>
                <c:pt idx="2123">
                  <c:v>25</c:v>
                </c:pt>
                <c:pt idx="2124">
                  <c:v>23</c:v>
                </c:pt>
                <c:pt idx="2125">
                  <c:v>23</c:v>
                </c:pt>
                <c:pt idx="2126">
                  <c:v>22</c:v>
                </c:pt>
                <c:pt idx="2127">
                  <c:v>23</c:v>
                </c:pt>
                <c:pt idx="2128">
                  <c:v>23</c:v>
                </c:pt>
                <c:pt idx="2129">
                  <c:v>25</c:v>
                </c:pt>
                <c:pt idx="2130">
                  <c:v>28</c:v>
                </c:pt>
                <c:pt idx="2131">
                  <c:v>21</c:v>
                </c:pt>
                <c:pt idx="2132">
                  <c:v>27</c:v>
                </c:pt>
                <c:pt idx="2133">
                  <c:v>21</c:v>
                </c:pt>
                <c:pt idx="2134">
                  <c:v>21</c:v>
                </c:pt>
                <c:pt idx="2135">
                  <c:v>22</c:v>
                </c:pt>
                <c:pt idx="2136">
                  <c:v>24</c:v>
                </c:pt>
                <c:pt idx="2137">
                  <c:v>22</c:v>
                </c:pt>
                <c:pt idx="2138">
                  <c:v>22</c:v>
                </c:pt>
                <c:pt idx="2139">
                  <c:v>22</c:v>
                </c:pt>
                <c:pt idx="2140">
                  <c:v>21</c:v>
                </c:pt>
                <c:pt idx="2141">
                  <c:v>23</c:v>
                </c:pt>
                <c:pt idx="2142">
                  <c:v>21</c:v>
                </c:pt>
                <c:pt idx="2143">
                  <c:v>20</c:v>
                </c:pt>
                <c:pt idx="2144">
                  <c:v>22</c:v>
                </c:pt>
                <c:pt idx="2145">
                  <c:v>25</c:v>
                </c:pt>
                <c:pt idx="2146">
                  <c:v>22</c:v>
                </c:pt>
                <c:pt idx="2147">
                  <c:v>22</c:v>
                </c:pt>
                <c:pt idx="2148">
                  <c:v>24</c:v>
                </c:pt>
                <c:pt idx="2149">
                  <c:v>22</c:v>
                </c:pt>
                <c:pt idx="2150">
                  <c:v>22</c:v>
                </c:pt>
                <c:pt idx="2151">
                  <c:v>23</c:v>
                </c:pt>
                <c:pt idx="2152">
                  <c:v>22</c:v>
                </c:pt>
                <c:pt idx="2153">
                  <c:v>24</c:v>
                </c:pt>
                <c:pt idx="2154">
                  <c:v>23</c:v>
                </c:pt>
                <c:pt idx="2155">
                  <c:v>25</c:v>
                </c:pt>
                <c:pt idx="2156">
                  <c:v>21</c:v>
                </c:pt>
                <c:pt idx="2157">
                  <c:v>22</c:v>
                </c:pt>
                <c:pt idx="2158">
                  <c:v>22</c:v>
                </c:pt>
                <c:pt idx="2159">
                  <c:v>25</c:v>
                </c:pt>
                <c:pt idx="2160">
                  <c:v>21</c:v>
                </c:pt>
                <c:pt idx="2161">
                  <c:v>21</c:v>
                </c:pt>
                <c:pt idx="2162">
                  <c:v>21</c:v>
                </c:pt>
                <c:pt idx="2163">
                  <c:v>20</c:v>
                </c:pt>
                <c:pt idx="2164">
                  <c:v>26</c:v>
                </c:pt>
                <c:pt idx="2165">
                  <c:v>25</c:v>
                </c:pt>
                <c:pt idx="2166">
                  <c:v>21</c:v>
                </c:pt>
                <c:pt idx="2167">
                  <c:v>23</c:v>
                </c:pt>
                <c:pt idx="2168">
                  <c:v>20</c:v>
                </c:pt>
                <c:pt idx="2169">
                  <c:v>23</c:v>
                </c:pt>
                <c:pt idx="2170">
                  <c:v>21</c:v>
                </c:pt>
                <c:pt idx="2171">
                  <c:v>22</c:v>
                </c:pt>
                <c:pt idx="2172">
                  <c:v>22</c:v>
                </c:pt>
                <c:pt idx="2173">
                  <c:v>22</c:v>
                </c:pt>
                <c:pt idx="2174">
                  <c:v>22</c:v>
                </c:pt>
                <c:pt idx="2175">
                  <c:v>19</c:v>
                </c:pt>
                <c:pt idx="2176">
                  <c:v>20</c:v>
                </c:pt>
                <c:pt idx="2177">
                  <c:v>23</c:v>
                </c:pt>
                <c:pt idx="2178">
                  <c:v>25</c:v>
                </c:pt>
                <c:pt idx="2179">
                  <c:v>27</c:v>
                </c:pt>
                <c:pt idx="2180">
                  <c:v>26</c:v>
                </c:pt>
                <c:pt idx="2181">
                  <c:v>22</c:v>
                </c:pt>
                <c:pt idx="2182">
                  <c:v>23</c:v>
                </c:pt>
                <c:pt idx="2183">
                  <c:v>23</c:v>
                </c:pt>
                <c:pt idx="2184">
                  <c:v>23</c:v>
                </c:pt>
                <c:pt idx="2185">
                  <c:v>22</c:v>
                </c:pt>
                <c:pt idx="2186">
                  <c:v>22</c:v>
                </c:pt>
                <c:pt idx="2187">
                  <c:v>21</c:v>
                </c:pt>
                <c:pt idx="2188">
                  <c:v>23</c:v>
                </c:pt>
                <c:pt idx="2189">
                  <c:v>24</c:v>
                </c:pt>
                <c:pt idx="2190">
                  <c:v>21</c:v>
                </c:pt>
                <c:pt idx="2191">
                  <c:v>24</c:v>
                </c:pt>
                <c:pt idx="2192">
                  <c:v>22</c:v>
                </c:pt>
                <c:pt idx="2193">
                  <c:v>22</c:v>
                </c:pt>
                <c:pt idx="2194">
                  <c:v>26</c:v>
                </c:pt>
                <c:pt idx="2195">
                  <c:v>22</c:v>
                </c:pt>
                <c:pt idx="2196">
                  <c:v>23</c:v>
                </c:pt>
                <c:pt idx="2197">
                  <c:v>21</c:v>
                </c:pt>
                <c:pt idx="2198">
                  <c:v>21</c:v>
                </c:pt>
                <c:pt idx="2199">
                  <c:v>22</c:v>
                </c:pt>
                <c:pt idx="2200">
                  <c:v>24</c:v>
                </c:pt>
                <c:pt idx="2201">
                  <c:v>23</c:v>
                </c:pt>
                <c:pt idx="2202">
                  <c:v>25</c:v>
                </c:pt>
                <c:pt idx="2203">
                  <c:v>27</c:v>
                </c:pt>
                <c:pt idx="2204">
                  <c:v>23</c:v>
                </c:pt>
                <c:pt idx="2205">
                  <c:v>22</c:v>
                </c:pt>
                <c:pt idx="2206">
                  <c:v>24</c:v>
                </c:pt>
                <c:pt idx="2207">
                  <c:v>22</c:v>
                </c:pt>
                <c:pt idx="2208">
                  <c:v>22</c:v>
                </c:pt>
                <c:pt idx="2209">
                  <c:v>21</c:v>
                </c:pt>
                <c:pt idx="2210">
                  <c:v>21</c:v>
                </c:pt>
                <c:pt idx="2211">
                  <c:v>23</c:v>
                </c:pt>
                <c:pt idx="2212">
                  <c:v>21</c:v>
                </c:pt>
                <c:pt idx="2213">
                  <c:v>22</c:v>
                </c:pt>
                <c:pt idx="2214">
                  <c:v>23</c:v>
                </c:pt>
                <c:pt idx="2215">
                  <c:v>24</c:v>
                </c:pt>
                <c:pt idx="2216">
                  <c:v>22</c:v>
                </c:pt>
                <c:pt idx="2217">
                  <c:v>24</c:v>
                </c:pt>
                <c:pt idx="2218">
                  <c:v>23</c:v>
                </c:pt>
                <c:pt idx="2219">
                  <c:v>22</c:v>
                </c:pt>
                <c:pt idx="2220">
                  <c:v>21</c:v>
                </c:pt>
                <c:pt idx="2221">
                  <c:v>23</c:v>
                </c:pt>
                <c:pt idx="2222">
                  <c:v>22</c:v>
                </c:pt>
                <c:pt idx="2223">
                  <c:v>23</c:v>
                </c:pt>
                <c:pt idx="2224">
                  <c:v>22</c:v>
                </c:pt>
                <c:pt idx="2225">
                  <c:v>22</c:v>
                </c:pt>
                <c:pt idx="2226">
                  <c:v>21</c:v>
                </c:pt>
                <c:pt idx="2227">
                  <c:v>25</c:v>
                </c:pt>
                <c:pt idx="2228">
                  <c:v>23</c:v>
                </c:pt>
                <c:pt idx="2229">
                  <c:v>25</c:v>
                </c:pt>
                <c:pt idx="2230">
                  <c:v>21</c:v>
                </c:pt>
                <c:pt idx="2231">
                  <c:v>21</c:v>
                </c:pt>
                <c:pt idx="2232">
                  <c:v>21</c:v>
                </c:pt>
                <c:pt idx="2233">
                  <c:v>21</c:v>
                </c:pt>
                <c:pt idx="2234">
                  <c:v>22</c:v>
                </c:pt>
                <c:pt idx="2235">
                  <c:v>21</c:v>
                </c:pt>
                <c:pt idx="2236">
                  <c:v>21</c:v>
                </c:pt>
                <c:pt idx="2237">
                  <c:v>23</c:v>
                </c:pt>
                <c:pt idx="2238">
                  <c:v>21</c:v>
                </c:pt>
                <c:pt idx="2239">
                  <c:v>23</c:v>
                </c:pt>
                <c:pt idx="2240">
                  <c:v>21</c:v>
                </c:pt>
                <c:pt idx="2241">
                  <c:v>22</c:v>
                </c:pt>
                <c:pt idx="2242">
                  <c:v>21</c:v>
                </c:pt>
                <c:pt idx="2243">
                  <c:v>23</c:v>
                </c:pt>
                <c:pt idx="2244">
                  <c:v>22</c:v>
                </c:pt>
                <c:pt idx="2245">
                  <c:v>23</c:v>
                </c:pt>
                <c:pt idx="2246">
                  <c:v>23</c:v>
                </c:pt>
                <c:pt idx="2247">
                  <c:v>21</c:v>
                </c:pt>
                <c:pt idx="2248">
                  <c:v>21</c:v>
                </c:pt>
                <c:pt idx="2249">
                  <c:v>22</c:v>
                </c:pt>
                <c:pt idx="2250">
                  <c:v>21</c:v>
                </c:pt>
                <c:pt idx="2251">
                  <c:v>22</c:v>
                </c:pt>
                <c:pt idx="2252">
                  <c:v>22</c:v>
                </c:pt>
                <c:pt idx="2253">
                  <c:v>21</c:v>
                </c:pt>
                <c:pt idx="2254">
                  <c:v>22</c:v>
                </c:pt>
                <c:pt idx="2255">
                  <c:v>22</c:v>
                </c:pt>
                <c:pt idx="2256">
                  <c:v>24</c:v>
                </c:pt>
                <c:pt idx="2257">
                  <c:v>22</c:v>
                </c:pt>
                <c:pt idx="2258">
                  <c:v>23</c:v>
                </c:pt>
                <c:pt idx="2259">
                  <c:v>24</c:v>
                </c:pt>
                <c:pt idx="2260">
                  <c:v>22</c:v>
                </c:pt>
                <c:pt idx="2261">
                  <c:v>23</c:v>
                </c:pt>
                <c:pt idx="2262">
                  <c:v>25</c:v>
                </c:pt>
                <c:pt idx="2263">
                  <c:v>20</c:v>
                </c:pt>
                <c:pt idx="2264">
                  <c:v>27</c:v>
                </c:pt>
                <c:pt idx="2265">
                  <c:v>21</c:v>
                </c:pt>
                <c:pt idx="2266">
                  <c:v>22</c:v>
                </c:pt>
                <c:pt idx="2267">
                  <c:v>21</c:v>
                </c:pt>
                <c:pt idx="2268">
                  <c:v>19</c:v>
                </c:pt>
                <c:pt idx="2269">
                  <c:v>25</c:v>
                </c:pt>
                <c:pt idx="2270">
                  <c:v>22</c:v>
                </c:pt>
                <c:pt idx="2271">
                  <c:v>20</c:v>
                </c:pt>
                <c:pt idx="2272">
                  <c:v>23</c:v>
                </c:pt>
                <c:pt idx="2273">
                  <c:v>23</c:v>
                </c:pt>
                <c:pt idx="2274">
                  <c:v>20</c:v>
                </c:pt>
                <c:pt idx="2275">
                  <c:v>25</c:v>
                </c:pt>
                <c:pt idx="2276">
                  <c:v>22</c:v>
                </c:pt>
                <c:pt idx="2277">
                  <c:v>20</c:v>
                </c:pt>
                <c:pt idx="2278">
                  <c:v>22</c:v>
                </c:pt>
                <c:pt idx="2279">
                  <c:v>23</c:v>
                </c:pt>
                <c:pt idx="2280">
                  <c:v>24</c:v>
                </c:pt>
                <c:pt idx="2281">
                  <c:v>25</c:v>
                </c:pt>
                <c:pt idx="2282">
                  <c:v>21</c:v>
                </c:pt>
                <c:pt idx="2283">
                  <c:v>21</c:v>
                </c:pt>
                <c:pt idx="2284">
                  <c:v>22</c:v>
                </c:pt>
                <c:pt idx="2285">
                  <c:v>22</c:v>
                </c:pt>
                <c:pt idx="2286">
                  <c:v>21</c:v>
                </c:pt>
                <c:pt idx="2287">
                  <c:v>24</c:v>
                </c:pt>
                <c:pt idx="2288">
                  <c:v>21</c:v>
                </c:pt>
                <c:pt idx="2289">
                  <c:v>21</c:v>
                </c:pt>
                <c:pt idx="2290">
                  <c:v>21</c:v>
                </c:pt>
                <c:pt idx="2291">
                  <c:v>20</c:v>
                </c:pt>
                <c:pt idx="2292">
                  <c:v>23</c:v>
                </c:pt>
                <c:pt idx="2293">
                  <c:v>22</c:v>
                </c:pt>
                <c:pt idx="2294">
                  <c:v>22</c:v>
                </c:pt>
                <c:pt idx="2295">
                  <c:v>23</c:v>
                </c:pt>
                <c:pt idx="2296">
                  <c:v>22</c:v>
                </c:pt>
                <c:pt idx="2297">
                  <c:v>21</c:v>
                </c:pt>
                <c:pt idx="2298">
                  <c:v>25</c:v>
                </c:pt>
                <c:pt idx="2299">
                  <c:v>22</c:v>
                </c:pt>
                <c:pt idx="2300">
                  <c:v>22</c:v>
                </c:pt>
                <c:pt idx="2301">
                  <c:v>22</c:v>
                </c:pt>
                <c:pt idx="2302">
                  <c:v>22</c:v>
                </c:pt>
                <c:pt idx="2303">
                  <c:v>21</c:v>
                </c:pt>
                <c:pt idx="2304">
                  <c:v>27</c:v>
                </c:pt>
                <c:pt idx="2305">
                  <c:v>25</c:v>
                </c:pt>
                <c:pt idx="2306">
                  <c:v>25</c:v>
                </c:pt>
                <c:pt idx="2307">
                  <c:v>23</c:v>
                </c:pt>
                <c:pt idx="2308">
                  <c:v>26</c:v>
                </c:pt>
                <c:pt idx="2309">
                  <c:v>21</c:v>
                </c:pt>
                <c:pt idx="2310">
                  <c:v>23</c:v>
                </c:pt>
                <c:pt idx="2311">
                  <c:v>26</c:v>
                </c:pt>
                <c:pt idx="2312">
                  <c:v>22</c:v>
                </c:pt>
                <c:pt idx="2313">
                  <c:v>21</c:v>
                </c:pt>
                <c:pt idx="2314">
                  <c:v>21</c:v>
                </c:pt>
                <c:pt idx="2315">
                  <c:v>23</c:v>
                </c:pt>
                <c:pt idx="2316">
                  <c:v>21</c:v>
                </c:pt>
                <c:pt idx="2317">
                  <c:v>22</c:v>
                </c:pt>
                <c:pt idx="2318">
                  <c:v>23</c:v>
                </c:pt>
                <c:pt idx="2319">
                  <c:v>21</c:v>
                </c:pt>
                <c:pt idx="2320">
                  <c:v>21</c:v>
                </c:pt>
                <c:pt idx="2321">
                  <c:v>20</c:v>
                </c:pt>
                <c:pt idx="2322">
                  <c:v>23</c:v>
                </c:pt>
                <c:pt idx="2323">
                  <c:v>22</c:v>
                </c:pt>
                <c:pt idx="2324">
                  <c:v>20</c:v>
                </c:pt>
                <c:pt idx="2325">
                  <c:v>21</c:v>
                </c:pt>
                <c:pt idx="2326">
                  <c:v>22</c:v>
                </c:pt>
                <c:pt idx="2327">
                  <c:v>22</c:v>
                </c:pt>
                <c:pt idx="2328">
                  <c:v>22</c:v>
                </c:pt>
                <c:pt idx="2329">
                  <c:v>23</c:v>
                </c:pt>
                <c:pt idx="2330">
                  <c:v>24</c:v>
                </c:pt>
                <c:pt idx="2331">
                  <c:v>26</c:v>
                </c:pt>
                <c:pt idx="2332">
                  <c:v>22</c:v>
                </c:pt>
                <c:pt idx="2333">
                  <c:v>21</c:v>
                </c:pt>
                <c:pt idx="2334">
                  <c:v>21</c:v>
                </c:pt>
                <c:pt idx="2335">
                  <c:v>21</c:v>
                </c:pt>
                <c:pt idx="2336">
                  <c:v>21</c:v>
                </c:pt>
                <c:pt idx="2337">
                  <c:v>27</c:v>
                </c:pt>
                <c:pt idx="2338">
                  <c:v>22</c:v>
                </c:pt>
                <c:pt idx="2339">
                  <c:v>22</c:v>
                </c:pt>
                <c:pt idx="2340">
                  <c:v>22</c:v>
                </c:pt>
                <c:pt idx="2341">
                  <c:v>21</c:v>
                </c:pt>
                <c:pt idx="2342">
                  <c:v>21</c:v>
                </c:pt>
                <c:pt idx="2343">
                  <c:v>21</c:v>
                </c:pt>
                <c:pt idx="2344">
                  <c:v>22</c:v>
                </c:pt>
                <c:pt idx="2345">
                  <c:v>21</c:v>
                </c:pt>
                <c:pt idx="2346">
                  <c:v>19</c:v>
                </c:pt>
                <c:pt idx="2347">
                  <c:v>23</c:v>
                </c:pt>
                <c:pt idx="2348">
                  <c:v>25</c:v>
                </c:pt>
                <c:pt idx="2349">
                  <c:v>25</c:v>
                </c:pt>
                <c:pt idx="2350">
                  <c:v>27</c:v>
                </c:pt>
                <c:pt idx="2351">
                  <c:v>22</c:v>
                </c:pt>
                <c:pt idx="2352">
                  <c:v>23</c:v>
                </c:pt>
                <c:pt idx="2353">
                  <c:v>25</c:v>
                </c:pt>
                <c:pt idx="2354">
                  <c:v>24</c:v>
                </c:pt>
                <c:pt idx="2355">
                  <c:v>26</c:v>
                </c:pt>
                <c:pt idx="2356">
                  <c:v>26</c:v>
                </c:pt>
                <c:pt idx="2357">
                  <c:v>23</c:v>
                </c:pt>
                <c:pt idx="2358">
                  <c:v>21</c:v>
                </c:pt>
                <c:pt idx="2359">
                  <c:v>24</c:v>
                </c:pt>
                <c:pt idx="2360">
                  <c:v>22</c:v>
                </c:pt>
                <c:pt idx="2361">
                  <c:v>22</c:v>
                </c:pt>
                <c:pt idx="2362">
                  <c:v>21</c:v>
                </c:pt>
                <c:pt idx="2363">
                  <c:v>22</c:v>
                </c:pt>
                <c:pt idx="2364">
                  <c:v>22</c:v>
                </c:pt>
                <c:pt idx="2365">
                  <c:v>22</c:v>
                </c:pt>
                <c:pt idx="2366">
                  <c:v>21</c:v>
                </c:pt>
                <c:pt idx="2367">
                  <c:v>25</c:v>
                </c:pt>
                <c:pt idx="2368">
                  <c:v>22</c:v>
                </c:pt>
                <c:pt idx="2369">
                  <c:v>22</c:v>
                </c:pt>
                <c:pt idx="2370">
                  <c:v>21</c:v>
                </c:pt>
                <c:pt idx="2371">
                  <c:v>21</c:v>
                </c:pt>
                <c:pt idx="2372">
                  <c:v>22</c:v>
                </c:pt>
                <c:pt idx="2373">
                  <c:v>21</c:v>
                </c:pt>
                <c:pt idx="2374">
                  <c:v>24</c:v>
                </c:pt>
                <c:pt idx="2375">
                  <c:v>21</c:v>
                </c:pt>
                <c:pt idx="2376">
                  <c:v>22</c:v>
                </c:pt>
                <c:pt idx="2377">
                  <c:v>24</c:v>
                </c:pt>
                <c:pt idx="2378">
                  <c:v>24</c:v>
                </c:pt>
                <c:pt idx="2379">
                  <c:v>25</c:v>
                </c:pt>
                <c:pt idx="2380">
                  <c:v>23</c:v>
                </c:pt>
                <c:pt idx="2381">
                  <c:v>25</c:v>
                </c:pt>
                <c:pt idx="2382">
                  <c:v>26</c:v>
                </c:pt>
                <c:pt idx="2383">
                  <c:v>23</c:v>
                </c:pt>
                <c:pt idx="2384">
                  <c:v>26</c:v>
                </c:pt>
                <c:pt idx="2385">
                  <c:v>27</c:v>
                </c:pt>
                <c:pt idx="2386">
                  <c:v>20</c:v>
                </c:pt>
                <c:pt idx="2387">
                  <c:v>23</c:v>
                </c:pt>
                <c:pt idx="2388">
                  <c:v>24</c:v>
                </c:pt>
                <c:pt idx="2389">
                  <c:v>22</c:v>
                </c:pt>
                <c:pt idx="2390">
                  <c:v>23</c:v>
                </c:pt>
                <c:pt idx="2391">
                  <c:v>23</c:v>
                </c:pt>
                <c:pt idx="2392">
                  <c:v>23</c:v>
                </c:pt>
                <c:pt idx="2393">
                  <c:v>21</c:v>
                </c:pt>
                <c:pt idx="2394">
                  <c:v>23</c:v>
                </c:pt>
                <c:pt idx="2395">
                  <c:v>23</c:v>
                </c:pt>
                <c:pt idx="2396">
                  <c:v>20</c:v>
                </c:pt>
                <c:pt idx="2397">
                  <c:v>23</c:v>
                </c:pt>
                <c:pt idx="2398">
                  <c:v>24</c:v>
                </c:pt>
                <c:pt idx="2399">
                  <c:v>21</c:v>
                </c:pt>
                <c:pt idx="2400">
                  <c:v>25</c:v>
                </c:pt>
                <c:pt idx="2401">
                  <c:v>20</c:v>
                </c:pt>
                <c:pt idx="2402">
                  <c:v>20</c:v>
                </c:pt>
                <c:pt idx="2403">
                  <c:v>25</c:v>
                </c:pt>
                <c:pt idx="2404">
                  <c:v>21</c:v>
                </c:pt>
                <c:pt idx="2405">
                  <c:v>22</c:v>
                </c:pt>
                <c:pt idx="2406">
                  <c:v>22</c:v>
                </c:pt>
                <c:pt idx="2407">
                  <c:v>23</c:v>
                </c:pt>
                <c:pt idx="2408">
                  <c:v>21</c:v>
                </c:pt>
                <c:pt idx="2409">
                  <c:v>21</c:v>
                </c:pt>
                <c:pt idx="2410">
                  <c:v>20</c:v>
                </c:pt>
                <c:pt idx="2411">
                  <c:v>22</c:v>
                </c:pt>
                <c:pt idx="2412">
                  <c:v>22</c:v>
                </c:pt>
                <c:pt idx="2413">
                  <c:v>25</c:v>
                </c:pt>
                <c:pt idx="2414">
                  <c:v>25</c:v>
                </c:pt>
                <c:pt idx="2415">
                  <c:v>24</c:v>
                </c:pt>
                <c:pt idx="2416">
                  <c:v>24</c:v>
                </c:pt>
                <c:pt idx="2417">
                  <c:v>24</c:v>
                </c:pt>
                <c:pt idx="2418">
                  <c:v>30</c:v>
                </c:pt>
                <c:pt idx="2419">
                  <c:v>22</c:v>
                </c:pt>
                <c:pt idx="2420">
                  <c:v>22</c:v>
                </c:pt>
                <c:pt idx="2421">
                  <c:v>24</c:v>
                </c:pt>
                <c:pt idx="2422">
                  <c:v>20</c:v>
                </c:pt>
                <c:pt idx="2423">
                  <c:v>24</c:v>
                </c:pt>
                <c:pt idx="2424">
                  <c:v>26</c:v>
                </c:pt>
                <c:pt idx="2425">
                  <c:v>21</c:v>
                </c:pt>
                <c:pt idx="2426">
                  <c:v>23</c:v>
                </c:pt>
                <c:pt idx="2427">
                  <c:v>26</c:v>
                </c:pt>
                <c:pt idx="2428">
                  <c:v>21</c:v>
                </c:pt>
                <c:pt idx="2429">
                  <c:v>21</c:v>
                </c:pt>
                <c:pt idx="2430">
                  <c:v>22</c:v>
                </c:pt>
                <c:pt idx="2431">
                  <c:v>22</c:v>
                </c:pt>
                <c:pt idx="2432">
                  <c:v>22</c:v>
                </c:pt>
                <c:pt idx="2433">
                  <c:v>23</c:v>
                </c:pt>
                <c:pt idx="2434">
                  <c:v>23</c:v>
                </c:pt>
                <c:pt idx="2435">
                  <c:v>22</c:v>
                </c:pt>
                <c:pt idx="2436">
                  <c:v>21</c:v>
                </c:pt>
                <c:pt idx="2437">
                  <c:v>21</c:v>
                </c:pt>
                <c:pt idx="2438">
                  <c:v>23</c:v>
                </c:pt>
                <c:pt idx="2439">
                  <c:v>22</c:v>
                </c:pt>
                <c:pt idx="2440">
                  <c:v>22</c:v>
                </c:pt>
                <c:pt idx="2441">
                  <c:v>22</c:v>
                </c:pt>
                <c:pt idx="2442">
                  <c:v>23</c:v>
                </c:pt>
                <c:pt idx="2443">
                  <c:v>21</c:v>
                </c:pt>
                <c:pt idx="2444">
                  <c:v>21</c:v>
                </c:pt>
                <c:pt idx="2445">
                  <c:v>20</c:v>
                </c:pt>
                <c:pt idx="2446">
                  <c:v>21</c:v>
                </c:pt>
                <c:pt idx="2447">
                  <c:v>23</c:v>
                </c:pt>
                <c:pt idx="2448">
                  <c:v>22</c:v>
                </c:pt>
                <c:pt idx="2449">
                  <c:v>24</c:v>
                </c:pt>
                <c:pt idx="2450">
                  <c:v>24</c:v>
                </c:pt>
                <c:pt idx="2451">
                  <c:v>20</c:v>
                </c:pt>
                <c:pt idx="2452">
                  <c:v>21</c:v>
                </c:pt>
                <c:pt idx="2453">
                  <c:v>21</c:v>
                </c:pt>
                <c:pt idx="2454">
                  <c:v>21</c:v>
                </c:pt>
                <c:pt idx="2455">
                  <c:v>22</c:v>
                </c:pt>
                <c:pt idx="2456">
                  <c:v>22</c:v>
                </c:pt>
                <c:pt idx="2457">
                  <c:v>24</c:v>
                </c:pt>
                <c:pt idx="2458">
                  <c:v>21</c:v>
                </c:pt>
                <c:pt idx="2459">
                  <c:v>21</c:v>
                </c:pt>
                <c:pt idx="2460">
                  <c:v>22</c:v>
                </c:pt>
                <c:pt idx="2461">
                  <c:v>22</c:v>
                </c:pt>
                <c:pt idx="2462">
                  <c:v>24</c:v>
                </c:pt>
                <c:pt idx="2463">
                  <c:v>21</c:v>
                </c:pt>
                <c:pt idx="2464">
                  <c:v>22</c:v>
                </c:pt>
                <c:pt idx="2465">
                  <c:v>24</c:v>
                </c:pt>
                <c:pt idx="2466">
                  <c:v>27</c:v>
                </c:pt>
                <c:pt idx="2467">
                  <c:v>23</c:v>
                </c:pt>
                <c:pt idx="2468">
                  <c:v>21</c:v>
                </c:pt>
                <c:pt idx="2469">
                  <c:v>23</c:v>
                </c:pt>
                <c:pt idx="2470">
                  <c:v>22</c:v>
                </c:pt>
                <c:pt idx="2471">
                  <c:v>22</c:v>
                </c:pt>
                <c:pt idx="2472">
                  <c:v>23</c:v>
                </c:pt>
                <c:pt idx="2473">
                  <c:v>22</c:v>
                </c:pt>
                <c:pt idx="2474">
                  <c:v>24</c:v>
                </c:pt>
                <c:pt idx="2475">
                  <c:v>23</c:v>
                </c:pt>
                <c:pt idx="2476">
                  <c:v>24</c:v>
                </c:pt>
                <c:pt idx="2477">
                  <c:v>22</c:v>
                </c:pt>
                <c:pt idx="2478">
                  <c:v>23</c:v>
                </c:pt>
                <c:pt idx="2479">
                  <c:v>21</c:v>
                </c:pt>
                <c:pt idx="2480">
                  <c:v>21</c:v>
                </c:pt>
                <c:pt idx="2481">
                  <c:v>24</c:v>
                </c:pt>
                <c:pt idx="2482">
                  <c:v>24</c:v>
                </c:pt>
                <c:pt idx="2483">
                  <c:v>22</c:v>
                </c:pt>
                <c:pt idx="2484">
                  <c:v>21</c:v>
                </c:pt>
                <c:pt idx="2485">
                  <c:v>21</c:v>
                </c:pt>
                <c:pt idx="2486">
                  <c:v>23</c:v>
                </c:pt>
                <c:pt idx="2487">
                  <c:v>22</c:v>
                </c:pt>
                <c:pt idx="2488">
                  <c:v>21</c:v>
                </c:pt>
                <c:pt idx="2489">
                  <c:v>25</c:v>
                </c:pt>
                <c:pt idx="2490">
                  <c:v>25</c:v>
                </c:pt>
                <c:pt idx="2491">
                  <c:v>26</c:v>
                </c:pt>
                <c:pt idx="2492">
                  <c:v>22</c:v>
                </c:pt>
                <c:pt idx="2493">
                  <c:v>20</c:v>
                </c:pt>
                <c:pt idx="2494">
                  <c:v>23</c:v>
                </c:pt>
                <c:pt idx="2495">
                  <c:v>23</c:v>
                </c:pt>
                <c:pt idx="2496">
                  <c:v>22</c:v>
                </c:pt>
                <c:pt idx="2497">
                  <c:v>21</c:v>
                </c:pt>
                <c:pt idx="2498">
                  <c:v>21</c:v>
                </c:pt>
                <c:pt idx="2499">
                  <c:v>23</c:v>
                </c:pt>
                <c:pt idx="2500">
                  <c:v>25</c:v>
                </c:pt>
                <c:pt idx="2501">
                  <c:v>22</c:v>
                </c:pt>
                <c:pt idx="2502">
                  <c:v>22</c:v>
                </c:pt>
                <c:pt idx="2503">
                  <c:v>21</c:v>
                </c:pt>
                <c:pt idx="2504">
                  <c:v>21</c:v>
                </c:pt>
                <c:pt idx="2505">
                  <c:v>21</c:v>
                </c:pt>
                <c:pt idx="2506">
                  <c:v>21</c:v>
                </c:pt>
                <c:pt idx="2507">
                  <c:v>23</c:v>
                </c:pt>
                <c:pt idx="2508">
                  <c:v>21</c:v>
                </c:pt>
                <c:pt idx="2509">
                  <c:v>22</c:v>
                </c:pt>
                <c:pt idx="2510">
                  <c:v>23</c:v>
                </c:pt>
                <c:pt idx="2511">
                  <c:v>23</c:v>
                </c:pt>
                <c:pt idx="2512">
                  <c:v>21</c:v>
                </c:pt>
                <c:pt idx="2513">
                  <c:v>22</c:v>
                </c:pt>
                <c:pt idx="2514">
                  <c:v>26</c:v>
                </c:pt>
                <c:pt idx="2515">
                  <c:v>21</c:v>
                </c:pt>
                <c:pt idx="2516">
                  <c:v>20</c:v>
                </c:pt>
                <c:pt idx="2517">
                  <c:v>20</c:v>
                </c:pt>
                <c:pt idx="2518">
                  <c:v>21</c:v>
                </c:pt>
                <c:pt idx="2519">
                  <c:v>20</c:v>
                </c:pt>
                <c:pt idx="2520">
                  <c:v>24</c:v>
                </c:pt>
                <c:pt idx="2521">
                  <c:v>23</c:v>
                </c:pt>
                <c:pt idx="2522">
                  <c:v>23</c:v>
                </c:pt>
                <c:pt idx="2523">
                  <c:v>20</c:v>
                </c:pt>
                <c:pt idx="2524">
                  <c:v>20</c:v>
                </c:pt>
                <c:pt idx="2525">
                  <c:v>25</c:v>
                </c:pt>
                <c:pt idx="2526">
                  <c:v>21</c:v>
                </c:pt>
                <c:pt idx="2527">
                  <c:v>20</c:v>
                </c:pt>
                <c:pt idx="2528">
                  <c:v>19</c:v>
                </c:pt>
                <c:pt idx="2529">
                  <c:v>24</c:v>
                </c:pt>
                <c:pt idx="2530">
                  <c:v>22</c:v>
                </c:pt>
                <c:pt idx="2531">
                  <c:v>23</c:v>
                </c:pt>
                <c:pt idx="2532">
                  <c:v>22</c:v>
                </c:pt>
                <c:pt idx="2533">
                  <c:v>21</c:v>
                </c:pt>
                <c:pt idx="2534">
                  <c:v>22</c:v>
                </c:pt>
                <c:pt idx="2535">
                  <c:v>21</c:v>
                </c:pt>
                <c:pt idx="2536">
                  <c:v>21</c:v>
                </c:pt>
                <c:pt idx="2537">
                  <c:v>23</c:v>
                </c:pt>
                <c:pt idx="2538">
                  <c:v>21</c:v>
                </c:pt>
                <c:pt idx="2539">
                  <c:v>21</c:v>
                </c:pt>
                <c:pt idx="2540">
                  <c:v>22</c:v>
                </c:pt>
                <c:pt idx="2541">
                  <c:v>23</c:v>
                </c:pt>
                <c:pt idx="2542">
                  <c:v>26</c:v>
                </c:pt>
                <c:pt idx="2543">
                  <c:v>23</c:v>
                </c:pt>
                <c:pt idx="2544">
                  <c:v>21</c:v>
                </c:pt>
                <c:pt idx="2545">
                  <c:v>21</c:v>
                </c:pt>
                <c:pt idx="2546">
                  <c:v>24</c:v>
                </c:pt>
                <c:pt idx="2547">
                  <c:v>23</c:v>
                </c:pt>
                <c:pt idx="2548">
                  <c:v>21</c:v>
                </c:pt>
                <c:pt idx="2549">
                  <c:v>23</c:v>
                </c:pt>
                <c:pt idx="2550">
                  <c:v>29</c:v>
                </c:pt>
                <c:pt idx="2551">
                  <c:v>24</c:v>
                </c:pt>
                <c:pt idx="2552">
                  <c:v>22</c:v>
                </c:pt>
                <c:pt idx="2553">
                  <c:v>22</c:v>
                </c:pt>
                <c:pt idx="2554">
                  <c:v>22</c:v>
                </c:pt>
                <c:pt idx="2555">
                  <c:v>21</c:v>
                </c:pt>
                <c:pt idx="2556">
                  <c:v>22</c:v>
                </c:pt>
                <c:pt idx="2557">
                  <c:v>21</c:v>
                </c:pt>
                <c:pt idx="2558">
                  <c:v>22</c:v>
                </c:pt>
                <c:pt idx="2559">
                  <c:v>21</c:v>
                </c:pt>
                <c:pt idx="2560">
                  <c:v>21</c:v>
                </c:pt>
                <c:pt idx="2561">
                  <c:v>22</c:v>
                </c:pt>
                <c:pt idx="2562">
                  <c:v>19</c:v>
                </c:pt>
                <c:pt idx="2563">
                  <c:v>20</c:v>
                </c:pt>
                <c:pt idx="2564">
                  <c:v>21</c:v>
                </c:pt>
                <c:pt idx="2565">
                  <c:v>24</c:v>
                </c:pt>
                <c:pt idx="2566">
                  <c:v>24</c:v>
                </c:pt>
                <c:pt idx="2567">
                  <c:v>22</c:v>
                </c:pt>
                <c:pt idx="2568">
                  <c:v>23</c:v>
                </c:pt>
                <c:pt idx="2569">
                  <c:v>21</c:v>
                </c:pt>
                <c:pt idx="2570">
                  <c:v>21</c:v>
                </c:pt>
                <c:pt idx="2571">
                  <c:v>20</c:v>
                </c:pt>
                <c:pt idx="2572">
                  <c:v>23</c:v>
                </c:pt>
                <c:pt idx="2573">
                  <c:v>22</c:v>
                </c:pt>
                <c:pt idx="2574">
                  <c:v>20</c:v>
                </c:pt>
                <c:pt idx="2575">
                  <c:v>22</c:v>
                </c:pt>
                <c:pt idx="2576">
                  <c:v>24</c:v>
                </c:pt>
                <c:pt idx="2577">
                  <c:v>20</c:v>
                </c:pt>
                <c:pt idx="2578">
                  <c:v>19</c:v>
                </c:pt>
                <c:pt idx="2579">
                  <c:v>21</c:v>
                </c:pt>
                <c:pt idx="2580">
                  <c:v>22</c:v>
                </c:pt>
                <c:pt idx="2581">
                  <c:v>21</c:v>
                </c:pt>
                <c:pt idx="2582">
                  <c:v>21</c:v>
                </c:pt>
                <c:pt idx="2583">
                  <c:v>22</c:v>
                </c:pt>
                <c:pt idx="2584">
                  <c:v>21</c:v>
                </c:pt>
                <c:pt idx="2585">
                  <c:v>23</c:v>
                </c:pt>
                <c:pt idx="2586">
                  <c:v>21</c:v>
                </c:pt>
                <c:pt idx="2587">
                  <c:v>22</c:v>
                </c:pt>
                <c:pt idx="2588">
                  <c:v>23</c:v>
                </c:pt>
                <c:pt idx="2589">
                  <c:v>24</c:v>
                </c:pt>
                <c:pt idx="2590">
                  <c:v>25</c:v>
                </c:pt>
                <c:pt idx="2591">
                  <c:v>25</c:v>
                </c:pt>
                <c:pt idx="2592">
                  <c:v>25</c:v>
                </c:pt>
                <c:pt idx="2593">
                  <c:v>22</c:v>
                </c:pt>
                <c:pt idx="2594">
                  <c:v>21</c:v>
                </c:pt>
                <c:pt idx="2595">
                  <c:v>22</c:v>
                </c:pt>
                <c:pt idx="2596">
                  <c:v>23</c:v>
                </c:pt>
                <c:pt idx="2597">
                  <c:v>21</c:v>
                </c:pt>
                <c:pt idx="2598">
                  <c:v>22</c:v>
                </c:pt>
                <c:pt idx="2599">
                  <c:v>22</c:v>
                </c:pt>
                <c:pt idx="2600">
                  <c:v>23</c:v>
                </c:pt>
                <c:pt idx="2601">
                  <c:v>21</c:v>
                </c:pt>
                <c:pt idx="2602">
                  <c:v>23</c:v>
                </c:pt>
                <c:pt idx="2603">
                  <c:v>21</c:v>
                </c:pt>
                <c:pt idx="2604">
                  <c:v>21</c:v>
                </c:pt>
                <c:pt idx="2605">
                  <c:v>24</c:v>
                </c:pt>
                <c:pt idx="2606">
                  <c:v>23</c:v>
                </c:pt>
                <c:pt idx="2607">
                  <c:v>22</c:v>
                </c:pt>
                <c:pt idx="2608">
                  <c:v>22</c:v>
                </c:pt>
                <c:pt idx="2609">
                  <c:v>23</c:v>
                </c:pt>
                <c:pt idx="2610">
                  <c:v>22</c:v>
                </c:pt>
                <c:pt idx="2611">
                  <c:v>22</c:v>
                </c:pt>
                <c:pt idx="2612">
                  <c:v>23</c:v>
                </c:pt>
                <c:pt idx="2613">
                  <c:v>23</c:v>
                </c:pt>
                <c:pt idx="2614">
                  <c:v>25</c:v>
                </c:pt>
                <c:pt idx="2615">
                  <c:v>27</c:v>
                </c:pt>
                <c:pt idx="2616">
                  <c:v>20</c:v>
                </c:pt>
                <c:pt idx="2617">
                  <c:v>23</c:v>
                </c:pt>
                <c:pt idx="2618">
                  <c:v>25</c:v>
                </c:pt>
                <c:pt idx="2619">
                  <c:v>22</c:v>
                </c:pt>
                <c:pt idx="2620">
                  <c:v>22</c:v>
                </c:pt>
                <c:pt idx="2621">
                  <c:v>22</c:v>
                </c:pt>
                <c:pt idx="2622">
                  <c:v>22</c:v>
                </c:pt>
                <c:pt idx="2623">
                  <c:v>22</c:v>
                </c:pt>
                <c:pt idx="2624">
                  <c:v>22</c:v>
                </c:pt>
                <c:pt idx="2625">
                  <c:v>29</c:v>
                </c:pt>
                <c:pt idx="2626">
                  <c:v>20</c:v>
                </c:pt>
                <c:pt idx="2627">
                  <c:v>21</c:v>
                </c:pt>
                <c:pt idx="2628">
                  <c:v>22</c:v>
                </c:pt>
                <c:pt idx="2629">
                  <c:v>25</c:v>
                </c:pt>
                <c:pt idx="2630">
                  <c:v>21</c:v>
                </c:pt>
                <c:pt idx="2631">
                  <c:v>23</c:v>
                </c:pt>
                <c:pt idx="2632">
                  <c:v>21</c:v>
                </c:pt>
                <c:pt idx="2633">
                  <c:v>21</c:v>
                </c:pt>
                <c:pt idx="2634">
                  <c:v>24</c:v>
                </c:pt>
                <c:pt idx="2635">
                  <c:v>23</c:v>
                </c:pt>
                <c:pt idx="2636">
                  <c:v>21</c:v>
                </c:pt>
                <c:pt idx="2637">
                  <c:v>25</c:v>
                </c:pt>
                <c:pt idx="2638">
                  <c:v>26</c:v>
                </c:pt>
                <c:pt idx="2639">
                  <c:v>23</c:v>
                </c:pt>
                <c:pt idx="2640">
                  <c:v>25</c:v>
                </c:pt>
                <c:pt idx="2641">
                  <c:v>21</c:v>
                </c:pt>
                <c:pt idx="2642">
                  <c:v>19</c:v>
                </c:pt>
                <c:pt idx="2643">
                  <c:v>21</c:v>
                </c:pt>
                <c:pt idx="2644">
                  <c:v>22</c:v>
                </c:pt>
                <c:pt idx="2645">
                  <c:v>24</c:v>
                </c:pt>
                <c:pt idx="2646">
                  <c:v>22</c:v>
                </c:pt>
                <c:pt idx="2647">
                  <c:v>23</c:v>
                </c:pt>
                <c:pt idx="2648">
                  <c:v>22</c:v>
                </c:pt>
                <c:pt idx="2649">
                  <c:v>27</c:v>
                </c:pt>
                <c:pt idx="2650">
                  <c:v>24</c:v>
                </c:pt>
                <c:pt idx="2651">
                  <c:v>22</c:v>
                </c:pt>
                <c:pt idx="2652">
                  <c:v>21</c:v>
                </c:pt>
                <c:pt idx="2653">
                  <c:v>22</c:v>
                </c:pt>
                <c:pt idx="2654">
                  <c:v>21</c:v>
                </c:pt>
                <c:pt idx="2655">
                  <c:v>29</c:v>
                </c:pt>
                <c:pt idx="2656">
                  <c:v>23</c:v>
                </c:pt>
                <c:pt idx="2657">
                  <c:v>22</c:v>
                </c:pt>
                <c:pt idx="2658">
                  <c:v>21</c:v>
                </c:pt>
                <c:pt idx="2659">
                  <c:v>21</c:v>
                </c:pt>
                <c:pt idx="2660">
                  <c:v>22</c:v>
                </c:pt>
                <c:pt idx="2661">
                  <c:v>22</c:v>
                </c:pt>
                <c:pt idx="2662">
                  <c:v>23</c:v>
                </c:pt>
                <c:pt idx="2663">
                  <c:v>23</c:v>
                </c:pt>
                <c:pt idx="2664">
                  <c:v>22</c:v>
                </c:pt>
                <c:pt idx="2665">
                  <c:v>24</c:v>
                </c:pt>
                <c:pt idx="2666">
                  <c:v>22</c:v>
                </c:pt>
                <c:pt idx="2667">
                  <c:v>21</c:v>
                </c:pt>
                <c:pt idx="2668">
                  <c:v>22</c:v>
                </c:pt>
                <c:pt idx="2669">
                  <c:v>21</c:v>
                </c:pt>
                <c:pt idx="2670">
                  <c:v>22</c:v>
                </c:pt>
                <c:pt idx="2671">
                  <c:v>21</c:v>
                </c:pt>
                <c:pt idx="2672">
                  <c:v>23</c:v>
                </c:pt>
                <c:pt idx="2673">
                  <c:v>21</c:v>
                </c:pt>
                <c:pt idx="2674">
                  <c:v>21</c:v>
                </c:pt>
                <c:pt idx="2675">
                  <c:v>21</c:v>
                </c:pt>
                <c:pt idx="2676">
                  <c:v>22</c:v>
                </c:pt>
                <c:pt idx="2677">
                  <c:v>20</c:v>
                </c:pt>
                <c:pt idx="2678">
                  <c:v>22</c:v>
                </c:pt>
                <c:pt idx="2679">
                  <c:v>19</c:v>
                </c:pt>
                <c:pt idx="2680">
                  <c:v>22</c:v>
                </c:pt>
                <c:pt idx="2681">
                  <c:v>19</c:v>
                </c:pt>
                <c:pt idx="2682">
                  <c:v>22</c:v>
                </c:pt>
                <c:pt idx="2683">
                  <c:v>22</c:v>
                </c:pt>
                <c:pt idx="2684">
                  <c:v>22</c:v>
                </c:pt>
                <c:pt idx="2685">
                  <c:v>21</c:v>
                </c:pt>
                <c:pt idx="2686">
                  <c:v>20</c:v>
                </c:pt>
                <c:pt idx="2687">
                  <c:v>21</c:v>
                </c:pt>
                <c:pt idx="2688">
                  <c:v>20</c:v>
                </c:pt>
                <c:pt idx="2689">
                  <c:v>21</c:v>
                </c:pt>
                <c:pt idx="2690">
                  <c:v>21</c:v>
                </c:pt>
                <c:pt idx="2691">
                  <c:v>25</c:v>
                </c:pt>
                <c:pt idx="2692">
                  <c:v>21</c:v>
                </c:pt>
                <c:pt idx="2693">
                  <c:v>25</c:v>
                </c:pt>
                <c:pt idx="2694">
                  <c:v>23</c:v>
                </c:pt>
                <c:pt idx="2695">
                  <c:v>23</c:v>
                </c:pt>
                <c:pt idx="2696">
                  <c:v>22</c:v>
                </c:pt>
                <c:pt idx="2697">
                  <c:v>20</c:v>
                </c:pt>
                <c:pt idx="2698">
                  <c:v>21</c:v>
                </c:pt>
                <c:pt idx="2699">
                  <c:v>24</c:v>
                </c:pt>
                <c:pt idx="2700">
                  <c:v>21</c:v>
                </c:pt>
                <c:pt idx="2701">
                  <c:v>21</c:v>
                </c:pt>
                <c:pt idx="2702">
                  <c:v>23</c:v>
                </c:pt>
                <c:pt idx="2703">
                  <c:v>22</c:v>
                </c:pt>
                <c:pt idx="2704">
                  <c:v>22</c:v>
                </c:pt>
                <c:pt idx="2705">
                  <c:v>25</c:v>
                </c:pt>
                <c:pt idx="2706">
                  <c:v>24</c:v>
                </c:pt>
                <c:pt idx="2707">
                  <c:v>28</c:v>
                </c:pt>
                <c:pt idx="2708">
                  <c:v>21</c:v>
                </c:pt>
                <c:pt idx="2709">
                  <c:v>19</c:v>
                </c:pt>
                <c:pt idx="2710">
                  <c:v>22</c:v>
                </c:pt>
                <c:pt idx="2711">
                  <c:v>22</c:v>
                </c:pt>
                <c:pt idx="2712">
                  <c:v>20</c:v>
                </c:pt>
                <c:pt idx="2713">
                  <c:v>22</c:v>
                </c:pt>
                <c:pt idx="2714">
                  <c:v>23</c:v>
                </c:pt>
                <c:pt idx="2715">
                  <c:v>21</c:v>
                </c:pt>
                <c:pt idx="2716">
                  <c:v>21</c:v>
                </c:pt>
                <c:pt idx="2717">
                  <c:v>22</c:v>
                </c:pt>
                <c:pt idx="2718">
                  <c:v>23</c:v>
                </c:pt>
                <c:pt idx="2719">
                  <c:v>22</c:v>
                </c:pt>
                <c:pt idx="2720">
                  <c:v>21</c:v>
                </c:pt>
                <c:pt idx="2721">
                  <c:v>20</c:v>
                </c:pt>
                <c:pt idx="2722">
                  <c:v>22</c:v>
                </c:pt>
                <c:pt idx="2723">
                  <c:v>21</c:v>
                </c:pt>
                <c:pt idx="2724">
                  <c:v>21</c:v>
                </c:pt>
                <c:pt idx="2725">
                  <c:v>24</c:v>
                </c:pt>
                <c:pt idx="2726">
                  <c:v>22</c:v>
                </c:pt>
                <c:pt idx="2727">
                  <c:v>20</c:v>
                </c:pt>
                <c:pt idx="2728">
                  <c:v>22</c:v>
                </c:pt>
                <c:pt idx="2729">
                  <c:v>24</c:v>
                </c:pt>
                <c:pt idx="2730">
                  <c:v>25</c:v>
                </c:pt>
                <c:pt idx="2731">
                  <c:v>24</c:v>
                </c:pt>
                <c:pt idx="2732">
                  <c:v>22</c:v>
                </c:pt>
                <c:pt idx="2733">
                  <c:v>22</c:v>
                </c:pt>
                <c:pt idx="2734">
                  <c:v>34</c:v>
                </c:pt>
                <c:pt idx="2735">
                  <c:v>21</c:v>
                </c:pt>
                <c:pt idx="2736">
                  <c:v>17</c:v>
                </c:pt>
                <c:pt idx="2737">
                  <c:v>22</c:v>
                </c:pt>
                <c:pt idx="2738">
                  <c:v>20</c:v>
                </c:pt>
                <c:pt idx="2739">
                  <c:v>26</c:v>
                </c:pt>
                <c:pt idx="2740">
                  <c:v>20</c:v>
                </c:pt>
                <c:pt idx="2741">
                  <c:v>21</c:v>
                </c:pt>
                <c:pt idx="2742">
                  <c:v>22</c:v>
                </c:pt>
                <c:pt idx="2743">
                  <c:v>21</c:v>
                </c:pt>
                <c:pt idx="2744">
                  <c:v>21</c:v>
                </c:pt>
                <c:pt idx="2745">
                  <c:v>27</c:v>
                </c:pt>
                <c:pt idx="2746">
                  <c:v>21</c:v>
                </c:pt>
                <c:pt idx="2747">
                  <c:v>21</c:v>
                </c:pt>
                <c:pt idx="2748">
                  <c:v>23</c:v>
                </c:pt>
                <c:pt idx="2749">
                  <c:v>21</c:v>
                </c:pt>
                <c:pt idx="2750">
                  <c:v>22</c:v>
                </c:pt>
                <c:pt idx="2751">
                  <c:v>21</c:v>
                </c:pt>
                <c:pt idx="2752">
                  <c:v>25</c:v>
                </c:pt>
                <c:pt idx="2753">
                  <c:v>21</c:v>
                </c:pt>
                <c:pt idx="2754">
                  <c:v>25</c:v>
                </c:pt>
                <c:pt idx="2755">
                  <c:v>28</c:v>
                </c:pt>
                <c:pt idx="2756">
                  <c:v>20</c:v>
                </c:pt>
                <c:pt idx="2757">
                  <c:v>21</c:v>
                </c:pt>
                <c:pt idx="2758">
                  <c:v>22</c:v>
                </c:pt>
                <c:pt idx="2759">
                  <c:v>22</c:v>
                </c:pt>
                <c:pt idx="2760">
                  <c:v>23</c:v>
                </c:pt>
                <c:pt idx="2761">
                  <c:v>21</c:v>
                </c:pt>
                <c:pt idx="2762">
                  <c:v>23</c:v>
                </c:pt>
                <c:pt idx="2763">
                  <c:v>23</c:v>
                </c:pt>
                <c:pt idx="2764">
                  <c:v>23</c:v>
                </c:pt>
                <c:pt idx="2765">
                  <c:v>22</c:v>
                </c:pt>
                <c:pt idx="2766">
                  <c:v>24</c:v>
                </c:pt>
                <c:pt idx="2767">
                  <c:v>22</c:v>
                </c:pt>
                <c:pt idx="2768">
                  <c:v>22</c:v>
                </c:pt>
                <c:pt idx="2769">
                  <c:v>26</c:v>
                </c:pt>
                <c:pt idx="2770">
                  <c:v>23</c:v>
                </c:pt>
                <c:pt idx="2771">
                  <c:v>23</c:v>
                </c:pt>
                <c:pt idx="2772">
                  <c:v>24</c:v>
                </c:pt>
                <c:pt idx="2773">
                  <c:v>22</c:v>
                </c:pt>
                <c:pt idx="2774">
                  <c:v>23</c:v>
                </c:pt>
                <c:pt idx="2775">
                  <c:v>24</c:v>
                </c:pt>
                <c:pt idx="2776">
                  <c:v>28</c:v>
                </c:pt>
                <c:pt idx="2777">
                  <c:v>21</c:v>
                </c:pt>
                <c:pt idx="2778">
                  <c:v>23</c:v>
                </c:pt>
                <c:pt idx="2779">
                  <c:v>24</c:v>
                </c:pt>
                <c:pt idx="2780">
                  <c:v>21</c:v>
                </c:pt>
                <c:pt idx="2781">
                  <c:v>26</c:v>
                </c:pt>
                <c:pt idx="2782">
                  <c:v>25</c:v>
                </c:pt>
                <c:pt idx="2783">
                  <c:v>20</c:v>
                </c:pt>
                <c:pt idx="2784">
                  <c:v>21</c:v>
                </c:pt>
                <c:pt idx="2785">
                  <c:v>21</c:v>
                </c:pt>
                <c:pt idx="2786">
                  <c:v>21</c:v>
                </c:pt>
                <c:pt idx="2787">
                  <c:v>24</c:v>
                </c:pt>
                <c:pt idx="2788">
                  <c:v>22</c:v>
                </c:pt>
                <c:pt idx="2789">
                  <c:v>22</c:v>
                </c:pt>
                <c:pt idx="2790">
                  <c:v>21</c:v>
                </c:pt>
                <c:pt idx="2791">
                  <c:v>21</c:v>
                </c:pt>
                <c:pt idx="2792">
                  <c:v>21</c:v>
                </c:pt>
                <c:pt idx="2793">
                  <c:v>20</c:v>
                </c:pt>
                <c:pt idx="2794">
                  <c:v>21</c:v>
                </c:pt>
                <c:pt idx="2795">
                  <c:v>21</c:v>
                </c:pt>
                <c:pt idx="2796">
                  <c:v>21</c:v>
                </c:pt>
                <c:pt idx="2797">
                  <c:v>20</c:v>
                </c:pt>
                <c:pt idx="2798">
                  <c:v>20</c:v>
                </c:pt>
                <c:pt idx="2799">
                  <c:v>26</c:v>
                </c:pt>
                <c:pt idx="2800">
                  <c:v>20</c:v>
                </c:pt>
                <c:pt idx="2801">
                  <c:v>22</c:v>
                </c:pt>
                <c:pt idx="2802">
                  <c:v>22</c:v>
                </c:pt>
                <c:pt idx="2803">
                  <c:v>22</c:v>
                </c:pt>
                <c:pt idx="2804">
                  <c:v>21</c:v>
                </c:pt>
                <c:pt idx="2805">
                  <c:v>22</c:v>
                </c:pt>
                <c:pt idx="2806">
                  <c:v>21</c:v>
                </c:pt>
                <c:pt idx="2807">
                  <c:v>22</c:v>
                </c:pt>
                <c:pt idx="2808">
                  <c:v>19</c:v>
                </c:pt>
                <c:pt idx="2809">
                  <c:v>20</c:v>
                </c:pt>
                <c:pt idx="2810">
                  <c:v>19</c:v>
                </c:pt>
                <c:pt idx="2811">
                  <c:v>24</c:v>
                </c:pt>
                <c:pt idx="2812">
                  <c:v>23</c:v>
                </c:pt>
                <c:pt idx="2813">
                  <c:v>25</c:v>
                </c:pt>
                <c:pt idx="2814">
                  <c:v>20</c:v>
                </c:pt>
                <c:pt idx="2815">
                  <c:v>22</c:v>
                </c:pt>
                <c:pt idx="2816">
                  <c:v>22</c:v>
                </c:pt>
                <c:pt idx="2817">
                  <c:v>23</c:v>
                </c:pt>
                <c:pt idx="2818">
                  <c:v>22</c:v>
                </c:pt>
                <c:pt idx="2819">
                  <c:v>22</c:v>
                </c:pt>
                <c:pt idx="2820">
                  <c:v>22</c:v>
                </c:pt>
                <c:pt idx="2821">
                  <c:v>26</c:v>
                </c:pt>
                <c:pt idx="2822">
                  <c:v>21</c:v>
                </c:pt>
                <c:pt idx="2823">
                  <c:v>24</c:v>
                </c:pt>
                <c:pt idx="2824">
                  <c:v>24</c:v>
                </c:pt>
                <c:pt idx="2825">
                  <c:v>24</c:v>
                </c:pt>
                <c:pt idx="2826">
                  <c:v>24</c:v>
                </c:pt>
                <c:pt idx="2827">
                  <c:v>27</c:v>
                </c:pt>
                <c:pt idx="2828">
                  <c:v>22</c:v>
                </c:pt>
                <c:pt idx="2829">
                  <c:v>22</c:v>
                </c:pt>
                <c:pt idx="2830">
                  <c:v>22</c:v>
                </c:pt>
                <c:pt idx="2831">
                  <c:v>21</c:v>
                </c:pt>
                <c:pt idx="2832">
                  <c:v>22</c:v>
                </c:pt>
                <c:pt idx="2833">
                  <c:v>21</c:v>
                </c:pt>
                <c:pt idx="2834">
                  <c:v>21</c:v>
                </c:pt>
                <c:pt idx="2835">
                  <c:v>24</c:v>
                </c:pt>
                <c:pt idx="2836">
                  <c:v>22</c:v>
                </c:pt>
                <c:pt idx="2837">
                  <c:v>20</c:v>
                </c:pt>
                <c:pt idx="2838">
                  <c:v>20</c:v>
                </c:pt>
                <c:pt idx="2839">
                  <c:v>22</c:v>
                </c:pt>
                <c:pt idx="2840">
                  <c:v>25</c:v>
                </c:pt>
                <c:pt idx="2841">
                  <c:v>21</c:v>
                </c:pt>
                <c:pt idx="2842">
                  <c:v>24</c:v>
                </c:pt>
                <c:pt idx="2843">
                  <c:v>21</c:v>
                </c:pt>
                <c:pt idx="2844">
                  <c:v>21</c:v>
                </c:pt>
                <c:pt idx="2845">
                  <c:v>22</c:v>
                </c:pt>
                <c:pt idx="2846">
                  <c:v>21</c:v>
                </c:pt>
                <c:pt idx="2847">
                  <c:v>23</c:v>
                </c:pt>
                <c:pt idx="2848">
                  <c:v>23</c:v>
                </c:pt>
                <c:pt idx="2849">
                  <c:v>22</c:v>
                </c:pt>
                <c:pt idx="2850">
                  <c:v>24</c:v>
                </c:pt>
                <c:pt idx="2851">
                  <c:v>24</c:v>
                </c:pt>
                <c:pt idx="2852">
                  <c:v>24</c:v>
                </c:pt>
                <c:pt idx="2853">
                  <c:v>22</c:v>
                </c:pt>
                <c:pt idx="2854">
                  <c:v>22</c:v>
                </c:pt>
                <c:pt idx="2855">
                  <c:v>22</c:v>
                </c:pt>
                <c:pt idx="2856">
                  <c:v>25</c:v>
                </c:pt>
                <c:pt idx="2857">
                  <c:v>22</c:v>
                </c:pt>
                <c:pt idx="2858">
                  <c:v>24</c:v>
                </c:pt>
                <c:pt idx="2859">
                  <c:v>23</c:v>
                </c:pt>
                <c:pt idx="2860">
                  <c:v>22</c:v>
                </c:pt>
                <c:pt idx="2861">
                  <c:v>23</c:v>
                </c:pt>
                <c:pt idx="2862">
                  <c:v>21</c:v>
                </c:pt>
                <c:pt idx="2863">
                  <c:v>21</c:v>
                </c:pt>
                <c:pt idx="2864">
                  <c:v>21</c:v>
                </c:pt>
                <c:pt idx="2865">
                  <c:v>21</c:v>
                </c:pt>
                <c:pt idx="2866">
                  <c:v>25</c:v>
                </c:pt>
                <c:pt idx="2867">
                  <c:v>25</c:v>
                </c:pt>
                <c:pt idx="2868">
                  <c:v>21</c:v>
                </c:pt>
                <c:pt idx="2869">
                  <c:v>20</c:v>
                </c:pt>
                <c:pt idx="2870">
                  <c:v>22</c:v>
                </c:pt>
                <c:pt idx="2871">
                  <c:v>21</c:v>
                </c:pt>
                <c:pt idx="2872">
                  <c:v>21</c:v>
                </c:pt>
                <c:pt idx="2873">
                  <c:v>21</c:v>
                </c:pt>
                <c:pt idx="2874">
                  <c:v>25</c:v>
                </c:pt>
                <c:pt idx="2875">
                  <c:v>26</c:v>
                </c:pt>
                <c:pt idx="2876">
                  <c:v>24</c:v>
                </c:pt>
                <c:pt idx="2877">
                  <c:v>24</c:v>
                </c:pt>
                <c:pt idx="2878">
                  <c:v>24</c:v>
                </c:pt>
                <c:pt idx="2879">
                  <c:v>21</c:v>
                </c:pt>
                <c:pt idx="2880">
                  <c:v>22</c:v>
                </c:pt>
                <c:pt idx="2881">
                  <c:v>23</c:v>
                </c:pt>
                <c:pt idx="2882">
                  <c:v>23</c:v>
                </c:pt>
                <c:pt idx="2883">
                  <c:v>22</c:v>
                </c:pt>
                <c:pt idx="2884">
                  <c:v>22</c:v>
                </c:pt>
                <c:pt idx="2885">
                  <c:v>23</c:v>
                </c:pt>
                <c:pt idx="2886">
                  <c:v>22</c:v>
                </c:pt>
                <c:pt idx="2887">
                  <c:v>21</c:v>
                </c:pt>
                <c:pt idx="2888">
                  <c:v>25</c:v>
                </c:pt>
                <c:pt idx="2889">
                  <c:v>22</c:v>
                </c:pt>
                <c:pt idx="2890">
                  <c:v>22</c:v>
                </c:pt>
                <c:pt idx="2891">
                  <c:v>21</c:v>
                </c:pt>
                <c:pt idx="2892">
                  <c:v>22</c:v>
                </c:pt>
                <c:pt idx="2893">
                  <c:v>22</c:v>
                </c:pt>
                <c:pt idx="2894">
                  <c:v>26</c:v>
                </c:pt>
                <c:pt idx="2895">
                  <c:v>21</c:v>
                </c:pt>
                <c:pt idx="2896">
                  <c:v>24</c:v>
                </c:pt>
                <c:pt idx="2897">
                  <c:v>23</c:v>
                </c:pt>
                <c:pt idx="2898">
                  <c:v>22</c:v>
                </c:pt>
                <c:pt idx="2899">
                  <c:v>25</c:v>
                </c:pt>
                <c:pt idx="2900">
                  <c:v>27</c:v>
                </c:pt>
                <c:pt idx="2901">
                  <c:v>26</c:v>
                </c:pt>
                <c:pt idx="2902">
                  <c:v>22</c:v>
                </c:pt>
                <c:pt idx="2903">
                  <c:v>24</c:v>
                </c:pt>
                <c:pt idx="2904">
                  <c:v>23</c:v>
                </c:pt>
                <c:pt idx="2905">
                  <c:v>21</c:v>
                </c:pt>
                <c:pt idx="2906">
                  <c:v>25</c:v>
                </c:pt>
                <c:pt idx="2907">
                  <c:v>22</c:v>
                </c:pt>
                <c:pt idx="2908">
                  <c:v>20</c:v>
                </c:pt>
                <c:pt idx="2909">
                  <c:v>22</c:v>
                </c:pt>
                <c:pt idx="2910">
                  <c:v>21</c:v>
                </c:pt>
                <c:pt idx="2911">
                  <c:v>24</c:v>
                </c:pt>
                <c:pt idx="2912">
                  <c:v>22</c:v>
                </c:pt>
                <c:pt idx="2913">
                  <c:v>32</c:v>
                </c:pt>
                <c:pt idx="2914">
                  <c:v>22</c:v>
                </c:pt>
                <c:pt idx="2915">
                  <c:v>22</c:v>
                </c:pt>
                <c:pt idx="2916">
                  <c:v>22</c:v>
                </c:pt>
                <c:pt idx="2917">
                  <c:v>22</c:v>
                </c:pt>
                <c:pt idx="2918">
                  <c:v>21</c:v>
                </c:pt>
                <c:pt idx="2919">
                  <c:v>21</c:v>
                </c:pt>
                <c:pt idx="2920">
                  <c:v>25</c:v>
                </c:pt>
                <c:pt idx="2921">
                  <c:v>24</c:v>
                </c:pt>
                <c:pt idx="2922">
                  <c:v>21</c:v>
                </c:pt>
                <c:pt idx="2923">
                  <c:v>24</c:v>
                </c:pt>
                <c:pt idx="2924">
                  <c:v>25</c:v>
                </c:pt>
                <c:pt idx="2925">
                  <c:v>27</c:v>
                </c:pt>
                <c:pt idx="2926">
                  <c:v>23</c:v>
                </c:pt>
                <c:pt idx="2927">
                  <c:v>26</c:v>
                </c:pt>
                <c:pt idx="2928">
                  <c:v>23</c:v>
                </c:pt>
                <c:pt idx="2929">
                  <c:v>21</c:v>
                </c:pt>
                <c:pt idx="2930">
                  <c:v>20</c:v>
                </c:pt>
                <c:pt idx="2931">
                  <c:v>23</c:v>
                </c:pt>
                <c:pt idx="2932">
                  <c:v>22</c:v>
                </c:pt>
                <c:pt idx="2933">
                  <c:v>21</c:v>
                </c:pt>
                <c:pt idx="2934">
                  <c:v>21</c:v>
                </c:pt>
                <c:pt idx="2935">
                  <c:v>24</c:v>
                </c:pt>
                <c:pt idx="2936">
                  <c:v>21</c:v>
                </c:pt>
                <c:pt idx="2937">
                  <c:v>22</c:v>
                </c:pt>
                <c:pt idx="2938">
                  <c:v>24</c:v>
                </c:pt>
                <c:pt idx="2939">
                  <c:v>22</c:v>
                </c:pt>
                <c:pt idx="2940">
                  <c:v>22</c:v>
                </c:pt>
                <c:pt idx="2941">
                  <c:v>21</c:v>
                </c:pt>
                <c:pt idx="2942">
                  <c:v>22</c:v>
                </c:pt>
                <c:pt idx="2943">
                  <c:v>23</c:v>
                </c:pt>
                <c:pt idx="2944">
                  <c:v>25</c:v>
                </c:pt>
                <c:pt idx="2945">
                  <c:v>20</c:v>
                </c:pt>
                <c:pt idx="2946">
                  <c:v>21</c:v>
                </c:pt>
                <c:pt idx="2947">
                  <c:v>22</c:v>
                </c:pt>
                <c:pt idx="2948">
                  <c:v>29</c:v>
                </c:pt>
                <c:pt idx="2949">
                  <c:v>22</c:v>
                </c:pt>
                <c:pt idx="2950">
                  <c:v>21</c:v>
                </c:pt>
                <c:pt idx="2951">
                  <c:v>20</c:v>
                </c:pt>
                <c:pt idx="2952">
                  <c:v>24</c:v>
                </c:pt>
                <c:pt idx="2953">
                  <c:v>21</c:v>
                </c:pt>
                <c:pt idx="2954">
                  <c:v>22</c:v>
                </c:pt>
                <c:pt idx="2955">
                  <c:v>21</c:v>
                </c:pt>
                <c:pt idx="2956">
                  <c:v>21</c:v>
                </c:pt>
                <c:pt idx="2957">
                  <c:v>21</c:v>
                </c:pt>
                <c:pt idx="2958">
                  <c:v>22</c:v>
                </c:pt>
                <c:pt idx="2959">
                  <c:v>21</c:v>
                </c:pt>
                <c:pt idx="2960">
                  <c:v>20</c:v>
                </c:pt>
                <c:pt idx="2961">
                  <c:v>19</c:v>
                </c:pt>
                <c:pt idx="2962">
                  <c:v>20</c:v>
                </c:pt>
                <c:pt idx="2963">
                  <c:v>25</c:v>
                </c:pt>
                <c:pt idx="2964">
                  <c:v>20</c:v>
                </c:pt>
                <c:pt idx="2965">
                  <c:v>20</c:v>
                </c:pt>
                <c:pt idx="2966">
                  <c:v>25</c:v>
                </c:pt>
                <c:pt idx="2967">
                  <c:v>21</c:v>
                </c:pt>
                <c:pt idx="2968">
                  <c:v>24</c:v>
                </c:pt>
                <c:pt idx="2969">
                  <c:v>23</c:v>
                </c:pt>
                <c:pt idx="2970">
                  <c:v>19</c:v>
                </c:pt>
                <c:pt idx="2971">
                  <c:v>21</c:v>
                </c:pt>
                <c:pt idx="2972">
                  <c:v>23</c:v>
                </c:pt>
                <c:pt idx="2973">
                  <c:v>22</c:v>
                </c:pt>
                <c:pt idx="2974">
                  <c:v>21</c:v>
                </c:pt>
                <c:pt idx="2975">
                  <c:v>24</c:v>
                </c:pt>
                <c:pt idx="2976">
                  <c:v>21</c:v>
                </c:pt>
                <c:pt idx="2977">
                  <c:v>21</c:v>
                </c:pt>
                <c:pt idx="2978">
                  <c:v>22</c:v>
                </c:pt>
                <c:pt idx="2979">
                  <c:v>24</c:v>
                </c:pt>
                <c:pt idx="2980">
                  <c:v>22</c:v>
                </c:pt>
                <c:pt idx="2981">
                  <c:v>22</c:v>
                </c:pt>
                <c:pt idx="2982">
                  <c:v>22</c:v>
                </c:pt>
                <c:pt idx="2983">
                  <c:v>22</c:v>
                </c:pt>
                <c:pt idx="2984">
                  <c:v>21</c:v>
                </c:pt>
                <c:pt idx="2985">
                  <c:v>22</c:v>
                </c:pt>
                <c:pt idx="2986">
                  <c:v>24</c:v>
                </c:pt>
                <c:pt idx="2987">
                  <c:v>23</c:v>
                </c:pt>
                <c:pt idx="2988">
                  <c:v>22</c:v>
                </c:pt>
                <c:pt idx="2989">
                  <c:v>24</c:v>
                </c:pt>
                <c:pt idx="2990">
                  <c:v>22</c:v>
                </c:pt>
                <c:pt idx="2991">
                  <c:v>22</c:v>
                </c:pt>
                <c:pt idx="2992">
                  <c:v>25</c:v>
                </c:pt>
                <c:pt idx="2993">
                  <c:v>22</c:v>
                </c:pt>
                <c:pt idx="2994">
                  <c:v>23</c:v>
                </c:pt>
                <c:pt idx="2995">
                  <c:v>22</c:v>
                </c:pt>
                <c:pt idx="2996">
                  <c:v>23</c:v>
                </c:pt>
                <c:pt idx="2997">
                  <c:v>22</c:v>
                </c:pt>
                <c:pt idx="2998">
                  <c:v>21</c:v>
                </c:pt>
                <c:pt idx="2999">
                  <c:v>23</c:v>
                </c:pt>
                <c:pt idx="3000">
                  <c:v>22</c:v>
                </c:pt>
                <c:pt idx="3001">
                  <c:v>25</c:v>
                </c:pt>
                <c:pt idx="3002">
                  <c:v>22</c:v>
                </c:pt>
                <c:pt idx="3003">
                  <c:v>21</c:v>
                </c:pt>
                <c:pt idx="3004">
                  <c:v>23</c:v>
                </c:pt>
                <c:pt idx="3005">
                  <c:v>24</c:v>
                </c:pt>
                <c:pt idx="3006">
                  <c:v>22</c:v>
                </c:pt>
                <c:pt idx="3007">
                  <c:v>20</c:v>
                </c:pt>
                <c:pt idx="3008">
                  <c:v>21</c:v>
                </c:pt>
                <c:pt idx="3009">
                  <c:v>20</c:v>
                </c:pt>
                <c:pt idx="3010">
                  <c:v>25</c:v>
                </c:pt>
                <c:pt idx="3011">
                  <c:v>23</c:v>
                </c:pt>
                <c:pt idx="3012">
                  <c:v>20</c:v>
                </c:pt>
                <c:pt idx="3013">
                  <c:v>20</c:v>
                </c:pt>
                <c:pt idx="3014">
                  <c:v>20</c:v>
                </c:pt>
                <c:pt idx="3015">
                  <c:v>20</c:v>
                </c:pt>
                <c:pt idx="3016">
                  <c:v>24</c:v>
                </c:pt>
                <c:pt idx="3017">
                  <c:v>21</c:v>
                </c:pt>
                <c:pt idx="3018">
                  <c:v>25</c:v>
                </c:pt>
                <c:pt idx="3019">
                  <c:v>22</c:v>
                </c:pt>
                <c:pt idx="3020">
                  <c:v>21</c:v>
                </c:pt>
                <c:pt idx="3021">
                  <c:v>24</c:v>
                </c:pt>
                <c:pt idx="3022">
                  <c:v>19</c:v>
                </c:pt>
                <c:pt idx="3023">
                  <c:v>22</c:v>
                </c:pt>
                <c:pt idx="3024">
                  <c:v>23</c:v>
                </c:pt>
                <c:pt idx="3025">
                  <c:v>24</c:v>
                </c:pt>
                <c:pt idx="3026">
                  <c:v>24</c:v>
                </c:pt>
                <c:pt idx="3027">
                  <c:v>24</c:v>
                </c:pt>
                <c:pt idx="3028">
                  <c:v>21</c:v>
                </c:pt>
                <c:pt idx="3029">
                  <c:v>21</c:v>
                </c:pt>
                <c:pt idx="3030">
                  <c:v>22</c:v>
                </c:pt>
                <c:pt idx="3031">
                  <c:v>23</c:v>
                </c:pt>
                <c:pt idx="3032">
                  <c:v>22</c:v>
                </c:pt>
                <c:pt idx="3033">
                  <c:v>25</c:v>
                </c:pt>
                <c:pt idx="3034">
                  <c:v>23</c:v>
                </c:pt>
                <c:pt idx="3035">
                  <c:v>23</c:v>
                </c:pt>
                <c:pt idx="3036">
                  <c:v>22</c:v>
                </c:pt>
                <c:pt idx="3037">
                  <c:v>23</c:v>
                </c:pt>
                <c:pt idx="3038">
                  <c:v>22</c:v>
                </c:pt>
                <c:pt idx="3039">
                  <c:v>24</c:v>
                </c:pt>
                <c:pt idx="3040">
                  <c:v>23</c:v>
                </c:pt>
                <c:pt idx="3041">
                  <c:v>22</c:v>
                </c:pt>
                <c:pt idx="3042">
                  <c:v>23</c:v>
                </c:pt>
                <c:pt idx="3043">
                  <c:v>24</c:v>
                </c:pt>
                <c:pt idx="3044">
                  <c:v>22</c:v>
                </c:pt>
                <c:pt idx="3045">
                  <c:v>24</c:v>
                </c:pt>
                <c:pt idx="3046">
                  <c:v>23</c:v>
                </c:pt>
                <c:pt idx="3047">
                  <c:v>22</c:v>
                </c:pt>
                <c:pt idx="3048">
                  <c:v>23</c:v>
                </c:pt>
                <c:pt idx="3049">
                  <c:v>26</c:v>
                </c:pt>
                <c:pt idx="3050">
                  <c:v>23</c:v>
                </c:pt>
                <c:pt idx="3051">
                  <c:v>27</c:v>
                </c:pt>
                <c:pt idx="3052">
                  <c:v>23</c:v>
                </c:pt>
                <c:pt idx="3053">
                  <c:v>22</c:v>
                </c:pt>
                <c:pt idx="3054">
                  <c:v>22</c:v>
                </c:pt>
                <c:pt idx="3055">
                  <c:v>25</c:v>
                </c:pt>
                <c:pt idx="3056">
                  <c:v>23</c:v>
                </c:pt>
                <c:pt idx="3057">
                  <c:v>23</c:v>
                </c:pt>
                <c:pt idx="3058">
                  <c:v>22</c:v>
                </c:pt>
                <c:pt idx="3059">
                  <c:v>22</c:v>
                </c:pt>
                <c:pt idx="3060">
                  <c:v>26</c:v>
                </c:pt>
                <c:pt idx="3061">
                  <c:v>21</c:v>
                </c:pt>
                <c:pt idx="3062">
                  <c:v>22</c:v>
                </c:pt>
                <c:pt idx="3063">
                  <c:v>23</c:v>
                </c:pt>
                <c:pt idx="3064">
                  <c:v>24</c:v>
                </c:pt>
                <c:pt idx="3065">
                  <c:v>22</c:v>
                </c:pt>
                <c:pt idx="3066">
                  <c:v>21</c:v>
                </c:pt>
                <c:pt idx="3067">
                  <c:v>21</c:v>
                </c:pt>
                <c:pt idx="3068">
                  <c:v>21</c:v>
                </c:pt>
                <c:pt idx="3069">
                  <c:v>20</c:v>
                </c:pt>
                <c:pt idx="3070">
                  <c:v>22</c:v>
                </c:pt>
                <c:pt idx="3071">
                  <c:v>21</c:v>
                </c:pt>
                <c:pt idx="3072">
                  <c:v>18</c:v>
                </c:pt>
                <c:pt idx="3073">
                  <c:v>20</c:v>
                </c:pt>
                <c:pt idx="3074">
                  <c:v>22</c:v>
                </c:pt>
                <c:pt idx="3075">
                  <c:v>22</c:v>
                </c:pt>
                <c:pt idx="3076">
                  <c:v>25</c:v>
                </c:pt>
                <c:pt idx="3077">
                  <c:v>21</c:v>
                </c:pt>
                <c:pt idx="3078">
                  <c:v>18</c:v>
                </c:pt>
                <c:pt idx="3079">
                  <c:v>23</c:v>
                </c:pt>
                <c:pt idx="3080">
                  <c:v>20</c:v>
                </c:pt>
                <c:pt idx="3081">
                  <c:v>21</c:v>
                </c:pt>
                <c:pt idx="3082">
                  <c:v>24</c:v>
                </c:pt>
                <c:pt idx="3083">
                  <c:v>22</c:v>
                </c:pt>
                <c:pt idx="3084">
                  <c:v>21</c:v>
                </c:pt>
                <c:pt idx="3085">
                  <c:v>24</c:v>
                </c:pt>
                <c:pt idx="3086">
                  <c:v>26</c:v>
                </c:pt>
                <c:pt idx="3087">
                  <c:v>23</c:v>
                </c:pt>
                <c:pt idx="3088">
                  <c:v>20</c:v>
                </c:pt>
                <c:pt idx="3089">
                  <c:v>21</c:v>
                </c:pt>
                <c:pt idx="3090">
                  <c:v>22</c:v>
                </c:pt>
                <c:pt idx="3091">
                  <c:v>22</c:v>
                </c:pt>
                <c:pt idx="3092">
                  <c:v>22</c:v>
                </c:pt>
                <c:pt idx="3093">
                  <c:v>24</c:v>
                </c:pt>
                <c:pt idx="3094">
                  <c:v>24</c:v>
                </c:pt>
                <c:pt idx="3095">
                  <c:v>21</c:v>
                </c:pt>
                <c:pt idx="3096">
                  <c:v>21</c:v>
                </c:pt>
                <c:pt idx="3097">
                  <c:v>22</c:v>
                </c:pt>
                <c:pt idx="3098">
                  <c:v>23</c:v>
                </c:pt>
                <c:pt idx="3099">
                  <c:v>22</c:v>
                </c:pt>
                <c:pt idx="3100">
                  <c:v>25</c:v>
                </c:pt>
                <c:pt idx="3101">
                  <c:v>21</c:v>
                </c:pt>
                <c:pt idx="3102">
                  <c:v>24</c:v>
                </c:pt>
                <c:pt idx="3103">
                  <c:v>22</c:v>
                </c:pt>
                <c:pt idx="3104">
                  <c:v>21</c:v>
                </c:pt>
                <c:pt idx="3105">
                  <c:v>25</c:v>
                </c:pt>
                <c:pt idx="3106">
                  <c:v>23</c:v>
                </c:pt>
                <c:pt idx="3107">
                  <c:v>22</c:v>
                </c:pt>
                <c:pt idx="3108">
                  <c:v>22</c:v>
                </c:pt>
                <c:pt idx="3109">
                  <c:v>22</c:v>
                </c:pt>
                <c:pt idx="3110">
                  <c:v>23</c:v>
                </c:pt>
                <c:pt idx="3111">
                  <c:v>24</c:v>
                </c:pt>
                <c:pt idx="3112">
                  <c:v>21</c:v>
                </c:pt>
                <c:pt idx="3113">
                  <c:v>20</c:v>
                </c:pt>
                <c:pt idx="3114">
                  <c:v>29</c:v>
                </c:pt>
                <c:pt idx="3115">
                  <c:v>23</c:v>
                </c:pt>
                <c:pt idx="3116">
                  <c:v>25</c:v>
                </c:pt>
                <c:pt idx="3117">
                  <c:v>22</c:v>
                </c:pt>
                <c:pt idx="3118">
                  <c:v>21</c:v>
                </c:pt>
                <c:pt idx="3119">
                  <c:v>22</c:v>
                </c:pt>
                <c:pt idx="3120">
                  <c:v>21</c:v>
                </c:pt>
                <c:pt idx="3121">
                  <c:v>22</c:v>
                </c:pt>
                <c:pt idx="3122">
                  <c:v>21</c:v>
                </c:pt>
                <c:pt idx="3123">
                  <c:v>20</c:v>
                </c:pt>
                <c:pt idx="3124">
                  <c:v>20</c:v>
                </c:pt>
                <c:pt idx="3125">
                  <c:v>22</c:v>
                </c:pt>
                <c:pt idx="3126">
                  <c:v>21</c:v>
                </c:pt>
                <c:pt idx="3127">
                  <c:v>21</c:v>
                </c:pt>
                <c:pt idx="3128">
                  <c:v>22</c:v>
                </c:pt>
                <c:pt idx="3129">
                  <c:v>21</c:v>
                </c:pt>
                <c:pt idx="3130">
                  <c:v>22</c:v>
                </c:pt>
                <c:pt idx="3131">
                  <c:v>22</c:v>
                </c:pt>
                <c:pt idx="3132">
                  <c:v>22</c:v>
                </c:pt>
                <c:pt idx="3133">
                  <c:v>21</c:v>
                </c:pt>
                <c:pt idx="3134">
                  <c:v>21</c:v>
                </c:pt>
                <c:pt idx="3135">
                  <c:v>22</c:v>
                </c:pt>
                <c:pt idx="3136">
                  <c:v>21</c:v>
                </c:pt>
                <c:pt idx="3137">
                  <c:v>20</c:v>
                </c:pt>
                <c:pt idx="3138">
                  <c:v>21</c:v>
                </c:pt>
                <c:pt idx="3139">
                  <c:v>23</c:v>
                </c:pt>
                <c:pt idx="3140">
                  <c:v>25</c:v>
                </c:pt>
                <c:pt idx="3141">
                  <c:v>22</c:v>
                </c:pt>
                <c:pt idx="3142">
                  <c:v>21</c:v>
                </c:pt>
                <c:pt idx="3143">
                  <c:v>21</c:v>
                </c:pt>
                <c:pt idx="3144">
                  <c:v>22</c:v>
                </c:pt>
                <c:pt idx="3145">
                  <c:v>23</c:v>
                </c:pt>
                <c:pt idx="3146">
                  <c:v>23</c:v>
                </c:pt>
                <c:pt idx="3147">
                  <c:v>24</c:v>
                </c:pt>
                <c:pt idx="3148">
                  <c:v>22</c:v>
                </c:pt>
                <c:pt idx="3149">
                  <c:v>23</c:v>
                </c:pt>
                <c:pt idx="3150">
                  <c:v>23</c:v>
                </c:pt>
                <c:pt idx="3151">
                  <c:v>19</c:v>
                </c:pt>
                <c:pt idx="3152">
                  <c:v>22</c:v>
                </c:pt>
                <c:pt idx="3153">
                  <c:v>23</c:v>
                </c:pt>
                <c:pt idx="3154">
                  <c:v>21</c:v>
                </c:pt>
                <c:pt idx="3155">
                  <c:v>22</c:v>
                </c:pt>
                <c:pt idx="3156">
                  <c:v>23</c:v>
                </c:pt>
                <c:pt idx="3157">
                  <c:v>26</c:v>
                </c:pt>
                <c:pt idx="3158">
                  <c:v>22</c:v>
                </c:pt>
                <c:pt idx="3159">
                  <c:v>22</c:v>
                </c:pt>
                <c:pt idx="3160">
                  <c:v>22</c:v>
                </c:pt>
                <c:pt idx="3161">
                  <c:v>22</c:v>
                </c:pt>
                <c:pt idx="3162">
                  <c:v>21</c:v>
                </c:pt>
                <c:pt idx="3163">
                  <c:v>24</c:v>
                </c:pt>
                <c:pt idx="3164">
                  <c:v>28</c:v>
                </c:pt>
                <c:pt idx="3165">
                  <c:v>25</c:v>
                </c:pt>
                <c:pt idx="3166">
                  <c:v>23</c:v>
                </c:pt>
                <c:pt idx="3167">
                  <c:v>22</c:v>
                </c:pt>
                <c:pt idx="3168">
                  <c:v>22</c:v>
                </c:pt>
                <c:pt idx="3169">
                  <c:v>24</c:v>
                </c:pt>
                <c:pt idx="3170">
                  <c:v>22</c:v>
                </c:pt>
                <c:pt idx="3171">
                  <c:v>22</c:v>
                </c:pt>
                <c:pt idx="3172">
                  <c:v>22</c:v>
                </c:pt>
                <c:pt idx="3173">
                  <c:v>22</c:v>
                </c:pt>
                <c:pt idx="3174">
                  <c:v>22</c:v>
                </c:pt>
                <c:pt idx="3175">
                  <c:v>20</c:v>
                </c:pt>
                <c:pt idx="3176">
                  <c:v>21</c:v>
                </c:pt>
                <c:pt idx="3177">
                  <c:v>22</c:v>
                </c:pt>
                <c:pt idx="3178">
                  <c:v>22</c:v>
                </c:pt>
                <c:pt idx="3179">
                  <c:v>21</c:v>
                </c:pt>
                <c:pt idx="3180">
                  <c:v>23</c:v>
                </c:pt>
                <c:pt idx="3181">
                  <c:v>22</c:v>
                </c:pt>
                <c:pt idx="3182">
                  <c:v>23</c:v>
                </c:pt>
                <c:pt idx="3183">
                  <c:v>25</c:v>
                </c:pt>
                <c:pt idx="3184">
                  <c:v>22</c:v>
                </c:pt>
                <c:pt idx="3185">
                  <c:v>23</c:v>
                </c:pt>
                <c:pt idx="3186">
                  <c:v>24</c:v>
                </c:pt>
                <c:pt idx="3187">
                  <c:v>24</c:v>
                </c:pt>
                <c:pt idx="3188">
                  <c:v>23</c:v>
                </c:pt>
                <c:pt idx="3189">
                  <c:v>25</c:v>
                </c:pt>
                <c:pt idx="3190">
                  <c:v>23</c:v>
                </c:pt>
                <c:pt idx="3191">
                  <c:v>22</c:v>
                </c:pt>
                <c:pt idx="3192">
                  <c:v>22</c:v>
                </c:pt>
                <c:pt idx="3193">
                  <c:v>23</c:v>
                </c:pt>
                <c:pt idx="3194">
                  <c:v>20</c:v>
                </c:pt>
                <c:pt idx="3195">
                  <c:v>21</c:v>
                </c:pt>
                <c:pt idx="3196">
                  <c:v>25</c:v>
                </c:pt>
                <c:pt idx="3197">
                  <c:v>22</c:v>
                </c:pt>
                <c:pt idx="3198">
                  <c:v>23</c:v>
                </c:pt>
                <c:pt idx="3199">
                  <c:v>24</c:v>
                </c:pt>
                <c:pt idx="3200">
                  <c:v>22</c:v>
                </c:pt>
                <c:pt idx="3201">
                  <c:v>22</c:v>
                </c:pt>
                <c:pt idx="3202">
                  <c:v>25</c:v>
                </c:pt>
                <c:pt idx="3203">
                  <c:v>22</c:v>
                </c:pt>
                <c:pt idx="3204">
                  <c:v>24</c:v>
                </c:pt>
                <c:pt idx="3205">
                  <c:v>23</c:v>
                </c:pt>
                <c:pt idx="3206">
                  <c:v>23</c:v>
                </c:pt>
                <c:pt idx="3207">
                  <c:v>20</c:v>
                </c:pt>
                <c:pt idx="3208">
                  <c:v>22</c:v>
                </c:pt>
                <c:pt idx="3209">
                  <c:v>24</c:v>
                </c:pt>
                <c:pt idx="3210">
                  <c:v>27</c:v>
                </c:pt>
                <c:pt idx="3211">
                  <c:v>24</c:v>
                </c:pt>
                <c:pt idx="3212">
                  <c:v>27</c:v>
                </c:pt>
                <c:pt idx="3213">
                  <c:v>24</c:v>
                </c:pt>
                <c:pt idx="3214">
                  <c:v>27</c:v>
                </c:pt>
                <c:pt idx="3215">
                  <c:v>23</c:v>
                </c:pt>
                <c:pt idx="3216">
                  <c:v>22</c:v>
                </c:pt>
                <c:pt idx="3217">
                  <c:v>22</c:v>
                </c:pt>
                <c:pt idx="3218">
                  <c:v>19</c:v>
                </c:pt>
                <c:pt idx="3219">
                  <c:v>22</c:v>
                </c:pt>
                <c:pt idx="3220">
                  <c:v>21</c:v>
                </c:pt>
                <c:pt idx="3221">
                  <c:v>21</c:v>
                </c:pt>
                <c:pt idx="3222">
                  <c:v>22</c:v>
                </c:pt>
                <c:pt idx="3223">
                  <c:v>22</c:v>
                </c:pt>
                <c:pt idx="3224">
                  <c:v>22</c:v>
                </c:pt>
                <c:pt idx="3225">
                  <c:v>21</c:v>
                </c:pt>
                <c:pt idx="3226">
                  <c:v>21</c:v>
                </c:pt>
                <c:pt idx="3227">
                  <c:v>27</c:v>
                </c:pt>
                <c:pt idx="3228">
                  <c:v>21</c:v>
                </c:pt>
                <c:pt idx="3229">
                  <c:v>22</c:v>
                </c:pt>
                <c:pt idx="3230">
                  <c:v>21</c:v>
                </c:pt>
                <c:pt idx="3231">
                  <c:v>23</c:v>
                </c:pt>
                <c:pt idx="3232">
                  <c:v>21</c:v>
                </c:pt>
                <c:pt idx="3233">
                  <c:v>21</c:v>
                </c:pt>
                <c:pt idx="3234">
                  <c:v>21</c:v>
                </c:pt>
                <c:pt idx="3235">
                  <c:v>22</c:v>
                </c:pt>
                <c:pt idx="3236">
                  <c:v>21</c:v>
                </c:pt>
                <c:pt idx="3237">
                  <c:v>21</c:v>
                </c:pt>
                <c:pt idx="3238">
                  <c:v>21</c:v>
                </c:pt>
                <c:pt idx="3239">
                  <c:v>20</c:v>
                </c:pt>
                <c:pt idx="3240">
                  <c:v>23</c:v>
                </c:pt>
                <c:pt idx="3241">
                  <c:v>23</c:v>
                </c:pt>
                <c:pt idx="3242">
                  <c:v>22</c:v>
                </c:pt>
                <c:pt idx="3243">
                  <c:v>22</c:v>
                </c:pt>
                <c:pt idx="3244">
                  <c:v>21</c:v>
                </c:pt>
                <c:pt idx="3245">
                  <c:v>22</c:v>
                </c:pt>
                <c:pt idx="3246">
                  <c:v>22</c:v>
                </c:pt>
                <c:pt idx="3247">
                  <c:v>24</c:v>
                </c:pt>
                <c:pt idx="3248">
                  <c:v>22</c:v>
                </c:pt>
                <c:pt idx="3249">
                  <c:v>21</c:v>
                </c:pt>
                <c:pt idx="3250">
                  <c:v>23</c:v>
                </c:pt>
                <c:pt idx="3251">
                  <c:v>25</c:v>
                </c:pt>
                <c:pt idx="3252">
                  <c:v>21</c:v>
                </c:pt>
                <c:pt idx="3253">
                  <c:v>22</c:v>
                </c:pt>
                <c:pt idx="3254">
                  <c:v>20</c:v>
                </c:pt>
                <c:pt idx="3255">
                  <c:v>22</c:v>
                </c:pt>
                <c:pt idx="3256">
                  <c:v>22</c:v>
                </c:pt>
                <c:pt idx="3257">
                  <c:v>23</c:v>
                </c:pt>
                <c:pt idx="3258">
                  <c:v>22</c:v>
                </c:pt>
                <c:pt idx="3259">
                  <c:v>21</c:v>
                </c:pt>
                <c:pt idx="3260">
                  <c:v>23</c:v>
                </c:pt>
                <c:pt idx="3261">
                  <c:v>21</c:v>
                </c:pt>
                <c:pt idx="3262">
                  <c:v>23</c:v>
                </c:pt>
                <c:pt idx="3263">
                  <c:v>24</c:v>
                </c:pt>
                <c:pt idx="3264">
                  <c:v>22</c:v>
                </c:pt>
                <c:pt idx="3265">
                  <c:v>22</c:v>
                </c:pt>
                <c:pt idx="3266">
                  <c:v>23</c:v>
                </c:pt>
                <c:pt idx="3267">
                  <c:v>21</c:v>
                </c:pt>
                <c:pt idx="3268">
                  <c:v>29</c:v>
                </c:pt>
                <c:pt idx="3269">
                  <c:v>23</c:v>
                </c:pt>
                <c:pt idx="3270">
                  <c:v>25</c:v>
                </c:pt>
                <c:pt idx="3271">
                  <c:v>21</c:v>
                </c:pt>
                <c:pt idx="3272">
                  <c:v>23</c:v>
                </c:pt>
                <c:pt idx="3273">
                  <c:v>23</c:v>
                </c:pt>
                <c:pt idx="3274">
                  <c:v>23</c:v>
                </c:pt>
                <c:pt idx="3275">
                  <c:v>22</c:v>
                </c:pt>
                <c:pt idx="3276">
                  <c:v>19</c:v>
                </c:pt>
                <c:pt idx="3277">
                  <c:v>22</c:v>
                </c:pt>
                <c:pt idx="3278">
                  <c:v>23</c:v>
                </c:pt>
                <c:pt idx="3279">
                  <c:v>23</c:v>
                </c:pt>
                <c:pt idx="3280">
                  <c:v>21</c:v>
                </c:pt>
                <c:pt idx="3281">
                  <c:v>21</c:v>
                </c:pt>
                <c:pt idx="3282">
                  <c:v>22</c:v>
                </c:pt>
                <c:pt idx="3283">
                  <c:v>22</c:v>
                </c:pt>
                <c:pt idx="3284">
                  <c:v>25</c:v>
                </c:pt>
                <c:pt idx="3285">
                  <c:v>23</c:v>
                </c:pt>
                <c:pt idx="3286">
                  <c:v>26</c:v>
                </c:pt>
                <c:pt idx="3287">
                  <c:v>22</c:v>
                </c:pt>
                <c:pt idx="3288">
                  <c:v>22</c:v>
                </c:pt>
                <c:pt idx="3289">
                  <c:v>22</c:v>
                </c:pt>
                <c:pt idx="3290">
                  <c:v>21</c:v>
                </c:pt>
                <c:pt idx="3291">
                  <c:v>22</c:v>
                </c:pt>
                <c:pt idx="3292">
                  <c:v>25</c:v>
                </c:pt>
                <c:pt idx="3293">
                  <c:v>22</c:v>
                </c:pt>
                <c:pt idx="3294">
                  <c:v>20</c:v>
                </c:pt>
                <c:pt idx="3295">
                  <c:v>21</c:v>
                </c:pt>
                <c:pt idx="3296">
                  <c:v>23</c:v>
                </c:pt>
                <c:pt idx="3297">
                  <c:v>25</c:v>
                </c:pt>
                <c:pt idx="3298">
                  <c:v>23</c:v>
                </c:pt>
                <c:pt idx="3299">
                  <c:v>22</c:v>
                </c:pt>
                <c:pt idx="3300">
                  <c:v>22</c:v>
                </c:pt>
                <c:pt idx="3301">
                  <c:v>21</c:v>
                </c:pt>
                <c:pt idx="3302">
                  <c:v>22</c:v>
                </c:pt>
                <c:pt idx="3303">
                  <c:v>23</c:v>
                </c:pt>
                <c:pt idx="3304">
                  <c:v>22</c:v>
                </c:pt>
                <c:pt idx="3305">
                  <c:v>22</c:v>
                </c:pt>
                <c:pt idx="3306">
                  <c:v>24</c:v>
                </c:pt>
                <c:pt idx="3307">
                  <c:v>25</c:v>
                </c:pt>
                <c:pt idx="3308">
                  <c:v>20</c:v>
                </c:pt>
                <c:pt idx="3309">
                  <c:v>24</c:v>
                </c:pt>
                <c:pt idx="3310">
                  <c:v>21</c:v>
                </c:pt>
                <c:pt idx="3311">
                  <c:v>23</c:v>
                </c:pt>
                <c:pt idx="3312">
                  <c:v>24</c:v>
                </c:pt>
                <c:pt idx="3313">
                  <c:v>28</c:v>
                </c:pt>
                <c:pt idx="3314">
                  <c:v>24</c:v>
                </c:pt>
                <c:pt idx="3315">
                  <c:v>26</c:v>
                </c:pt>
                <c:pt idx="3316">
                  <c:v>23</c:v>
                </c:pt>
                <c:pt idx="3317">
                  <c:v>22</c:v>
                </c:pt>
                <c:pt idx="3318">
                  <c:v>25</c:v>
                </c:pt>
                <c:pt idx="3319">
                  <c:v>21</c:v>
                </c:pt>
                <c:pt idx="3320">
                  <c:v>24</c:v>
                </c:pt>
                <c:pt idx="3321">
                  <c:v>21</c:v>
                </c:pt>
                <c:pt idx="3322">
                  <c:v>21</c:v>
                </c:pt>
                <c:pt idx="3323">
                  <c:v>21</c:v>
                </c:pt>
                <c:pt idx="3324">
                  <c:v>23</c:v>
                </c:pt>
                <c:pt idx="3325">
                  <c:v>21</c:v>
                </c:pt>
                <c:pt idx="3326">
                  <c:v>23</c:v>
                </c:pt>
                <c:pt idx="3327">
                  <c:v>22</c:v>
                </c:pt>
                <c:pt idx="3328">
                  <c:v>23</c:v>
                </c:pt>
                <c:pt idx="3329">
                  <c:v>24</c:v>
                </c:pt>
                <c:pt idx="3330">
                  <c:v>22</c:v>
                </c:pt>
                <c:pt idx="3331">
                  <c:v>22</c:v>
                </c:pt>
                <c:pt idx="3332">
                  <c:v>22</c:v>
                </c:pt>
                <c:pt idx="3333">
                  <c:v>22</c:v>
                </c:pt>
                <c:pt idx="3334">
                  <c:v>26</c:v>
                </c:pt>
                <c:pt idx="3335">
                  <c:v>24</c:v>
                </c:pt>
                <c:pt idx="3336">
                  <c:v>22</c:v>
                </c:pt>
                <c:pt idx="3337">
                  <c:v>23</c:v>
                </c:pt>
                <c:pt idx="3338">
                  <c:v>25</c:v>
                </c:pt>
                <c:pt idx="3339">
                  <c:v>25</c:v>
                </c:pt>
                <c:pt idx="3340">
                  <c:v>25</c:v>
                </c:pt>
                <c:pt idx="3341">
                  <c:v>26</c:v>
                </c:pt>
                <c:pt idx="3342">
                  <c:v>22</c:v>
                </c:pt>
                <c:pt idx="3343">
                  <c:v>21</c:v>
                </c:pt>
                <c:pt idx="3344">
                  <c:v>22</c:v>
                </c:pt>
                <c:pt idx="3345">
                  <c:v>23</c:v>
                </c:pt>
                <c:pt idx="3346">
                  <c:v>21</c:v>
                </c:pt>
                <c:pt idx="3347">
                  <c:v>19</c:v>
                </c:pt>
                <c:pt idx="3348">
                  <c:v>21</c:v>
                </c:pt>
                <c:pt idx="3349">
                  <c:v>21</c:v>
                </c:pt>
                <c:pt idx="3350">
                  <c:v>21</c:v>
                </c:pt>
                <c:pt idx="3351">
                  <c:v>22</c:v>
                </c:pt>
                <c:pt idx="3352">
                  <c:v>23</c:v>
                </c:pt>
                <c:pt idx="3353">
                  <c:v>21</c:v>
                </c:pt>
                <c:pt idx="3354">
                  <c:v>24</c:v>
                </c:pt>
                <c:pt idx="3355">
                  <c:v>22</c:v>
                </c:pt>
                <c:pt idx="3356">
                  <c:v>21</c:v>
                </c:pt>
                <c:pt idx="3357">
                  <c:v>21</c:v>
                </c:pt>
                <c:pt idx="3358">
                  <c:v>21</c:v>
                </c:pt>
                <c:pt idx="3359">
                  <c:v>25</c:v>
                </c:pt>
                <c:pt idx="3360">
                  <c:v>21</c:v>
                </c:pt>
                <c:pt idx="3361">
                  <c:v>22</c:v>
                </c:pt>
                <c:pt idx="3362">
                  <c:v>20</c:v>
                </c:pt>
                <c:pt idx="3363">
                  <c:v>22</c:v>
                </c:pt>
                <c:pt idx="3364">
                  <c:v>20</c:v>
                </c:pt>
                <c:pt idx="3365">
                  <c:v>22</c:v>
                </c:pt>
                <c:pt idx="3366">
                  <c:v>27</c:v>
                </c:pt>
                <c:pt idx="3367">
                  <c:v>21</c:v>
                </c:pt>
                <c:pt idx="3368">
                  <c:v>20</c:v>
                </c:pt>
                <c:pt idx="3369">
                  <c:v>21</c:v>
                </c:pt>
                <c:pt idx="3370">
                  <c:v>24</c:v>
                </c:pt>
                <c:pt idx="3371">
                  <c:v>22</c:v>
                </c:pt>
                <c:pt idx="3372">
                  <c:v>22</c:v>
                </c:pt>
                <c:pt idx="3373">
                  <c:v>22</c:v>
                </c:pt>
                <c:pt idx="3374">
                  <c:v>27</c:v>
                </c:pt>
                <c:pt idx="3375">
                  <c:v>21</c:v>
                </c:pt>
                <c:pt idx="3376">
                  <c:v>25</c:v>
                </c:pt>
                <c:pt idx="3377">
                  <c:v>28</c:v>
                </c:pt>
                <c:pt idx="3378">
                  <c:v>23</c:v>
                </c:pt>
                <c:pt idx="3379">
                  <c:v>22</c:v>
                </c:pt>
                <c:pt idx="3380">
                  <c:v>23</c:v>
                </c:pt>
                <c:pt idx="3381">
                  <c:v>22</c:v>
                </c:pt>
                <c:pt idx="3382">
                  <c:v>21</c:v>
                </c:pt>
                <c:pt idx="3383">
                  <c:v>21</c:v>
                </c:pt>
                <c:pt idx="3384">
                  <c:v>22</c:v>
                </c:pt>
                <c:pt idx="3385">
                  <c:v>24</c:v>
                </c:pt>
                <c:pt idx="3386">
                  <c:v>24</c:v>
                </c:pt>
                <c:pt idx="3387">
                  <c:v>22</c:v>
                </c:pt>
                <c:pt idx="3388">
                  <c:v>26</c:v>
                </c:pt>
                <c:pt idx="3389">
                  <c:v>21</c:v>
                </c:pt>
                <c:pt idx="3390">
                  <c:v>23</c:v>
                </c:pt>
                <c:pt idx="3391">
                  <c:v>22</c:v>
                </c:pt>
                <c:pt idx="3392">
                  <c:v>21</c:v>
                </c:pt>
                <c:pt idx="3393">
                  <c:v>23</c:v>
                </c:pt>
                <c:pt idx="3394">
                  <c:v>22</c:v>
                </c:pt>
                <c:pt idx="3395">
                  <c:v>22</c:v>
                </c:pt>
                <c:pt idx="3396">
                  <c:v>23</c:v>
                </c:pt>
                <c:pt idx="3397">
                  <c:v>22</c:v>
                </c:pt>
                <c:pt idx="3398">
                  <c:v>21</c:v>
                </c:pt>
                <c:pt idx="3399">
                  <c:v>21</c:v>
                </c:pt>
                <c:pt idx="3400">
                  <c:v>23</c:v>
                </c:pt>
                <c:pt idx="3401">
                  <c:v>21</c:v>
                </c:pt>
                <c:pt idx="3402">
                  <c:v>22</c:v>
                </c:pt>
                <c:pt idx="3403">
                  <c:v>21</c:v>
                </c:pt>
                <c:pt idx="3404">
                  <c:v>20</c:v>
                </c:pt>
                <c:pt idx="3405">
                  <c:v>21</c:v>
                </c:pt>
                <c:pt idx="3406">
                  <c:v>23</c:v>
                </c:pt>
                <c:pt idx="3407">
                  <c:v>20</c:v>
                </c:pt>
                <c:pt idx="3408">
                  <c:v>20</c:v>
                </c:pt>
                <c:pt idx="3409">
                  <c:v>22</c:v>
                </c:pt>
                <c:pt idx="3410">
                  <c:v>21</c:v>
                </c:pt>
                <c:pt idx="3411">
                  <c:v>26</c:v>
                </c:pt>
                <c:pt idx="3412">
                  <c:v>23</c:v>
                </c:pt>
                <c:pt idx="3413">
                  <c:v>21</c:v>
                </c:pt>
                <c:pt idx="3414">
                  <c:v>20</c:v>
                </c:pt>
                <c:pt idx="3415">
                  <c:v>27</c:v>
                </c:pt>
                <c:pt idx="3416">
                  <c:v>28</c:v>
                </c:pt>
                <c:pt idx="3417">
                  <c:v>24</c:v>
                </c:pt>
                <c:pt idx="3418">
                  <c:v>23</c:v>
                </c:pt>
                <c:pt idx="3419">
                  <c:v>27</c:v>
                </c:pt>
                <c:pt idx="3420">
                  <c:v>23</c:v>
                </c:pt>
                <c:pt idx="3421">
                  <c:v>21</c:v>
                </c:pt>
                <c:pt idx="3422">
                  <c:v>21</c:v>
                </c:pt>
                <c:pt idx="3423">
                  <c:v>21</c:v>
                </c:pt>
                <c:pt idx="3424">
                  <c:v>23</c:v>
                </c:pt>
                <c:pt idx="3425">
                  <c:v>21</c:v>
                </c:pt>
                <c:pt idx="3426">
                  <c:v>25</c:v>
                </c:pt>
                <c:pt idx="3427">
                  <c:v>23</c:v>
                </c:pt>
                <c:pt idx="3428">
                  <c:v>23</c:v>
                </c:pt>
                <c:pt idx="3429">
                  <c:v>21</c:v>
                </c:pt>
                <c:pt idx="3430">
                  <c:v>24</c:v>
                </c:pt>
                <c:pt idx="3431">
                  <c:v>22</c:v>
                </c:pt>
                <c:pt idx="3432">
                  <c:v>23</c:v>
                </c:pt>
                <c:pt idx="3433">
                  <c:v>21</c:v>
                </c:pt>
                <c:pt idx="3434">
                  <c:v>22</c:v>
                </c:pt>
                <c:pt idx="3435">
                  <c:v>25</c:v>
                </c:pt>
                <c:pt idx="3436">
                  <c:v>22</c:v>
                </c:pt>
                <c:pt idx="3437">
                  <c:v>22</c:v>
                </c:pt>
                <c:pt idx="3438">
                  <c:v>23</c:v>
                </c:pt>
                <c:pt idx="3439">
                  <c:v>19</c:v>
                </c:pt>
                <c:pt idx="3440">
                  <c:v>26</c:v>
                </c:pt>
                <c:pt idx="3441">
                  <c:v>26</c:v>
                </c:pt>
                <c:pt idx="3442">
                  <c:v>25</c:v>
                </c:pt>
                <c:pt idx="3443">
                  <c:v>22</c:v>
                </c:pt>
                <c:pt idx="3444">
                  <c:v>21</c:v>
                </c:pt>
                <c:pt idx="3445">
                  <c:v>21</c:v>
                </c:pt>
                <c:pt idx="3446">
                  <c:v>21</c:v>
                </c:pt>
                <c:pt idx="3447">
                  <c:v>23</c:v>
                </c:pt>
                <c:pt idx="3448">
                  <c:v>21</c:v>
                </c:pt>
                <c:pt idx="3449">
                  <c:v>23</c:v>
                </c:pt>
                <c:pt idx="3450">
                  <c:v>22</c:v>
                </c:pt>
                <c:pt idx="3451">
                  <c:v>20</c:v>
                </c:pt>
                <c:pt idx="3452">
                  <c:v>23</c:v>
                </c:pt>
                <c:pt idx="3453">
                  <c:v>22</c:v>
                </c:pt>
                <c:pt idx="3454">
                  <c:v>22</c:v>
                </c:pt>
                <c:pt idx="3455">
                  <c:v>21</c:v>
                </c:pt>
                <c:pt idx="3456">
                  <c:v>23</c:v>
                </c:pt>
                <c:pt idx="3457">
                  <c:v>22</c:v>
                </c:pt>
                <c:pt idx="3458">
                  <c:v>21</c:v>
                </c:pt>
                <c:pt idx="3459">
                  <c:v>22</c:v>
                </c:pt>
                <c:pt idx="3460">
                  <c:v>21</c:v>
                </c:pt>
                <c:pt idx="3461">
                  <c:v>22</c:v>
                </c:pt>
                <c:pt idx="3462">
                  <c:v>21</c:v>
                </c:pt>
                <c:pt idx="3463">
                  <c:v>20</c:v>
                </c:pt>
                <c:pt idx="3464">
                  <c:v>26</c:v>
                </c:pt>
                <c:pt idx="3465">
                  <c:v>23</c:v>
                </c:pt>
                <c:pt idx="3466">
                  <c:v>24</c:v>
                </c:pt>
                <c:pt idx="3467">
                  <c:v>23</c:v>
                </c:pt>
                <c:pt idx="3468">
                  <c:v>22</c:v>
                </c:pt>
                <c:pt idx="3469">
                  <c:v>22</c:v>
                </c:pt>
                <c:pt idx="3470">
                  <c:v>22</c:v>
                </c:pt>
                <c:pt idx="3471">
                  <c:v>22</c:v>
                </c:pt>
                <c:pt idx="3472">
                  <c:v>22</c:v>
                </c:pt>
                <c:pt idx="3473">
                  <c:v>24</c:v>
                </c:pt>
                <c:pt idx="3474">
                  <c:v>20</c:v>
                </c:pt>
                <c:pt idx="3475">
                  <c:v>23</c:v>
                </c:pt>
                <c:pt idx="3476">
                  <c:v>22</c:v>
                </c:pt>
                <c:pt idx="3477">
                  <c:v>22</c:v>
                </c:pt>
                <c:pt idx="3478">
                  <c:v>22</c:v>
                </c:pt>
                <c:pt idx="3479">
                  <c:v>20</c:v>
                </c:pt>
                <c:pt idx="3480">
                  <c:v>25</c:v>
                </c:pt>
                <c:pt idx="3481">
                  <c:v>22</c:v>
                </c:pt>
                <c:pt idx="3482">
                  <c:v>21</c:v>
                </c:pt>
                <c:pt idx="3483">
                  <c:v>24</c:v>
                </c:pt>
                <c:pt idx="3484">
                  <c:v>23</c:v>
                </c:pt>
                <c:pt idx="3485">
                  <c:v>22</c:v>
                </c:pt>
                <c:pt idx="3486">
                  <c:v>23</c:v>
                </c:pt>
                <c:pt idx="3487">
                  <c:v>22</c:v>
                </c:pt>
                <c:pt idx="3488">
                  <c:v>24</c:v>
                </c:pt>
                <c:pt idx="3489">
                  <c:v>25</c:v>
                </c:pt>
                <c:pt idx="3490">
                  <c:v>24</c:v>
                </c:pt>
                <c:pt idx="3491">
                  <c:v>26</c:v>
                </c:pt>
                <c:pt idx="3492">
                  <c:v>24</c:v>
                </c:pt>
                <c:pt idx="3493">
                  <c:v>21</c:v>
                </c:pt>
                <c:pt idx="3494">
                  <c:v>22</c:v>
                </c:pt>
                <c:pt idx="3495">
                  <c:v>23</c:v>
                </c:pt>
                <c:pt idx="3496">
                  <c:v>22</c:v>
                </c:pt>
                <c:pt idx="3497">
                  <c:v>22</c:v>
                </c:pt>
                <c:pt idx="3498">
                  <c:v>23</c:v>
                </c:pt>
                <c:pt idx="3499">
                  <c:v>23</c:v>
                </c:pt>
                <c:pt idx="3500">
                  <c:v>22</c:v>
                </c:pt>
                <c:pt idx="3501">
                  <c:v>22</c:v>
                </c:pt>
                <c:pt idx="3502">
                  <c:v>22</c:v>
                </c:pt>
                <c:pt idx="3503">
                  <c:v>24</c:v>
                </c:pt>
                <c:pt idx="3504">
                  <c:v>21</c:v>
                </c:pt>
                <c:pt idx="3505">
                  <c:v>27</c:v>
                </c:pt>
                <c:pt idx="3506">
                  <c:v>26</c:v>
                </c:pt>
                <c:pt idx="3507">
                  <c:v>21</c:v>
                </c:pt>
                <c:pt idx="3508">
                  <c:v>21</c:v>
                </c:pt>
                <c:pt idx="3509">
                  <c:v>22</c:v>
                </c:pt>
                <c:pt idx="3510">
                  <c:v>22</c:v>
                </c:pt>
                <c:pt idx="3511">
                  <c:v>21</c:v>
                </c:pt>
                <c:pt idx="3512">
                  <c:v>20</c:v>
                </c:pt>
                <c:pt idx="3513">
                  <c:v>21</c:v>
                </c:pt>
                <c:pt idx="3514">
                  <c:v>21</c:v>
                </c:pt>
                <c:pt idx="3515">
                  <c:v>25</c:v>
                </c:pt>
                <c:pt idx="3516">
                  <c:v>22</c:v>
                </c:pt>
                <c:pt idx="3517">
                  <c:v>21</c:v>
                </c:pt>
                <c:pt idx="3518">
                  <c:v>20</c:v>
                </c:pt>
                <c:pt idx="3519">
                  <c:v>22</c:v>
                </c:pt>
                <c:pt idx="3520">
                  <c:v>24</c:v>
                </c:pt>
                <c:pt idx="3521">
                  <c:v>21</c:v>
                </c:pt>
                <c:pt idx="3522">
                  <c:v>21</c:v>
                </c:pt>
                <c:pt idx="3523">
                  <c:v>20</c:v>
                </c:pt>
                <c:pt idx="3524">
                  <c:v>21</c:v>
                </c:pt>
                <c:pt idx="3525">
                  <c:v>23</c:v>
                </c:pt>
                <c:pt idx="3526">
                  <c:v>22</c:v>
                </c:pt>
                <c:pt idx="3527">
                  <c:v>20</c:v>
                </c:pt>
                <c:pt idx="3528">
                  <c:v>22</c:v>
                </c:pt>
                <c:pt idx="3529">
                  <c:v>21</c:v>
                </c:pt>
                <c:pt idx="3530">
                  <c:v>21</c:v>
                </c:pt>
                <c:pt idx="3531">
                  <c:v>23</c:v>
                </c:pt>
                <c:pt idx="3532">
                  <c:v>20</c:v>
                </c:pt>
                <c:pt idx="3533">
                  <c:v>24</c:v>
                </c:pt>
                <c:pt idx="3534">
                  <c:v>26</c:v>
                </c:pt>
                <c:pt idx="3535">
                  <c:v>21</c:v>
                </c:pt>
                <c:pt idx="3536">
                  <c:v>22</c:v>
                </c:pt>
                <c:pt idx="3537">
                  <c:v>21</c:v>
                </c:pt>
                <c:pt idx="3538">
                  <c:v>25</c:v>
                </c:pt>
                <c:pt idx="3539">
                  <c:v>21</c:v>
                </c:pt>
                <c:pt idx="3540">
                  <c:v>21</c:v>
                </c:pt>
                <c:pt idx="3541">
                  <c:v>21</c:v>
                </c:pt>
                <c:pt idx="3542">
                  <c:v>23</c:v>
                </c:pt>
                <c:pt idx="3543">
                  <c:v>23</c:v>
                </c:pt>
                <c:pt idx="3544">
                  <c:v>22</c:v>
                </c:pt>
                <c:pt idx="3545">
                  <c:v>22</c:v>
                </c:pt>
                <c:pt idx="3546">
                  <c:v>22</c:v>
                </c:pt>
                <c:pt idx="3547">
                  <c:v>20</c:v>
                </c:pt>
                <c:pt idx="3548">
                  <c:v>23</c:v>
                </c:pt>
                <c:pt idx="3549">
                  <c:v>23</c:v>
                </c:pt>
                <c:pt idx="3550">
                  <c:v>22</c:v>
                </c:pt>
                <c:pt idx="3551">
                  <c:v>23</c:v>
                </c:pt>
                <c:pt idx="3552">
                  <c:v>21</c:v>
                </c:pt>
                <c:pt idx="3553">
                  <c:v>21</c:v>
                </c:pt>
                <c:pt idx="3554">
                  <c:v>18</c:v>
                </c:pt>
                <c:pt idx="3555">
                  <c:v>22</c:v>
                </c:pt>
                <c:pt idx="3556">
                  <c:v>22</c:v>
                </c:pt>
                <c:pt idx="3557">
                  <c:v>20</c:v>
                </c:pt>
                <c:pt idx="3558">
                  <c:v>22</c:v>
                </c:pt>
                <c:pt idx="3559">
                  <c:v>23</c:v>
                </c:pt>
                <c:pt idx="3560">
                  <c:v>24</c:v>
                </c:pt>
                <c:pt idx="3561">
                  <c:v>24</c:v>
                </c:pt>
                <c:pt idx="3562">
                  <c:v>22</c:v>
                </c:pt>
                <c:pt idx="3563">
                  <c:v>21</c:v>
                </c:pt>
                <c:pt idx="3564">
                  <c:v>23</c:v>
                </c:pt>
                <c:pt idx="3565">
                  <c:v>20</c:v>
                </c:pt>
                <c:pt idx="3566">
                  <c:v>22</c:v>
                </c:pt>
                <c:pt idx="3567">
                  <c:v>22</c:v>
                </c:pt>
                <c:pt idx="3568">
                  <c:v>21</c:v>
                </c:pt>
                <c:pt idx="3569">
                  <c:v>26</c:v>
                </c:pt>
                <c:pt idx="3570">
                  <c:v>22</c:v>
                </c:pt>
                <c:pt idx="3571">
                  <c:v>22</c:v>
                </c:pt>
                <c:pt idx="3572">
                  <c:v>21</c:v>
                </c:pt>
                <c:pt idx="3573">
                  <c:v>27</c:v>
                </c:pt>
                <c:pt idx="3574">
                  <c:v>24</c:v>
                </c:pt>
                <c:pt idx="3575">
                  <c:v>25</c:v>
                </c:pt>
                <c:pt idx="3576">
                  <c:v>21</c:v>
                </c:pt>
                <c:pt idx="3577">
                  <c:v>23</c:v>
                </c:pt>
                <c:pt idx="3578">
                  <c:v>21</c:v>
                </c:pt>
                <c:pt idx="3579">
                  <c:v>22</c:v>
                </c:pt>
                <c:pt idx="3580">
                  <c:v>22</c:v>
                </c:pt>
                <c:pt idx="3581">
                  <c:v>21</c:v>
                </c:pt>
                <c:pt idx="3582">
                  <c:v>22</c:v>
                </c:pt>
                <c:pt idx="3583">
                  <c:v>21</c:v>
                </c:pt>
                <c:pt idx="3584">
                  <c:v>23</c:v>
                </c:pt>
                <c:pt idx="3585">
                  <c:v>21</c:v>
                </c:pt>
                <c:pt idx="3586">
                  <c:v>22</c:v>
                </c:pt>
                <c:pt idx="3587">
                  <c:v>21</c:v>
                </c:pt>
                <c:pt idx="3588">
                  <c:v>21</c:v>
                </c:pt>
                <c:pt idx="3589">
                  <c:v>23</c:v>
                </c:pt>
                <c:pt idx="3590">
                  <c:v>22</c:v>
                </c:pt>
                <c:pt idx="3591">
                  <c:v>22</c:v>
                </c:pt>
                <c:pt idx="3592">
                  <c:v>21</c:v>
                </c:pt>
                <c:pt idx="3593">
                  <c:v>22</c:v>
                </c:pt>
                <c:pt idx="3594">
                  <c:v>21</c:v>
                </c:pt>
                <c:pt idx="3595">
                  <c:v>20</c:v>
                </c:pt>
                <c:pt idx="3596">
                  <c:v>26</c:v>
                </c:pt>
                <c:pt idx="3597">
                  <c:v>24</c:v>
                </c:pt>
                <c:pt idx="3598">
                  <c:v>21</c:v>
                </c:pt>
                <c:pt idx="3599">
                  <c:v>26</c:v>
                </c:pt>
                <c:pt idx="3600">
                  <c:v>21</c:v>
                </c:pt>
                <c:pt idx="3601">
                  <c:v>23</c:v>
                </c:pt>
                <c:pt idx="3602">
                  <c:v>26</c:v>
                </c:pt>
                <c:pt idx="3603">
                  <c:v>24</c:v>
                </c:pt>
                <c:pt idx="3604">
                  <c:v>23</c:v>
                </c:pt>
                <c:pt idx="3605">
                  <c:v>21</c:v>
                </c:pt>
                <c:pt idx="3606">
                  <c:v>22</c:v>
                </c:pt>
                <c:pt idx="3607">
                  <c:v>21</c:v>
                </c:pt>
                <c:pt idx="3608">
                  <c:v>26</c:v>
                </c:pt>
                <c:pt idx="3609">
                  <c:v>23</c:v>
                </c:pt>
                <c:pt idx="3610">
                  <c:v>22</c:v>
                </c:pt>
                <c:pt idx="3611">
                  <c:v>22</c:v>
                </c:pt>
                <c:pt idx="3612">
                  <c:v>23</c:v>
                </c:pt>
                <c:pt idx="3613">
                  <c:v>22</c:v>
                </c:pt>
                <c:pt idx="3614">
                  <c:v>21</c:v>
                </c:pt>
                <c:pt idx="3615">
                  <c:v>24</c:v>
                </c:pt>
                <c:pt idx="3616">
                  <c:v>23</c:v>
                </c:pt>
                <c:pt idx="3617">
                  <c:v>22</c:v>
                </c:pt>
                <c:pt idx="3618">
                  <c:v>23</c:v>
                </c:pt>
                <c:pt idx="3619">
                  <c:v>22</c:v>
                </c:pt>
                <c:pt idx="3620">
                  <c:v>22</c:v>
                </c:pt>
                <c:pt idx="3621">
                  <c:v>23</c:v>
                </c:pt>
                <c:pt idx="3622">
                  <c:v>24</c:v>
                </c:pt>
                <c:pt idx="3623">
                  <c:v>25</c:v>
                </c:pt>
                <c:pt idx="3624">
                  <c:v>26</c:v>
                </c:pt>
                <c:pt idx="3625">
                  <c:v>21</c:v>
                </c:pt>
                <c:pt idx="3626">
                  <c:v>24</c:v>
                </c:pt>
                <c:pt idx="3627">
                  <c:v>22</c:v>
                </c:pt>
                <c:pt idx="3628">
                  <c:v>22</c:v>
                </c:pt>
                <c:pt idx="3629">
                  <c:v>22</c:v>
                </c:pt>
                <c:pt idx="3630">
                  <c:v>21</c:v>
                </c:pt>
                <c:pt idx="3631">
                  <c:v>23</c:v>
                </c:pt>
                <c:pt idx="3632">
                  <c:v>21</c:v>
                </c:pt>
                <c:pt idx="3633">
                  <c:v>22</c:v>
                </c:pt>
                <c:pt idx="3634">
                  <c:v>21</c:v>
                </c:pt>
                <c:pt idx="3635">
                  <c:v>23</c:v>
                </c:pt>
                <c:pt idx="3636">
                  <c:v>21</c:v>
                </c:pt>
                <c:pt idx="3637">
                  <c:v>28</c:v>
                </c:pt>
                <c:pt idx="3638">
                  <c:v>21</c:v>
                </c:pt>
                <c:pt idx="3639">
                  <c:v>21</c:v>
                </c:pt>
                <c:pt idx="3640">
                  <c:v>21</c:v>
                </c:pt>
                <c:pt idx="3641">
                  <c:v>21</c:v>
                </c:pt>
                <c:pt idx="3642">
                  <c:v>24</c:v>
                </c:pt>
                <c:pt idx="3643">
                  <c:v>22</c:v>
                </c:pt>
                <c:pt idx="3644">
                  <c:v>21</c:v>
                </c:pt>
                <c:pt idx="3645">
                  <c:v>22</c:v>
                </c:pt>
                <c:pt idx="3646">
                  <c:v>25</c:v>
                </c:pt>
                <c:pt idx="3647">
                  <c:v>22</c:v>
                </c:pt>
                <c:pt idx="3648">
                  <c:v>25</c:v>
                </c:pt>
                <c:pt idx="3649">
                  <c:v>22</c:v>
                </c:pt>
                <c:pt idx="3650">
                  <c:v>22</c:v>
                </c:pt>
                <c:pt idx="3651">
                  <c:v>22</c:v>
                </c:pt>
                <c:pt idx="3652">
                  <c:v>23</c:v>
                </c:pt>
                <c:pt idx="3653">
                  <c:v>22</c:v>
                </c:pt>
                <c:pt idx="3654">
                  <c:v>23</c:v>
                </c:pt>
                <c:pt idx="3655">
                  <c:v>22</c:v>
                </c:pt>
                <c:pt idx="3656">
                  <c:v>22</c:v>
                </c:pt>
                <c:pt idx="3657">
                  <c:v>23</c:v>
                </c:pt>
                <c:pt idx="3658">
                  <c:v>22</c:v>
                </c:pt>
                <c:pt idx="3659">
                  <c:v>22</c:v>
                </c:pt>
                <c:pt idx="3660">
                  <c:v>23</c:v>
                </c:pt>
                <c:pt idx="3661">
                  <c:v>23</c:v>
                </c:pt>
                <c:pt idx="3662">
                  <c:v>23</c:v>
                </c:pt>
                <c:pt idx="3663">
                  <c:v>22</c:v>
                </c:pt>
                <c:pt idx="3664">
                  <c:v>22</c:v>
                </c:pt>
                <c:pt idx="3665">
                  <c:v>24</c:v>
                </c:pt>
                <c:pt idx="3666">
                  <c:v>23</c:v>
                </c:pt>
                <c:pt idx="3667">
                  <c:v>19</c:v>
                </c:pt>
                <c:pt idx="3668">
                  <c:v>22</c:v>
                </c:pt>
                <c:pt idx="3669">
                  <c:v>22</c:v>
                </c:pt>
                <c:pt idx="3670">
                  <c:v>27</c:v>
                </c:pt>
                <c:pt idx="3671">
                  <c:v>22</c:v>
                </c:pt>
                <c:pt idx="3672">
                  <c:v>23</c:v>
                </c:pt>
                <c:pt idx="3673">
                  <c:v>24</c:v>
                </c:pt>
                <c:pt idx="3674">
                  <c:v>28</c:v>
                </c:pt>
                <c:pt idx="3675">
                  <c:v>22</c:v>
                </c:pt>
                <c:pt idx="3676">
                  <c:v>19</c:v>
                </c:pt>
                <c:pt idx="3677">
                  <c:v>23</c:v>
                </c:pt>
                <c:pt idx="3678">
                  <c:v>23</c:v>
                </c:pt>
                <c:pt idx="3679">
                  <c:v>21</c:v>
                </c:pt>
                <c:pt idx="3680">
                  <c:v>22</c:v>
                </c:pt>
                <c:pt idx="3681">
                  <c:v>23</c:v>
                </c:pt>
                <c:pt idx="3682">
                  <c:v>25</c:v>
                </c:pt>
                <c:pt idx="3683">
                  <c:v>22</c:v>
                </c:pt>
                <c:pt idx="3684">
                  <c:v>22</c:v>
                </c:pt>
                <c:pt idx="3685">
                  <c:v>22</c:v>
                </c:pt>
                <c:pt idx="3686">
                  <c:v>25</c:v>
                </c:pt>
                <c:pt idx="3687">
                  <c:v>22</c:v>
                </c:pt>
                <c:pt idx="3688">
                  <c:v>19</c:v>
                </c:pt>
                <c:pt idx="3689">
                  <c:v>20</c:v>
                </c:pt>
                <c:pt idx="3690">
                  <c:v>20</c:v>
                </c:pt>
                <c:pt idx="3691">
                  <c:v>20</c:v>
                </c:pt>
                <c:pt idx="3692">
                  <c:v>22</c:v>
                </c:pt>
                <c:pt idx="3693">
                  <c:v>23</c:v>
                </c:pt>
                <c:pt idx="3694">
                  <c:v>25</c:v>
                </c:pt>
                <c:pt idx="3695">
                  <c:v>22</c:v>
                </c:pt>
                <c:pt idx="3696">
                  <c:v>21</c:v>
                </c:pt>
                <c:pt idx="3697">
                  <c:v>21</c:v>
                </c:pt>
                <c:pt idx="3698">
                  <c:v>21</c:v>
                </c:pt>
                <c:pt idx="3699">
                  <c:v>22</c:v>
                </c:pt>
                <c:pt idx="3700">
                  <c:v>20</c:v>
                </c:pt>
                <c:pt idx="3701">
                  <c:v>21</c:v>
                </c:pt>
                <c:pt idx="3702">
                  <c:v>20</c:v>
                </c:pt>
                <c:pt idx="3703">
                  <c:v>21</c:v>
                </c:pt>
                <c:pt idx="3704">
                  <c:v>24</c:v>
                </c:pt>
                <c:pt idx="3705">
                  <c:v>20</c:v>
                </c:pt>
                <c:pt idx="3706">
                  <c:v>25</c:v>
                </c:pt>
                <c:pt idx="3707">
                  <c:v>21</c:v>
                </c:pt>
                <c:pt idx="3708">
                  <c:v>21</c:v>
                </c:pt>
                <c:pt idx="3709">
                  <c:v>21</c:v>
                </c:pt>
                <c:pt idx="3710">
                  <c:v>24</c:v>
                </c:pt>
                <c:pt idx="3711">
                  <c:v>21</c:v>
                </c:pt>
                <c:pt idx="3712">
                  <c:v>20</c:v>
                </c:pt>
                <c:pt idx="3713">
                  <c:v>26</c:v>
                </c:pt>
                <c:pt idx="3714">
                  <c:v>21</c:v>
                </c:pt>
                <c:pt idx="3715">
                  <c:v>20</c:v>
                </c:pt>
                <c:pt idx="3716">
                  <c:v>22</c:v>
                </c:pt>
                <c:pt idx="3717">
                  <c:v>22</c:v>
                </c:pt>
                <c:pt idx="3718">
                  <c:v>26</c:v>
                </c:pt>
                <c:pt idx="3719">
                  <c:v>23</c:v>
                </c:pt>
                <c:pt idx="3720">
                  <c:v>22</c:v>
                </c:pt>
                <c:pt idx="3721">
                  <c:v>26</c:v>
                </c:pt>
                <c:pt idx="3722">
                  <c:v>22</c:v>
                </c:pt>
                <c:pt idx="3723">
                  <c:v>22</c:v>
                </c:pt>
                <c:pt idx="3724">
                  <c:v>21</c:v>
                </c:pt>
                <c:pt idx="3725">
                  <c:v>23</c:v>
                </c:pt>
                <c:pt idx="3726">
                  <c:v>22</c:v>
                </c:pt>
                <c:pt idx="3727">
                  <c:v>22</c:v>
                </c:pt>
                <c:pt idx="3728">
                  <c:v>22</c:v>
                </c:pt>
                <c:pt idx="3729">
                  <c:v>24</c:v>
                </c:pt>
                <c:pt idx="3730">
                  <c:v>21</c:v>
                </c:pt>
                <c:pt idx="3731">
                  <c:v>21</c:v>
                </c:pt>
                <c:pt idx="3732">
                  <c:v>22</c:v>
                </c:pt>
                <c:pt idx="3733">
                  <c:v>20</c:v>
                </c:pt>
                <c:pt idx="3734">
                  <c:v>24</c:v>
                </c:pt>
                <c:pt idx="3735">
                  <c:v>21</c:v>
                </c:pt>
                <c:pt idx="3736">
                  <c:v>21</c:v>
                </c:pt>
                <c:pt idx="3737">
                  <c:v>23</c:v>
                </c:pt>
                <c:pt idx="3738">
                  <c:v>22</c:v>
                </c:pt>
                <c:pt idx="3739">
                  <c:v>21</c:v>
                </c:pt>
                <c:pt idx="3740">
                  <c:v>22</c:v>
                </c:pt>
                <c:pt idx="3741">
                  <c:v>24</c:v>
                </c:pt>
                <c:pt idx="3742">
                  <c:v>22</c:v>
                </c:pt>
                <c:pt idx="3743">
                  <c:v>20</c:v>
                </c:pt>
                <c:pt idx="3744">
                  <c:v>25</c:v>
                </c:pt>
                <c:pt idx="3745">
                  <c:v>24</c:v>
                </c:pt>
                <c:pt idx="3746">
                  <c:v>26</c:v>
                </c:pt>
                <c:pt idx="3747">
                  <c:v>20</c:v>
                </c:pt>
                <c:pt idx="3748">
                  <c:v>24</c:v>
                </c:pt>
                <c:pt idx="3749">
                  <c:v>23</c:v>
                </c:pt>
                <c:pt idx="3750">
                  <c:v>20</c:v>
                </c:pt>
                <c:pt idx="3751">
                  <c:v>22</c:v>
                </c:pt>
                <c:pt idx="3752">
                  <c:v>22</c:v>
                </c:pt>
                <c:pt idx="3753">
                  <c:v>22</c:v>
                </c:pt>
                <c:pt idx="3754">
                  <c:v>22</c:v>
                </c:pt>
                <c:pt idx="3755">
                  <c:v>21</c:v>
                </c:pt>
                <c:pt idx="3756">
                  <c:v>22</c:v>
                </c:pt>
                <c:pt idx="3757">
                  <c:v>26</c:v>
                </c:pt>
                <c:pt idx="3758">
                  <c:v>21</c:v>
                </c:pt>
                <c:pt idx="3759">
                  <c:v>20</c:v>
                </c:pt>
                <c:pt idx="3760">
                  <c:v>22</c:v>
                </c:pt>
                <c:pt idx="3761">
                  <c:v>21</c:v>
                </c:pt>
                <c:pt idx="3762">
                  <c:v>20</c:v>
                </c:pt>
                <c:pt idx="3763">
                  <c:v>19</c:v>
                </c:pt>
                <c:pt idx="3764">
                  <c:v>22</c:v>
                </c:pt>
                <c:pt idx="3765">
                  <c:v>22</c:v>
                </c:pt>
                <c:pt idx="3766">
                  <c:v>23</c:v>
                </c:pt>
                <c:pt idx="3767">
                  <c:v>22</c:v>
                </c:pt>
                <c:pt idx="3768">
                  <c:v>20</c:v>
                </c:pt>
                <c:pt idx="3769">
                  <c:v>27</c:v>
                </c:pt>
                <c:pt idx="3770">
                  <c:v>25</c:v>
                </c:pt>
                <c:pt idx="3771">
                  <c:v>24</c:v>
                </c:pt>
                <c:pt idx="3772">
                  <c:v>20</c:v>
                </c:pt>
                <c:pt idx="3773">
                  <c:v>23</c:v>
                </c:pt>
                <c:pt idx="3774">
                  <c:v>23</c:v>
                </c:pt>
                <c:pt idx="3775">
                  <c:v>23</c:v>
                </c:pt>
                <c:pt idx="3776">
                  <c:v>23</c:v>
                </c:pt>
                <c:pt idx="3777">
                  <c:v>23</c:v>
                </c:pt>
                <c:pt idx="3778">
                  <c:v>23</c:v>
                </c:pt>
                <c:pt idx="3779">
                  <c:v>24</c:v>
                </c:pt>
                <c:pt idx="3780">
                  <c:v>23</c:v>
                </c:pt>
                <c:pt idx="3781">
                  <c:v>21</c:v>
                </c:pt>
                <c:pt idx="3782">
                  <c:v>24</c:v>
                </c:pt>
                <c:pt idx="3783">
                  <c:v>23</c:v>
                </c:pt>
                <c:pt idx="3784">
                  <c:v>24</c:v>
                </c:pt>
                <c:pt idx="3785">
                  <c:v>22</c:v>
                </c:pt>
                <c:pt idx="3786">
                  <c:v>26</c:v>
                </c:pt>
                <c:pt idx="3787">
                  <c:v>22</c:v>
                </c:pt>
                <c:pt idx="3788">
                  <c:v>23</c:v>
                </c:pt>
                <c:pt idx="3789">
                  <c:v>21</c:v>
                </c:pt>
                <c:pt idx="3790">
                  <c:v>21</c:v>
                </c:pt>
                <c:pt idx="3791">
                  <c:v>21</c:v>
                </c:pt>
                <c:pt idx="3792">
                  <c:v>23</c:v>
                </c:pt>
                <c:pt idx="3793">
                  <c:v>24</c:v>
                </c:pt>
                <c:pt idx="3794">
                  <c:v>28</c:v>
                </c:pt>
                <c:pt idx="3795">
                  <c:v>26</c:v>
                </c:pt>
                <c:pt idx="3796">
                  <c:v>22</c:v>
                </c:pt>
                <c:pt idx="3797">
                  <c:v>22</c:v>
                </c:pt>
                <c:pt idx="3798">
                  <c:v>22</c:v>
                </c:pt>
                <c:pt idx="3799">
                  <c:v>24</c:v>
                </c:pt>
                <c:pt idx="3800">
                  <c:v>23</c:v>
                </c:pt>
                <c:pt idx="3801">
                  <c:v>21</c:v>
                </c:pt>
                <c:pt idx="3802">
                  <c:v>21</c:v>
                </c:pt>
                <c:pt idx="3803">
                  <c:v>19</c:v>
                </c:pt>
                <c:pt idx="3804">
                  <c:v>19</c:v>
                </c:pt>
                <c:pt idx="3805">
                  <c:v>21</c:v>
                </c:pt>
                <c:pt idx="3806">
                  <c:v>20</c:v>
                </c:pt>
                <c:pt idx="3807">
                  <c:v>21</c:v>
                </c:pt>
                <c:pt idx="3808">
                  <c:v>21</c:v>
                </c:pt>
                <c:pt idx="3809">
                  <c:v>24</c:v>
                </c:pt>
                <c:pt idx="3810">
                  <c:v>26</c:v>
                </c:pt>
                <c:pt idx="3811">
                  <c:v>22</c:v>
                </c:pt>
                <c:pt idx="3812">
                  <c:v>21</c:v>
                </c:pt>
                <c:pt idx="3813">
                  <c:v>24</c:v>
                </c:pt>
                <c:pt idx="3814">
                  <c:v>22</c:v>
                </c:pt>
                <c:pt idx="3815">
                  <c:v>22</c:v>
                </c:pt>
                <c:pt idx="3816">
                  <c:v>22</c:v>
                </c:pt>
                <c:pt idx="3817">
                  <c:v>22</c:v>
                </c:pt>
                <c:pt idx="3818">
                  <c:v>20</c:v>
                </c:pt>
                <c:pt idx="3819">
                  <c:v>21</c:v>
                </c:pt>
                <c:pt idx="3820">
                  <c:v>22</c:v>
                </c:pt>
                <c:pt idx="3821">
                  <c:v>21</c:v>
                </c:pt>
                <c:pt idx="3822">
                  <c:v>19</c:v>
                </c:pt>
                <c:pt idx="3823">
                  <c:v>21</c:v>
                </c:pt>
                <c:pt idx="3824">
                  <c:v>22</c:v>
                </c:pt>
                <c:pt idx="3825">
                  <c:v>20</c:v>
                </c:pt>
                <c:pt idx="3826">
                  <c:v>23</c:v>
                </c:pt>
                <c:pt idx="3827">
                  <c:v>21</c:v>
                </c:pt>
                <c:pt idx="3828">
                  <c:v>21</c:v>
                </c:pt>
                <c:pt idx="3829">
                  <c:v>21</c:v>
                </c:pt>
                <c:pt idx="3830">
                  <c:v>22</c:v>
                </c:pt>
                <c:pt idx="3831">
                  <c:v>26</c:v>
                </c:pt>
                <c:pt idx="3832">
                  <c:v>21</c:v>
                </c:pt>
                <c:pt idx="3833">
                  <c:v>22</c:v>
                </c:pt>
                <c:pt idx="3834">
                  <c:v>23</c:v>
                </c:pt>
                <c:pt idx="3835">
                  <c:v>22</c:v>
                </c:pt>
                <c:pt idx="3836">
                  <c:v>21</c:v>
                </c:pt>
                <c:pt idx="3837">
                  <c:v>21</c:v>
                </c:pt>
                <c:pt idx="3838">
                  <c:v>21</c:v>
                </c:pt>
                <c:pt idx="3839">
                  <c:v>22</c:v>
                </c:pt>
                <c:pt idx="3840">
                  <c:v>23</c:v>
                </c:pt>
                <c:pt idx="3841">
                  <c:v>22</c:v>
                </c:pt>
                <c:pt idx="3842">
                  <c:v>22</c:v>
                </c:pt>
                <c:pt idx="3843">
                  <c:v>25</c:v>
                </c:pt>
                <c:pt idx="3844">
                  <c:v>23</c:v>
                </c:pt>
                <c:pt idx="3845">
                  <c:v>24</c:v>
                </c:pt>
                <c:pt idx="3846">
                  <c:v>23</c:v>
                </c:pt>
                <c:pt idx="3847">
                  <c:v>25</c:v>
                </c:pt>
                <c:pt idx="3848">
                  <c:v>22</c:v>
                </c:pt>
                <c:pt idx="3849">
                  <c:v>22</c:v>
                </c:pt>
                <c:pt idx="3850">
                  <c:v>22</c:v>
                </c:pt>
                <c:pt idx="3851">
                  <c:v>22</c:v>
                </c:pt>
                <c:pt idx="3852">
                  <c:v>23</c:v>
                </c:pt>
                <c:pt idx="3853">
                  <c:v>20</c:v>
                </c:pt>
                <c:pt idx="3854">
                  <c:v>21</c:v>
                </c:pt>
                <c:pt idx="3855">
                  <c:v>22</c:v>
                </c:pt>
                <c:pt idx="3856">
                  <c:v>23</c:v>
                </c:pt>
                <c:pt idx="3857">
                  <c:v>23</c:v>
                </c:pt>
                <c:pt idx="3858">
                  <c:v>24</c:v>
                </c:pt>
                <c:pt idx="3859">
                  <c:v>22</c:v>
                </c:pt>
                <c:pt idx="3860">
                  <c:v>21</c:v>
                </c:pt>
                <c:pt idx="3861">
                  <c:v>22</c:v>
                </c:pt>
                <c:pt idx="3862">
                  <c:v>21</c:v>
                </c:pt>
                <c:pt idx="3863">
                  <c:v>20</c:v>
                </c:pt>
                <c:pt idx="3864">
                  <c:v>20</c:v>
                </c:pt>
                <c:pt idx="3865">
                  <c:v>23</c:v>
                </c:pt>
                <c:pt idx="3866">
                  <c:v>21</c:v>
                </c:pt>
                <c:pt idx="3867">
                  <c:v>23</c:v>
                </c:pt>
                <c:pt idx="3868">
                  <c:v>22</c:v>
                </c:pt>
                <c:pt idx="3869">
                  <c:v>27</c:v>
                </c:pt>
                <c:pt idx="3870">
                  <c:v>25</c:v>
                </c:pt>
                <c:pt idx="3871">
                  <c:v>25</c:v>
                </c:pt>
                <c:pt idx="3872">
                  <c:v>22</c:v>
                </c:pt>
                <c:pt idx="3873">
                  <c:v>20</c:v>
                </c:pt>
                <c:pt idx="3874">
                  <c:v>21</c:v>
                </c:pt>
                <c:pt idx="3875">
                  <c:v>22</c:v>
                </c:pt>
                <c:pt idx="3876">
                  <c:v>20</c:v>
                </c:pt>
                <c:pt idx="3877">
                  <c:v>26</c:v>
                </c:pt>
                <c:pt idx="3878">
                  <c:v>23</c:v>
                </c:pt>
                <c:pt idx="3879">
                  <c:v>21</c:v>
                </c:pt>
                <c:pt idx="3880">
                  <c:v>23</c:v>
                </c:pt>
                <c:pt idx="3881">
                  <c:v>22</c:v>
                </c:pt>
                <c:pt idx="3882">
                  <c:v>21</c:v>
                </c:pt>
                <c:pt idx="3883">
                  <c:v>20</c:v>
                </c:pt>
                <c:pt idx="3884">
                  <c:v>23</c:v>
                </c:pt>
                <c:pt idx="3885">
                  <c:v>22</c:v>
                </c:pt>
                <c:pt idx="3886">
                  <c:v>22</c:v>
                </c:pt>
                <c:pt idx="3887">
                  <c:v>24</c:v>
                </c:pt>
                <c:pt idx="3888">
                  <c:v>21</c:v>
                </c:pt>
                <c:pt idx="3889">
                  <c:v>21</c:v>
                </c:pt>
                <c:pt idx="3890">
                  <c:v>23</c:v>
                </c:pt>
                <c:pt idx="3891">
                  <c:v>22</c:v>
                </c:pt>
                <c:pt idx="3892">
                  <c:v>22</c:v>
                </c:pt>
                <c:pt idx="3893">
                  <c:v>27</c:v>
                </c:pt>
                <c:pt idx="3894">
                  <c:v>25</c:v>
                </c:pt>
                <c:pt idx="3895">
                  <c:v>25</c:v>
                </c:pt>
                <c:pt idx="3896">
                  <c:v>24</c:v>
                </c:pt>
                <c:pt idx="3897">
                  <c:v>22</c:v>
                </c:pt>
                <c:pt idx="3898">
                  <c:v>22</c:v>
                </c:pt>
                <c:pt idx="3899">
                  <c:v>25</c:v>
                </c:pt>
                <c:pt idx="3900">
                  <c:v>23</c:v>
                </c:pt>
                <c:pt idx="3901">
                  <c:v>23</c:v>
                </c:pt>
                <c:pt idx="3902">
                  <c:v>21</c:v>
                </c:pt>
                <c:pt idx="3903">
                  <c:v>23</c:v>
                </c:pt>
                <c:pt idx="3904">
                  <c:v>24</c:v>
                </c:pt>
                <c:pt idx="3905">
                  <c:v>22</c:v>
                </c:pt>
                <c:pt idx="3906">
                  <c:v>24</c:v>
                </c:pt>
                <c:pt idx="3907">
                  <c:v>22</c:v>
                </c:pt>
                <c:pt idx="3908">
                  <c:v>22</c:v>
                </c:pt>
                <c:pt idx="3909">
                  <c:v>24</c:v>
                </c:pt>
                <c:pt idx="3910">
                  <c:v>24</c:v>
                </c:pt>
                <c:pt idx="3911">
                  <c:v>22</c:v>
                </c:pt>
                <c:pt idx="3912">
                  <c:v>24</c:v>
                </c:pt>
                <c:pt idx="3913">
                  <c:v>23</c:v>
                </c:pt>
                <c:pt idx="3914">
                  <c:v>24</c:v>
                </c:pt>
                <c:pt idx="3915">
                  <c:v>24</c:v>
                </c:pt>
                <c:pt idx="3916">
                  <c:v>23</c:v>
                </c:pt>
                <c:pt idx="3917">
                  <c:v>22</c:v>
                </c:pt>
                <c:pt idx="3918">
                  <c:v>25</c:v>
                </c:pt>
                <c:pt idx="3919">
                  <c:v>26</c:v>
                </c:pt>
                <c:pt idx="3920">
                  <c:v>25</c:v>
                </c:pt>
                <c:pt idx="3921">
                  <c:v>21</c:v>
                </c:pt>
                <c:pt idx="3922">
                  <c:v>22</c:v>
                </c:pt>
                <c:pt idx="3923">
                  <c:v>21</c:v>
                </c:pt>
                <c:pt idx="3924">
                  <c:v>22</c:v>
                </c:pt>
                <c:pt idx="3925">
                  <c:v>22</c:v>
                </c:pt>
                <c:pt idx="3926">
                  <c:v>24</c:v>
                </c:pt>
                <c:pt idx="3927">
                  <c:v>23</c:v>
                </c:pt>
                <c:pt idx="3928">
                  <c:v>24</c:v>
                </c:pt>
                <c:pt idx="3929">
                  <c:v>22</c:v>
                </c:pt>
                <c:pt idx="3930">
                  <c:v>23</c:v>
                </c:pt>
                <c:pt idx="3931">
                  <c:v>21</c:v>
                </c:pt>
                <c:pt idx="3932">
                  <c:v>21</c:v>
                </c:pt>
                <c:pt idx="3933">
                  <c:v>21</c:v>
                </c:pt>
                <c:pt idx="3934">
                  <c:v>21</c:v>
                </c:pt>
                <c:pt idx="3935">
                  <c:v>22</c:v>
                </c:pt>
                <c:pt idx="3936">
                  <c:v>20</c:v>
                </c:pt>
                <c:pt idx="3937">
                  <c:v>23</c:v>
                </c:pt>
                <c:pt idx="3938">
                  <c:v>22</c:v>
                </c:pt>
                <c:pt idx="3939">
                  <c:v>21</c:v>
                </c:pt>
                <c:pt idx="3940">
                  <c:v>25</c:v>
                </c:pt>
                <c:pt idx="3941">
                  <c:v>25</c:v>
                </c:pt>
                <c:pt idx="3942">
                  <c:v>25</c:v>
                </c:pt>
                <c:pt idx="3943">
                  <c:v>25</c:v>
                </c:pt>
                <c:pt idx="3944">
                  <c:v>25</c:v>
                </c:pt>
                <c:pt idx="3945">
                  <c:v>22</c:v>
                </c:pt>
                <c:pt idx="3946">
                  <c:v>34</c:v>
                </c:pt>
                <c:pt idx="3947">
                  <c:v>22</c:v>
                </c:pt>
                <c:pt idx="3948">
                  <c:v>25</c:v>
                </c:pt>
                <c:pt idx="3949">
                  <c:v>20</c:v>
                </c:pt>
                <c:pt idx="3950">
                  <c:v>20</c:v>
                </c:pt>
                <c:pt idx="3951">
                  <c:v>22</c:v>
                </c:pt>
                <c:pt idx="3952">
                  <c:v>21</c:v>
                </c:pt>
                <c:pt idx="3953">
                  <c:v>23</c:v>
                </c:pt>
                <c:pt idx="3954">
                  <c:v>23</c:v>
                </c:pt>
                <c:pt idx="3955">
                  <c:v>21</c:v>
                </c:pt>
                <c:pt idx="3956">
                  <c:v>23</c:v>
                </c:pt>
                <c:pt idx="3957">
                  <c:v>22</c:v>
                </c:pt>
                <c:pt idx="3958">
                  <c:v>23</c:v>
                </c:pt>
                <c:pt idx="3959">
                  <c:v>20</c:v>
                </c:pt>
                <c:pt idx="3960">
                  <c:v>23</c:v>
                </c:pt>
                <c:pt idx="3961">
                  <c:v>21</c:v>
                </c:pt>
                <c:pt idx="3962">
                  <c:v>20</c:v>
                </c:pt>
                <c:pt idx="3963">
                  <c:v>26</c:v>
                </c:pt>
                <c:pt idx="3964">
                  <c:v>22</c:v>
                </c:pt>
                <c:pt idx="3965">
                  <c:v>22</c:v>
                </c:pt>
                <c:pt idx="3966">
                  <c:v>21</c:v>
                </c:pt>
                <c:pt idx="3967">
                  <c:v>22</c:v>
                </c:pt>
                <c:pt idx="3968">
                  <c:v>21</c:v>
                </c:pt>
                <c:pt idx="3969">
                  <c:v>22</c:v>
                </c:pt>
                <c:pt idx="3970">
                  <c:v>24</c:v>
                </c:pt>
                <c:pt idx="3971">
                  <c:v>21</c:v>
                </c:pt>
                <c:pt idx="3972">
                  <c:v>22</c:v>
                </c:pt>
                <c:pt idx="3973">
                  <c:v>22</c:v>
                </c:pt>
                <c:pt idx="3974">
                  <c:v>21</c:v>
                </c:pt>
                <c:pt idx="3975">
                  <c:v>23</c:v>
                </c:pt>
                <c:pt idx="3976">
                  <c:v>25</c:v>
                </c:pt>
                <c:pt idx="3977">
                  <c:v>21</c:v>
                </c:pt>
                <c:pt idx="3978">
                  <c:v>22</c:v>
                </c:pt>
                <c:pt idx="3979">
                  <c:v>22</c:v>
                </c:pt>
                <c:pt idx="3980">
                  <c:v>22</c:v>
                </c:pt>
                <c:pt idx="3981">
                  <c:v>21</c:v>
                </c:pt>
                <c:pt idx="3982">
                  <c:v>25</c:v>
                </c:pt>
                <c:pt idx="3983">
                  <c:v>21</c:v>
                </c:pt>
                <c:pt idx="3984">
                  <c:v>24</c:v>
                </c:pt>
                <c:pt idx="3985">
                  <c:v>23</c:v>
                </c:pt>
                <c:pt idx="3986">
                  <c:v>20</c:v>
                </c:pt>
                <c:pt idx="3987">
                  <c:v>19</c:v>
                </c:pt>
                <c:pt idx="3988">
                  <c:v>21</c:v>
                </c:pt>
                <c:pt idx="3989">
                  <c:v>23</c:v>
                </c:pt>
                <c:pt idx="3990">
                  <c:v>22</c:v>
                </c:pt>
                <c:pt idx="3991">
                  <c:v>22</c:v>
                </c:pt>
                <c:pt idx="3992">
                  <c:v>21</c:v>
                </c:pt>
                <c:pt idx="3993">
                  <c:v>20</c:v>
                </c:pt>
                <c:pt idx="3994">
                  <c:v>24</c:v>
                </c:pt>
                <c:pt idx="3995">
                  <c:v>22</c:v>
                </c:pt>
                <c:pt idx="3996">
                  <c:v>21</c:v>
                </c:pt>
                <c:pt idx="3997">
                  <c:v>22</c:v>
                </c:pt>
                <c:pt idx="3998">
                  <c:v>21</c:v>
                </c:pt>
                <c:pt idx="3999">
                  <c:v>21</c:v>
                </c:pt>
                <c:pt idx="4000">
                  <c:v>21</c:v>
                </c:pt>
                <c:pt idx="4001">
                  <c:v>21</c:v>
                </c:pt>
                <c:pt idx="4002">
                  <c:v>21</c:v>
                </c:pt>
                <c:pt idx="4003">
                  <c:v>22</c:v>
                </c:pt>
                <c:pt idx="4004">
                  <c:v>20</c:v>
                </c:pt>
                <c:pt idx="4005">
                  <c:v>23</c:v>
                </c:pt>
                <c:pt idx="4006">
                  <c:v>24</c:v>
                </c:pt>
                <c:pt idx="4007">
                  <c:v>22</c:v>
                </c:pt>
                <c:pt idx="4008">
                  <c:v>23</c:v>
                </c:pt>
                <c:pt idx="4009">
                  <c:v>22</c:v>
                </c:pt>
                <c:pt idx="4010">
                  <c:v>24</c:v>
                </c:pt>
                <c:pt idx="4011">
                  <c:v>23</c:v>
                </c:pt>
                <c:pt idx="4012">
                  <c:v>21</c:v>
                </c:pt>
                <c:pt idx="4013">
                  <c:v>22</c:v>
                </c:pt>
                <c:pt idx="4014">
                  <c:v>23</c:v>
                </c:pt>
                <c:pt idx="4015">
                  <c:v>24</c:v>
                </c:pt>
                <c:pt idx="4016">
                  <c:v>22</c:v>
                </c:pt>
                <c:pt idx="4017">
                  <c:v>22</c:v>
                </c:pt>
                <c:pt idx="4018">
                  <c:v>21</c:v>
                </c:pt>
                <c:pt idx="4019">
                  <c:v>21</c:v>
                </c:pt>
                <c:pt idx="4020">
                  <c:v>24</c:v>
                </c:pt>
                <c:pt idx="4021">
                  <c:v>24</c:v>
                </c:pt>
                <c:pt idx="4022">
                  <c:v>24</c:v>
                </c:pt>
                <c:pt idx="4023">
                  <c:v>24</c:v>
                </c:pt>
                <c:pt idx="4024">
                  <c:v>21</c:v>
                </c:pt>
                <c:pt idx="4025">
                  <c:v>22</c:v>
                </c:pt>
                <c:pt idx="4026">
                  <c:v>22</c:v>
                </c:pt>
                <c:pt idx="4027">
                  <c:v>22</c:v>
                </c:pt>
                <c:pt idx="4028">
                  <c:v>22</c:v>
                </c:pt>
                <c:pt idx="4029">
                  <c:v>23</c:v>
                </c:pt>
                <c:pt idx="4030">
                  <c:v>21</c:v>
                </c:pt>
                <c:pt idx="4031">
                  <c:v>21</c:v>
                </c:pt>
                <c:pt idx="4032">
                  <c:v>23</c:v>
                </c:pt>
                <c:pt idx="4033">
                  <c:v>21</c:v>
                </c:pt>
                <c:pt idx="4034">
                  <c:v>22</c:v>
                </c:pt>
                <c:pt idx="4035">
                  <c:v>20</c:v>
                </c:pt>
                <c:pt idx="4036">
                  <c:v>22</c:v>
                </c:pt>
                <c:pt idx="4037">
                  <c:v>22</c:v>
                </c:pt>
                <c:pt idx="4038">
                  <c:v>21</c:v>
                </c:pt>
                <c:pt idx="4039">
                  <c:v>21</c:v>
                </c:pt>
                <c:pt idx="4040">
                  <c:v>21</c:v>
                </c:pt>
                <c:pt idx="4041">
                  <c:v>20</c:v>
                </c:pt>
                <c:pt idx="4042">
                  <c:v>20</c:v>
                </c:pt>
                <c:pt idx="4043">
                  <c:v>22</c:v>
                </c:pt>
                <c:pt idx="4044">
                  <c:v>24</c:v>
                </c:pt>
                <c:pt idx="4045">
                  <c:v>25</c:v>
                </c:pt>
                <c:pt idx="4046">
                  <c:v>25</c:v>
                </c:pt>
                <c:pt idx="4047">
                  <c:v>25</c:v>
                </c:pt>
                <c:pt idx="4048">
                  <c:v>23</c:v>
                </c:pt>
                <c:pt idx="4049">
                  <c:v>24</c:v>
                </c:pt>
                <c:pt idx="4050">
                  <c:v>22</c:v>
                </c:pt>
                <c:pt idx="4051">
                  <c:v>21</c:v>
                </c:pt>
                <c:pt idx="4052">
                  <c:v>22</c:v>
                </c:pt>
                <c:pt idx="4053">
                  <c:v>26</c:v>
                </c:pt>
                <c:pt idx="4054">
                  <c:v>23</c:v>
                </c:pt>
                <c:pt idx="4055">
                  <c:v>22</c:v>
                </c:pt>
                <c:pt idx="4056">
                  <c:v>23</c:v>
                </c:pt>
                <c:pt idx="4057">
                  <c:v>21</c:v>
                </c:pt>
                <c:pt idx="4058">
                  <c:v>23</c:v>
                </c:pt>
                <c:pt idx="4059">
                  <c:v>23</c:v>
                </c:pt>
                <c:pt idx="4060">
                  <c:v>21</c:v>
                </c:pt>
                <c:pt idx="4061">
                  <c:v>23</c:v>
                </c:pt>
                <c:pt idx="4062">
                  <c:v>22</c:v>
                </c:pt>
                <c:pt idx="4063">
                  <c:v>25</c:v>
                </c:pt>
                <c:pt idx="4064">
                  <c:v>22</c:v>
                </c:pt>
                <c:pt idx="4065">
                  <c:v>24</c:v>
                </c:pt>
                <c:pt idx="4066">
                  <c:v>22</c:v>
                </c:pt>
                <c:pt idx="4067">
                  <c:v>23</c:v>
                </c:pt>
                <c:pt idx="4068">
                  <c:v>22</c:v>
                </c:pt>
                <c:pt idx="4069">
                  <c:v>23</c:v>
                </c:pt>
                <c:pt idx="4070">
                  <c:v>26</c:v>
                </c:pt>
                <c:pt idx="4071">
                  <c:v>28</c:v>
                </c:pt>
                <c:pt idx="4072">
                  <c:v>25</c:v>
                </c:pt>
                <c:pt idx="4073">
                  <c:v>22</c:v>
                </c:pt>
                <c:pt idx="4074">
                  <c:v>22</c:v>
                </c:pt>
                <c:pt idx="4075">
                  <c:v>23</c:v>
                </c:pt>
                <c:pt idx="4076">
                  <c:v>22</c:v>
                </c:pt>
                <c:pt idx="4077">
                  <c:v>22</c:v>
                </c:pt>
                <c:pt idx="4078">
                  <c:v>21</c:v>
                </c:pt>
                <c:pt idx="4079">
                  <c:v>23</c:v>
                </c:pt>
                <c:pt idx="4080">
                  <c:v>24</c:v>
                </c:pt>
                <c:pt idx="4081">
                  <c:v>21</c:v>
                </c:pt>
                <c:pt idx="4082">
                  <c:v>23</c:v>
                </c:pt>
                <c:pt idx="4083">
                  <c:v>27</c:v>
                </c:pt>
                <c:pt idx="4084">
                  <c:v>24</c:v>
                </c:pt>
                <c:pt idx="4085">
                  <c:v>22</c:v>
                </c:pt>
                <c:pt idx="4086">
                  <c:v>20</c:v>
                </c:pt>
                <c:pt idx="4087">
                  <c:v>22</c:v>
                </c:pt>
                <c:pt idx="4088">
                  <c:v>25</c:v>
                </c:pt>
                <c:pt idx="4089">
                  <c:v>22</c:v>
                </c:pt>
                <c:pt idx="4090">
                  <c:v>21</c:v>
                </c:pt>
                <c:pt idx="4091">
                  <c:v>24</c:v>
                </c:pt>
                <c:pt idx="4092">
                  <c:v>21</c:v>
                </c:pt>
                <c:pt idx="4093">
                  <c:v>22</c:v>
                </c:pt>
                <c:pt idx="4094">
                  <c:v>22</c:v>
                </c:pt>
                <c:pt idx="4095">
                  <c:v>20</c:v>
                </c:pt>
                <c:pt idx="4096">
                  <c:v>21</c:v>
                </c:pt>
                <c:pt idx="4097">
                  <c:v>21</c:v>
                </c:pt>
                <c:pt idx="4098">
                  <c:v>20</c:v>
                </c:pt>
                <c:pt idx="4099">
                  <c:v>21</c:v>
                </c:pt>
                <c:pt idx="4100">
                  <c:v>20</c:v>
                </c:pt>
                <c:pt idx="4101">
                  <c:v>21</c:v>
                </c:pt>
                <c:pt idx="4102">
                  <c:v>21</c:v>
                </c:pt>
                <c:pt idx="4103">
                  <c:v>20</c:v>
                </c:pt>
                <c:pt idx="4104">
                  <c:v>25</c:v>
                </c:pt>
                <c:pt idx="4105">
                  <c:v>23</c:v>
                </c:pt>
                <c:pt idx="4106">
                  <c:v>21</c:v>
                </c:pt>
                <c:pt idx="4107">
                  <c:v>21</c:v>
                </c:pt>
                <c:pt idx="4108">
                  <c:v>22</c:v>
                </c:pt>
                <c:pt idx="4109">
                  <c:v>21</c:v>
                </c:pt>
                <c:pt idx="4110">
                  <c:v>21</c:v>
                </c:pt>
                <c:pt idx="4111">
                  <c:v>21</c:v>
                </c:pt>
                <c:pt idx="4112">
                  <c:v>26</c:v>
                </c:pt>
                <c:pt idx="4113">
                  <c:v>21</c:v>
                </c:pt>
                <c:pt idx="4114">
                  <c:v>19</c:v>
                </c:pt>
                <c:pt idx="4115">
                  <c:v>21</c:v>
                </c:pt>
                <c:pt idx="4116">
                  <c:v>21</c:v>
                </c:pt>
                <c:pt idx="4117">
                  <c:v>21</c:v>
                </c:pt>
                <c:pt idx="4118">
                  <c:v>23</c:v>
                </c:pt>
                <c:pt idx="4119">
                  <c:v>26</c:v>
                </c:pt>
                <c:pt idx="4120">
                  <c:v>22</c:v>
                </c:pt>
                <c:pt idx="4121">
                  <c:v>22</c:v>
                </c:pt>
                <c:pt idx="4122">
                  <c:v>22</c:v>
                </c:pt>
                <c:pt idx="4123">
                  <c:v>21</c:v>
                </c:pt>
                <c:pt idx="4124">
                  <c:v>19</c:v>
                </c:pt>
                <c:pt idx="4125">
                  <c:v>22</c:v>
                </c:pt>
                <c:pt idx="4126">
                  <c:v>21</c:v>
                </c:pt>
                <c:pt idx="4127">
                  <c:v>22</c:v>
                </c:pt>
                <c:pt idx="4128">
                  <c:v>21</c:v>
                </c:pt>
                <c:pt idx="4129">
                  <c:v>22</c:v>
                </c:pt>
                <c:pt idx="4130">
                  <c:v>25</c:v>
                </c:pt>
                <c:pt idx="4131">
                  <c:v>22</c:v>
                </c:pt>
                <c:pt idx="4132">
                  <c:v>22</c:v>
                </c:pt>
                <c:pt idx="4133">
                  <c:v>26</c:v>
                </c:pt>
                <c:pt idx="4134">
                  <c:v>24</c:v>
                </c:pt>
                <c:pt idx="4135">
                  <c:v>25</c:v>
                </c:pt>
                <c:pt idx="4136">
                  <c:v>20</c:v>
                </c:pt>
                <c:pt idx="4137">
                  <c:v>22</c:v>
                </c:pt>
                <c:pt idx="4138">
                  <c:v>21</c:v>
                </c:pt>
                <c:pt idx="4139">
                  <c:v>21</c:v>
                </c:pt>
                <c:pt idx="4140">
                  <c:v>23</c:v>
                </c:pt>
                <c:pt idx="4141">
                  <c:v>22</c:v>
                </c:pt>
                <c:pt idx="4142">
                  <c:v>24</c:v>
                </c:pt>
                <c:pt idx="4143">
                  <c:v>24</c:v>
                </c:pt>
                <c:pt idx="4144">
                  <c:v>21</c:v>
                </c:pt>
                <c:pt idx="4145">
                  <c:v>19</c:v>
                </c:pt>
                <c:pt idx="4146">
                  <c:v>23</c:v>
                </c:pt>
                <c:pt idx="4147">
                  <c:v>21</c:v>
                </c:pt>
                <c:pt idx="4148">
                  <c:v>25</c:v>
                </c:pt>
                <c:pt idx="4149">
                  <c:v>23</c:v>
                </c:pt>
                <c:pt idx="4150">
                  <c:v>22</c:v>
                </c:pt>
                <c:pt idx="4151">
                  <c:v>22</c:v>
                </c:pt>
                <c:pt idx="4152">
                  <c:v>22</c:v>
                </c:pt>
                <c:pt idx="4153">
                  <c:v>21</c:v>
                </c:pt>
                <c:pt idx="4154">
                  <c:v>20</c:v>
                </c:pt>
                <c:pt idx="4155">
                  <c:v>22</c:v>
                </c:pt>
                <c:pt idx="4156">
                  <c:v>22</c:v>
                </c:pt>
                <c:pt idx="4157">
                  <c:v>21</c:v>
                </c:pt>
                <c:pt idx="4158">
                  <c:v>23</c:v>
                </c:pt>
                <c:pt idx="4159">
                  <c:v>26</c:v>
                </c:pt>
                <c:pt idx="4160">
                  <c:v>23</c:v>
                </c:pt>
                <c:pt idx="4161">
                  <c:v>22</c:v>
                </c:pt>
                <c:pt idx="4162">
                  <c:v>22</c:v>
                </c:pt>
                <c:pt idx="4163">
                  <c:v>20</c:v>
                </c:pt>
                <c:pt idx="4164">
                  <c:v>22</c:v>
                </c:pt>
                <c:pt idx="4165">
                  <c:v>22</c:v>
                </c:pt>
                <c:pt idx="4166">
                  <c:v>21</c:v>
                </c:pt>
                <c:pt idx="4167">
                  <c:v>24</c:v>
                </c:pt>
                <c:pt idx="4168">
                  <c:v>20</c:v>
                </c:pt>
                <c:pt idx="4169">
                  <c:v>21</c:v>
                </c:pt>
                <c:pt idx="4170">
                  <c:v>22</c:v>
                </c:pt>
                <c:pt idx="4171">
                  <c:v>21</c:v>
                </c:pt>
                <c:pt idx="4172">
                  <c:v>21</c:v>
                </c:pt>
                <c:pt idx="4173">
                  <c:v>22</c:v>
                </c:pt>
                <c:pt idx="4174">
                  <c:v>22</c:v>
                </c:pt>
                <c:pt idx="4175">
                  <c:v>23</c:v>
                </c:pt>
                <c:pt idx="4176">
                  <c:v>22</c:v>
                </c:pt>
                <c:pt idx="4177">
                  <c:v>23</c:v>
                </c:pt>
                <c:pt idx="4178">
                  <c:v>23</c:v>
                </c:pt>
                <c:pt idx="4179">
                  <c:v>23</c:v>
                </c:pt>
                <c:pt idx="4180">
                  <c:v>23</c:v>
                </c:pt>
                <c:pt idx="4181">
                  <c:v>21</c:v>
                </c:pt>
                <c:pt idx="4182">
                  <c:v>25</c:v>
                </c:pt>
                <c:pt idx="4183">
                  <c:v>23</c:v>
                </c:pt>
                <c:pt idx="4184">
                  <c:v>26</c:v>
                </c:pt>
                <c:pt idx="4185">
                  <c:v>23</c:v>
                </c:pt>
                <c:pt idx="4186">
                  <c:v>23</c:v>
                </c:pt>
                <c:pt idx="4187">
                  <c:v>22</c:v>
                </c:pt>
                <c:pt idx="4188">
                  <c:v>23</c:v>
                </c:pt>
                <c:pt idx="4189">
                  <c:v>22</c:v>
                </c:pt>
                <c:pt idx="4190">
                  <c:v>23</c:v>
                </c:pt>
                <c:pt idx="4191">
                  <c:v>20</c:v>
                </c:pt>
                <c:pt idx="4192">
                  <c:v>21</c:v>
                </c:pt>
                <c:pt idx="4193">
                  <c:v>25</c:v>
                </c:pt>
                <c:pt idx="4194">
                  <c:v>21</c:v>
                </c:pt>
                <c:pt idx="4195">
                  <c:v>22</c:v>
                </c:pt>
                <c:pt idx="4196">
                  <c:v>22</c:v>
                </c:pt>
                <c:pt idx="4197">
                  <c:v>28</c:v>
                </c:pt>
                <c:pt idx="4198">
                  <c:v>21</c:v>
                </c:pt>
                <c:pt idx="4199">
                  <c:v>22</c:v>
                </c:pt>
                <c:pt idx="4200">
                  <c:v>21</c:v>
                </c:pt>
                <c:pt idx="4201">
                  <c:v>21</c:v>
                </c:pt>
                <c:pt idx="4202">
                  <c:v>22</c:v>
                </c:pt>
                <c:pt idx="4203">
                  <c:v>25</c:v>
                </c:pt>
                <c:pt idx="4204">
                  <c:v>20</c:v>
                </c:pt>
                <c:pt idx="4205">
                  <c:v>22</c:v>
                </c:pt>
                <c:pt idx="4206">
                  <c:v>22</c:v>
                </c:pt>
                <c:pt idx="4207">
                  <c:v>25</c:v>
                </c:pt>
                <c:pt idx="4208">
                  <c:v>24</c:v>
                </c:pt>
                <c:pt idx="4209">
                  <c:v>23</c:v>
                </c:pt>
                <c:pt idx="4210">
                  <c:v>22</c:v>
                </c:pt>
                <c:pt idx="4211">
                  <c:v>20</c:v>
                </c:pt>
                <c:pt idx="4212">
                  <c:v>21</c:v>
                </c:pt>
                <c:pt idx="4213">
                  <c:v>22</c:v>
                </c:pt>
                <c:pt idx="4214">
                  <c:v>26</c:v>
                </c:pt>
                <c:pt idx="4215">
                  <c:v>21</c:v>
                </c:pt>
                <c:pt idx="4216">
                  <c:v>23</c:v>
                </c:pt>
                <c:pt idx="4217">
                  <c:v>22</c:v>
                </c:pt>
                <c:pt idx="4218">
                  <c:v>21</c:v>
                </c:pt>
                <c:pt idx="4219">
                  <c:v>24</c:v>
                </c:pt>
                <c:pt idx="4220">
                  <c:v>22</c:v>
                </c:pt>
                <c:pt idx="4221">
                  <c:v>20</c:v>
                </c:pt>
                <c:pt idx="4222">
                  <c:v>22</c:v>
                </c:pt>
                <c:pt idx="4223">
                  <c:v>22</c:v>
                </c:pt>
                <c:pt idx="4224">
                  <c:v>21</c:v>
                </c:pt>
                <c:pt idx="4225">
                  <c:v>22</c:v>
                </c:pt>
                <c:pt idx="4226">
                  <c:v>21</c:v>
                </c:pt>
                <c:pt idx="4227">
                  <c:v>22</c:v>
                </c:pt>
                <c:pt idx="4228">
                  <c:v>23</c:v>
                </c:pt>
                <c:pt idx="4229">
                  <c:v>22</c:v>
                </c:pt>
                <c:pt idx="4230">
                  <c:v>22</c:v>
                </c:pt>
                <c:pt idx="4231">
                  <c:v>24</c:v>
                </c:pt>
                <c:pt idx="4232">
                  <c:v>26</c:v>
                </c:pt>
                <c:pt idx="4233">
                  <c:v>25</c:v>
                </c:pt>
                <c:pt idx="4234">
                  <c:v>23</c:v>
                </c:pt>
                <c:pt idx="4235">
                  <c:v>22</c:v>
                </c:pt>
                <c:pt idx="4236">
                  <c:v>22</c:v>
                </c:pt>
                <c:pt idx="4237">
                  <c:v>24</c:v>
                </c:pt>
                <c:pt idx="4238">
                  <c:v>21</c:v>
                </c:pt>
                <c:pt idx="4239">
                  <c:v>23</c:v>
                </c:pt>
                <c:pt idx="4240">
                  <c:v>23</c:v>
                </c:pt>
                <c:pt idx="4241">
                  <c:v>25</c:v>
                </c:pt>
                <c:pt idx="4242">
                  <c:v>25</c:v>
                </c:pt>
                <c:pt idx="4243">
                  <c:v>22</c:v>
                </c:pt>
                <c:pt idx="4244">
                  <c:v>23</c:v>
                </c:pt>
                <c:pt idx="4245">
                  <c:v>22</c:v>
                </c:pt>
                <c:pt idx="4246">
                  <c:v>24</c:v>
                </c:pt>
                <c:pt idx="4247">
                  <c:v>22</c:v>
                </c:pt>
                <c:pt idx="4248">
                  <c:v>22</c:v>
                </c:pt>
                <c:pt idx="4249">
                  <c:v>23</c:v>
                </c:pt>
                <c:pt idx="4250">
                  <c:v>22</c:v>
                </c:pt>
                <c:pt idx="4251">
                  <c:v>23</c:v>
                </c:pt>
                <c:pt idx="4252">
                  <c:v>22</c:v>
                </c:pt>
                <c:pt idx="4253">
                  <c:v>22</c:v>
                </c:pt>
                <c:pt idx="4254">
                  <c:v>22</c:v>
                </c:pt>
                <c:pt idx="4255">
                  <c:v>23</c:v>
                </c:pt>
                <c:pt idx="4256">
                  <c:v>25</c:v>
                </c:pt>
                <c:pt idx="4257">
                  <c:v>25</c:v>
                </c:pt>
                <c:pt idx="4258">
                  <c:v>25</c:v>
                </c:pt>
                <c:pt idx="4259">
                  <c:v>22</c:v>
                </c:pt>
                <c:pt idx="4260">
                  <c:v>22</c:v>
                </c:pt>
                <c:pt idx="4261">
                  <c:v>31</c:v>
                </c:pt>
                <c:pt idx="4262">
                  <c:v>22</c:v>
                </c:pt>
                <c:pt idx="4263">
                  <c:v>24</c:v>
                </c:pt>
                <c:pt idx="4264">
                  <c:v>22</c:v>
                </c:pt>
                <c:pt idx="4265">
                  <c:v>21</c:v>
                </c:pt>
                <c:pt idx="4266">
                  <c:v>22</c:v>
                </c:pt>
                <c:pt idx="4267">
                  <c:v>20</c:v>
                </c:pt>
                <c:pt idx="4268">
                  <c:v>21</c:v>
                </c:pt>
                <c:pt idx="4269">
                  <c:v>21</c:v>
                </c:pt>
                <c:pt idx="4270">
                  <c:v>19</c:v>
                </c:pt>
                <c:pt idx="4271">
                  <c:v>21</c:v>
                </c:pt>
                <c:pt idx="4272">
                  <c:v>20</c:v>
                </c:pt>
                <c:pt idx="4273">
                  <c:v>23</c:v>
                </c:pt>
                <c:pt idx="4274">
                  <c:v>22</c:v>
                </c:pt>
                <c:pt idx="4275">
                  <c:v>21</c:v>
                </c:pt>
                <c:pt idx="4276">
                  <c:v>21</c:v>
                </c:pt>
                <c:pt idx="4277">
                  <c:v>21</c:v>
                </c:pt>
                <c:pt idx="4278">
                  <c:v>23</c:v>
                </c:pt>
                <c:pt idx="4279">
                  <c:v>21</c:v>
                </c:pt>
                <c:pt idx="4280">
                  <c:v>22</c:v>
                </c:pt>
                <c:pt idx="4281">
                  <c:v>21</c:v>
                </c:pt>
                <c:pt idx="4282">
                  <c:v>21</c:v>
                </c:pt>
                <c:pt idx="4283">
                  <c:v>21</c:v>
                </c:pt>
                <c:pt idx="4284">
                  <c:v>21</c:v>
                </c:pt>
                <c:pt idx="4285">
                  <c:v>21</c:v>
                </c:pt>
                <c:pt idx="4286">
                  <c:v>23</c:v>
                </c:pt>
                <c:pt idx="4287">
                  <c:v>20</c:v>
                </c:pt>
                <c:pt idx="4288">
                  <c:v>23</c:v>
                </c:pt>
                <c:pt idx="4289">
                  <c:v>22</c:v>
                </c:pt>
                <c:pt idx="4290">
                  <c:v>20</c:v>
                </c:pt>
                <c:pt idx="4291">
                  <c:v>24</c:v>
                </c:pt>
                <c:pt idx="4292">
                  <c:v>22</c:v>
                </c:pt>
                <c:pt idx="4293">
                  <c:v>22</c:v>
                </c:pt>
                <c:pt idx="4294">
                  <c:v>24</c:v>
                </c:pt>
                <c:pt idx="4295">
                  <c:v>22</c:v>
                </c:pt>
                <c:pt idx="4296">
                  <c:v>25</c:v>
                </c:pt>
                <c:pt idx="4297">
                  <c:v>22</c:v>
                </c:pt>
                <c:pt idx="4298">
                  <c:v>21</c:v>
                </c:pt>
                <c:pt idx="4299">
                  <c:v>22</c:v>
                </c:pt>
                <c:pt idx="4300">
                  <c:v>24</c:v>
                </c:pt>
                <c:pt idx="4301">
                  <c:v>21</c:v>
                </c:pt>
                <c:pt idx="4302">
                  <c:v>22</c:v>
                </c:pt>
                <c:pt idx="4303">
                  <c:v>23</c:v>
                </c:pt>
                <c:pt idx="4304">
                  <c:v>23</c:v>
                </c:pt>
                <c:pt idx="4305">
                  <c:v>22</c:v>
                </c:pt>
                <c:pt idx="4306">
                  <c:v>25</c:v>
                </c:pt>
                <c:pt idx="4307">
                  <c:v>23</c:v>
                </c:pt>
                <c:pt idx="4308">
                  <c:v>22</c:v>
                </c:pt>
                <c:pt idx="4309">
                  <c:v>22</c:v>
                </c:pt>
                <c:pt idx="4310">
                  <c:v>22</c:v>
                </c:pt>
                <c:pt idx="4311">
                  <c:v>21</c:v>
                </c:pt>
                <c:pt idx="4312">
                  <c:v>25</c:v>
                </c:pt>
                <c:pt idx="4313">
                  <c:v>22</c:v>
                </c:pt>
                <c:pt idx="4314">
                  <c:v>22</c:v>
                </c:pt>
                <c:pt idx="4315">
                  <c:v>22</c:v>
                </c:pt>
                <c:pt idx="4316">
                  <c:v>21</c:v>
                </c:pt>
                <c:pt idx="4317">
                  <c:v>22</c:v>
                </c:pt>
                <c:pt idx="4318">
                  <c:v>22</c:v>
                </c:pt>
                <c:pt idx="4319">
                  <c:v>22</c:v>
                </c:pt>
                <c:pt idx="4320">
                  <c:v>21</c:v>
                </c:pt>
                <c:pt idx="4321">
                  <c:v>21</c:v>
                </c:pt>
                <c:pt idx="4322">
                  <c:v>24</c:v>
                </c:pt>
                <c:pt idx="4323">
                  <c:v>23</c:v>
                </c:pt>
                <c:pt idx="4324">
                  <c:v>22</c:v>
                </c:pt>
                <c:pt idx="4325">
                  <c:v>20</c:v>
                </c:pt>
                <c:pt idx="4326">
                  <c:v>20</c:v>
                </c:pt>
                <c:pt idx="4327">
                  <c:v>22</c:v>
                </c:pt>
                <c:pt idx="4328">
                  <c:v>22</c:v>
                </c:pt>
                <c:pt idx="4329">
                  <c:v>20</c:v>
                </c:pt>
                <c:pt idx="4330">
                  <c:v>21</c:v>
                </c:pt>
                <c:pt idx="4331">
                  <c:v>22</c:v>
                </c:pt>
                <c:pt idx="4332">
                  <c:v>17</c:v>
                </c:pt>
                <c:pt idx="4333">
                  <c:v>23</c:v>
                </c:pt>
                <c:pt idx="4334">
                  <c:v>24</c:v>
                </c:pt>
                <c:pt idx="4335">
                  <c:v>25</c:v>
                </c:pt>
                <c:pt idx="4336">
                  <c:v>25</c:v>
                </c:pt>
                <c:pt idx="4337">
                  <c:v>21</c:v>
                </c:pt>
                <c:pt idx="4338">
                  <c:v>21</c:v>
                </c:pt>
                <c:pt idx="4339">
                  <c:v>21</c:v>
                </c:pt>
                <c:pt idx="4340">
                  <c:v>21</c:v>
                </c:pt>
                <c:pt idx="4341">
                  <c:v>25</c:v>
                </c:pt>
                <c:pt idx="4342">
                  <c:v>21</c:v>
                </c:pt>
                <c:pt idx="4343">
                  <c:v>21</c:v>
                </c:pt>
                <c:pt idx="4344">
                  <c:v>21</c:v>
                </c:pt>
                <c:pt idx="4345">
                  <c:v>21</c:v>
                </c:pt>
                <c:pt idx="4346">
                  <c:v>22</c:v>
                </c:pt>
                <c:pt idx="4347">
                  <c:v>21</c:v>
                </c:pt>
                <c:pt idx="4348">
                  <c:v>22</c:v>
                </c:pt>
                <c:pt idx="4349">
                  <c:v>21</c:v>
                </c:pt>
                <c:pt idx="4350">
                  <c:v>19</c:v>
                </c:pt>
                <c:pt idx="4351">
                  <c:v>22</c:v>
                </c:pt>
                <c:pt idx="4352">
                  <c:v>22</c:v>
                </c:pt>
                <c:pt idx="4353">
                  <c:v>22</c:v>
                </c:pt>
                <c:pt idx="4354">
                  <c:v>23</c:v>
                </c:pt>
                <c:pt idx="4355">
                  <c:v>22</c:v>
                </c:pt>
                <c:pt idx="4356">
                  <c:v>22</c:v>
                </c:pt>
                <c:pt idx="4357">
                  <c:v>24</c:v>
                </c:pt>
                <c:pt idx="4358">
                  <c:v>23</c:v>
                </c:pt>
                <c:pt idx="4359">
                  <c:v>24</c:v>
                </c:pt>
                <c:pt idx="4360">
                  <c:v>25</c:v>
                </c:pt>
                <c:pt idx="4361">
                  <c:v>26</c:v>
                </c:pt>
                <c:pt idx="4362">
                  <c:v>23</c:v>
                </c:pt>
                <c:pt idx="4363">
                  <c:v>25</c:v>
                </c:pt>
                <c:pt idx="4364">
                  <c:v>25</c:v>
                </c:pt>
                <c:pt idx="4365">
                  <c:v>23</c:v>
                </c:pt>
                <c:pt idx="4366">
                  <c:v>23</c:v>
                </c:pt>
                <c:pt idx="4367">
                  <c:v>21</c:v>
                </c:pt>
                <c:pt idx="4368">
                  <c:v>22</c:v>
                </c:pt>
                <c:pt idx="4369">
                  <c:v>22</c:v>
                </c:pt>
                <c:pt idx="4370">
                  <c:v>23</c:v>
                </c:pt>
                <c:pt idx="4371">
                  <c:v>23</c:v>
                </c:pt>
                <c:pt idx="4372">
                  <c:v>22</c:v>
                </c:pt>
                <c:pt idx="4373">
                  <c:v>22</c:v>
                </c:pt>
                <c:pt idx="4374">
                  <c:v>24</c:v>
                </c:pt>
                <c:pt idx="4375">
                  <c:v>20</c:v>
                </c:pt>
                <c:pt idx="4376">
                  <c:v>23</c:v>
                </c:pt>
                <c:pt idx="4377">
                  <c:v>22</c:v>
                </c:pt>
                <c:pt idx="4378">
                  <c:v>23</c:v>
                </c:pt>
                <c:pt idx="4379">
                  <c:v>22</c:v>
                </c:pt>
                <c:pt idx="4380">
                  <c:v>23</c:v>
                </c:pt>
                <c:pt idx="4381">
                  <c:v>22</c:v>
                </c:pt>
                <c:pt idx="4382">
                  <c:v>23</c:v>
                </c:pt>
                <c:pt idx="4383">
                  <c:v>25</c:v>
                </c:pt>
                <c:pt idx="4384">
                  <c:v>25</c:v>
                </c:pt>
                <c:pt idx="4385">
                  <c:v>24</c:v>
                </c:pt>
                <c:pt idx="4386">
                  <c:v>22</c:v>
                </c:pt>
                <c:pt idx="4387">
                  <c:v>21</c:v>
                </c:pt>
                <c:pt idx="4388">
                  <c:v>21</c:v>
                </c:pt>
                <c:pt idx="4389">
                  <c:v>23</c:v>
                </c:pt>
                <c:pt idx="4390">
                  <c:v>23</c:v>
                </c:pt>
                <c:pt idx="4391">
                  <c:v>21</c:v>
                </c:pt>
                <c:pt idx="4392">
                  <c:v>23</c:v>
                </c:pt>
                <c:pt idx="4393">
                  <c:v>23</c:v>
                </c:pt>
                <c:pt idx="4394">
                  <c:v>21</c:v>
                </c:pt>
                <c:pt idx="4395">
                  <c:v>23</c:v>
                </c:pt>
                <c:pt idx="4396">
                  <c:v>23</c:v>
                </c:pt>
                <c:pt idx="4397">
                  <c:v>24</c:v>
                </c:pt>
                <c:pt idx="4398">
                  <c:v>21</c:v>
                </c:pt>
                <c:pt idx="4399">
                  <c:v>23</c:v>
                </c:pt>
                <c:pt idx="4400">
                  <c:v>20</c:v>
                </c:pt>
                <c:pt idx="4401">
                  <c:v>21</c:v>
                </c:pt>
                <c:pt idx="4402">
                  <c:v>21</c:v>
                </c:pt>
                <c:pt idx="4403">
                  <c:v>24</c:v>
                </c:pt>
                <c:pt idx="4404">
                  <c:v>21</c:v>
                </c:pt>
                <c:pt idx="4405">
                  <c:v>22</c:v>
                </c:pt>
                <c:pt idx="4406">
                  <c:v>22</c:v>
                </c:pt>
                <c:pt idx="4407">
                  <c:v>23</c:v>
                </c:pt>
                <c:pt idx="4408">
                  <c:v>29</c:v>
                </c:pt>
                <c:pt idx="4409">
                  <c:v>24</c:v>
                </c:pt>
                <c:pt idx="4410">
                  <c:v>24</c:v>
                </c:pt>
                <c:pt idx="4411">
                  <c:v>22</c:v>
                </c:pt>
                <c:pt idx="4412">
                  <c:v>21</c:v>
                </c:pt>
                <c:pt idx="4413">
                  <c:v>23</c:v>
                </c:pt>
                <c:pt idx="4414">
                  <c:v>22</c:v>
                </c:pt>
                <c:pt idx="4415">
                  <c:v>21</c:v>
                </c:pt>
                <c:pt idx="4416">
                  <c:v>20</c:v>
                </c:pt>
                <c:pt idx="4417">
                  <c:v>22</c:v>
                </c:pt>
                <c:pt idx="4418">
                  <c:v>22</c:v>
                </c:pt>
                <c:pt idx="4419">
                  <c:v>21</c:v>
                </c:pt>
                <c:pt idx="4420">
                  <c:v>22</c:v>
                </c:pt>
                <c:pt idx="4421">
                  <c:v>22</c:v>
                </c:pt>
                <c:pt idx="4422">
                  <c:v>21</c:v>
                </c:pt>
                <c:pt idx="4423">
                  <c:v>23</c:v>
                </c:pt>
                <c:pt idx="4424">
                  <c:v>21</c:v>
                </c:pt>
                <c:pt idx="4425">
                  <c:v>20</c:v>
                </c:pt>
                <c:pt idx="4426">
                  <c:v>22</c:v>
                </c:pt>
                <c:pt idx="4427">
                  <c:v>22</c:v>
                </c:pt>
                <c:pt idx="4428">
                  <c:v>21</c:v>
                </c:pt>
                <c:pt idx="4429">
                  <c:v>23</c:v>
                </c:pt>
                <c:pt idx="4430">
                  <c:v>21</c:v>
                </c:pt>
                <c:pt idx="4431">
                  <c:v>23</c:v>
                </c:pt>
                <c:pt idx="4432">
                  <c:v>21</c:v>
                </c:pt>
                <c:pt idx="4433">
                  <c:v>20</c:v>
                </c:pt>
                <c:pt idx="4434">
                  <c:v>22</c:v>
                </c:pt>
                <c:pt idx="4435">
                  <c:v>23</c:v>
                </c:pt>
                <c:pt idx="4436">
                  <c:v>22</c:v>
                </c:pt>
                <c:pt idx="4437">
                  <c:v>23</c:v>
                </c:pt>
                <c:pt idx="4438">
                  <c:v>24</c:v>
                </c:pt>
                <c:pt idx="4439">
                  <c:v>21</c:v>
                </c:pt>
                <c:pt idx="4440">
                  <c:v>23</c:v>
                </c:pt>
                <c:pt idx="4441">
                  <c:v>23</c:v>
                </c:pt>
                <c:pt idx="4442">
                  <c:v>20</c:v>
                </c:pt>
                <c:pt idx="4443">
                  <c:v>25</c:v>
                </c:pt>
                <c:pt idx="4444">
                  <c:v>30</c:v>
                </c:pt>
                <c:pt idx="4445">
                  <c:v>20</c:v>
                </c:pt>
                <c:pt idx="4446">
                  <c:v>22</c:v>
                </c:pt>
                <c:pt idx="4447">
                  <c:v>23</c:v>
                </c:pt>
                <c:pt idx="4448">
                  <c:v>21</c:v>
                </c:pt>
                <c:pt idx="4449">
                  <c:v>26</c:v>
                </c:pt>
                <c:pt idx="4450">
                  <c:v>22</c:v>
                </c:pt>
                <c:pt idx="4451">
                  <c:v>22</c:v>
                </c:pt>
                <c:pt idx="4452">
                  <c:v>24</c:v>
                </c:pt>
                <c:pt idx="4453">
                  <c:v>22</c:v>
                </c:pt>
                <c:pt idx="4454">
                  <c:v>22</c:v>
                </c:pt>
                <c:pt idx="4455">
                  <c:v>21</c:v>
                </c:pt>
                <c:pt idx="4456">
                  <c:v>22</c:v>
                </c:pt>
                <c:pt idx="4457">
                  <c:v>24</c:v>
                </c:pt>
                <c:pt idx="4458">
                  <c:v>23</c:v>
                </c:pt>
                <c:pt idx="4459">
                  <c:v>25</c:v>
                </c:pt>
                <c:pt idx="4460">
                  <c:v>19</c:v>
                </c:pt>
                <c:pt idx="4461">
                  <c:v>20</c:v>
                </c:pt>
                <c:pt idx="4462">
                  <c:v>20</c:v>
                </c:pt>
                <c:pt idx="4463">
                  <c:v>23</c:v>
                </c:pt>
                <c:pt idx="4464">
                  <c:v>22</c:v>
                </c:pt>
                <c:pt idx="4465">
                  <c:v>22</c:v>
                </c:pt>
                <c:pt idx="4466">
                  <c:v>20</c:v>
                </c:pt>
                <c:pt idx="4467">
                  <c:v>22</c:v>
                </c:pt>
                <c:pt idx="4468">
                  <c:v>23</c:v>
                </c:pt>
                <c:pt idx="4469">
                  <c:v>25</c:v>
                </c:pt>
                <c:pt idx="4470">
                  <c:v>21</c:v>
                </c:pt>
                <c:pt idx="4471">
                  <c:v>22</c:v>
                </c:pt>
                <c:pt idx="4472">
                  <c:v>26</c:v>
                </c:pt>
                <c:pt idx="4473">
                  <c:v>23</c:v>
                </c:pt>
                <c:pt idx="4474">
                  <c:v>21</c:v>
                </c:pt>
                <c:pt idx="4475">
                  <c:v>25</c:v>
                </c:pt>
                <c:pt idx="4476">
                  <c:v>23</c:v>
                </c:pt>
                <c:pt idx="4477">
                  <c:v>22</c:v>
                </c:pt>
                <c:pt idx="4478">
                  <c:v>24</c:v>
                </c:pt>
                <c:pt idx="4479">
                  <c:v>22</c:v>
                </c:pt>
                <c:pt idx="4480">
                  <c:v>25</c:v>
                </c:pt>
                <c:pt idx="4481">
                  <c:v>25</c:v>
                </c:pt>
                <c:pt idx="4482">
                  <c:v>24</c:v>
                </c:pt>
                <c:pt idx="4483">
                  <c:v>26</c:v>
                </c:pt>
                <c:pt idx="4484">
                  <c:v>26</c:v>
                </c:pt>
                <c:pt idx="4485">
                  <c:v>24</c:v>
                </c:pt>
                <c:pt idx="4486">
                  <c:v>22</c:v>
                </c:pt>
                <c:pt idx="4487">
                  <c:v>21</c:v>
                </c:pt>
                <c:pt idx="4488">
                  <c:v>22</c:v>
                </c:pt>
                <c:pt idx="4489">
                  <c:v>22</c:v>
                </c:pt>
                <c:pt idx="4490">
                  <c:v>24</c:v>
                </c:pt>
                <c:pt idx="4491">
                  <c:v>23</c:v>
                </c:pt>
                <c:pt idx="4492">
                  <c:v>21</c:v>
                </c:pt>
                <c:pt idx="4493">
                  <c:v>23</c:v>
                </c:pt>
                <c:pt idx="4494">
                  <c:v>23</c:v>
                </c:pt>
                <c:pt idx="4495">
                  <c:v>21</c:v>
                </c:pt>
                <c:pt idx="4496">
                  <c:v>22</c:v>
                </c:pt>
                <c:pt idx="4497">
                  <c:v>22</c:v>
                </c:pt>
                <c:pt idx="4498">
                  <c:v>24</c:v>
                </c:pt>
                <c:pt idx="4499">
                  <c:v>21</c:v>
                </c:pt>
                <c:pt idx="4500">
                  <c:v>23</c:v>
                </c:pt>
                <c:pt idx="4501">
                  <c:v>21</c:v>
                </c:pt>
                <c:pt idx="4502">
                  <c:v>24</c:v>
                </c:pt>
                <c:pt idx="4503">
                  <c:v>22</c:v>
                </c:pt>
                <c:pt idx="4504">
                  <c:v>21</c:v>
                </c:pt>
                <c:pt idx="4505">
                  <c:v>24</c:v>
                </c:pt>
                <c:pt idx="4506">
                  <c:v>23</c:v>
                </c:pt>
                <c:pt idx="4507">
                  <c:v>25</c:v>
                </c:pt>
                <c:pt idx="4508">
                  <c:v>24</c:v>
                </c:pt>
                <c:pt idx="4509">
                  <c:v>22</c:v>
                </c:pt>
                <c:pt idx="4510">
                  <c:v>22</c:v>
                </c:pt>
                <c:pt idx="4511">
                  <c:v>27</c:v>
                </c:pt>
                <c:pt idx="4512">
                  <c:v>21</c:v>
                </c:pt>
                <c:pt idx="4513">
                  <c:v>22</c:v>
                </c:pt>
                <c:pt idx="4514">
                  <c:v>23</c:v>
                </c:pt>
                <c:pt idx="4515">
                  <c:v>19</c:v>
                </c:pt>
                <c:pt idx="4516">
                  <c:v>22</c:v>
                </c:pt>
                <c:pt idx="4517">
                  <c:v>22</c:v>
                </c:pt>
                <c:pt idx="4518">
                  <c:v>21</c:v>
                </c:pt>
                <c:pt idx="4519">
                  <c:v>22</c:v>
                </c:pt>
                <c:pt idx="4520">
                  <c:v>20</c:v>
                </c:pt>
                <c:pt idx="4521">
                  <c:v>20</c:v>
                </c:pt>
                <c:pt idx="4522">
                  <c:v>19</c:v>
                </c:pt>
                <c:pt idx="4523">
                  <c:v>25</c:v>
                </c:pt>
                <c:pt idx="4524">
                  <c:v>21</c:v>
                </c:pt>
                <c:pt idx="4525">
                  <c:v>29</c:v>
                </c:pt>
                <c:pt idx="4526">
                  <c:v>21</c:v>
                </c:pt>
                <c:pt idx="4527">
                  <c:v>23</c:v>
                </c:pt>
                <c:pt idx="4528">
                  <c:v>22</c:v>
                </c:pt>
                <c:pt idx="4529">
                  <c:v>21</c:v>
                </c:pt>
                <c:pt idx="4530">
                  <c:v>22</c:v>
                </c:pt>
                <c:pt idx="4531">
                  <c:v>22</c:v>
                </c:pt>
                <c:pt idx="4532">
                  <c:v>21</c:v>
                </c:pt>
                <c:pt idx="4533">
                  <c:v>22</c:v>
                </c:pt>
                <c:pt idx="4534">
                  <c:v>21</c:v>
                </c:pt>
                <c:pt idx="4535">
                  <c:v>21</c:v>
                </c:pt>
                <c:pt idx="4536">
                  <c:v>23</c:v>
                </c:pt>
                <c:pt idx="4537">
                  <c:v>23</c:v>
                </c:pt>
                <c:pt idx="4538">
                  <c:v>23</c:v>
                </c:pt>
                <c:pt idx="4539">
                  <c:v>21</c:v>
                </c:pt>
                <c:pt idx="4540">
                  <c:v>21</c:v>
                </c:pt>
                <c:pt idx="4541">
                  <c:v>20</c:v>
                </c:pt>
                <c:pt idx="4542">
                  <c:v>23</c:v>
                </c:pt>
                <c:pt idx="4543">
                  <c:v>21</c:v>
                </c:pt>
                <c:pt idx="4544">
                  <c:v>22</c:v>
                </c:pt>
                <c:pt idx="4545">
                  <c:v>25</c:v>
                </c:pt>
                <c:pt idx="4546">
                  <c:v>21</c:v>
                </c:pt>
                <c:pt idx="4547">
                  <c:v>24</c:v>
                </c:pt>
                <c:pt idx="4548">
                  <c:v>22</c:v>
                </c:pt>
                <c:pt idx="4549">
                  <c:v>21</c:v>
                </c:pt>
                <c:pt idx="4550">
                  <c:v>22</c:v>
                </c:pt>
                <c:pt idx="4551">
                  <c:v>22</c:v>
                </c:pt>
                <c:pt idx="4552">
                  <c:v>22</c:v>
                </c:pt>
                <c:pt idx="4553">
                  <c:v>21</c:v>
                </c:pt>
                <c:pt idx="4554">
                  <c:v>21</c:v>
                </c:pt>
                <c:pt idx="4555">
                  <c:v>21</c:v>
                </c:pt>
                <c:pt idx="4556">
                  <c:v>21</c:v>
                </c:pt>
                <c:pt idx="4557">
                  <c:v>22</c:v>
                </c:pt>
                <c:pt idx="4558">
                  <c:v>22</c:v>
                </c:pt>
                <c:pt idx="4559">
                  <c:v>23</c:v>
                </c:pt>
                <c:pt idx="4560">
                  <c:v>21</c:v>
                </c:pt>
                <c:pt idx="4561">
                  <c:v>25</c:v>
                </c:pt>
                <c:pt idx="4562">
                  <c:v>24</c:v>
                </c:pt>
                <c:pt idx="4563">
                  <c:v>19</c:v>
                </c:pt>
                <c:pt idx="4564">
                  <c:v>21</c:v>
                </c:pt>
                <c:pt idx="4565">
                  <c:v>20</c:v>
                </c:pt>
                <c:pt idx="4566">
                  <c:v>22</c:v>
                </c:pt>
                <c:pt idx="4567">
                  <c:v>20</c:v>
                </c:pt>
                <c:pt idx="4568">
                  <c:v>20</c:v>
                </c:pt>
                <c:pt idx="4569">
                  <c:v>21</c:v>
                </c:pt>
                <c:pt idx="4570">
                  <c:v>25</c:v>
                </c:pt>
                <c:pt idx="4571">
                  <c:v>21</c:v>
                </c:pt>
                <c:pt idx="4572">
                  <c:v>22</c:v>
                </c:pt>
                <c:pt idx="4573">
                  <c:v>22</c:v>
                </c:pt>
                <c:pt idx="4574">
                  <c:v>22</c:v>
                </c:pt>
                <c:pt idx="4575">
                  <c:v>21</c:v>
                </c:pt>
                <c:pt idx="4576">
                  <c:v>21</c:v>
                </c:pt>
                <c:pt idx="4577">
                  <c:v>20</c:v>
                </c:pt>
                <c:pt idx="4578">
                  <c:v>23</c:v>
                </c:pt>
                <c:pt idx="4579">
                  <c:v>21</c:v>
                </c:pt>
                <c:pt idx="4580">
                  <c:v>23</c:v>
                </c:pt>
                <c:pt idx="4581">
                  <c:v>21</c:v>
                </c:pt>
                <c:pt idx="4582">
                  <c:v>20</c:v>
                </c:pt>
                <c:pt idx="4583">
                  <c:v>20</c:v>
                </c:pt>
                <c:pt idx="4584">
                  <c:v>21</c:v>
                </c:pt>
                <c:pt idx="4585">
                  <c:v>29</c:v>
                </c:pt>
                <c:pt idx="4586">
                  <c:v>25</c:v>
                </c:pt>
                <c:pt idx="4587">
                  <c:v>21</c:v>
                </c:pt>
                <c:pt idx="4588">
                  <c:v>22</c:v>
                </c:pt>
                <c:pt idx="4589">
                  <c:v>24</c:v>
                </c:pt>
                <c:pt idx="4590">
                  <c:v>23</c:v>
                </c:pt>
                <c:pt idx="4591">
                  <c:v>21</c:v>
                </c:pt>
                <c:pt idx="4592">
                  <c:v>24</c:v>
                </c:pt>
                <c:pt idx="4593">
                  <c:v>22</c:v>
                </c:pt>
                <c:pt idx="4594">
                  <c:v>23</c:v>
                </c:pt>
                <c:pt idx="4595">
                  <c:v>21</c:v>
                </c:pt>
                <c:pt idx="4596">
                  <c:v>22</c:v>
                </c:pt>
                <c:pt idx="4597">
                  <c:v>22</c:v>
                </c:pt>
                <c:pt idx="4598">
                  <c:v>21</c:v>
                </c:pt>
                <c:pt idx="4599">
                  <c:v>21</c:v>
                </c:pt>
                <c:pt idx="4600">
                  <c:v>22</c:v>
                </c:pt>
                <c:pt idx="4601">
                  <c:v>21</c:v>
                </c:pt>
                <c:pt idx="4602">
                  <c:v>21</c:v>
                </c:pt>
                <c:pt idx="4603">
                  <c:v>22</c:v>
                </c:pt>
                <c:pt idx="4604">
                  <c:v>22</c:v>
                </c:pt>
                <c:pt idx="4605">
                  <c:v>22</c:v>
                </c:pt>
                <c:pt idx="4606">
                  <c:v>20</c:v>
                </c:pt>
                <c:pt idx="4607">
                  <c:v>22</c:v>
                </c:pt>
                <c:pt idx="4608">
                  <c:v>22</c:v>
                </c:pt>
                <c:pt idx="4609">
                  <c:v>24</c:v>
                </c:pt>
                <c:pt idx="4610">
                  <c:v>27</c:v>
                </c:pt>
                <c:pt idx="4611">
                  <c:v>25</c:v>
                </c:pt>
                <c:pt idx="4612">
                  <c:v>26</c:v>
                </c:pt>
                <c:pt idx="4613">
                  <c:v>20</c:v>
                </c:pt>
                <c:pt idx="4614">
                  <c:v>23</c:v>
                </c:pt>
                <c:pt idx="4615">
                  <c:v>23</c:v>
                </c:pt>
                <c:pt idx="4616">
                  <c:v>21</c:v>
                </c:pt>
                <c:pt idx="4617">
                  <c:v>23</c:v>
                </c:pt>
                <c:pt idx="4618">
                  <c:v>21</c:v>
                </c:pt>
                <c:pt idx="4619">
                  <c:v>22</c:v>
                </c:pt>
                <c:pt idx="4620">
                  <c:v>22</c:v>
                </c:pt>
                <c:pt idx="4621">
                  <c:v>23</c:v>
                </c:pt>
                <c:pt idx="4622">
                  <c:v>25</c:v>
                </c:pt>
                <c:pt idx="4623">
                  <c:v>21</c:v>
                </c:pt>
                <c:pt idx="4624">
                  <c:v>22</c:v>
                </c:pt>
                <c:pt idx="4625">
                  <c:v>23</c:v>
                </c:pt>
                <c:pt idx="4626">
                  <c:v>20</c:v>
                </c:pt>
                <c:pt idx="4627">
                  <c:v>25</c:v>
                </c:pt>
                <c:pt idx="4628">
                  <c:v>21</c:v>
                </c:pt>
                <c:pt idx="4629">
                  <c:v>22</c:v>
                </c:pt>
                <c:pt idx="4630">
                  <c:v>22</c:v>
                </c:pt>
                <c:pt idx="4631">
                  <c:v>23</c:v>
                </c:pt>
                <c:pt idx="4632">
                  <c:v>22</c:v>
                </c:pt>
                <c:pt idx="4633">
                  <c:v>21</c:v>
                </c:pt>
                <c:pt idx="4634">
                  <c:v>25</c:v>
                </c:pt>
                <c:pt idx="4635">
                  <c:v>28</c:v>
                </c:pt>
                <c:pt idx="4636">
                  <c:v>22</c:v>
                </c:pt>
                <c:pt idx="4637">
                  <c:v>22</c:v>
                </c:pt>
                <c:pt idx="4638">
                  <c:v>20</c:v>
                </c:pt>
                <c:pt idx="4639">
                  <c:v>23</c:v>
                </c:pt>
                <c:pt idx="4640">
                  <c:v>20</c:v>
                </c:pt>
                <c:pt idx="4641">
                  <c:v>22</c:v>
                </c:pt>
                <c:pt idx="4642">
                  <c:v>20</c:v>
                </c:pt>
                <c:pt idx="4643">
                  <c:v>22</c:v>
                </c:pt>
                <c:pt idx="4644">
                  <c:v>22</c:v>
                </c:pt>
                <c:pt idx="4645">
                  <c:v>27</c:v>
                </c:pt>
                <c:pt idx="4646">
                  <c:v>22</c:v>
                </c:pt>
                <c:pt idx="4647">
                  <c:v>22</c:v>
                </c:pt>
                <c:pt idx="4648">
                  <c:v>21</c:v>
                </c:pt>
                <c:pt idx="4649">
                  <c:v>26</c:v>
                </c:pt>
                <c:pt idx="4650">
                  <c:v>21</c:v>
                </c:pt>
                <c:pt idx="4651">
                  <c:v>22</c:v>
                </c:pt>
                <c:pt idx="4652">
                  <c:v>21</c:v>
                </c:pt>
                <c:pt idx="4653">
                  <c:v>24</c:v>
                </c:pt>
                <c:pt idx="4654">
                  <c:v>22</c:v>
                </c:pt>
                <c:pt idx="4655">
                  <c:v>23</c:v>
                </c:pt>
                <c:pt idx="4656">
                  <c:v>19</c:v>
                </c:pt>
                <c:pt idx="4657">
                  <c:v>25</c:v>
                </c:pt>
                <c:pt idx="4658">
                  <c:v>26</c:v>
                </c:pt>
                <c:pt idx="4659">
                  <c:v>31</c:v>
                </c:pt>
                <c:pt idx="4660">
                  <c:v>23</c:v>
                </c:pt>
                <c:pt idx="4661">
                  <c:v>26</c:v>
                </c:pt>
                <c:pt idx="4662">
                  <c:v>24</c:v>
                </c:pt>
                <c:pt idx="4663">
                  <c:v>21</c:v>
                </c:pt>
                <c:pt idx="4664">
                  <c:v>22</c:v>
                </c:pt>
                <c:pt idx="4665">
                  <c:v>23</c:v>
                </c:pt>
                <c:pt idx="4666">
                  <c:v>25</c:v>
                </c:pt>
                <c:pt idx="4667">
                  <c:v>23</c:v>
                </c:pt>
                <c:pt idx="4668">
                  <c:v>21</c:v>
                </c:pt>
                <c:pt idx="4669">
                  <c:v>23</c:v>
                </c:pt>
                <c:pt idx="4670">
                  <c:v>21</c:v>
                </c:pt>
                <c:pt idx="4671">
                  <c:v>21</c:v>
                </c:pt>
                <c:pt idx="4672">
                  <c:v>22</c:v>
                </c:pt>
                <c:pt idx="4673">
                  <c:v>21</c:v>
                </c:pt>
                <c:pt idx="4674">
                  <c:v>22</c:v>
                </c:pt>
                <c:pt idx="4675">
                  <c:v>22</c:v>
                </c:pt>
                <c:pt idx="4676">
                  <c:v>21</c:v>
                </c:pt>
                <c:pt idx="4677">
                  <c:v>20</c:v>
                </c:pt>
                <c:pt idx="4678">
                  <c:v>20</c:v>
                </c:pt>
                <c:pt idx="4679">
                  <c:v>21</c:v>
                </c:pt>
                <c:pt idx="4680">
                  <c:v>21</c:v>
                </c:pt>
                <c:pt idx="4681">
                  <c:v>22</c:v>
                </c:pt>
                <c:pt idx="4682">
                  <c:v>20</c:v>
                </c:pt>
                <c:pt idx="4683">
                  <c:v>20</c:v>
                </c:pt>
                <c:pt idx="4684">
                  <c:v>20</c:v>
                </c:pt>
                <c:pt idx="4685">
                  <c:v>24</c:v>
                </c:pt>
                <c:pt idx="4686">
                  <c:v>19</c:v>
                </c:pt>
                <c:pt idx="4687">
                  <c:v>20</c:v>
                </c:pt>
                <c:pt idx="4688">
                  <c:v>22</c:v>
                </c:pt>
                <c:pt idx="4689">
                  <c:v>21</c:v>
                </c:pt>
                <c:pt idx="4690">
                  <c:v>21</c:v>
                </c:pt>
                <c:pt idx="4691">
                  <c:v>22</c:v>
                </c:pt>
                <c:pt idx="4692">
                  <c:v>22</c:v>
                </c:pt>
                <c:pt idx="4693">
                  <c:v>24</c:v>
                </c:pt>
                <c:pt idx="4694">
                  <c:v>22</c:v>
                </c:pt>
                <c:pt idx="4695">
                  <c:v>22</c:v>
                </c:pt>
                <c:pt idx="4696">
                  <c:v>20</c:v>
                </c:pt>
                <c:pt idx="4697">
                  <c:v>22</c:v>
                </c:pt>
                <c:pt idx="4698">
                  <c:v>20</c:v>
                </c:pt>
                <c:pt idx="4699">
                  <c:v>21</c:v>
                </c:pt>
                <c:pt idx="4700">
                  <c:v>22</c:v>
                </c:pt>
                <c:pt idx="4701">
                  <c:v>22</c:v>
                </c:pt>
                <c:pt idx="4702">
                  <c:v>21</c:v>
                </c:pt>
                <c:pt idx="4703">
                  <c:v>22</c:v>
                </c:pt>
                <c:pt idx="4704">
                  <c:v>22</c:v>
                </c:pt>
                <c:pt idx="4705">
                  <c:v>20</c:v>
                </c:pt>
                <c:pt idx="4706">
                  <c:v>19</c:v>
                </c:pt>
                <c:pt idx="4707">
                  <c:v>28</c:v>
                </c:pt>
                <c:pt idx="4708">
                  <c:v>26</c:v>
                </c:pt>
                <c:pt idx="4709">
                  <c:v>24</c:v>
                </c:pt>
                <c:pt idx="4710">
                  <c:v>25</c:v>
                </c:pt>
                <c:pt idx="4711">
                  <c:v>24</c:v>
                </c:pt>
                <c:pt idx="4712">
                  <c:v>17</c:v>
                </c:pt>
                <c:pt idx="4713">
                  <c:v>23</c:v>
                </c:pt>
                <c:pt idx="4714">
                  <c:v>22</c:v>
                </c:pt>
                <c:pt idx="4715">
                  <c:v>22</c:v>
                </c:pt>
                <c:pt idx="4716">
                  <c:v>17</c:v>
                </c:pt>
                <c:pt idx="4717">
                  <c:v>21</c:v>
                </c:pt>
                <c:pt idx="4718">
                  <c:v>22</c:v>
                </c:pt>
                <c:pt idx="4719">
                  <c:v>22</c:v>
                </c:pt>
                <c:pt idx="4720">
                  <c:v>21</c:v>
                </c:pt>
                <c:pt idx="4721">
                  <c:v>24</c:v>
                </c:pt>
                <c:pt idx="4722">
                  <c:v>24</c:v>
                </c:pt>
                <c:pt idx="4723">
                  <c:v>22</c:v>
                </c:pt>
                <c:pt idx="4724">
                  <c:v>22</c:v>
                </c:pt>
                <c:pt idx="4725">
                  <c:v>25</c:v>
                </c:pt>
                <c:pt idx="4726">
                  <c:v>22</c:v>
                </c:pt>
                <c:pt idx="4727">
                  <c:v>20</c:v>
                </c:pt>
                <c:pt idx="4728">
                  <c:v>22</c:v>
                </c:pt>
                <c:pt idx="4729">
                  <c:v>22</c:v>
                </c:pt>
                <c:pt idx="4730">
                  <c:v>21</c:v>
                </c:pt>
                <c:pt idx="4731">
                  <c:v>22</c:v>
                </c:pt>
                <c:pt idx="4732">
                  <c:v>22</c:v>
                </c:pt>
                <c:pt idx="4733">
                  <c:v>24</c:v>
                </c:pt>
                <c:pt idx="4734">
                  <c:v>22</c:v>
                </c:pt>
                <c:pt idx="4735">
                  <c:v>25</c:v>
                </c:pt>
                <c:pt idx="4736">
                  <c:v>24</c:v>
                </c:pt>
                <c:pt idx="4737">
                  <c:v>24</c:v>
                </c:pt>
                <c:pt idx="4738">
                  <c:v>23</c:v>
                </c:pt>
                <c:pt idx="4739">
                  <c:v>21</c:v>
                </c:pt>
                <c:pt idx="4740">
                  <c:v>21</c:v>
                </c:pt>
                <c:pt idx="4741">
                  <c:v>20</c:v>
                </c:pt>
                <c:pt idx="4742">
                  <c:v>19</c:v>
                </c:pt>
                <c:pt idx="4743">
                  <c:v>21</c:v>
                </c:pt>
                <c:pt idx="4744">
                  <c:v>25</c:v>
                </c:pt>
                <c:pt idx="4745">
                  <c:v>22</c:v>
                </c:pt>
                <c:pt idx="4746">
                  <c:v>21</c:v>
                </c:pt>
                <c:pt idx="4747">
                  <c:v>22</c:v>
                </c:pt>
                <c:pt idx="4748">
                  <c:v>23</c:v>
                </c:pt>
                <c:pt idx="4749">
                  <c:v>24</c:v>
                </c:pt>
                <c:pt idx="4750">
                  <c:v>24</c:v>
                </c:pt>
                <c:pt idx="4751">
                  <c:v>22</c:v>
                </c:pt>
                <c:pt idx="4752">
                  <c:v>22</c:v>
                </c:pt>
                <c:pt idx="4753">
                  <c:v>21</c:v>
                </c:pt>
                <c:pt idx="4754">
                  <c:v>22</c:v>
                </c:pt>
                <c:pt idx="4755">
                  <c:v>22</c:v>
                </c:pt>
                <c:pt idx="4756">
                  <c:v>21</c:v>
                </c:pt>
                <c:pt idx="4757">
                  <c:v>22</c:v>
                </c:pt>
                <c:pt idx="4758">
                  <c:v>24</c:v>
                </c:pt>
                <c:pt idx="4759">
                  <c:v>23</c:v>
                </c:pt>
                <c:pt idx="4760">
                  <c:v>27</c:v>
                </c:pt>
                <c:pt idx="4761">
                  <c:v>22</c:v>
                </c:pt>
                <c:pt idx="4762">
                  <c:v>23</c:v>
                </c:pt>
                <c:pt idx="4763">
                  <c:v>23</c:v>
                </c:pt>
                <c:pt idx="4764">
                  <c:v>24</c:v>
                </c:pt>
                <c:pt idx="4765">
                  <c:v>23</c:v>
                </c:pt>
                <c:pt idx="4766">
                  <c:v>23</c:v>
                </c:pt>
                <c:pt idx="4767">
                  <c:v>25</c:v>
                </c:pt>
                <c:pt idx="4768">
                  <c:v>23</c:v>
                </c:pt>
                <c:pt idx="4769">
                  <c:v>23</c:v>
                </c:pt>
                <c:pt idx="4770">
                  <c:v>22</c:v>
                </c:pt>
                <c:pt idx="4771">
                  <c:v>23</c:v>
                </c:pt>
                <c:pt idx="4772">
                  <c:v>22</c:v>
                </c:pt>
                <c:pt idx="4773">
                  <c:v>23</c:v>
                </c:pt>
                <c:pt idx="4774">
                  <c:v>27</c:v>
                </c:pt>
                <c:pt idx="4775">
                  <c:v>22</c:v>
                </c:pt>
                <c:pt idx="4776">
                  <c:v>23</c:v>
                </c:pt>
                <c:pt idx="4777">
                  <c:v>22</c:v>
                </c:pt>
                <c:pt idx="4778">
                  <c:v>19</c:v>
                </c:pt>
                <c:pt idx="4779">
                  <c:v>21</c:v>
                </c:pt>
                <c:pt idx="4780">
                  <c:v>22</c:v>
                </c:pt>
                <c:pt idx="4781">
                  <c:v>20</c:v>
                </c:pt>
                <c:pt idx="4782">
                  <c:v>23</c:v>
                </c:pt>
                <c:pt idx="4783">
                  <c:v>21</c:v>
                </c:pt>
                <c:pt idx="4784">
                  <c:v>24</c:v>
                </c:pt>
                <c:pt idx="4785">
                  <c:v>23</c:v>
                </c:pt>
                <c:pt idx="4786">
                  <c:v>21</c:v>
                </c:pt>
                <c:pt idx="4787">
                  <c:v>21</c:v>
                </c:pt>
                <c:pt idx="4788">
                  <c:v>23</c:v>
                </c:pt>
                <c:pt idx="4789">
                  <c:v>21</c:v>
                </c:pt>
                <c:pt idx="4790">
                  <c:v>22</c:v>
                </c:pt>
                <c:pt idx="4791">
                  <c:v>22</c:v>
                </c:pt>
                <c:pt idx="4792">
                  <c:v>22</c:v>
                </c:pt>
                <c:pt idx="4793">
                  <c:v>21</c:v>
                </c:pt>
                <c:pt idx="4794">
                  <c:v>21</c:v>
                </c:pt>
                <c:pt idx="4795">
                  <c:v>25</c:v>
                </c:pt>
                <c:pt idx="4796">
                  <c:v>20</c:v>
                </c:pt>
                <c:pt idx="4797">
                  <c:v>20</c:v>
                </c:pt>
                <c:pt idx="4798">
                  <c:v>21</c:v>
                </c:pt>
                <c:pt idx="4799">
                  <c:v>20</c:v>
                </c:pt>
                <c:pt idx="4800">
                  <c:v>22</c:v>
                </c:pt>
                <c:pt idx="4801">
                  <c:v>22</c:v>
                </c:pt>
                <c:pt idx="4802">
                  <c:v>23</c:v>
                </c:pt>
                <c:pt idx="4803">
                  <c:v>21</c:v>
                </c:pt>
                <c:pt idx="4804">
                  <c:v>22</c:v>
                </c:pt>
                <c:pt idx="4805">
                  <c:v>22</c:v>
                </c:pt>
                <c:pt idx="4806">
                  <c:v>20</c:v>
                </c:pt>
                <c:pt idx="4807">
                  <c:v>21</c:v>
                </c:pt>
                <c:pt idx="4808">
                  <c:v>22</c:v>
                </c:pt>
                <c:pt idx="4809">
                  <c:v>22</c:v>
                </c:pt>
                <c:pt idx="4810">
                  <c:v>23</c:v>
                </c:pt>
                <c:pt idx="4811">
                  <c:v>23</c:v>
                </c:pt>
                <c:pt idx="4812">
                  <c:v>23</c:v>
                </c:pt>
                <c:pt idx="4813">
                  <c:v>21</c:v>
                </c:pt>
                <c:pt idx="4814">
                  <c:v>21</c:v>
                </c:pt>
                <c:pt idx="4815">
                  <c:v>20</c:v>
                </c:pt>
                <c:pt idx="4816">
                  <c:v>22</c:v>
                </c:pt>
                <c:pt idx="4817">
                  <c:v>22</c:v>
                </c:pt>
                <c:pt idx="4818">
                  <c:v>24</c:v>
                </c:pt>
                <c:pt idx="4819">
                  <c:v>23</c:v>
                </c:pt>
                <c:pt idx="4820">
                  <c:v>23</c:v>
                </c:pt>
                <c:pt idx="4821">
                  <c:v>22</c:v>
                </c:pt>
                <c:pt idx="4822">
                  <c:v>21</c:v>
                </c:pt>
                <c:pt idx="4823">
                  <c:v>24</c:v>
                </c:pt>
                <c:pt idx="4824">
                  <c:v>23</c:v>
                </c:pt>
                <c:pt idx="4825">
                  <c:v>22</c:v>
                </c:pt>
                <c:pt idx="4826">
                  <c:v>25</c:v>
                </c:pt>
                <c:pt idx="4827">
                  <c:v>24</c:v>
                </c:pt>
                <c:pt idx="4828">
                  <c:v>24</c:v>
                </c:pt>
                <c:pt idx="4829">
                  <c:v>21</c:v>
                </c:pt>
                <c:pt idx="4830">
                  <c:v>22</c:v>
                </c:pt>
                <c:pt idx="4831">
                  <c:v>22</c:v>
                </c:pt>
                <c:pt idx="4832">
                  <c:v>25</c:v>
                </c:pt>
                <c:pt idx="4833">
                  <c:v>22</c:v>
                </c:pt>
                <c:pt idx="4834">
                  <c:v>24</c:v>
                </c:pt>
                <c:pt idx="4835">
                  <c:v>22</c:v>
                </c:pt>
                <c:pt idx="4836">
                  <c:v>21</c:v>
                </c:pt>
                <c:pt idx="4837">
                  <c:v>23</c:v>
                </c:pt>
                <c:pt idx="4838">
                  <c:v>23</c:v>
                </c:pt>
                <c:pt idx="4839">
                  <c:v>23</c:v>
                </c:pt>
                <c:pt idx="4840">
                  <c:v>22</c:v>
                </c:pt>
                <c:pt idx="4841">
                  <c:v>21</c:v>
                </c:pt>
                <c:pt idx="4842">
                  <c:v>22</c:v>
                </c:pt>
                <c:pt idx="4843">
                  <c:v>23</c:v>
                </c:pt>
                <c:pt idx="4844">
                  <c:v>21</c:v>
                </c:pt>
                <c:pt idx="4845">
                  <c:v>21</c:v>
                </c:pt>
                <c:pt idx="4846">
                  <c:v>23</c:v>
                </c:pt>
                <c:pt idx="4847">
                  <c:v>21</c:v>
                </c:pt>
                <c:pt idx="4848">
                  <c:v>23</c:v>
                </c:pt>
                <c:pt idx="4849">
                  <c:v>22</c:v>
                </c:pt>
                <c:pt idx="4850">
                  <c:v>21</c:v>
                </c:pt>
                <c:pt idx="4851">
                  <c:v>26</c:v>
                </c:pt>
                <c:pt idx="4852">
                  <c:v>24</c:v>
                </c:pt>
                <c:pt idx="4853">
                  <c:v>21</c:v>
                </c:pt>
                <c:pt idx="4854">
                  <c:v>21</c:v>
                </c:pt>
                <c:pt idx="4855">
                  <c:v>21</c:v>
                </c:pt>
                <c:pt idx="4856">
                  <c:v>22</c:v>
                </c:pt>
                <c:pt idx="4857">
                  <c:v>23</c:v>
                </c:pt>
                <c:pt idx="4858">
                  <c:v>22</c:v>
                </c:pt>
                <c:pt idx="4859">
                  <c:v>22</c:v>
                </c:pt>
                <c:pt idx="4860">
                  <c:v>21</c:v>
                </c:pt>
                <c:pt idx="4861">
                  <c:v>22</c:v>
                </c:pt>
                <c:pt idx="4862">
                  <c:v>24</c:v>
                </c:pt>
                <c:pt idx="4863">
                  <c:v>23</c:v>
                </c:pt>
                <c:pt idx="4864">
                  <c:v>22</c:v>
                </c:pt>
                <c:pt idx="4865">
                  <c:v>23</c:v>
                </c:pt>
                <c:pt idx="4866">
                  <c:v>24</c:v>
                </c:pt>
                <c:pt idx="4867">
                  <c:v>21</c:v>
                </c:pt>
                <c:pt idx="4868">
                  <c:v>22</c:v>
                </c:pt>
                <c:pt idx="4869">
                  <c:v>21</c:v>
                </c:pt>
                <c:pt idx="4870">
                  <c:v>22</c:v>
                </c:pt>
                <c:pt idx="4871">
                  <c:v>21</c:v>
                </c:pt>
                <c:pt idx="4872">
                  <c:v>22</c:v>
                </c:pt>
                <c:pt idx="4873">
                  <c:v>21</c:v>
                </c:pt>
                <c:pt idx="4874">
                  <c:v>22</c:v>
                </c:pt>
                <c:pt idx="4875">
                  <c:v>24</c:v>
                </c:pt>
                <c:pt idx="4876">
                  <c:v>28</c:v>
                </c:pt>
                <c:pt idx="4877">
                  <c:v>26</c:v>
                </c:pt>
                <c:pt idx="4878">
                  <c:v>22</c:v>
                </c:pt>
                <c:pt idx="4879">
                  <c:v>23</c:v>
                </c:pt>
                <c:pt idx="4880">
                  <c:v>22</c:v>
                </c:pt>
                <c:pt idx="4881">
                  <c:v>23</c:v>
                </c:pt>
                <c:pt idx="4882">
                  <c:v>25</c:v>
                </c:pt>
                <c:pt idx="4883">
                  <c:v>21</c:v>
                </c:pt>
                <c:pt idx="4884">
                  <c:v>22</c:v>
                </c:pt>
                <c:pt idx="4885">
                  <c:v>23</c:v>
                </c:pt>
                <c:pt idx="4886">
                  <c:v>21</c:v>
                </c:pt>
                <c:pt idx="4887">
                  <c:v>22</c:v>
                </c:pt>
                <c:pt idx="4888">
                  <c:v>22</c:v>
                </c:pt>
                <c:pt idx="4889">
                  <c:v>23</c:v>
                </c:pt>
                <c:pt idx="4890">
                  <c:v>23</c:v>
                </c:pt>
                <c:pt idx="4891">
                  <c:v>24</c:v>
                </c:pt>
                <c:pt idx="4892">
                  <c:v>23</c:v>
                </c:pt>
                <c:pt idx="4893">
                  <c:v>23</c:v>
                </c:pt>
                <c:pt idx="4894">
                  <c:v>21</c:v>
                </c:pt>
                <c:pt idx="4895">
                  <c:v>23</c:v>
                </c:pt>
                <c:pt idx="4896">
                  <c:v>23</c:v>
                </c:pt>
                <c:pt idx="4897">
                  <c:v>22</c:v>
                </c:pt>
                <c:pt idx="4898">
                  <c:v>23</c:v>
                </c:pt>
                <c:pt idx="4899">
                  <c:v>24</c:v>
                </c:pt>
                <c:pt idx="4900">
                  <c:v>24</c:v>
                </c:pt>
                <c:pt idx="4901">
                  <c:v>25</c:v>
                </c:pt>
                <c:pt idx="4902">
                  <c:v>23</c:v>
                </c:pt>
                <c:pt idx="4903">
                  <c:v>22</c:v>
                </c:pt>
                <c:pt idx="4904">
                  <c:v>20</c:v>
                </c:pt>
                <c:pt idx="4905">
                  <c:v>23</c:v>
                </c:pt>
                <c:pt idx="4906">
                  <c:v>21</c:v>
                </c:pt>
                <c:pt idx="4907">
                  <c:v>22</c:v>
                </c:pt>
                <c:pt idx="4908">
                  <c:v>25</c:v>
                </c:pt>
                <c:pt idx="4909">
                  <c:v>21</c:v>
                </c:pt>
                <c:pt idx="4910">
                  <c:v>21</c:v>
                </c:pt>
                <c:pt idx="4911">
                  <c:v>19</c:v>
                </c:pt>
                <c:pt idx="4912">
                  <c:v>21</c:v>
                </c:pt>
                <c:pt idx="4913">
                  <c:v>22</c:v>
                </c:pt>
                <c:pt idx="4914">
                  <c:v>20</c:v>
                </c:pt>
                <c:pt idx="4915">
                  <c:v>21</c:v>
                </c:pt>
                <c:pt idx="4916">
                  <c:v>22</c:v>
                </c:pt>
                <c:pt idx="4917">
                  <c:v>22</c:v>
                </c:pt>
                <c:pt idx="4918">
                  <c:v>20</c:v>
                </c:pt>
                <c:pt idx="4919">
                  <c:v>22</c:v>
                </c:pt>
                <c:pt idx="4920">
                  <c:v>23</c:v>
                </c:pt>
                <c:pt idx="4921">
                  <c:v>27</c:v>
                </c:pt>
                <c:pt idx="4922">
                  <c:v>22</c:v>
                </c:pt>
                <c:pt idx="4923">
                  <c:v>23</c:v>
                </c:pt>
                <c:pt idx="4924">
                  <c:v>25</c:v>
                </c:pt>
                <c:pt idx="4925">
                  <c:v>24</c:v>
                </c:pt>
                <c:pt idx="4926">
                  <c:v>28</c:v>
                </c:pt>
                <c:pt idx="4927">
                  <c:v>22</c:v>
                </c:pt>
                <c:pt idx="4928">
                  <c:v>23</c:v>
                </c:pt>
                <c:pt idx="4929">
                  <c:v>23</c:v>
                </c:pt>
                <c:pt idx="4930">
                  <c:v>21</c:v>
                </c:pt>
                <c:pt idx="4931">
                  <c:v>22</c:v>
                </c:pt>
                <c:pt idx="4932">
                  <c:v>19</c:v>
                </c:pt>
                <c:pt idx="4933">
                  <c:v>22</c:v>
                </c:pt>
                <c:pt idx="4934">
                  <c:v>23</c:v>
                </c:pt>
                <c:pt idx="4935">
                  <c:v>22</c:v>
                </c:pt>
                <c:pt idx="4936">
                  <c:v>26</c:v>
                </c:pt>
                <c:pt idx="4937">
                  <c:v>22</c:v>
                </c:pt>
                <c:pt idx="4938">
                  <c:v>22</c:v>
                </c:pt>
                <c:pt idx="4939">
                  <c:v>21</c:v>
                </c:pt>
                <c:pt idx="4940">
                  <c:v>22</c:v>
                </c:pt>
                <c:pt idx="4941">
                  <c:v>23</c:v>
                </c:pt>
                <c:pt idx="4942">
                  <c:v>21</c:v>
                </c:pt>
                <c:pt idx="4943">
                  <c:v>30</c:v>
                </c:pt>
                <c:pt idx="4944">
                  <c:v>23</c:v>
                </c:pt>
                <c:pt idx="4945">
                  <c:v>22</c:v>
                </c:pt>
                <c:pt idx="4946">
                  <c:v>22</c:v>
                </c:pt>
                <c:pt idx="4947">
                  <c:v>22</c:v>
                </c:pt>
                <c:pt idx="4948">
                  <c:v>22</c:v>
                </c:pt>
                <c:pt idx="4949">
                  <c:v>22</c:v>
                </c:pt>
                <c:pt idx="4950">
                  <c:v>24</c:v>
                </c:pt>
                <c:pt idx="4951">
                  <c:v>20</c:v>
                </c:pt>
                <c:pt idx="4952">
                  <c:v>25</c:v>
                </c:pt>
                <c:pt idx="4953">
                  <c:v>23</c:v>
                </c:pt>
                <c:pt idx="4954">
                  <c:v>22</c:v>
                </c:pt>
                <c:pt idx="4955">
                  <c:v>25</c:v>
                </c:pt>
                <c:pt idx="4956">
                  <c:v>20</c:v>
                </c:pt>
                <c:pt idx="4957">
                  <c:v>21</c:v>
                </c:pt>
                <c:pt idx="4958">
                  <c:v>21</c:v>
                </c:pt>
                <c:pt idx="4959">
                  <c:v>23</c:v>
                </c:pt>
                <c:pt idx="4960">
                  <c:v>24</c:v>
                </c:pt>
                <c:pt idx="4961">
                  <c:v>20</c:v>
                </c:pt>
                <c:pt idx="4962">
                  <c:v>22</c:v>
                </c:pt>
                <c:pt idx="4963">
                  <c:v>21</c:v>
                </c:pt>
                <c:pt idx="4964">
                  <c:v>20</c:v>
                </c:pt>
                <c:pt idx="4965">
                  <c:v>21</c:v>
                </c:pt>
                <c:pt idx="4966">
                  <c:v>24</c:v>
                </c:pt>
                <c:pt idx="4967">
                  <c:v>21</c:v>
                </c:pt>
                <c:pt idx="4968">
                  <c:v>20</c:v>
                </c:pt>
                <c:pt idx="4969">
                  <c:v>20</c:v>
                </c:pt>
                <c:pt idx="4970">
                  <c:v>21</c:v>
                </c:pt>
                <c:pt idx="4971">
                  <c:v>21</c:v>
                </c:pt>
                <c:pt idx="4972">
                  <c:v>23</c:v>
                </c:pt>
                <c:pt idx="4973">
                  <c:v>20</c:v>
                </c:pt>
                <c:pt idx="4974">
                  <c:v>21</c:v>
                </c:pt>
                <c:pt idx="4975">
                  <c:v>22</c:v>
                </c:pt>
                <c:pt idx="4976">
                  <c:v>20</c:v>
                </c:pt>
                <c:pt idx="4977">
                  <c:v>22</c:v>
                </c:pt>
                <c:pt idx="4978">
                  <c:v>21</c:v>
                </c:pt>
                <c:pt idx="4979">
                  <c:v>28</c:v>
                </c:pt>
                <c:pt idx="4980">
                  <c:v>22</c:v>
                </c:pt>
                <c:pt idx="4981">
                  <c:v>22</c:v>
                </c:pt>
                <c:pt idx="4982">
                  <c:v>20</c:v>
                </c:pt>
                <c:pt idx="4983">
                  <c:v>22</c:v>
                </c:pt>
                <c:pt idx="4984">
                  <c:v>22</c:v>
                </c:pt>
                <c:pt idx="4985">
                  <c:v>20</c:v>
                </c:pt>
                <c:pt idx="4986">
                  <c:v>21</c:v>
                </c:pt>
                <c:pt idx="4987">
                  <c:v>22</c:v>
                </c:pt>
                <c:pt idx="4988">
                  <c:v>23</c:v>
                </c:pt>
                <c:pt idx="4989">
                  <c:v>25</c:v>
                </c:pt>
                <c:pt idx="4990">
                  <c:v>21</c:v>
                </c:pt>
                <c:pt idx="4991">
                  <c:v>21</c:v>
                </c:pt>
                <c:pt idx="4992">
                  <c:v>22</c:v>
                </c:pt>
                <c:pt idx="4993">
                  <c:v>21</c:v>
                </c:pt>
                <c:pt idx="4994">
                  <c:v>23</c:v>
                </c:pt>
                <c:pt idx="4995">
                  <c:v>22</c:v>
                </c:pt>
                <c:pt idx="4996">
                  <c:v>25</c:v>
                </c:pt>
                <c:pt idx="4997">
                  <c:v>21</c:v>
                </c:pt>
                <c:pt idx="4998">
                  <c:v>23</c:v>
                </c:pt>
                <c:pt idx="4999">
                  <c:v>21</c:v>
                </c:pt>
                <c:pt idx="5000">
                  <c:v>22</c:v>
                </c:pt>
                <c:pt idx="5001">
                  <c:v>23</c:v>
                </c:pt>
                <c:pt idx="5002">
                  <c:v>23</c:v>
                </c:pt>
                <c:pt idx="5003">
                  <c:v>22</c:v>
                </c:pt>
                <c:pt idx="5004">
                  <c:v>22</c:v>
                </c:pt>
                <c:pt idx="5005">
                  <c:v>22</c:v>
                </c:pt>
                <c:pt idx="5006">
                  <c:v>22</c:v>
                </c:pt>
                <c:pt idx="5007">
                  <c:v>22</c:v>
                </c:pt>
                <c:pt idx="5008">
                  <c:v>22</c:v>
                </c:pt>
                <c:pt idx="5009">
                  <c:v>23</c:v>
                </c:pt>
                <c:pt idx="5010">
                  <c:v>24</c:v>
                </c:pt>
                <c:pt idx="5011">
                  <c:v>21</c:v>
                </c:pt>
                <c:pt idx="5012">
                  <c:v>23</c:v>
                </c:pt>
                <c:pt idx="5013">
                  <c:v>22</c:v>
                </c:pt>
                <c:pt idx="5014">
                  <c:v>22</c:v>
                </c:pt>
                <c:pt idx="5015">
                  <c:v>22</c:v>
                </c:pt>
                <c:pt idx="5016">
                  <c:v>25</c:v>
                </c:pt>
                <c:pt idx="5017">
                  <c:v>26</c:v>
                </c:pt>
                <c:pt idx="5018">
                  <c:v>29</c:v>
                </c:pt>
                <c:pt idx="5019">
                  <c:v>24</c:v>
                </c:pt>
                <c:pt idx="5020">
                  <c:v>20</c:v>
                </c:pt>
                <c:pt idx="5021">
                  <c:v>25</c:v>
                </c:pt>
                <c:pt idx="5022">
                  <c:v>22</c:v>
                </c:pt>
                <c:pt idx="5023">
                  <c:v>21</c:v>
                </c:pt>
                <c:pt idx="5024">
                  <c:v>24</c:v>
                </c:pt>
                <c:pt idx="5025">
                  <c:v>19</c:v>
                </c:pt>
                <c:pt idx="5026">
                  <c:v>22</c:v>
                </c:pt>
                <c:pt idx="5027">
                  <c:v>26</c:v>
                </c:pt>
                <c:pt idx="5028">
                  <c:v>22</c:v>
                </c:pt>
                <c:pt idx="5029">
                  <c:v>21</c:v>
                </c:pt>
                <c:pt idx="5030">
                  <c:v>21</c:v>
                </c:pt>
                <c:pt idx="5031">
                  <c:v>20</c:v>
                </c:pt>
                <c:pt idx="5032">
                  <c:v>23</c:v>
                </c:pt>
                <c:pt idx="5033">
                  <c:v>21</c:v>
                </c:pt>
                <c:pt idx="5034">
                  <c:v>23</c:v>
                </c:pt>
                <c:pt idx="5035">
                  <c:v>27</c:v>
                </c:pt>
                <c:pt idx="5036">
                  <c:v>23</c:v>
                </c:pt>
                <c:pt idx="5037">
                  <c:v>22</c:v>
                </c:pt>
                <c:pt idx="5038">
                  <c:v>22</c:v>
                </c:pt>
                <c:pt idx="5039">
                  <c:v>22</c:v>
                </c:pt>
                <c:pt idx="5040">
                  <c:v>21</c:v>
                </c:pt>
                <c:pt idx="5041">
                  <c:v>25</c:v>
                </c:pt>
                <c:pt idx="5042">
                  <c:v>27</c:v>
                </c:pt>
                <c:pt idx="5043">
                  <c:v>26</c:v>
                </c:pt>
                <c:pt idx="5044">
                  <c:v>21</c:v>
                </c:pt>
                <c:pt idx="5045">
                  <c:v>24</c:v>
                </c:pt>
                <c:pt idx="5046">
                  <c:v>21</c:v>
                </c:pt>
                <c:pt idx="5047">
                  <c:v>22</c:v>
                </c:pt>
                <c:pt idx="5048">
                  <c:v>23</c:v>
                </c:pt>
                <c:pt idx="5049">
                  <c:v>20</c:v>
                </c:pt>
                <c:pt idx="5050">
                  <c:v>24</c:v>
                </c:pt>
                <c:pt idx="5051">
                  <c:v>22</c:v>
                </c:pt>
                <c:pt idx="5052">
                  <c:v>22</c:v>
                </c:pt>
                <c:pt idx="5053">
                  <c:v>24</c:v>
                </c:pt>
                <c:pt idx="5054">
                  <c:v>21</c:v>
                </c:pt>
                <c:pt idx="5055">
                  <c:v>23</c:v>
                </c:pt>
                <c:pt idx="5056">
                  <c:v>23</c:v>
                </c:pt>
                <c:pt idx="5057">
                  <c:v>21</c:v>
                </c:pt>
                <c:pt idx="5058">
                  <c:v>22</c:v>
                </c:pt>
                <c:pt idx="5059">
                  <c:v>25</c:v>
                </c:pt>
                <c:pt idx="5060">
                  <c:v>22</c:v>
                </c:pt>
                <c:pt idx="5061">
                  <c:v>23</c:v>
                </c:pt>
                <c:pt idx="5062">
                  <c:v>23</c:v>
                </c:pt>
                <c:pt idx="5063">
                  <c:v>22</c:v>
                </c:pt>
                <c:pt idx="5064">
                  <c:v>22</c:v>
                </c:pt>
                <c:pt idx="5065">
                  <c:v>23</c:v>
                </c:pt>
                <c:pt idx="5066">
                  <c:v>24</c:v>
                </c:pt>
                <c:pt idx="5067">
                  <c:v>26</c:v>
                </c:pt>
                <c:pt idx="5068">
                  <c:v>25</c:v>
                </c:pt>
                <c:pt idx="5069">
                  <c:v>23</c:v>
                </c:pt>
                <c:pt idx="5070">
                  <c:v>23</c:v>
                </c:pt>
                <c:pt idx="5071">
                  <c:v>23</c:v>
                </c:pt>
                <c:pt idx="5072">
                  <c:v>24</c:v>
                </c:pt>
                <c:pt idx="5073">
                  <c:v>26</c:v>
                </c:pt>
                <c:pt idx="5074">
                  <c:v>21</c:v>
                </c:pt>
                <c:pt idx="5075">
                  <c:v>24</c:v>
                </c:pt>
                <c:pt idx="5076">
                  <c:v>24</c:v>
                </c:pt>
                <c:pt idx="5077">
                  <c:v>22</c:v>
                </c:pt>
                <c:pt idx="5078">
                  <c:v>22</c:v>
                </c:pt>
                <c:pt idx="5079">
                  <c:v>28</c:v>
                </c:pt>
                <c:pt idx="5080">
                  <c:v>23</c:v>
                </c:pt>
                <c:pt idx="5081">
                  <c:v>32</c:v>
                </c:pt>
                <c:pt idx="5082">
                  <c:v>21</c:v>
                </c:pt>
                <c:pt idx="5083">
                  <c:v>24</c:v>
                </c:pt>
                <c:pt idx="5084">
                  <c:v>22</c:v>
                </c:pt>
                <c:pt idx="5085">
                  <c:v>20</c:v>
                </c:pt>
                <c:pt idx="5086">
                  <c:v>24</c:v>
                </c:pt>
                <c:pt idx="5087">
                  <c:v>20</c:v>
                </c:pt>
                <c:pt idx="5088">
                  <c:v>20</c:v>
                </c:pt>
                <c:pt idx="5089">
                  <c:v>23</c:v>
                </c:pt>
                <c:pt idx="5090">
                  <c:v>21</c:v>
                </c:pt>
                <c:pt idx="5091">
                  <c:v>23</c:v>
                </c:pt>
                <c:pt idx="5092">
                  <c:v>22</c:v>
                </c:pt>
                <c:pt idx="5093">
                  <c:v>21</c:v>
                </c:pt>
                <c:pt idx="5094">
                  <c:v>21</c:v>
                </c:pt>
                <c:pt idx="5095">
                  <c:v>22</c:v>
                </c:pt>
                <c:pt idx="5096">
                  <c:v>21</c:v>
                </c:pt>
                <c:pt idx="5097">
                  <c:v>23</c:v>
                </c:pt>
                <c:pt idx="5098">
                  <c:v>21</c:v>
                </c:pt>
                <c:pt idx="5099">
                  <c:v>20</c:v>
                </c:pt>
                <c:pt idx="5100">
                  <c:v>20</c:v>
                </c:pt>
                <c:pt idx="5101">
                  <c:v>19</c:v>
                </c:pt>
                <c:pt idx="5102">
                  <c:v>20</c:v>
                </c:pt>
                <c:pt idx="5103">
                  <c:v>21</c:v>
                </c:pt>
                <c:pt idx="5104">
                  <c:v>20</c:v>
                </c:pt>
                <c:pt idx="5105">
                  <c:v>24</c:v>
                </c:pt>
                <c:pt idx="5106">
                  <c:v>20</c:v>
                </c:pt>
                <c:pt idx="5107">
                  <c:v>22</c:v>
                </c:pt>
                <c:pt idx="5108">
                  <c:v>25</c:v>
                </c:pt>
                <c:pt idx="5109">
                  <c:v>22</c:v>
                </c:pt>
                <c:pt idx="5110">
                  <c:v>22</c:v>
                </c:pt>
                <c:pt idx="5111">
                  <c:v>22</c:v>
                </c:pt>
                <c:pt idx="5112">
                  <c:v>24</c:v>
                </c:pt>
                <c:pt idx="5113">
                  <c:v>21</c:v>
                </c:pt>
                <c:pt idx="5114">
                  <c:v>23</c:v>
                </c:pt>
                <c:pt idx="5115">
                  <c:v>22</c:v>
                </c:pt>
                <c:pt idx="5116">
                  <c:v>23</c:v>
                </c:pt>
                <c:pt idx="5117">
                  <c:v>25</c:v>
                </c:pt>
                <c:pt idx="5118">
                  <c:v>23</c:v>
                </c:pt>
                <c:pt idx="5119">
                  <c:v>23</c:v>
                </c:pt>
                <c:pt idx="5120">
                  <c:v>22</c:v>
                </c:pt>
                <c:pt idx="5121">
                  <c:v>23</c:v>
                </c:pt>
                <c:pt idx="5122">
                  <c:v>21</c:v>
                </c:pt>
                <c:pt idx="5123">
                  <c:v>21</c:v>
                </c:pt>
                <c:pt idx="5124">
                  <c:v>22</c:v>
                </c:pt>
                <c:pt idx="5125">
                  <c:v>25</c:v>
                </c:pt>
                <c:pt idx="5126">
                  <c:v>22</c:v>
                </c:pt>
                <c:pt idx="5127">
                  <c:v>21</c:v>
                </c:pt>
                <c:pt idx="5128">
                  <c:v>20</c:v>
                </c:pt>
                <c:pt idx="5129">
                  <c:v>22</c:v>
                </c:pt>
                <c:pt idx="5130">
                  <c:v>22</c:v>
                </c:pt>
                <c:pt idx="5131">
                  <c:v>23</c:v>
                </c:pt>
                <c:pt idx="5132">
                  <c:v>24</c:v>
                </c:pt>
                <c:pt idx="5133">
                  <c:v>26</c:v>
                </c:pt>
                <c:pt idx="5134">
                  <c:v>20</c:v>
                </c:pt>
                <c:pt idx="5135">
                  <c:v>22</c:v>
                </c:pt>
                <c:pt idx="5136">
                  <c:v>21</c:v>
                </c:pt>
                <c:pt idx="5137">
                  <c:v>20</c:v>
                </c:pt>
                <c:pt idx="5138">
                  <c:v>24</c:v>
                </c:pt>
                <c:pt idx="5139">
                  <c:v>22</c:v>
                </c:pt>
                <c:pt idx="5140">
                  <c:v>24</c:v>
                </c:pt>
                <c:pt idx="5141">
                  <c:v>20</c:v>
                </c:pt>
                <c:pt idx="5142">
                  <c:v>20</c:v>
                </c:pt>
                <c:pt idx="5143">
                  <c:v>21</c:v>
                </c:pt>
                <c:pt idx="5144">
                  <c:v>22</c:v>
                </c:pt>
                <c:pt idx="5145">
                  <c:v>22</c:v>
                </c:pt>
                <c:pt idx="5146">
                  <c:v>20</c:v>
                </c:pt>
                <c:pt idx="5147">
                  <c:v>23</c:v>
                </c:pt>
                <c:pt idx="5148">
                  <c:v>22</c:v>
                </c:pt>
                <c:pt idx="5149">
                  <c:v>23</c:v>
                </c:pt>
                <c:pt idx="5150">
                  <c:v>22</c:v>
                </c:pt>
                <c:pt idx="5151">
                  <c:v>21</c:v>
                </c:pt>
                <c:pt idx="5152">
                  <c:v>21</c:v>
                </c:pt>
                <c:pt idx="5153">
                  <c:v>22</c:v>
                </c:pt>
                <c:pt idx="5154">
                  <c:v>20</c:v>
                </c:pt>
                <c:pt idx="5155">
                  <c:v>26</c:v>
                </c:pt>
                <c:pt idx="5156">
                  <c:v>25</c:v>
                </c:pt>
                <c:pt idx="5157">
                  <c:v>23</c:v>
                </c:pt>
                <c:pt idx="5158">
                  <c:v>21</c:v>
                </c:pt>
                <c:pt idx="5159">
                  <c:v>22</c:v>
                </c:pt>
                <c:pt idx="5160">
                  <c:v>21</c:v>
                </c:pt>
                <c:pt idx="5161">
                  <c:v>23</c:v>
                </c:pt>
                <c:pt idx="5162">
                  <c:v>22</c:v>
                </c:pt>
                <c:pt idx="5163">
                  <c:v>21</c:v>
                </c:pt>
                <c:pt idx="5164">
                  <c:v>22</c:v>
                </c:pt>
                <c:pt idx="5165">
                  <c:v>22</c:v>
                </c:pt>
                <c:pt idx="5166">
                  <c:v>23</c:v>
                </c:pt>
                <c:pt idx="5167">
                  <c:v>23</c:v>
                </c:pt>
                <c:pt idx="5168">
                  <c:v>24</c:v>
                </c:pt>
                <c:pt idx="5169">
                  <c:v>21</c:v>
                </c:pt>
                <c:pt idx="5170">
                  <c:v>23</c:v>
                </c:pt>
                <c:pt idx="5171">
                  <c:v>23</c:v>
                </c:pt>
                <c:pt idx="5172">
                  <c:v>23</c:v>
                </c:pt>
                <c:pt idx="5173">
                  <c:v>23</c:v>
                </c:pt>
                <c:pt idx="5174">
                  <c:v>22</c:v>
                </c:pt>
                <c:pt idx="5175">
                  <c:v>23</c:v>
                </c:pt>
                <c:pt idx="5176">
                  <c:v>22</c:v>
                </c:pt>
                <c:pt idx="5177">
                  <c:v>22</c:v>
                </c:pt>
                <c:pt idx="5178">
                  <c:v>24</c:v>
                </c:pt>
                <c:pt idx="5179">
                  <c:v>21</c:v>
                </c:pt>
                <c:pt idx="5180">
                  <c:v>23</c:v>
                </c:pt>
                <c:pt idx="5181">
                  <c:v>25</c:v>
                </c:pt>
                <c:pt idx="5182">
                  <c:v>24</c:v>
                </c:pt>
                <c:pt idx="5183">
                  <c:v>24</c:v>
                </c:pt>
                <c:pt idx="5184">
                  <c:v>23</c:v>
                </c:pt>
                <c:pt idx="5185">
                  <c:v>21</c:v>
                </c:pt>
                <c:pt idx="5186">
                  <c:v>25</c:v>
                </c:pt>
                <c:pt idx="5187">
                  <c:v>22</c:v>
                </c:pt>
                <c:pt idx="5188">
                  <c:v>21</c:v>
                </c:pt>
                <c:pt idx="5189">
                  <c:v>23</c:v>
                </c:pt>
                <c:pt idx="5190">
                  <c:v>23</c:v>
                </c:pt>
                <c:pt idx="5191">
                  <c:v>20</c:v>
                </c:pt>
                <c:pt idx="5192">
                  <c:v>24</c:v>
                </c:pt>
                <c:pt idx="5193">
                  <c:v>22</c:v>
                </c:pt>
                <c:pt idx="5194">
                  <c:v>23</c:v>
                </c:pt>
                <c:pt idx="5195">
                  <c:v>24</c:v>
                </c:pt>
                <c:pt idx="5196">
                  <c:v>23</c:v>
                </c:pt>
                <c:pt idx="5197">
                  <c:v>21</c:v>
                </c:pt>
                <c:pt idx="5198">
                  <c:v>24</c:v>
                </c:pt>
                <c:pt idx="5199">
                  <c:v>21</c:v>
                </c:pt>
                <c:pt idx="5200">
                  <c:v>22</c:v>
                </c:pt>
                <c:pt idx="5201">
                  <c:v>23</c:v>
                </c:pt>
                <c:pt idx="5202">
                  <c:v>20</c:v>
                </c:pt>
                <c:pt idx="5203">
                  <c:v>21</c:v>
                </c:pt>
                <c:pt idx="5204">
                  <c:v>26</c:v>
                </c:pt>
                <c:pt idx="5205">
                  <c:v>26</c:v>
                </c:pt>
                <c:pt idx="5206">
                  <c:v>24</c:v>
                </c:pt>
                <c:pt idx="5207">
                  <c:v>26</c:v>
                </c:pt>
                <c:pt idx="5208">
                  <c:v>20</c:v>
                </c:pt>
                <c:pt idx="5209">
                  <c:v>22</c:v>
                </c:pt>
                <c:pt idx="5210">
                  <c:v>22</c:v>
                </c:pt>
                <c:pt idx="5211">
                  <c:v>21</c:v>
                </c:pt>
                <c:pt idx="5212">
                  <c:v>24</c:v>
                </c:pt>
                <c:pt idx="5213">
                  <c:v>22</c:v>
                </c:pt>
                <c:pt idx="5214">
                  <c:v>21</c:v>
                </c:pt>
                <c:pt idx="5215">
                  <c:v>22</c:v>
                </c:pt>
                <c:pt idx="5216">
                  <c:v>20</c:v>
                </c:pt>
                <c:pt idx="5217">
                  <c:v>22</c:v>
                </c:pt>
                <c:pt idx="5218">
                  <c:v>19</c:v>
                </c:pt>
                <c:pt idx="5219">
                  <c:v>22</c:v>
                </c:pt>
                <c:pt idx="5220">
                  <c:v>21</c:v>
                </c:pt>
                <c:pt idx="5221">
                  <c:v>22</c:v>
                </c:pt>
                <c:pt idx="5222">
                  <c:v>22</c:v>
                </c:pt>
                <c:pt idx="5223">
                  <c:v>21</c:v>
                </c:pt>
                <c:pt idx="5224">
                  <c:v>22</c:v>
                </c:pt>
                <c:pt idx="5225">
                  <c:v>21</c:v>
                </c:pt>
                <c:pt idx="5226">
                  <c:v>21</c:v>
                </c:pt>
                <c:pt idx="5227">
                  <c:v>24</c:v>
                </c:pt>
                <c:pt idx="5228">
                  <c:v>22</c:v>
                </c:pt>
                <c:pt idx="5229">
                  <c:v>23</c:v>
                </c:pt>
                <c:pt idx="5230">
                  <c:v>21</c:v>
                </c:pt>
                <c:pt idx="5231">
                  <c:v>23</c:v>
                </c:pt>
                <c:pt idx="5232">
                  <c:v>21</c:v>
                </c:pt>
                <c:pt idx="5233">
                  <c:v>24</c:v>
                </c:pt>
                <c:pt idx="5234">
                  <c:v>26</c:v>
                </c:pt>
                <c:pt idx="5235">
                  <c:v>21</c:v>
                </c:pt>
                <c:pt idx="5236">
                  <c:v>24</c:v>
                </c:pt>
                <c:pt idx="5237">
                  <c:v>21</c:v>
                </c:pt>
                <c:pt idx="5238">
                  <c:v>21</c:v>
                </c:pt>
                <c:pt idx="5239">
                  <c:v>22</c:v>
                </c:pt>
                <c:pt idx="5240">
                  <c:v>22</c:v>
                </c:pt>
                <c:pt idx="5241">
                  <c:v>22</c:v>
                </c:pt>
                <c:pt idx="5242">
                  <c:v>25</c:v>
                </c:pt>
                <c:pt idx="5243">
                  <c:v>21</c:v>
                </c:pt>
                <c:pt idx="5244">
                  <c:v>23</c:v>
                </c:pt>
                <c:pt idx="5245">
                  <c:v>24</c:v>
                </c:pt>
                <c:pt idx="5246">
                  <c:v>24</c:v>
                </c:pt>
                <c:pt idx="5247">
                  <c:v>22</c:v>
                </c:pt>
                <c:pt idx="5248">
                  <c:v>27</c:v>
                </c:pt>
                <c:pt idx="5249">
                  <c:v>20</c:v>
                </c:pt>
                <c:pt idx="5250">
                  <c:v>24</c:v>
                </c:pt>
                <c:pt idx="5251">
                  <c:v>21</c:v>
                </c:pt>
                <c:pt idx="5252">
                  <c:v>23</c:v>
                </c:pt>
                <c:pt idx="5253">
                  <c:v>23</c:v>
                </c:pt>
                <c:pt idx="5254">
                  <c:v>22</c:v>
                </c:pt>
                <c:pt idx="5255">
                  <c:v>21</c:v>
                </c:pt>
                <c:pt idx="5256">
                  <c:v>21</c:v>
                </c:pt>
                <c:pt idx="5257">
                  <c:v>22</c:v>
                </c:pt>
                <c:pt idx="5258">
                  <c:v>22</c:v>
                </c:pt>
                <c:pt idx="5259">
                  <c:v>21</c:v>
                </c:pt>
                <c:pt idx="5260">
                  <c:v>24</c:v>
                </c:pt>
                <c:pt idx="5261">
                  <c:v>21</c:v>
                </c:pt>
                <c:pt idx="5262">
                  <c:v>23</c:v>
                </c:pt>
                <c:pt idx="5263">
                  <c:v>23</c:v>
                </c:pt>
                <c:pt idx="5264">
                  <c:v>24</c:v>
                </c:pt>
                <c:pt idx="5265">
                  <c:v>24</c:v>
                </c:pt>
                <c:pt idx="5266">
                  <c:v>22</c:v>
                </c:pt>
                <c:pt idx="5267">
                  <c:v>21</c:v>
                </c:pt>
                <c:pt idx="5268">
                  <c:v>21</c:v>
                </c:pt>
                <c:pt idx="5269">
                  <c:v>22</c:v>
                </c:pt>
                <c:pt idx="5270">
                  <c:v>20</c:v>
                </c:pt>
                <c:pt idx="5271">
                  <c:v>21</c:v>
                </c:pt>
                <c:pt idx="5272">
                  <c:v>22</c:v>
                </c:pt>
                <c:pt idx="5273">
                  <c:v>21</c:v>
                </c:pt>
                <c:pt idx="5274">
                  <c:v>20</c:v>
                </c:pt>
                <c:pt idx="5275">
                  <c:v>18</c:v>
                </c:pt>
                <c:pt idx="5276">
                  <c:v>23</c:v>
                </c:pt>
                <c:pt idx="5277">
                  <c:v>21</c:v>
                </c:pt>
                <c:pt idx="5278">
                  <c:v>20</c:v>
                </c:pt>
                <c:pt idx="5279">
                  <c:v>22</c:v>
                </c:pt>
                <c:pt idx="5280">
                  <c:v>22</c:v>
                </c:pt>
                <c:pt idx="5281">
                  <c:v>22</c:v>
                </c:pt>
                <c:pt idx="5282">
                  <c:v>22</c:v>
                </c:pt>
                <c:pt idx="5283">
                  <c:v>24</c:v>
                </c:pt>
                <c:pt idx="5284">
                  <c:v>22</c:v>
                </c:pt>
                <c:pt idx="5285">
                  <c:v>22</c:v>
                </c:pt>
                <c:pt idx="5286">
                  <c:v>25</c:v>
                </c:pt>
                <c:pt idx="5287">
                  <c:v>23</c:v>
                </c:pt>
                <c:pt idx="5288">
                  <c:v>26</c:v>
                </c:pt>
                <c:pt idx="5289">
                  <c:v>22</c:v>
                </c:pt>
                <c:pt idx="5290">
                  <c:v>21</c:v>
                </c:pt>
                <c:pt idx="5291">
                  <c:v>24</c:v>
                </c:pt>
                <c:pt idx="5292">
                  <c:v>22</c:v>
                </c:pt>
                <c:pt idx="5293">
                  <c:v>22</c:v>
                </c:pt>
                <c:pt idx="5294">
                  <c:v>24</c:v>
                </c:pt>
                <c:pt idx="5295">
                  <c:v>22</c:v>
                </c:pt>
                <c:pt idx="5296">
                  <c:v>22</c:v>
                </c:pt>
                <c:pt idx="5297">
                  <c:v>24</c:v>
                </c:pt>
                <c:pt idx="5298">
                  <c:v>21</c:v>
                </c:pt>
                <c:pt idx="5299">
                  <c:v>22</c:v>
                </c:pt>
                <c:pt idx="5300">
                  <c:v>22</c:v>
                </c:pt>
                <c:pt idx="5301">
                  <c:v>22</c:v>
                </c:pt>
                <c:pt idx="5302">
                  <c:v>22</c:v>
                </c:pt>
                <c:pt idx="5303">
                  <c:v>24</c:v>
                </c:pt>
                <c:pt idx="5304">
                  <c:v>22</c:v>
                </c:pt>
                <c:pt idx="5305">
                  <c:v>21</c:v>
                </c:pt>
                <c:pt idx="5306">
                  <c:v>22</c:v>
                </c:pt>
                <c:pt idx="5307">
                  <c:v>26</c:v>
                </c:pt>
                <c:pt idx="5308">
                  <c:v>24</c:v>
                </c:pt>
                <c:pt idx="5309">
                  <c:v>23</c:v>
                </c:pt>
                <c:pt idx="5310">
                  <c:v>23</c:v>
                </c:pt>
                <c:pt idx="5311">
                  <c:v>24</c:v>
                </c:pt>
                <c:pt idx="5312">
                  <c:v>25</c:v>
                </c:pt>
                <c:pt idx="5313">
                  <c:v>25</c:v>
                </c:pt>
                <c:pt idx="5314">
                  <c:v>23</c:v>
                </c:pt>
                <c:pt idx="5315">
                  <c:v>22</c:v>
                </c:pt>
                <c:pt idx="5316">
                  <c:v>21</c:v>
                </c:pt>
                <c:pt idx="5317">
                  <c:v>23</c:v>
                </c:pt>
                <c:pt idx="5318">
                  <c:v>21</c:v>
                </c:pt>
                <c:pt idx="5319">
                  <c:v>21</c:v>
                </c:pt>
                <c:pt idx="5320">
                  <c:v>21</c:v>
                </c:pt>
                <c:pt idx="5321">
                  <c:v>22</c:v>
                </c:pt>
                <c:pt idx="5322">
                  <c:v>22</c:v>
                </c:pt>
                <c:pt idx="5323">
                  <c:v>25</c:v>
                </c:pt>
                <c:pt idx="5324">
                  <c:v>21</c:v>
                </c:pt>
                <c:pt idx="5325">
                  <c:v>23</c:v>
                </c:pt>
                <c:pt idx="5326">
                  <c:v>22</c:v>
                </c:pt>
                <c:pt idx="5327">
                  <c:v>21</c:v>
                </c:pt>
                <c:pt idx="5328">
                  <c:v>21</c:v>
                </c:pt>
                <c:pt idx="5329">
                  <c:v>21</c:v>
                </c:pt>
                <c:pt idx="5330">
                  <c:v>23</c:v>
                </c:pt>
                <c:pt idx="5331">
                  <c:v>22</c:v>
                </c:pt>
                <c:pt idx="5332">
                  <c:v>26</c:v>
                </c:pt>
                <c:pt idx="5333">
                  <c:v>21</c:v>
                </c:pt>
                <c:pt idx="5334">
                  <c:v>24</c:v>
                </c:pt>
                <c:pt idx="5335">
                  <c:v>26</c:v>
                </c:pt>
                <c:pt idx="5336">
                  <c:v>26</c:v>
                </c:pt>
                <c:pt idx="5337">
                  <c:v>27</c:v>
                </c:pt>
                <c:pt idx="5338">
                  <c:v>22</c:v>
                </c:pt>
                <c:pt idx="5339">
                  <c:v>24</c:v>
                </c:pt>
                <c:pt idx="5340">
                  <c:v>24</c:v>
                </c:pt>
                <c:pt idx="5341">
                  <c:v>21</c:v>
                </c:pt>
                <c:pt idx="5342">
                  <c:v>21</c:v>
                </c:pt>
                <c:pt idx="5343">
                  <c:v>22</c:v>
                </c:pt>
                <c:pt idx="5344">
                  <c:v>23</c:v>
                </c:pt>
                <c:pt idx="5345">
                  <c:v>22</c:v>
                </c:pt>
                <c:pt idx="5346">
                  <c:v>25</c:v>
                </c:pt>
                <c:pt idx="5347">
                  <c:v>23</c:v>
                </c:pt>
                <c:pt idx="5348">
                  <c:v>22</c:v>
                </c:pt>
                <c:pt idx="5349">
                  <c:v>23</c:v>
                </c:pt>
                <c:pt idx="5350">
                  <c:v>30</c:v>
                </c:pt>
                <c:pt idx="5351">
                  <c:v>23</c:v>
                </c:pt>
                <c:pt idx="5352">
                  <c:v>27</c:v>
                </c:pt>
                <c:pt idx="5353">
                  <c:v>22</c:v>
                </c:pt>
                <c:pt idx="5354">
                  <c:v>22</c:v>
                </c:pt>
                <c:pt idx="5355">
                  <c:v>22</c:v>
                </c:pt>
                <c:pt idx="5356">
                  <c:v>16</c:v>
                </c:pt>
                <c:pt idx="5357">
                  <c:v>22</c:v>
                </c:pt>
                <c:pt idx="5358">
                  <c:v>22</c:v>
                </c:pt>
                <c:pt idx="5359">
                  <c:v>21</c:v>
                </c:pt>
                <c:pt idx="5360">
                  <c:v>23</c:v>
                </c:pt>
                <c:pt idx="5361">
                  <c:v>22</c:v>
                </c:pt>
                <c:pt idx="5362">
                  <c:v>21</c:v>
                </c:pt>
                <c:pt idx="5363">
                  <c:v>21</c:v>
                </c:pt>
                <c:pt idx="5364">
                  <c:v>17</c:v>
                </c:pt>
                <c:pt idx="5365">
                  <c:v>21</c:v>
                </c:pt>
                <c:pt idx="5366">
                  <c:v>21</c:v>
                </c:pt>
                <c:pt idx="5367">
                  <c:v>21</c:v>
                </c:pt>
                <c:pt idx="5368">
                  <c:v>20</c:v>
                </c:pt>
                <c:pt idx="5369">
                  <c:v>24</c:v>
                </c:pt>
                <c:pt idx="5370">
                  <c:v>23</c:v>
                </c:pt>
                <c:pt idx="5371">
                  <c:v>21</c:v>
                </c:pt>
                <c:pt idx="5372">
                  <c:v>22</c:v>
                </c:pt>
                <c:pt idx="5373">
                  <c:v>21</c:v>
                </c:pt>
                <c:pt idx="5374">
                  <c:v>22</c:v>
                </c:pt>
                <c:pt idx="5375">
                  <c:v>22</c:v>
                </c:pt>
                <c:pt idx="5376">
                  <c:v>22</c:v>
                </c:pt>
                <c:pt idx="5377">
                  <c:v>26</c:v>
                </c:pt>
                <c:pt idx="5378">
                  <c:v>21</c:v>
                </c:pt>
                <c:pt idx="5379">
                  <c:v>22</c:v>
                </c:pt>
                <c:pt idx="5380">
                  <c:v>20</c:v>
                </c:pt>
                <c:pt idx="5381">
                  <c:v>21</c:v>
                </c:pt>
                <c:pt idx="5382">
                  <c:v>21</c:v>
                </c:pt>
                <c:pt idx="5383">
                  <c:v>23</c:v>
                </c:pt>
                <c:pt idx="5384">
                  <c:v>20</c:v>
                </c:pt>
                <c:pt idx="5385">
                  <c:v>22</c:v>
                </c:pt>
                <c:pt idx="5386">
                  <c:v>24</c:v>
                </c:pt>
                <c:pt idx="5387">
                  <c:v>21</c:v>
                </c:pt>
                <c:pt idx="5388">
                  <c:v>20</c:v>
                </c:pt>
                <c:pt idx="5389">
                  <c:v>21</c:v>
                </c:pt>
                <c:pt idx="5390">
                  <c:v>22</c:v>
                </c:pt>
                <c:pt idx="5391">
                  <c:v>20</c:v>
                </c:pt>
                <c:pt idx="5392">
                  <c:v>20</c:v>
                </c:pt>
                <c:pt idx="5393">
                  <c:v>20</c:v>
                </c:pt>
                <c:pt idx="5394">
                  <c:v>21</c:v>
                </c:pt>
                <c:pt idx="5395">
                  <c:v>24</c:v>
                </c:pt>
                <c:pt idx="5396">
                  <c:v>26</c:v>
                </c:pt>
                <c:pt idx="5397">
                  <c:v>22</c:v>
                </c:pt>
                <c:pt idx="5398">
                  <c:v>20</c:v>
                </c:pt>
                <c:pt idx="5399">
                  <c:v>19</c:v>
                </c:pt>
                <c:pt idx="5400">
                  <c:v>26</c:v>
                </c:pt>
                <c:pt idx="5401">
                  <c:v>26</c:v>
                </c:pt>
                <c:pt idx="5402">
                  <c:v>23</c:v>
                </c:pt>
                <c:pt idx="5403">
                  <c:v>24</c:v>
                </c:pt>
                <c:pt idx="5404">
                  <c:v>20</c:v>
                </c:pt>
                <c:pt idx="5405">
                  <c:v>23</c:v>
                </c:pt>
                <c:pt idx="5406">
                  <c:v>21</c:v>
                </c:pt>
                <c:pt idx="5407">
                  <c:v>22</c:v>
                </c:pt>
                <c:pt idx="5408">
                  <c:v>25</c:v>
                </c:pt>
                <c:pt idx="5409">
                  <c:v>23</c:v>
                </c:pt>
                <c:pt idx="5410">
                  <c:v>23</c:v>
                </c:pt>
                <c:pt idx="5411">
                  <c:v>22</c:v>
                </c:pt>
                <c:pt idx="5412">
                  <c:v>23</c:v>
                </c:pt>
                <c:pt idx="5413">
                  <c:v>22</c:v>
                </c:pt>
                <c:pt idx="5414">
                  <c:v>25</c:v>
                </c:pt>
                <c:pt idx="5415">
                  <c:v>21</c:v>
                </c:pt>
                <c:pt idx="5416">
                  <c:v>23</c:v>
                </c:pt>
                <c:pt idx="5417">
                  <c:v>22</c:v>
                </c:pt>
                <c:pt idx="5418">
                  <c:v>23</c:v>
                </c:pt>
                <c:pt idx="5419">
                  <c:v>21</c:v>
                </c:pt>
                <c:pt idx="5420">
                  <c:v>21</c:v>
                </c:pt>
                <c:pt idx="5421">
                  <c:v>24</c:v>
                </c:pt>
                <c:pt idx="5422">
                  <c:v>21</c:v>
                </c:pt>
                <c:pt idx="5423">
                  <c:v>22</c:v>
                </c:pt>
                <c:pt idx="5424">
                  <c:v>23</c:v>
                </c:pt>
                <c:pt idx="5425">
                  <c:v>24</c:v>
                </c:pt>
                <c:pt idx="5426">
                  <c:v>28</c:v>
                </c:pt>
                <c:pt idx="5427">
                  <c:v>24</c:v>
                </c:pt>
                <c:pt idx="5428">
                  <c:v>22</c:v>
                </c:pt>
                <c:pt idx="5429">
                  <c:v>21</c:v>
                </c:pt>
                <c:pt idx="5430">
                  <c:v>22</c:v>
                </c:pt>
                <c:pt idx="5431">
                  <c:v>24</c:v>
                </c:pt>
                <c:pt idx="5432">
                  <c:v>26</c:v>
                </c:pt>
                <c:pt idx="5433">
                  <c:v>22</c:v>
                </c:pt>
                <c:pt idx="5434">
                  <c:v>22</c:v>
                </c:pt>
                <c:pt idx="5435">
                  <c:v>22</c:v>
                </c:pt>
                <c:pt idx="5436">
                  <c:v>23</c:v>
                </c:pt>
                <c:pt idx="5437">
                  <c:v>22</c:v>
                </c:pt>
                <c:pt idx="5438">
                  <c:v>21</c:v>
                </c:pt>
                <c:pt idx="5439">
                  <c:v>21</c:v>
                </c:pt>
                <c:pt idx="5440">
                  <c:v>21</c:v>
                </c:pt>
                <c:pt idx="5441">
                  <c:v>22</c:v>
                </c:pt>
                <c:pt idx="5442">
                  <c:v>23</c:v>
                </c:pt>
                <c:pt idx="5443">
                  <c:v>22</c:v>
                </c:pt>
                <c:pt idx="5444">
                  <c:v>25</c:v>
                </c:pt>
                <c:pt idx="5445">
                  <c:v>21</c:v>
                </c:pt>
                <c:pt idx="5446">
                  <c:v>23</c:v>
                </c:pt>
                <c:pt idx="5447">
                  <c:v>23</c:v>
                </c:pt>
                <c:pt idx="5448">
                  <c:v>21</c:v>
                </c:pt>
                <c:pt idx="5449">
                  <c:v>24</c:v>
                </c:pt>
                <c:pt idx="5450">
                  <c:v>24</c:v>
                </c:pt>
                <c:pt idx="5451">
                  <c:v>28</c:v>
                </c:pt>
                <c:pt idx="5452">
                  <c:v>23</c:v>
                </c:pt>
                <c:pt idx="5453">
                  <c:v>20</c:v>
                </c:pt>
                <c:pt idx="5454">
                  <c:v>20</c:v>
                </c:pt>
                <c:pt idx="5455">
                  <c:v>22</c:v>
                </c:pt>
                <c:pt idx="5456">
                  <c:v>22</c:v>
                </c:pt>
                <c:pt idx="5457">
                  <c:v>23</c:v>
                </c:pt>
                <c:pt idx="5458">
                  <c:v>23</c:v>
                </c:pt>
                <c:pt idx="5459">
                  <c:v>22</c:v>
                </c:pt>
                <c:pt idx="5460">
                  <c:v>23</c:v>
                </c:pt>
                <c:pt idx="5461">
                  <c:v>25</c:v>
                </c:pt>
                <c:pt idx="5462">
                  <c:v>24</c:v>
                </c:pt>
                <c:pt idx="5463">
                  <c:v>23</c:v>
                </c:pt>
                <c:pt idx="5464">
                  <c:v>24</c:v>
                </c:pt>
                <c:pt idx="5465">
                  <c:v>21</c:v>
                </c:pt>
                <c:pt idx="5466">
                  <c:v>22</c:v>
                </c:pt>
                <c:pt idx="5467">
                  <c:v>24</c:v>
                </c:pt>
                <c:pt idx="5468">
                  <c:v>21</c:v>
                </c:pt>
                <c:pt idx="5469">
                  <c:v>23</c:v>
                </c:pt>
                <c:pt idx="5470">
                  <c:v>25</c:v>
                </c:pt>
                <c:pt idx="5471">
                  <c:v>22</c:v>
                </c:pt>
                <c:pt idx="5472">
                  <c:v>22</c:v>
                </c:pt>
                <c:pt idx="5473">
                  <c:v>21</c:v>
                </c:pt>
                <c:pt idx="5474">
                  <c:v>26</c:v>
                </c:pt>
                <c:pt idx="5475">
                  <c:v>25</c:v>
                </c:pt>
                <c:pt idx="5476">
                  <c:v>24</c:v>
                </c:pt>
                <c:pt idx="5477">
                  <c:v>23</c:v>
                </c:pt>
                <c:pt idx="5478">
                  <c:v>21</c:v>
                </c:pt>
                <c:pt idx="5479">
                  <c:v>22</c:v>
                </c:pt>
                <c:pt idx="5480">
                  <c:v>22</c:v>
                </c:pt>
                <c:pt idx="5481">
                  <c:v>24</c:v>
                </c:pt>
                <c:pt idx="5482">
                  <c:v>23</c:v>
                </c:pt>
                <c:pt idx="5483">
                  <c:v>21</c:v>
                </c:pt>
                <c:pt idx="5484">
                  <c:v>21</c:v>
                </c:pt>
                <c:pt idx="5485">
                  <c:v>21</c:v>
                </c:pt>
                <c:pt idx="5486">
                  <c:v>24</c:v>
                </c:pt>
                <c:pt idx="5487">
                  <c:v>24</c:v>
                </c:pt>
                <c:pt idx="5488">
                  <c:v>22</c:v>
                </c:pt>
                <c:pt idx="5489">
                  <c:v>23</c:v>
                </c:pt>
                <c:pt idx="5490">
                  <c:v>21</c:v>
                </c:pt>
                <c:pt idx="5491">
                  <c:v>20</c:v>
                </c:pt>
                <c:pt idx="5492">
                  <c:v>21</c:v>
                </c:pt>
                <c:pt idx="5493">
                  <c:v>20</c:v>
                </c:pt>
                <c:pt idx="5494">
                  <c:v>21</c:v>
                </c:pt>
                <c:pt idx="5495">
                  <c:v>19</c:v>
                </c:pt>
                <c:pt idx="5496">
                  <c:v>23</c:v>
                </c:pt>
                <c:pt idx="5497">
                  <c:v>24</c:v>
                </c:pt>
                <c:pt idx="5498">
                  <c:v>25</c:v>
                </c:pt>
                <c:pt idx="5499">
                  <c:v>22</c:v>
                </c:pt>
                <c:pt idx="5500">
                  <c:v>24</c:v>
                </c:pt>
                <c:pt idx="5501">
                  <c:v>21</c:v>
                </c:pt>
                <c:pt idx="5502">
                  <c:v>20</c:v>
                </c:pt>
                <c:pt idx="5503">
                  <c:v>22</c:v>
                </c:pt>
                <c:pt idx="5504">
                  <c:v>23</c:v>
                </c:pt>
                <c:pt idx="5505">
                  <c:v>24</c:v>
                </c:pt>
                <c:pt idx="5506">
                  <c:v>24</c:v>
                </c:pt>
                <c:pt idx="5507">
                  <c:v>22</c:v>
                </c:pt>
                <c:pt idx="5508">
                  <c:v>20</c:v>
                </c:pt>
                <c:pt idx="5509">
                  <c:v>21</c:v>
                </c:pt>
                <c:pt idx="5510">
                  <c:v>21</c:v>
                </c:pt>
                <c:pt idx="5511">
                  <c:v>21</c:v>
                </c:pt>
                <c:pt idx="5512">
                  <c:v>20</c:v>
                </c:pt>
                <c:pt idx="5513">
                  <c:v>22</c:v>
                </c:pt>
                <c:pt idx="5514">
                  <c:v>20</c:v>
                </c:pt>
                <c:pt idx="5515">
                  <c:v>22</c:v>
                </c:pt>
                <c:pt idx="5516">
                  <c:v>28</c:v>
                </c:pt>
                <c:pt idx="5517">
                  <c:v>22</c:v>
                </c:pt>
                <c:pt idx="5518">
                  <c:v>21</c:v>
                </c:pt>
                <c:pt idx="5519">
                  <c:v>21</c:v>
                </c:pt>
                <c:pt idx="5520">
                  <c:v>26</c:v>
                </c:pt>
                <c:pt idx="5521">
                  <c:v>22</c:v>
                </c:pt>
                <c:pt idx="5522">
                  <c:v>22</c:v>
                </c:pt>
                <c:pt idx="5523">
                  <c:v>21</c:v>
                </c:pt>
                <c:pt idx="5524">
                  <c:v>22</c:v>
                </c:pt>
                <c:pt idx="5525">
                  <c:v>19</c:v>
                </c:pt>
                <c:pt idx="5526">
                  <c:v>24</c:v>
                </c:pt>
                <c:pt idx="5527">
                  <c:v>22</c:v>
                </c:pt>
                <c:pt idx="5528">
                  <c:v>22</c:v>
                </c:pt>
                <c:pt idx="5529">
                  <c:v>21</c:v>
                </c:pt>
                <c:pt idx="5530">
                  <c:v>21</c:v>
                </c:pt>
                <c:pt idx="5531">
                  <c:v>24</c:v>
                </c:pt>
                <c:pt idx="5532">
                  <c:v>23</c:v>
                </c:pt>
                <c:pt idx="5533">
                  <c:v>25</c:v>
                </c:pt>
                <c:pt idx="5534">
                  <c:v>21</c:v>
                </c:pt>
                <c:pt idx="5535">
                  <c:v>24</c:v>
                </c:pt>
                <c:pt idx="5536">
                  <c:v>21</c:v>
                </c:pt>
                <c:pt idx="5537">
                  <c:v>21</c:v>
                </c:pt>
                <c:pt idx="5538">
                  <c:v>22</c:v>
                </c:pt>
                <c:pt idx="5539">
                  <c:v>21</c:v>
                </c:pt>
                <c:pt idx="5540">
                  <c:v>21</c:v>
                </c:pt>
                <c:pt idx="5541">
                  <c:v>21</c:v>
                </c:pt>
                <c:pt idx="5542">
                  <c:v>22</c:v>
                </c:pt>
                <c:pt idx="5543">
                  <c:v>22</c:v>
                </c:pt>
                <c:pt idx="5544">
                  <c:v>21</c:v>
                </c:pt>
                <c:pt idx="5545">
                  <c:v>22</c:v>
                </c:pt>
                <c:pt idx="5546">
                  <c:v>22</c:v>
                </c:pt>
                <c:pt idx="5547">
                  <c:v>24</c:v>
                </c:pt>
                <c:pt idx="5548">
                  <c:v>21</c:v>
                </c:pt>
                <c:pt idx="5549">
                  <c:v>22</c:v>
                </c:pt>
                <c:pt idx="5550">
                  <c:v>19</c:v>
                </c:pt>
                <c:pt idx="5551">
                  <c:v>22</c:v>
                </c:pt>
                <c:pt idx="5552">
                  <c:v>20</c:v>
                </c:pt>
                <c:pt idx="5553">
                  <c:v>22</c:v>
                </c:pt>
                <c:pt idx="5554">
                  <c:v>22</c:v>
                </c:pt>
                <c:pt idx="5555">
                  <c:v>21</c:v>
                </c:pt>
                <c:pt idx="5556">
                  <c:v>23</c:v>
                </c:pt>
                <c:pt idx="5557">
                  <c:v>26</c:v>
                </c:pt>
                <c:pt idx="5558">
                  <c:v>25</c:v>
                </c:pt>
                <c:pt idx="5559">
                  <c:v>20</c:v>
                </c:pt>
                <c:pt idx="5560">
                  <c:v>22</c:v>
                </c:pt>
                <c:pt idx="5561">
                  <c:v>21</c:v>
                </c:pt>
                <c:pt idx="5562">
                  <c:v>22</c:v>
                </c:pt>
                <c:pt idx="5563">
                  <c:v>22</c:v>
                </c:pt>
                <c:pt idx="5564">
                  <c:v>22</c:v>
                </c:pt>
                <c:pt idx="5565">
                  <c:v>23</c:v>
                </c:pt>
                <c:pt idx="5566">
                  <c:v>21</c:v>
                </c:pt>
                <c:pt idx="5567">
                  <c:v>20</c:v>
                </c:pt>
                <c:pt idx="5568">
                  <c:v>21</c:v>
                </c:pt>
                <c:pt idx="5569">
                  <c:v>24</c:v>
                </c:pt>
                <c:pt idx="5570">
                  <c:v>22</c:v>
                </c:pt>
                <c:pt idx="5571">
                  <c:v>22</c:v>
                </c:pt>
                <c:pt idx="5572">
                  <c:v>23</c:v>
                </c:pt>
                <c:pt idx="5573">
                  <c:v>21</c:v>
                </c:pt>
                <c:pt idx="5574">
                  <c:v>19</c:v>
                </c:pt>
                <c:pt idx="5575">
                  <c:v>23</c:v>
                </c:pt>
                <c:pt idx="5576">
                  <c:v>25</c:v>
                </c:pt>
                <c:pt idx="5577">
                  <c:v>23</c:v>
                </c:pt>
                <c:pt idx="5578">
                  <c:v>21</c:v>
                </c:pt>
                <c:pt idx="5579">
                  <c:v>24</c:v>
                </c:pt>
                <c:pt idx="5580">
                  <c:v>25</c:v>
                </c:pt>
                <c:pt idx="5581">
                  <c:v>30</c:v>
                </c:pt>
                <c:pt idx="5582">
                  <c:v>25</c:v>
                </c:pt>
                <c:pt idx="5583">
                  <c:v>22</c:v>
                </c:pt>
                <c:pt idx="5584">
                  <c:v>21</c:v>
                </c:pt>
                <c:pt idx="5585">
                  <c:v>21</c:v>
                </c:pt>
                <c:pt idx="5586">
                  <c:v>24</c:v>
                </c:pt>
                <c:pt idx="5587">
                  <c:v>22</c:v>
                </c:pt>
                <c:pt idx="5588">
                  <c:v>22</c:v>
                </c:pt>
                <c:pt idx="5589">
                  <c:v>23</c:v>
                </c:pt>
                <c:pt idx="5590">
                  <c:v>22</c:v>
                </c:pt>
                <c:pt idx="5591">
                  <c:v>22</c:v>
                </c:pt>
                <c:pt idx="5592">
                  <c:v>23</c:v>
                </c:pt>
                <c:pt idx="5593">
                  <c:v>21</c:v>
                </c:pt>
                <c:pt idx="5594">
                  <c:v>21</c:v>
                </c:pt>
                <c:pt idx="5595">
                  <c:v>24</c:v>
                </c:pt>
                <c:pt idx="5596">
                  <c:v>21</c:v>
                </c:pt>
                <c:pt idx="5597">
                  <c:v>24</c:v>
                </c:pt>
                <c:pt idx="5598">
                  <c:v>23</c:v>
                </c:pt>
                <c:pt idx="5599">
                  <c:v>22</c:v>
                </c:pt>
                <c:pt idx="5600">
                  <c:v>25</c:v>
                </c:pt>
                <c:pt idx="5601">
                  <c:v>23</c:v>
                </c:pt>
                <c:pt idx="5602">
                  <c:v>21</c:v>
                </c:pt>
                <c:pt idx="5603">
                  <c:v>21</c:v>
                </c:pt>
                <c:pt idx="5604">
                  <c:v>24</c:v>
                </c:pt>
                <c:pt idx="5605">
                  <c:v>24</c:v>
                </c:pt>
                <c:pt idx="5606">
                  <c:v>24</c:v>
                </c:pt>
                <c:pt idx="5607">
                  <c:v>29</c:v>
                </c:pt>
                <c:pt idx="5608">
                  <c:v>23</c:v>
                </c:pt>
                <c:pt idx="5609">
                  <c:v>20</c:v>
                </c:pt>
                <c:pt idx="5610">
                  <c:v>21</c:v>
                </c:pt>
                <c:pt idx="5611">
                  <c:v>19</c:v>
                </c:pt>
                <c:pt idx="5612">
                  <c:v>22</c:v>
                </c:pt>
                <c:pt idx="5613">
                  <c:v>22</c:v>
                </c:pt>
                <c:pt idx="5614">
                  <c:v>22</c:v>
                </c:pt>
                <c:pt idx="5615">
                  <c:v>23</c:v>
                </c:pt>
                <c:pt idx="5616">
                  <c:v>21</c:v>
                </c:pt>
                <c:pt idx="5617">
                  <c:v>23</c:v>
                </c:pt>
                <c:pt idx="5618">
                  <c:v>22</c:v>
                </c:pt>
                <c:pt idx="5619">
                  <c:v>22</c:v>
                </c:pt>
                <c:pt idx="5620">
                  <c:v>21</c:v>
                </c:pt>
                <c:pt idx="5621">
                  <c:v>26</c:v>
                </c:pt>
                <c:pt idx="5622">
                  <c:v>21</c:v>
                </c:pt>
                <c:pt idx="5623">
                  <c:v>22</c:v>
                </c:pt>
                <c:pt idx="5624">
                  <c:v>23</c:v>
                </c:pt>
                <c:pt idx="5625">
                  <c:v>20</c:v>
                </c:pt>
                <c:pt idx="5626">
                  <c:v>22</c:v>
                </c:pt>
                <c:pt idx="5627">
                  <c:v>22</c:v>
                </c:pt>
                <c:pt idx="5628">
                  <c:v>23</c:v>
                </c:pt>
                <c:pt idx="5629">
                  <c:v>23</c:v>
                </c:pt>
                <c:pt idx="5630">
                  <c:v>25</c:v>
                </c:pt>
                <c:pt idx="5631">
                  <c:v>23</c:v>
                </c:pt>
                <c:pt idx="5632">
                  <c:v>22</c:v>
                </c:pt>
                <c:pt idx="5633">
                  <c:v>26</c:v>
                </c:pt>
                <c:pt idx="5634">
                  <c:v>19</c:v>
                </c:pt>
                <c:pt idx="5635">
                  <c:v>22</c:v>
                </c:pt>
                <c:pt idx="5636">
                  <c:v>23</c:v>
                </c:pt>
                <c:pt idx="5637">
                  <c:v>21</c:v>
                </c:pt>
                <c:pt idx="5638">
                  <c:v>23</c:v>
                </c:pt>
                <c:pt idx="5639">
                  <c:v>24</c:v>
                </c:pt>
                <c:pt idx="5640">
                  <c:v>22</c:v>
                </c:pt>
                <c:pt idx="5641">
                  <c:v>22</c:v>
                </c:pt>
                <c:pt idx="5642">
                  <c:v>23</c:v>
                </c:pt>
                <c:pt idx="5643">
                  <c:v>23</c:v>
                </c:pt>
                <c:pt idx="5644">
                  <c:v>23</c:v>
                </c:pt>
                <c:pt idx="5645">
                  <c:v>23</c:v>
                </c:pt>
                <c:pt idx="5646">
                  <c:v>24</c:v>
                </c:pt>
                <c:pt idx="5647">
                  <c:v>21</c:v>
                </c:pt>
                <c:pt idx="5648">
                  <c:v>20</c:v>
                </c:pt>
                <c:pt idx="5649">
                  <c:v>21</c:v>
                </c:pt>
                <c:pt idx="5650">
                  <c:v>20</c:v>
                </c:pt>
                <c:pt idx="5651">
                  <c:v>22</c:v>
                </c:pt>
                <c:pt idx="5652">
                  <c:v>21</c:v>
                </c:pt>
                <c:pt idx="5653">
                  <c:v>21</c:v>
                </c:pt>
                <c:pt idx="5654">
                  <c:v>22</c:v>
                </c:pt>
                <c:pt idx="5655">
                  <c:v>21</c:v>
                </c:pt>
                <c:pt idx="5656">
                  <c:v>20</c:v>
                </c:pt>
                <c:pt idx="5657">
                  <c:v>21</c:v>
                </c:pt>
                <c:pt idx="5658">
                  <c:v>21</c:v>
                </c:pt>
                <c:pt idx="5659">
                  <c:v>24</c:v>
                </c:pt>
                <c:pt idx="5660">
                  <c:v>23</c:v>
                </c:pt>
                <c:pt idx="5661">
                  <c:v>20</c:v>
                </c:pt>
                <c:pt idx="5662">
                  <c:v>21</c:v>
                </c:pt>
                <c:pt idx="5663">
                  <c:v>22</c:v>
                </c:pt>
                <c:pt idx="5664">
                  <c:v>22</c:v>
                </c:pt>
                <c:pt idx="5665">
                  <c:v>22</c:v>
                </c:pt>
                <c:pt idx="5666">
                  <c:v>21</c:v>
                </c:pt>
                <c:pt idx="5667">
                  <c:v>21</c:v>
                </c:pt>
                <c:pt idx="5668">
                  <c:v>20</c:v>
                </c:pt>
                <c:pt idx="5669">
                  <c:v>20</c:v>
                </c:pt>
                <c:pt idx="5670">
                  <c:v>22</c:v>
                </c:pt>
                <c:pt idx="5671">
                  <c:v>22</c:v>
                </c:pt>
                <c:pt idx="5672">
                  <c:v>23</c:v>
                </c:pt>
                <c:pt idx="5673">
                  <c:v>21</c:v>
                </c:pt>
                <c:pt idx="5674">
                  <c:v>23</c:v>
                </c:pt>
                <c:pt idx="5675">
                  <c:v>21</c:v>
                </c:pt>
                <c:pt idx="5676">
                  <c:v>20</c:v>
                </c:pt>
                <c:pt idx="5677">
                  <c:v>22</c:v>
                </c:pt>
                <c:pt idx="5678">
                  <c:v>21</c:v>
                </c:pt>
                <c:pt idx="5679">
                  <c:v>23</c:v>
                </c:pt>
                <c:pt idx="5680">
                  <c:v>21</c:v>
                </c:pt>
                <c:pt idx="5681">
                  <c:v>20</c:v>
                </c:pt>
                <c:pt idx="5682">
                  <c:v>27</c:v>
                </c:pt>
                <c:pt idx="5683">
                  <c:v>22</c:v>
                </c:pt>
                <c:pt idx="5684">
                  <c:v>22</c:v>
                </c:pt>
                <c:pt idx="5685">
                  <c:v>21</c:v>
                </c:pt>
                <c:pt idx="5686">
                  <c:v>21</c:v>
                </c:pt>
                <c:pt idx="5687">
                  <c:v>22</c:v>
                </c:pt>
                <c:pt idx="5688">
                  <c:v>22</c:v>
                </c:pt>
                <c:pt idx="5689">
                  <c:v>23</c:v>
                </c:pt>
                <c:pt idx="5690">
                  <c:v>20</c:v>
                </c:pt>
                <c:pt idx="5691">
                  <c:v>25</c:v>
                </c:pt>
                <c:pt idx="5692">
                  <c:v>23</c:v>
                </c:pt>
                <c:pt idx="5693">
                  <c:v>24</c:v>
                </c:pt>
                <c:pt idx="5694">
                  <c:v>23</c:v>
                </c:pt>
                <c:pt idx="5695">
                  <c:v>20</c:v>
                </c:pt>
                <c:pt idx="5696">
                  <c:v>22</c:v>
                </c:pt>
                <c:pt idx="5697">
                  <c:v>25</c:v>
                </c:pt>
                <c:pt idx="5698">
                  <c:v>21</c:v>
                </c:pt>
                <c:pt idx="5699">
                  <c:v>23</c:v>
                </c:pt>
                <c:pt idx="5700">
                  <c:v>22</c:v>
                </c:pt>
                <c:pt idx="5701">
                  <c:v>22</c:v>
                </c:pt>
                <c:pt idx="5702">
                  <c:v>22</c:v>
                </c:pt>
                <c:pt idx="5703">
                  <c:v>22</c:v>
                </c:pt>
                <c:pt idx="5704">
                  <c:v>21</c:v>
                </c:pt>
                <c:pt idx="5705">
                  <c:v>21</c:v>
                </c:pt>
                <c:pt idx="5706">
                  <c:v>22</c:v>
                </c:pt>
                <c:pt idx="5707">
                  <c:v>22</c:v>
                </c:pt>
                <c:pt idx="5708">
                  <c:v>23</c:v>
                </c:pt>
                <c:pt idx="5709">
                  <c:v>20</c:v>
                </c:pt>
                <c:pt idx="5710">
                  <c:v>21</c:v>
                </c:pt>
                <c:pt idx="5711">
                  <c:v>22</c:v>
                </c:pt>
                <c:pt idx="5712">
                  <c:v>21</c:v>
                </c:pt>
                <c:pt idx="5713">
                  <c:v>22</c:v>
                </c:pt>
                <c:pt idx="5714">
                  <c:v>21</c:v>
                </c:pt>
                <c:pt idx="5715">
                  <c:v>23</c:v>
                </c:pt>
                <c:pt idx="5716">
                  <c:v>24</c:v>
                </c:pt>
                <c:pt idx="5717">
                  <c:v>25</c:v>
                </c:pt>
                <c:pt idx="5718">
                  <c:v>22</c:v>
                </c:pt>
                <c:pt idx="5719">
                  <c:v>22</c:v>
                </c:pt>
                <c:pt idx="5720">
                  <c:v>27</c:v>
                </c:pt>
                <c:pt idx="5721">
                  <c:v>23</c:v>
                </c:pt>
                <c:pt idx="5722">
                  <c:v>24</c:v>
                </c:pt>
                <c:pt idx="5723">
                  <c:v>23</c:v>
                </c:pt>
                <c:pt idx="5724">
                  <c:v>21</c:v>
                </c:pt>
                <c:pt idx="5725">
                  <c:v>22</c:v>
                </c:pt>
                <c:pt idx="5726">
                  <c:v>23</c:v>
                </c:pt>
                <c:pt idx="5727">
                  <c:v>21</c:v>
                </c:pt>
                <c:pt idx="5728">
                  <c:v>22</c:v>
                </c:pt>
                <c:pt idx="5729">
                  <c:v>22</c:v>
                </c:pt>
                <c:pt idx="5730">
                  <c:v>21</c:v>
                </c:pt>
                <c:pt idx="5731">
                  <c:v>21</c:v>
                </c:pt>
                <c:pt idx="5732">
                  <c:v>22</c:v>
                </c:pt>
                <c:pt idx="5733">
                  <c:v>22</c:v>
                </c:pt>
                <c:pt idx="5734">
                  <c:v>22</c:v>
                </c:pt>
                <c:pt idx="5735">
                  <c:v>26</c:v>
                </c:pt>
                <c:pt idx="5736">
                  <c:v>25</c:v>
                </c:pt>
                <c:pt idx="5737">
                  <c:v>22</c:v>
                </c:pt>
                <c:pt idx="5738">
                  <c:v>21</c:v>
                </c:pt>
                <c:pt idx="5739">
                  <c:v>20</c:v>
                </c:pt>
                <c:pt idx="5740">
                  <c:v>22</c:v>
                </c:pt>
                <c:pt idx="5741">
                  <c:v>24</c:v>
                </c:pt>
                <c:pt idx="5742">
                  <c:v>20</c:v>
                </c:pt>
                <c:pt idx="5743">
                  <c:v>22</c:v>
                </c:pt>
                <c:pt idx="5744">
                  <c:v>23</c:v>
                </c:pt>
                <c:pt idx="5745">
                  <c:v>26</c:v>
                </c:pt>
                <c:pt idx="5746">
                  <c:v>25</c:v>
                </c:pt>
                <c:pt idx="5747">
                  <c:v>27</c:v>
                </c:pt>
                <c:pt idx="5748">
                  <c:v>23</c:v>
                </c:pt>
                <c:pt idx="5749">
                  <c:v>22</c:v>
                </c:pt>
                <c:pt idx="5750">
                  <c:v>24</c:v>
                </c:pt>
                <c:pt idx="5751">
                  <c:v>21</c:v>
                </c:pt>
                <c:pt idx="5752">
                  <c:v>23</c:v>
                </c:pt>
                <c:pt idx="5753">
                  <c:v>21</c:v>
                </c:pt>
                <c:pt idx="5754">
                  <c:v>22</c:v>
                </c:pt>
                <c:pt idx="5755">
                  <c:v>23</c:v>
                </c:pt>
                <c:pt idx="5756">
                  <c:v>25</c:v>
                </c:pt>
                <c:pt idx="5757">
                  <c:v>20</c:v>
                </c:pt>
                <c:pt idx="5758">
                  <c:v>25</c:v>
                </c:pt>
                <c:pt idx="5759">
                  <c:v>23</c:v>
                </c:pt>
                <c:pt idx="5760">
                  <c:v>23</c:v>
                </c:pt>
                <c:pt idx="5761">
                  <c:v>22</c:v>
                </c:pt>
                <c:pt idx="5762">
                  <c:v>22</c:v>
                </c:pt>
                <c:pt idx="5763">
                  <c:v>23</c:v>
                </c:pt>
                <c:pt idx="5764">
                  <c:v>22</c:v>
                </c:pt>
                <c:pt idx="5765">
                  <c:v>23</c:v>
                </c:pt>
                <c:pt idx="5766">
                  <c:v>23</c:v>
                </c:pt>
                <c:pt idx="5767">
                  <c:v>24</c:v>
                </c:pt>
                <c:pt idx="5768">
                  <c:v>22</c:v>
                </c:pt>
                <c:pt idx="5769">
                  <c:v>28</c:v>
                </c:pt>
                <c:pt idx="5770">
                  <c:v>24</c:v>
                </c:pt>
                <c:pt idx="5771">
                  <c:v>25</c:v>
                </c:pt>
                <c:pt idx="5772">
                  <c:v>21</c:v>
                </c:pt>
                <c:pt idx="5773">
                  <c:v>26</c:v>
                </c:pt>
                <c:pt idx="5774">
                  <c:v>23</c:v>
                </c:pt>
                <c:pt idx="5775">
                  <c:v>23</c:v>
                </c:pt>
                <c:pt idx="5776">
                  <c:v>24</c:v>
                </c:pt>
                <c:pt idx="5777">
                  <c:v>25</c:v>
                </c:pt>
                <c:pt idx="5778">
                  <c:v>26</c:v>
                </c:pt>
                <c:pt idx="5779">
                  <c:v>26</c:v>
                </c:pt>
                <c:pt idx="5780">
                  <c:v>20</c:v>
                </c:pt>
                <c:pt idx="5781">
                  <c:v>21</c:v>
                </c:pt>
                <c:pt idx="5782">
                  <c:v>20</c:v>
                </c:pt>
                <c:pt idx="5783">
                  <c:v>21</c:v>
                </c:pt>
                <c:pt idx="5784">
                  <c:v>20</c:v>
                </c:pt>
                <c:pt idx="5785">
                  <c:v>25</c:v>
                </c:pt>
                <c:pt idx="5786">
                  <c:v>22</c:v>
                </c:pt>
                <c:pt idx="5787">
                  <c:v>22</c:v>
                </c:pt>
                <c:pt idx="5788">
                  <c:v>21</c:v>
                </c:pt>
                <c:pt idx="5789">
                  <c:v>22</c:v>
                </c:pt>
                <c:pt idx="5790">
                  <c:v>23</c:v>
                </c:pt>
                <c:pt idx="5791">
                  <c:v>24</c:v>
                </c:pt>
                <c:pt idx="5792">
                  <c:v>25</c:v>
                </c:pt>
                <c:pt idx="5793">
                  <c:v>20</c:v>
                </c:pt>
                <c:pt idx="5794">
                  <c:v>23</c:v>
                </c:pt>
                <c:pt idx="5795">
                  <c:v>21</c:v>
                </c:pt>
                <c:pt idx="5796">
                  <c:v>24</c:v>
                </c:pt>
                <c:pt idx="5797">
                  <c:v>25</c:v>
                </c:pt>
                <c:pt idx="5798">
                  <c:v>26</c:v>
                </c:pt>
                <c:pt idx="5799">
                  <c:v>21</c:v>
                </c:pt>
                <c:pt idx="5800">
                  <c:v>21</c:v>
                </c:pt>
                <c:pt idx="5801">
                  <c:v>21</c:v>
                </c:pt>
                <c:pt idx="5802">
                  <c:v>22</c:v>
                </c:pt>
                <c:pt idx="5803">
                  <c:v>21</c:v>
                </c:pt>
                <c:pt idx="5804">
                  <c:v>22</c:v>
                </c:pt>
                <c:pt idx="5805">
                  <c:v>20</c:v>
                </c:pt>
                <c:pt idx="5806">
                  <c:v>22</c:v>
                </c:pt>
                <c:pt idx="5807">
                  <c:v>22</c:v>
                </c:pt>
                <c:pt idx="5808">
                  <c:v>23</c:v>
                </c:pt>
                <c:pt idx="5809">
                  <c:v>21</c:v>
                </c:pt>
                <c:pt idx="5810">
                  <c:v>24</c:v>
                </c:pt>
                <c:pt idx="5811">
                  <c:v>21</c:v>
                </c:pt>
                <c:pt idx="5812">
                  <c:v>23</c:v>
                </c:pt>
                <c:pt idx="5813">
                  <c:v>22</c:v>
                </c:pt>
                <c:pt idx="5814">
                  <c:v>25</c:v>
                </c:pt>
                <c:pt idx="5815">
                  <c:v>21</c:v>
                </c:pt>
                <c:pt idx="5816">
                  <c:v>22</c:v>
                </c:pt>
                <c:pt idx="5817">
                  <c:v>26</c:v>
                </c:pt>
                <c:pt idx="5818">
                  <c:v>21</c:v>
                </c:pt>
                <c:pt idx="5819">
                  <c:v>22</c:v>
                </c:pt>
                <c:pt idx="5820">
                  <c:v>22</c:v>
                </c:pt>
                <c:pt idx="5821">
                  <c:v>24</c:v>
                </c:pt>
                <c:pt idx="5822">
                  <c:v>24</c:v>
                </c:pt>
                <c:pt idx="5823">
                  <c:v>21</c:v>
                </c:pt>
                <c:pt idx="5824">
                  <c:v>22</c:v>
                </c:pt>
                <c:pt idx="5825">
                  <c:v>23</c:v>
                </c:pt>
                <c:pt idx="5826">
                  <c:v>22</c:v>
                </c:pt>
                <c:pt idx="5827">
                  <c:v>22</c:v>
                </c:pt>
                <c:pt idx="5828">
                  <c:v>25</c:v>
                </c:pt>
                <c:pt idx="5829">
                  <c:v>26</c:v>
                </c:pt>
                <c:pt idx="5830">
                  <c:v>25</c:v>
                </c:pt>
                <c:pt idx="5831">
                  <c:v>20</c:v>
                </c:pt>
                <c:pt idx="5832">
                  <c:v>22</c:v>
                </c:pt>
                <c:pt idx="5833">
                  <c:v>22</c:v>
                </c:pt>
                <c:pt idx="5834">
                  <c:v>22</c:v>
                </c:pt>
                <c:pt idx="5835">
                  <c:v>21</c:v>
                </c:pt>
                <c:pt idx="5836">
                  <c:v>23</c:v>
                </c:pt>
                <c:pt idx="5837">
                  <c:v>22</c:v>
                </c:pt>
                <c:pt idx="5838">
                  <c:v>22</c:v>
                </c:pt>
                <c:pt idx="5839">
                  <c:v>21</c:v>
                </c:pt>
                <c:pt idx="5840">
                  <c:v>20</c:v>
                </c:pt>
                <c:pt idx="5841">
                  <c:v>22</c:v>
                </c:pt>
                <c:pt idx="5842">
                  <c:v>20</c:v>
                </c:pt>
                <c:pt idx="5843">
                  <c:v>23</c:v>
                </c:pt>
                <c:pt idx="5844">
                  <c:v>24</c:v>
                </c:pt>
                <c:pt idx="5845">
                  <c:v>24</c:v>
                </c:pt>
                <c:pt idx="5846">
                  <c:v>22</c:v>
                </c:pt>
                <c:pt idx="5847">
                  <c:v>21</c:v>
                </c:pt>
                <c:pt idx="5848">
                  <c:v>22</c:v>
                </c:pt>
                <c:pt idx="5849">
                  <c:v>22</c:v>
                </c:pt>
                <c:pt idx="5850">
                  <c:v>22</c:v>
                </c:pt>
                <c:pt idx="5851">
                  <c:v>22</c:v>
                </c:pt>
                <c:pt idx="5852">
                  <c:v>24</c:v>
                </c:pt>
                <c:pt idx="5853">
                  <c:v>22</c:v>
                </c:pt>
                <c:pt idx="5854">
                  <c:v>24</c:v>
                </c:pt>
                <c:pt idx="5855">
                  <c:v>21</c:v>
                </c:pt>
                <c:pt idx="5856">
                  <c:v>20</c:v>
                </c:pt>
                <c:pt idx="5857">
                  <c:v>24</c:v>
                </c:pt>
                <c:pt idx="5858">
                  <c:v>21</c:v>
                </c:pt>
                <c:pt idx="5859">
                  <c:v>22</c:v>
                </c:pt>
                <c:pt idx="5860">
                  <c:v>21</c:v>
                </c:pt>
                <c:pt idx="5861">
                  <c:v>21</c:v>
                </c:pt>
                <c:pt idx="5862">
                  <c:v>22</c:v>
                </c:pt>
                <c:pt idx="5863">
                  <c:v>21</c:v>
                </c:pt>
                <c:pt idx="5864">
                  <c:v>22</c:v>
                </c:pt>
                <c:pt idx="5865">
                  <c:v>23</c:v>
                </c:pt>
                <c:pt idx="5866">
                  <c:v>22</c:v>
                </c:pt>
                <c:pt idx="5867">
                  <c:v>23</c:v>
                </c:pt>
                <c:pt idx="5868">
                  <c:v>22</c:v>
                </c:pt>
                <c:pt idx="5869">
                  <c:v>23</c:v>
                </c:pt>
                <c:pt idx="5870">
                  <c:v>26</c:v>
                </c:pt>
                <c:pt idx="5871">
                  <c:v>22</c:v>
                </c:pt>
                <c:pt idx="5872">
                  <c:v>22</c:v>
                </c:pt>
                <c:pt idx="5873">
                  <c:v>23</c:v>
                </c:pt>
                <c:pt idx="5874">
                  <c:v>22</c:v>
                </c:pt>
                <c:pt idx="5875">
                  <c:v>21</c:v>
                </c:pt>
                <c:pt idx="5876">
                  <c:v>25</c:v>
                </c:pt>
                <c:pt idx="5877">
                  <c:v>25</c:v>
                </c:pt>
                <c:pt idx="5878">
                  <c:v>28</c:v>
                </c:pt>
                <c:pt idx="5879">
                  <c:v>23</c:v>
                </c:pt>
                <c:pt idx="5880">
                  <c:v>23</c:v>
                </c:pt>
                <c:pt idx="5881">
                  <c:v>23</c:v>
                </c:pt>
                <c:pt idx="5882">
                  <c:v>22</c:v>
                </c:pt>
                <c:pt idx="5883">
                  <c:v>24</c:v>
                </c:pt>
                <c:pt idx="5884">
                  <c:v>21</c:v>
                </c:pt>
                <c:pt idx="5885">
                  <c:v>22</c:v>
                </c:pt>
                <c:pt idx="5886">
                  <c:v>24</c:v>
                </c:pt>
                <c:pt idx="5887">
                  <c:v>26</c:v>
                </c:pt>
                <c:pt idx="5888">
                  <c:v>22</c:v>
                </c:pt>
                <c:pt idx="5889">
                  <c:v>22</c:v>
                </c:pt>
                <c:pt idx="5890">
                  <c:v>22</c:v>
                </c:pt>
                <c:pt idx="5891">
                  <c:v>21</c:v>
                </c:pt>
                <c:pt idx="5892">
                  <c:v>23</c:v>
                </c:pt>
                <c:pt idx="5893">
                  <c:v>22</c:v>
                </c:pt>
                <c:pt idx="5894">
                  <c:v>21</c:v>
                </c:pt>
                <c:pt idx="5895">
                  <c:v>21</c:v>
                </c:pt>
                <c:pt idx="5896">
                  <c:v>23</c:v>
                </c:pt>
                <c:pt idx="5897">
                  <c:v>22</c:v>
                </c:pt>
                <c:pt idx="5898">
                  <c:v>24</c:v>
                </c:pt>
                <c:pt idx="5899">
                  <c:v>24</c:v>
                </c:pt>
                <c:pt idx="5900">
                  <c:v>19</c:v>
                </c:pt>
                <c:pt idx="5901">
                  <c:v>25</c:v>
                </c:pt>
                <c:pt idx="5902">
                  <c:v>24</c:v>
                </c:pt>
                <c:pt idx="5903">
                  <c:v>29</c:v>
                </c:pt>
                <c:pt idx="5904">
                  <c:v>24</c:v>
                </c:pt>
                <c:pt idx="5905">
                  <c:v>25</c:v>
                </c:pt>
                <c:pt idx="5906">
                  <c:v>23</c:v>
                </c:pt>
                <c:pt idx="5907">
                  <c:v>21</c:v>
                </c:pt>
                <c:pt idx="5908">
                  <c:v>20</c:v>
                </c:pt>
                <c:pt idx="5909">
                  <c:v>21</c:v>
                </c:pt>
                <c:pt idx="5910">
                  <c:v>19</c:v>
                </c:pt>
                <c:pt idx="5911">
                  <c:v>21</c:v>
                </c:pt>
                <c:pt idx="5912">
                  <c:v>22</c:v>
                </c:pt>
                <c:pt idx="5913">
                  <c:v>21</c:v>
                </c:pt>
                <c:pt idx="5914">
                  <c:v>20</c:v>
                </c:pt>
                <c:pt idx="5915">
                  <c:v>22</c:v>
                </c:pt>
                <c:pt idx="5916">
                  <c:v>20</c:v>
                </c:pt>
                <c:pt idx="5917">
                  <c:v>20</c:v>
                </c:pt>
                <c:pt idx="5918">
                  <c:v>22</c:v>
                </c:pt>
                <c:pt idx="5919">
                  <c:v>24</c:v>
                </c:pt>
                <c:pt idx="5920">
                  <c:v>21</c:v>
                </c:pt>
                <c:pt idx="5921">
                  <c:v>21</c:v>
                </c:pt>
                <c:pt idx="5922">
                  <c:v>22</c:v>
                </c:pt>
                <c:pt idx="5923">
                  <c:v>21</c:v>
                </c:pt>
                <c:pt idx="5924">
                  <c:v>22</c:v>
                </c:pt>
                <c:pt idx="5925">
                  <c:v>21</c:v>
                </c:pt>
                <c:pt idx="5926">
                  <c:v>23</c:v>
                </c:pt>
                <c:pt idx="5927">
                  <c:v>23</c:v>
                </c:pt>
                <c:pt idx="5928">
                  <c:v>22</c:v>
                </c:pt>
                <c:pt idx="5929">
                  <c:v>21</c:v>
                </c:pt>
                <c:pt idx="5930">
                  <c:v>19</c:v>
                </c:pt>
                <c:pt idx="5931">
                  <c:v>22</c:v>
                </c:pt>
                <c:pt idx="5932">
                  <c:v>22</c:v>
                </c:pt>
                <c:pt idx="5933">
                  <c:v>22</c:v>
                </c:pt>
                <c:pt idx="5934">
                  <c:v>22</c:v>
                </c:pt>
                <c:pt idx="5935">
                  <c:v>22</c:v>
                </c:pt>
                <c:pt idx="5936">
                  <c:v>22</c:v>
                </c:pt>
                <c:pt idx="5937">
                  <c:v>25</c:v>
                </c:pt>
                <c:pt idx="5938">
                  <c:v>21</c:v>
                </c:pt>
                <c:pt idx="5939">
                  <c:v>25</c:v>
                </c:pt>
                <c:pt idx="5940">
                  <c:v>23</c:v>
                </c:pt>
                <c:pt idx="5941">
                  <c:v>24</c:v>
                </c:pt>
                <c:pt idx="5942">
                  <c:v>20</c:v>
                </c:pt>
                <c:pt idx="5943">
                  <c:v>20</c:v>
                </c:pt>
                <c:pt idx="5944">
                  <c:v>23</c:v>
                </c:pt>
                <c:pt idx="5945">
                  <c:v>25</c:v>
                </c:pt>
                <c:pt idx="5946">
                  <c:v>22</c:v>
                </c:pt>
                <c:pt idx="5947">
                  <c:v>23</c:v>
                </c:pt>
                <c:pt idx="5948">
                  <c:v>22</c:v>
                </c:pt>
                <c:pt idx="5949">
                  <c:v>22</c:v>
                </c:pt>
                <c:pt idx="5950">
                  <c:v>21</c:v>
                </c:pt>
                <c:pt idx="5951">
                  <c:v>21</c:v>
                </c:pt>
                <c:pt idx="5952">
                  <c:v>22</c:v>
                </c:pt>
                <c:pt idx="5953">
                  <c:v>27</c:v>
                </c:pt>
                <c:pt idx="5954">
                  <c:v>26</c:v>
                </c:pt>
                <c:pt idx="5955">
                  <c:v>23</c:v>
                </c:pt>
                <c:pt idx="5956">
                  <c:v>21</c:v>
                </c:pt>
                <c:pt idx="5957">
                  <c:v>20</c:v>
                </c:pt>
                <c:pt idx="5958">
                  <c:v>20</c:v>
                </c:pt>
                <c:pt idx="5959">
                  <c:v>22</c:v>
                </c:pt>
                <c:pt idx="5960">
                  <c:v>21</c:v>
                </c:pt>
                <c:pt idx="5961">
                  <c:v>21</c:v>
                </c:pt>
                <c:pt idx="5962">
                  <c:v>21</c:v>
                </c:pt>
                <c:pt idx="5963">
                  <c:v>19</c:v>
                </c:pt>
                <c:pt idx="5964">
                  <c:v>24</c:v>
                </c:pt>
                <c:pt idx="5965">
                  <c:v>24</c:v>
                </c:pt>
                <c:pt idx="5966">
                  <c:v>21</c:v>
                </c:pt>
                <c:pt idx="5967">
                  <c:v>21</c:v>
                </c:pt>
                <c:pt idx="5968">
                  <c:v>21</c:v>
                </c:pt>
                <c:pt idx="5969">
                  <c:v>21</c:v>
                </c:pt>
                <c:pt idx="5970">
                  <c:v>21</c:v>
                </c:pt>
                <c:pt idx="5971">
                  <c:v>23</c:v>
                </c:pt>
                <c:pt idx="5972">
                  <c:v>23</c:v>
                </c:pt>
                <c:pt idx="5973">
                  <c:v>22</c:v>
                </c:pt>
                <c:pt idx="5974">
                  <c:v>19</c:v>
                </c:pt>
                <c:pt idx="5975">
                  <c:v>20</c:v>
                </c:pt>
                <c:pt idx="5976">
                  <c:v>21</c:v>
                </c:pt>
                <c:pt idx="5977">
                  <c:v>20</c:v>
                </c:pt>
                <c:pt idx="5978">
                  <c:v>25</c:v>
                </c:pt>
                <c:pt idx="5979">
                  <c:v>28</c:v>
                </c:pt>
                <c:pt idx="5980">
                  <c:v>23</c:v>
                </c:pt>
                <c:pt idx="5981">
                  <c:v>23</c:v>
                </c:pt>
                <c:pt idx="5982">
                  <c:v>24</c:v>
                </c:pt>
                <c:pt idx="5983">
                  <c:v>21</c:v>
                </c:pt>
                <c:pt idx="5984">
                  <c:v>22</c:v>
                </c:pt>
                <c:pt idx="5985">
                  <c:v>22</c:v>
                </c:pt>
                <c:pt idx="5986">
                  <c:v>24</c:v>
                </c:pt>
                <c:pt idx="5987">
                  <c:v>22</c:v>
                </c:pt>
                <c:pt idx="5988">
                  <c:v>21</c:v>
                </c:pt>
                <c:pt idx="5989">
                  <c:v>24</c:v>
                </c:pt>
                <c:pt idx="5990">
                  <c:v>27</c:v>
                </c:pt>
                <c:pt idx="5991">
                  <c:v>23</c:v>
                </c:pt>
                <c:pt idx="5992">
                  <c:v>22</c:v>
                </c:pt>
                <c:pt idx="5993">
                  <c:v>25</c:v>
                </c:pt>
                <c:pt idx="5994">
                  <c:v>23</c:v>
                </c:pt>
                <c:pt idx="5995">
                  <c:v>21</c:v>
                </c:pt>
                <c:pt idx="5996">
                  <c:v>22</c:v>
                </c:pt>
                <c:pt idx="5997">
                  <c:v>24</c:v>
                </c:pt>
                <c:pt idx="5998">
                  <c:v>22</c:v>
                </c:pt>
                <c:pt idx="5999">
                  <c:v>26</c:v>
                </c:pt>
                <c:pt idx="6000">
                  <c:v>23</c:v>
                </c:pt>
                <c:pt idx="6001">
                  <c:v>22</c:v>
                </c:pt>
                <c:pt idx="6002">
                  <c:v>25</c:v>
                </c:pt>
                <c:pt idx="6003">
                  <c:v>25</c:v>
                </c:pt>
                <c:pt idx="6004">
                  <c:v>23</c:v>
                </c:pt>
                <c:pt idx="6005">
                  <c:v>24</c:v>
                </c:pt>
                <c:pt idx="6006">
                  <c:v>23</c:v>
                </c:pt>
                <c:pt idx="6007">
                  <c:v>21</c:v>
                </c:pt>
                <c:pt idx="6008">
                  <c:v>22</c:v>
                </c:pt>
                <c:pt idx="6009">
                  <c:v>21</c:v>
                </c:pt>
                <c:pt idx="6010">
                  <c:v>25</c:v>
                </c:pt>
                <c:pt idx="6011">
                  <c:v>23</c:v>
                </c:pt>
                <c:pt idx="6012">
                  <c:v>22</c:v>
                </c:pt>
                <c:pt idx="6013">
                  <c:v>21</c:v>
                </c:pt>
                <c:pt idx="6014">
                  <c:v>21</c:v>
                </c:pt>
                <c:pt idx="6015">
                  <c:v>24</c:v>
                </c:pt>
                <c:pt idx="6016">
                  <c:v>21</c:v>
                </c:pt>
                <c:pt idx="6017">
                  <c:v>22</c:v>
                </c:pt>
                <c:pt idx="6018">
                  <c:v>25</c:v>
                </c:pt>
                <c:pt idx="6019">
                  <c:v>21</c:v>
                </c:pt>
                <c:pt idx="6020">
                  <c:v>22</c:v>
                </c:pt>
                <c:pt idx="6021">
                  <c:v>21</c:v>
                </c:pt>
                <c:pt idx="6022">
                  <c:v>22</c:v>
                </c:pt>
                <c:pt idx="6023">
                  <c:v>20</c:v>
                </c:pt>
                <c:pt idx="6024">
                  <c:v>23</c:v>
                </c:pt>
                <c:pt idx="6025">
                  <c:v>22</c:v>
                </c:pt>
                <c:pt idx="6026">
                  <c:v>23</c:v>
                </c:pt>
                <c:pt idx="6027">
                  <c:v>28</c:v>
                </c:pt>
                <c:pt idx="6028">
                  <c:v>24</c:v>
                </c:pt>
                <c:pt idx="6029">
                  <c:v>21</c:v>
                </c:pt>
                <c:pt idx="6030">
                  <c:v>26</c:v>
                </c:pt>
                <c:pt idx="6031">
                  <c:v>23</c:v>
                </c:pt>
                <c:pt idx="6032">
                  <c:v>20</c:v>
                </c:pt>
                <c:pt idx="6033">
                  <c:v>23</c:v>
                </c:pt>
                <c:pt idx="6034">
                  <c:v>22</c:v>
                </c:pt>
                <c:pt idx="6035">
                  <c:v>22</c:v>
                </c:pt>
                <c:pt idx="6036">
                  <c:v>22</c:v>
                </c:pt>
                <c:pt idx="6037">
                  <c:v>21</c:v>
                </c:pt>
                <c:pt idx="6038">
                  <c:v>27</c:v>
                </c:pt>
                <c:pt idx="6039">
                  <c:v>21</c:v>
                </c:pt>
                <c:pt idx="6040">
                  <c:v>22</c:v>
                </c:pt>
                <c:pt idx="6041">
                  <c:v>23</c:v>
                </c:pt>
                <c:pt idx="6042">
                  <c:v>23</c:v>
                </c:pt>
                <c:pt idx="6043">
                  <c:v>24</c:v>
                </c:pt>
                <c:pt idx="6044">
                  <c:v>22</c:v>
                </c:pt>
                <c:pt idx="6045">
                  <c:v>23</c:v>
                </c:pt>
                <c:pt idx="6046">
                  <c:v>25</c:v>
                </c:pt>
                <c:pt idx="6047">
                  <c:v>22</c:v>
                </c:pt>
                <c:pt idx="6048">
                  <c:v>22</c:v>
                </c:pt>
                <c:pt idx="6049">
                  <c:v>22</c:v>
                </c:pt>
                <c:pt idx="6050">
                  <c:v>22</c:v>
                </c:pt>
                <c:pt idx="6051">
                  <c:v>30</c:v>
                </c:pt>
                <c:pt idx="6052">
                  <c:v>22</c:v>
                </c:pt>
                <c:pt idx="6053">
                  <c:v>22</c:v>
                </c:pt>
                <c:pt idx="6054">
                  <c:v>22</c:v>
                </c:pt>
                <c:pt idx="6055">
                  <c:v>22</c:v>
                </c:pt>
                <c:pt idx="6056">
                  <c:v>21</c:v>
                </c:pt>
                <c:pt idx="6057">
                  <c:v>22</c:v>
                </c:pt>
                <c:pt idx="6058">
                  <c:v>24</c:v>
                </c:pt>
                <c:pt idx="6059">
                  <c:v>22</c:v>
                </c:pt>
                <c:pt idx="6060">
                  <c:v>22</c:v>
                </c:pt>
                <c:pt idx="6061">
                  <c:v>21</c:v>
                </c:pt>
                <c:pt idx="6062">
                  <c:v>21</c:v>
                </c:pt>
                <c:pt idx="6063">
                  <c:v>21</c:v>
                </c:pt>
                <c:pt idx="6064">
                  <c:v>22</c:v>
                </c:pt>
                <c:pt idx="6065">
                  <c:v>22</c:v>
                </c:pt>
                <c:pt idx="6066">
                  <c:v>21</c:v>
                </c:pt>
                <c:pt idx="6067">
                  <c:v>21</c:v>
                </c:pt>
                <c:pt idx="6068">
                  <c:v>21</c:v>
                </c:pt>
                <c:pt idx="6069">
                  <c:v>22</c:v>
                </c:pt>
                <c:pt idx="6070">
                  <c:v>20</c:v>
                </c:pt>
                <c:pt idx="6071">
                  <c:v>22</c:v>
                </c:pt>
                <c:pt idx="6072">
                  <c:v>21</c:v>
                </c:pt>
                <c:pt idx="6073">
                  <c:v>21</c:v>
                </c:pt>
                <c:pt idx="6074">
                  <c:v>21</c:v>
                </c:pt>
                <c:pt idx="6075">
                  <c:v>19</c:v>
                </c:pt>
                <c:pt idx="6076">
                  <c:v>23</c:v>
                </c:pt>
                <c:pt idx="6077">
                  <c:v>22</c:v>
                </c:pt>
                <c:pt idx="6078">
                  <c:v>25</c:v>
                </c:pt>
                <c:pt idx="6079">
                  <c:v>20</c:v>
                </c:pt>
                <c:pt idx="6080">
                  <c:v>21</c:v>
                </c:pt>
                <c:pt idx="6081">
                  <c:v>22</c:v>
                </c:pt>
                <c:pt idx="6082">
                  <c:v>22</c:v>
                </c:pt>
                <c:pt idx="6083">
                  <c:v>25</c:v>
                </c:pt>
                <c:pt idx="6084">
                  <c:v>20</c:v>
                </c:pt>
                <c:pt idx="6085">
                  <c:v>21</c:v>
                </c:pt>
                <c:pt idx="6086">
                  <c:v>20</c:v>
                </c:pt>
                <c:pt idx="6087">
                  <c:v>28</c:v>
                </c:pt>
                <c:pt idx="6088">
                  <c:v>20</c:v>
                </c:pt>
                <c:pt idx="6089">
                  <c:v>22</c:v>
                </c:pt>
                <c:pt idx="6090">
                  <c:v>22</c:v>
                </c:pt>
                <c:pt idx="6091">
                  <c:v>23</c:v>
                </c:pt>
                <c:pt idx="6092">
                  <c:v>21</c:v>
                </c:pt>
                <c:pt idx="6093">
                  <c:v>20</c:v>
                </c:pt>
                <c:pt idx="6094">
                  <c:v>20</c:v>
                </c:pt>
                <c:pt idx="6095">
                  <c:v>22</c:v>
                </c:pt>
                <c:pt idx="6096">
                  <c:v>22</c:v>
                </c:pt>
                <c:pt idx="6097">
                  <c:v>22</c:v>
                </c:pt>
                <c:pt idx="6098">
                  <c:v>22</c:v>
                </c:pt>
                <c:pt idx="6099">
                  <c:v>21</c:v>
                </c:pt>
                <c:pt idx="6100">
                  <c:v>24</c:v>
                </c:pt>
                <c:pt idx="6101">
                  <c:v>22</c:v>
                </c:pt>
                <c:pt idx="6102">
                  <c:v>24</c:v>
                </c:pt>
                <c:pt idx="6103">
                  <c:v>22</c:v>
                </c:pt>
                <c:pt idx="6104">
                  <c:v>22</c:v>
                </c:pt>
                <c:pt idx="6105">
                  <c:v>23</c:v>
                </c:pt>
                <c:pt idx="6106">
                  <c:v>23</c:v>
                </c:pt>
                <c:pt idx="6107">
                  <c:v>22</c:v>
                </c:pt>
                <c:pt idx="6108">
                  <c:v>23</c:v>
                </c:pt>
                <c:pt idx="6109">
                  <c:v>23</c:v>
                </c:pt>
                <c:pt idx="6110">
                  <c:v>22</c:v>
                </c:pt>
                <c:pt idx="6111">
                  <c:v>22</c:v>
                </c:pt>
                <c:pt idx="6112">
                  <c:v>24</c:v>
                </c:pt>
                <c:pt idx="6113">
                  <c:v>23</c:v>
                </c:pt>
                <c:pt idx="6114">
                  <c:v>22</c:v>
                </c:pt>
                <c:pt idx="6115">
                  <c:v>23</c:v>
                </c:pt>
                <c:pt idx="6116">
                  <c:v>22</c:v>
                </c:pt>
                <c:pt idx="6117">
                  <c:v>22</c:v>
                </c:pt>
                <c:pt idx="6118">
                  <c:v>25</c:v>
                </c:pt>
                <c:pt idx="6119">
                  <c:v>20</c:v>
                </c:pt>
                <c:pt idx="6120">
                  <c:v>22</c:v>
                </c:pt>
                <c:pt idx="6121">
                  <c:v>22</c:v>
                </c:pt>
                <c:pt idx="6122">
                  <c:v>22</c:v>
                </c:pt>
                <c:pt idx="6123">
                  <c:v>24</c:v>
                </c:pt>
                <c:pt idx="6124">
                  <c:v>23</c:v>
                </c:pt>
                <c:pt idx="6125">
                  <c:v>26</c:v>
                </c:pt>
                <c:pt idx="6126">
                  <c:v>26</c:v>
                </c:pt>
                <c:pt idx="6127">
                  <c:v>22</c:v>
                </c:pt>
                <c:pt idx="6128">
                  <c:v>22</c:v>
                </c:pt>
                <c:pt idx="6129">
                  <c:v>23</c:v>
                </c:pt>
                <c:pt idx="6130">
                  <c:v>21</c:v>
                </c:pt>
                <c:pt idx="6131">
                  <c:v>22</c:v>
                </c:pt>
                <c:pt idx="6132">
                  <c:v>21</c:v>
                </c:pt>
                <c:pt idx="6133">
                  <c:v>21</c:v>
                </c:pt>
                <c:pt idx="6134">
                  <c:v>21</c:v>
                </c:pt>
                <c:pt idx="6135">
                  <c:v>23</c:v>
                </c:pt>
                <c:pt idx="6136">
                  <c:v>24</c:v>
                </c:pt>
                <c:pt idx="6137">
                  <c:v>20</c:v>
                </c:pt>
                <c:pt idx="6138">
                  <c:v>23</c:v>
                </c:pt>
                <c:pt idx="6139">
                  <c:v>20</c:v>
                </c:pt>
                <c:pt idx="6140">
                  <c:v>22</c:v>
                </c:pt>
                <c:pt idx="6141">
                  <c:v>23</c:v>
                </c:pt>
                <c:pt idx="6142">
                  <c:v>23</c:v>
                </c:pt>
                <c:pt idx="6143">
                  <c:v>23</c:v>
                </c:pt>
                <c:pt idx="6144">
                  <c:v>25</c:v>
                </c:pt>
                <c:pt idx="6145">
                  <c:v>21</c:v>
                </c:pt>
                <c:pt idx="6146">
                  <c:v>23</c:v>
                </c:pt>
                <c:pt idx="6147">
                  <c:v>23</c:v>
                </c:pt>
                <c:pt idx="6148">
                  <c:v>22</c:v>
                </c:pt>
                <c:pt idx="6149">
                  <c:v>25</c:v>
                </c:pt>
                <c:pt idx="6150">
                  <c:v>24</c:v>
                </c:pt>
                <c:pt idx="6151">
                  <c:v>24</c:v>
                </c:pt>
                <c:pt idx="6152">
                  <c:v>24</c:v>
                </c:pt>
                <c:pt idx="6153">
                  <c:v>22</c:v>
                </c:pt>
                <c:pt idx="6154">
                  <c:v>23</c:v>
                </c:pt>
                <c:pt idx="6155">
                  <c:v>22</c:v>
                </c:pt>
                <c:pt idx="6156">
                  <c:v>21</c:v>
                </c:pt>
                <c:pt idx="6157">
                  <c:v>24</c:v>
                </c:pt>
                <c:pt idx="6158">
                  <c:v>23</c:v>
                </c:pt>
                <c:pt idx="6159">
                  <c:v>22</c:v>
                </c:pt>
                <c:pt idx="6160">
                  <c:v>26</c:v>
                </c:pt>
                <c:pt idx="6161">
                  <c:v>23</c:v>
                </c:pt>
                <c:pt idx="6162">
                  <c:v>22</c:v>
                </c:pt>
                <c:pt idx="6163">
                  <c:v>27</c:v>
                </c:pt>
                <c:pt idx="6164">
                  <c:v>23</c:v>
                </c:pt>
                <c:pt idx="6165">
                  <c:v>22</c:v>
                </c:pt>
                <c:pt idx="6166">
                  <c:v>23</c:v>
                </c:pt>
                <c:pt idx="6167">
                  <c:v>24</c:v>
                </c:pt>
                <c:pt idx="6168">
                  <c:v>24</c:v>
                </c:pt>
                <c:pt idx="6169">
                  <c:v>23</c:v>
                </c:pt>
                <c:pt idx="6170">
                  <c:v>23</c:v>
                </c:pt>
                <c:pt idx="6171">
                  <c:v>24</c:v>
                </c:pt>
                <c:pt idx="6172">
                  <c:v>23</c:v>
                </c:pt>
                <c:pt idx="6173">
                  <c:v>24</c:v>
                </c:pt>
                <c:pt idx="6174">
                  <c:v>26</c:v>
                </c:pt>
                <c:pt idx="6175">
                  <c:v>25</c:v>
                </c:pt>
                <c:pt idx="6176">
                  <c:v>24</c:v>
                </c:pt>
                <c:pt idx="6177">
                  <c:v>20</c:v>
                </c:pt>
                <c:pt idx="6178">
                  <c:v>23</c:v>
                </c:pt>
                <c:pt idx="6179">
                  <c:v>23</c:v>
                </c:pt>
                <c:pt idx="6180">
                  <c:v>22</c:v>
                </c:pt>
                <c:pt idx="6181">
                  <c:v>23</c:v>
                </c:pt>
                <c:pt idx="6182">
                  <c:v>21</c:v>
                </c:pt>
                <c:pt idx="6183">
                  <c:v>21</c:v>
                </c:pt>
                <c:pt idx="6184">
                  <c:v>19</c:v>
                </c:pt>
                <c:pt idx="6185">
                  <c:v>20</c:v>
                </c:pt>
                <c:pt idx="6186">
                  <c:v>21</c:v>
                </c:pt>
                <c:pt idx="6187">
                  <c:v>20</c:v>
                </c:pt>
                <c:pt idx="6188">
                  <c:v>22</c:v>
                </c:pt>
                <c:pt idx="6189">
                  <c:v>20</c:v>
                </c:pt>
                <c:pt idx="6190">
                  <c:v>21</c:v>
                </c:pt>
                <c:pt idx="6191">
                  <c:v>21</c:v>
                </c:pt>
                <c:pt idx="6192">
                  <c:v>23</c:v>
                </c:pt>
                <c:pt idx="6193">
                  <c:v>20</c:v>
                </c:pt>
                <c:pt idx="6194">
                  <c:v>21</c:v>
                </c:pt>
                <c:pt idx="6195">
                  <c:v>23</c:v>
                </c:pt>
                <c:pt idx="6196">
                  <c:v>21</c:v>
                </c:pt>
                <c:pt idx="6197">
                  <c:v>21</c:v>
                </c:pt>
                <c:pt idx="6198">
                  <c:v>24</c:v>
                </c:pt>
                <c:pt idx="6199">
                  <c:v>20</c:v>
                </c:pt>
                <c:pt idx="6200">
                  <c:v>23</c:v>
                </c:pt>
                <c:pt idx="6201">
                  <c:v>21</c:v>
                </c:pt>
                <c:pt idx="6202">
                  <c:v>21</c:v>
                </c:pt>
                <c:pt idx="6203">
                  <c:v>19</c:v>
                </c:pt>
                <c:pt idx="6204">
                  <c:v>20</c:v>
                </c:pt>
                <c:pt idx="6205">
                  <c:v>23</c:v>
                </c:pt>
                <c:pt idx="6206">
                  <c:v>24</c:v>
                </c:pt>
                <c:pt idx="6207">
                  <c:v>22</c:v>
                </c:pt>
                <c:pt idx="6208">
                  <c:v>23</c:v>
                </c:pt>
                <c:pt idx="6209">
                  <c:v>21</c:v>
                </c:pt>
                <c:pt idx="6210">
                  <c:v>21</c:v>
                </c:pt>
                <c:pt idx="6211">
                  <c:v>22</c:v>
                </c:pt>
                <c:pt idx="6212">
                  <c:v>21</c:v>
                </c:pt>
                <c:pt idx="6213">
                  <c:v>26</c:v>
                </c:pt>
                <c:pt idx="6214">
                  <c:v>25</c:v>
                </c:pt>
                <c:pt idx="6215">
                  <c:v>24</c:v>
                </c:pt>
                <c:pt idx="6216">
                  <c:v>21</c:v>
                </c:pt>
                <c:pt idx="6217">
                  <c:v>22</c:v>
                </c:pt>
                <c:pt idx="6218">
                  <c:v>24</c:v>
                </c:pt>
                <c:pt idx="6219">
                  <c:v>22</c:v>
                </c:pt>
                <c:pt idx="6220">
                  <c:v>20</c:v>
                </c:pt>
                <c:pt idx="6221">
                  <c:v>23</c:v>
                </c:pt>
                <c:pt idx="6222">
                  <c:v>21</c:v>
                </c:pt>
                <c:pt idx="6223">
                  <c:v>21</c:v>
                </c:pt>
                <c:pt idx="6224">
                  <c:v>21</c:v>
                </c:pt>
                <c:pt idx="6225">
                  <c:v>24</c:v>
                </c:pt>
                <c:pt idx="6226">
                  <c:v>21</c:v>
                </c:pt>
                <c:pt idx="6227">
                  <c:v>21</c:v>
                </c:pt>
                <c:pt idx="6228">
                  <c:v>24</c:v>
                </c:pt>
                <c:pt idx="6229">
                  <c:v>22</c:v>
                </c:pt>
                <c:pt idx="6230">
                  <c:v>22</c:v>
                </c:pt>
                <c:pt idx="6231">
                  <c:v>22</c:v>
                </c:pt>
                <c:pt idx="6232">
                  <c:v>23</c:v>
                </c:pt>
                <c:pt idx="6233">
                  <c:v>21</c:v>
                </c:pt>
                <c:pt idx="6234">
                  <c:v>23</c:v>
                </c:pt>
                <c:pt idx="6235">
                  <c:v>23</c:v>
                </c:pt>
                <c:pt idx="6236">
                  <c:v>23</c:v>
                </c:pt>
                <c:pt idx="6237">
                  <c:v>21</c:v>
                </c:pt>
                <c:pt idx="6238">
                  <c:v>21</c:v>
                </c:pt>
                <c:pt idx="6239">
                  <c:v>22</c:v>
                </c:pt>
                <c:pt idx="6240">
                  <c:v>23</c:v>
                </c:pt>
                <c:pt idx="6241">
                  <c:v>21</c:v>
                </c:pt>
                <c:pt idx="6242">
                  <c:v>22</c:v>
                </c:pt>
                <c:pt idx="6243">
                  <c:v>23</c:v>
                </c:pt>
                <c:pt idx="6244">
                  <c:v>21</c:v>
                </c:pt>
                <c:pt idx="6245">
                  <c:v>21</c:v>
                </c:pt>
                <c:pt idx="6246">
                  <c:v>23</c:v>
                </c:pt>
                <c:pt idx="6247">
                  <c:v>21</c:v>
                </c:pt>
                <c:pt idx="6248">
                  <c:v>21</c:v>
                </c:pt>
                <c:pt idx="6249">
                  <c:v>22</c:v>
                </c:pt>
                <c:pt idx="6250">
                  <c:v>27</c:v>
                </c:pt>
                <c:pt idx="6251">
                  <c:v>21</c:v>
                </c:pt>
                <c:pt idx="6252">
                  <c:v>25</c:v>
                </c:pt>
                <c:pt idx="6253">
                  <c:v>24</c:v>
                </c:pt>
                <c:pt idx="6254">
                  <c:v>25</c:v>
                </c:pt>
                <c:pt idx="6255">
                  <c:v>21</c:v>
                </c:pt>
                <c:pt idx="6256">
                  <c:v>23</c:v>
                </c:pt>
                <c:pt idx="6257">
                  <c:v>25</c:v>
                </c:pt>
                <c:pt idx="6258">
                  <c:v>21</c:v>
                </c:pt>
                <c:pt idx="6259">
                  <c:v>24</c:v>
                </c:pt>
                <c:pt idx="6260">
                  <c:v>20</c:v>
                </c:pt>
                <c:pt idx="6261">
                  <c:v>22</c:v>
                </c:pt>
                <c:pt idx="6262">
                  <c:v>21</c:v>
                </c:pt>
                <c:pt idx="6263">
                  <c:v>20</c:v>
                </c:pt>
                <c:pt idx="6264">
                  <c:v>22</c:v>
                </c:pt>
                <c:pt idx="6265">
                  <c:v>27</c:v>
                </c:pt>
                <c:pt idx="6266">
                  <c:v>25</c:v>
                </c:pt>
                <c:pt idx="6267">
                  <c:v>27</c:v>
                </c:pt>
                <c:pt idx="6268">
                  <c:v>21</c:v>
                </c:pt>
                <c:pt idx="6269">
                  <c:v>22</c:v>
                </c:pt>
                <c:pt idx="6270">
                  <c:v>23</c:v>
                </c:pt>
                <c:pt idx="6271">
                  <c:v>28</c:v>
                </c:pt>
                <c:pt idx="6272">
                  <c:v>22</c:v>
                </c:pt>
                <c:pt idx="6273">
                  <c:v>25</c:v>
                </c:pt>
                <c:pt idx="6274">
                  <c:v>22</c:v>
                </c:pt>
                <c:pt idx="6275">
                  <c:v>23</c:v>
                </c:pt>
                <c:pt idx="6276">
                  <c:v>21</c:v>
                </c:pt>
                <c:pt idx="6277">
                  <c:v>27</c:v>
                </c:pt>
                <c:pt idx="6278">
                  <c:v>24</c:v>
                </c:pt>
                <c:pt idx="6279">
                  <c:v>25</c:v>
                </c:pt>
                <c:pt idx="6280">
                  <c:v>22</c:v>
                </c:pt>
                <c:pt idx="6281">
                  <c:v>23</c:v>
                </c:pt>
                <c:pt idx="6282">
                  <c:v>23</c:v>
                </c:pt>
                <c:pt idx="6283">
                  <c:v>23</c:v>
                </c:pt>
                <c:pt idx="6284">
                  <c:v>24</c:v>
                </c:pt>
                <c:pt idx="6285">
                  <c:v>22</c:v>
                </c:pt>
                <c:pt idx="6286">
                  <c:v>24</c:v>
                </c:pt>
                <c:pt idx="6287">
                  <c:v>22</c:v>
                </c:pt>
                <c:pt idx="6288">
                  <c:v>22</c:v>
                </c:pt>
                <c:pt idx="6289">
                  <c:v>22</c:v>
                </c:pt>
                <c:pt idx="6290">
                  <c:v>22</c:v>
                </c:pt>
                <c:pt idx="6291">
                  <c:v>21</c:v>
                </c:pt>
                <c:pt idx="6292">
                  <c:v>22</c:v>
                </c:pt>
                <c:pt idx="6293">
                  <c:v>22</c:v>
                </c:pt>
                <c:pt idx="6294">
                  <c:v>23</c:v>
                </c:pt>
                <c:pt idx="6295">
                  <c:v>23</c:v>
                </c:pt>
                <c:pt idx="6296">
                  <c:v>22</c:v>
                </c:pt>
                <c:pt idx="6297">
                  <c:v>22</c:v>
                </c:pt>
                <c:pt idx="6298">
                  <c:v>22</c:v>
                </c:pt>
                <c:pt idx="6299">
                  <c:v>20</c:v>
                </c:pt>
                <c:pt idx="6300">
                  <c:v>21</c:v>
                </c:pt>
                <c:pt idx="6301">
                  <c:v>26</c:v>
                </c:pt>
                <c:pt idx="6302">
                  <c:v>22</c:v>
                </c:pt>
                <c:pt idx="6303">
                  <c:v>24</c:v>
                </c:pt>
                <c:pt idx="6304">
                  <c:v>22</c:v>
                </c:pt>
                <c:pt idx="6305">
                  <c:v>23</c:v>
                </c:pt>
                <c:pt idx="6306">
                  <c:v>23</c:v>
                </c:pt>
                <c:pt idx="6307">
                  <c:v>22</c:v>
                </c:pt>
                <c:pt idx="6308">
                  <c:v>22</c:v>
                </c:pt>
                <c:pt idx="6309">
                  <c:v>25</c:v>
                </c:pt>
                <c:pt idx="6310">
                  <c:v>23</c:v>
                </c:pt>
                <c:pt idx="6311">
                  <c:v>21</c:v>
                </c:pt>
                <c:pt idx="6312">
                  <c:v>21</c:v>
                </c:pt>
                <c:pt idx="6313">
                  <c:v>23</c:v>
                </c:pt>
                <c:pt idx="6314">
                  <c:v>22</c:v>
                </c:pt>
                <c:pt idx="6315">
                  <c:v>28</c:v>
                </c:pt>
                <c:pt idx="6316">
                  <c:v>21</c:v>
                </c:pt>
                <c:pt idx="6317">
                  <c:v>21</c:v>
                </c:pt>
                <c:pt idx="6318">
                  <c:v>23</c:v>
                </c:pt>
                <c:pt idx="6319">
                  <c:v>30</c:v>
                </c:pt>
                <c:pt idx="6320">
                  <c:v>23</c:v>
                </c:pt>
                <c:pt idx="6321">
                  <c:v>25</c:v>
                </c:pt>
                <c:pt idx="6322">
                  <c:v>22</c:v>
                </c:pt>
                <c:pt idx="6323">
                  <c:v>20</c:v>
                </c:pt>
                <c:pt idx="6324">
                  <c:v>22</c:v>
                </c:pt>
                <c:pt idx="6325">
                  <c:v>22</c:v>
                </c:pt>
                <c:pt idx="6326">
                  <c:v>22</c:v>
                </c:pt>
                <c:pt idx="6327">
                  <c:v>22</c:v>
                </c:pt>
                <c:pt idx="6328">
                  <c:v>20</c:v>
                </c:pt>
                <c:pt idx="6329">
                  <c:v>22</c:v>
                </c:pt>
                <c:pt idx="6330">
                  <c:v>22</c:v>
                </c:pt>
                <c:pt idx="6331">
                  <c:v>23</c:v>
                </c:pt>
                <c:pt idx="6332">
                  <c:v>22</c:v>
                </c:pt>
                <c:pt idx="6333">
                  <c:v>22</c:v>
                </c:pt>
                <c:pt idx="6334">
                  <c:v>22</c:v>
                </c:pt>
                <c:pt idx="6335">
                  <c:v>23</c:v>
                </c:pt>
                <c:pt idx="6336">
                  <c:v>23</c:v>
                </c:pt>
                <c:pt idx="6337">
                  <c:v>22</c:v>
                </c:pt>
                <c:pt idx="6338">
                  <c:v>25</c:v>
                </c:pt>
                <c:pt idx="6339">
                  <c:v>22</c:v>
                </c:pt>
                <c:pt idx="6340">
                  <c:v>21</c:v>
                </c:pt>
                <c:pt idx="6341">
                  <c:v>24</c:v>
                </c:pt>
                <c:pt idx="6342">
                  <c:v>21</c:v>
                </c:pt>
                <c:pt idx="6343">
                  <c:v>21</c:v>
                </c:pt>
                <c:pt idx="6344">
                  <c:v>21</c:v>
                </c:pt>
                <c:pt idx="6345">
                  <c:v>21</c:v>
                </c:pt>
                <c:pt idx="6346">
                  <c:v>23</c:v>
                </c:pt>
                <c:pt idx="6347">
                  <c:v>22</c:v>
                </c:pt>
                <c:pt idx="6348">
                  <c:v>22</c:v>
                </c:pt>
                <c:pt idx="6349">
                  <c:v>23</c:v>
                </c:pt>
                <c:pt idx="6350">
                  <c:v>22</c:v>
                </c:pt>
                <c:pt idx="6351">
                  <c:v>22</c:v>
                </c:pt>
                <c:pt idx="6352">
                  <c:v>21</c:v>
                </c:pt>
                <c:pt idx="6353">
                  <c:v>22</c:v>
                </c:pt>
                <c:pt idx="6354">
                  <c:v>21</c:v>
                </c:pt>
                <c:pt idx="6355">
                  <c:v>26</c:v>
                </c:pt>
                <c:pt idx="6356">
                  <c:v>21</c:v>
                </c:pt>
                <c:pt idx="6357">
                  <c:v>20</c:v>
                </c:pt>
                <c:pt idx="6358">
                  <c:v>20</c:v>
                </c:pt>
                <c:pt idx="6359">
                  <c:v>22</c:v>
                </c:pt>
                <c:pt idx="6360">
                  <c:v>21</c:v>
                </c:pt>
                <c:pt idx="6361">
                  <c:v>22</c:v>
                </c:pt>
                <c:pt idx="6362">
                  <c:v>21</c:v>
                </c:pt>
                <c:pt idx="6363">
                  <c:v>22</c:v>
                </c:pt>
                <c:pt idx="6364">
                  <c:v>21</c:v>
                </c:pt>
                <c:pt idx="6365">
                  <c:v>22</c:v>
                </c:pt>
                <c:pt idx="6366">
                  <c:v>23</c:v>
                </c:pt>
                <c:pt idx="6367">
                  <c:v>24</c:v>
                </c:pt>
                <c:pt idx="6368">
                  <c:v>25</c:v>
                </c:pt>
                <c:pt idx="6369">
                  <c:v>26</c:v>
                </c:pt>
                <c:pt idx="6370">
                  <c:v>24</c:v>
                </c:pt>
                <c:pt idx="6371">
                  <c:v>22</c:v>
                </c:pt>
                <c:pt idx="6372">
                  <c:v>20</c:v>
                </c:pt>
                <c:pt idx="6373">
                  <c:v>22</c:v>
                </c:pt>
                <c:pt idx="6374">
                  <c:v>23</c:v>
                </c:pt>
                <c:pt idx="6375">
                  <c:v>22</c:v>
                </c:pt>
                <c:pt idx="6376">
                  <c:v>23</c:v>
                </c:pt>
                <c:pt idx="6377">
                  <c:v>23</c:v>
                </c:pt>
                <c:pt idx="6378">
                  <c:v>23</c:v>
                </c:pt>
                <c:pt idx="6379">
                  <c:v>23</c:v>
                </c:pt>
                <c:pt idx="6380">
                  <c:v>21</c:v>
                </c:pt>
                <c:pt idx="6381">
                  <c:v>22</c:v>
                </c:pt>
                <c:pt idx="6382">
                  <c:v>23</c:v>
                </c:pt>
                <c:pt idx="6383">
                  <c:v>21</c:v>
                </c:pt>
                <c:pt idx="6384">
                  <c:v>25</c:v>
                </c:pt>
                <c:pt idx="6385">
                  <c:v>24</c:v>
                </c:pt>
                <c:pt idx="6386">
                  <c:v>22</c:v>
                </c:pt>
                <c:pt idx="6387">
                  <c:v>22</c:v>
                </c:pt>
                <c:pt idx="6388">
                  <c:v>22</c:v>
                </c:pt>
                <c:pt idx="6389">
                  <c:v>22</c:v>
                </c:pt>
                <c:pt idx="6390">
                  <c:v>22</c:v>
                </c:pt>
                <c:pt idx="6391">
                  <c:v>25</c:v>
                </c:pt>
                <c:pt idx="6392">
                  <c:v>24</c:v>
                </c:pt>
                <c:pt idx="6393">
                  <c:v>25</c:v>
                </c:pt>
                <c:pt idx="6394">
                  <c:v>25</c:v>
                </c:pt>
                <c:pt idx="6395">
                  <c:v>26</c:v>
                </c:pt>
                <c:pt idx="6396">
                  <c:v>23</c:v>
                </c:pt>
                <c:pt idx="6397">
                  <c:v>25</c:v>
                </c:pt>
                <c:pt idx="6398">
                  <c:v>23</c:v>
                </c:pt>
                <c:pt idx="6399">
                  <c:v>23</c:v>
                </c:pt>
                <c:pt idx="6400">
                  <c:v>23</c:v>
                </c:pt>
                <c:pt idx="6401">
                  <c:v>23</c:v>
                </c:pt>
                <c:pt idx="6402">
                  <c:v>26</c:v>
                </c:pt>
                <c:pt idx="6403">
                  <c:v>18</c:v>
                </c:pt>
                <c:pt idx="6404">
                  <c:v>22</c:v>
                </c:pt>
                <c:pt idx="6405">
                  <c:v>21</c:v>
                </c:pt>
                <c:pt idx="6406">
                  <c:v>27</c:v>
                </c:pt>
                <c:pt idx="6407">
                  <c:v>22</c:v>
                </c:pt>
                <c:pt idx="6408">
                  <c:v>22</c:v>
                </c:pt>
                <c:pt idx="6409">
                  <c:v>25</c:v>
                </c:pt>
                <c:pt idx="6410">
                  <c:v>23</c:v>
                </c:pt>
                <c:pt idx="6411">
                  <c:v>24</c:v>
                </c:pt>
                <c:pt idx="6412">
                  <c:v>22</c:v>
                </c:pt>
                <c:pt idx="6413">
                  <c:v>23</c:v>
                </c:pt>
                <c:pt idx="6414">
                  <c:v>24</c:v>
                </c:pt>
                <c:pt idx="6415">
                  <c:v>20</c:v>
                </c:pt>
                <c:pt idx="6416">
                  <c:v>23</c:v>
                </c:pt>
                <c:pt idx="6417">
                  <c:v>25</c:v>
                </c:pt>
                <c:pt idx="6418">
                  <c:v>25</c:v>
                </c:pt>
                <c:pt idx="6419">
                  <c:v>26</c:v>
                </c:pt>
                <c:pt idx="6420">
                  <c:v>22</c:v>
                </c:pt>
                <c:pt idx="6421">
                  <c:v>20</c:v>
                </c:pt>
                <c:pt idx="6422">
                  <c:v>22</c:v>
                </c:pt>
                <c:pt idx="6423">
                  <c:v>21</c:v>
                </c:pt>
                <c:pt idx="6424">
                  <c:v>23</c:v>
                </c:pt>
                <c:pt idx="6425">
                  <c:v>23</c:v>
                </c:pt>
                <c:pt idx="6426">
                  <c:v>24</c:v>
                </c:pt>
                <c:pt idx="6427">
                  <c:v>21</c:v>
                </c:pt>
                <c:pt idx="6428">
                  <c:v>22</c:v>
                </c:pt>
                <c:pt idx="6429">
                  <c:v>24</c:v>
                </c:pt>
                <c:pt idx="6430">
                  <c:v>22</c:v>
                </c:pt>
                <c:pt idx="6431">
                  <c:v>23</c:v>
                </c:pt>
                <c:pt idx="6432">
                  <c:v>22</c:v>
                </c:pt>
                <c:pt idx="6433">
                  <c:v>22</c:v>
                </c:pt>
                <c:pt idx="6434">
                  <c:v>24</c:v>
                </c:pt>
                <c:pt idx="6435">
                  <c:v>21</c:v>
                </c:pt>
                <c:pt idx="6436">
                  <c:v>21</c:v>
                </c:pt>
                <c:pt idx="6437">
                  <c:v>22</c:v>
                </c:pt>
                <c:pt idx="6438">
                  <c:v>23</c:v>
                </c:pt>
                <c:pt idx="6439">
                  <c:v>22</c:v>
                </c:pt>
                <c:pt idx="6440">
                  <c:v>23</c:v>
                </c:pt>
                <c:pt idx="6441">
                  <c:v>29</c:v>
                </c:pt>
                <c:pt idx="6442">
                  <c:v>24</c:v>
                </c:pt>
                <c:pt idx="6443">
                  <c:v>26</c:v>
                </c:pt>
                <c:pt idx="6444">
                  <c:v>24</c:v>
                </c:pt>
                <c:pt idx="6445">
                  <c:v>22</c:v>
                </c:pt>
                <c:pt idx="6446">
                  <c:v>32</c:v>
                </c:pt>
                <c:pt idx="6447">
                  <c:v>25</c:v>
                </c:pt>
                <c:pt idx="6448">
                  <c:v>25</c:v>
                </c:pt>
                <c:pt idx="6449">
                  <c:v>21</c:v>
                </c:pt>
                <c:pt idx="6450">
                  <c:v>22</c:v>
                </c:pt>
                <c:pt idx="6451">
                  <c:v>22</c:v>
                </c:pt>
                <c:pt idx="6452">
                  <c:v>23</c:v>
                </c:pt>
                <c:pt idx="6453">
                  <c:v>21</c:v>
                </c:pt>
                <c:pt idx="6454">
                  <c:v>20</c:v>
                </c:pt>
                <c:pt idx="6455">
                  <c:v>21</c:v>
                </c:pt>
                <c:pt idx="6456">
                  <c:v>23</c:v>
                </c:pt>
                <c:pt idx="6457">
                  <c:v>23</c:v>
                </c:pt>
                <c:pt idx="6458">
                  <c:v>22</c:v>
                </c:pt>
                <c:pt idx="6459">
                  <c:v>22</c:v>
                </c:pt>
                <c:pt idx="6460">
                  <c:v>21</c:v>
                </c:pt>
                <c:pt idx="6461">
                  <c:v>22</c:v>
                </c:pt>
                <c:pt idx="6462">
                  <c:v>21</c:v>
                </c:pt>
                <c:pt idx="6463">
                  <c:v>23</c:v>
                </c:pt>
                <c:pt idx="6464">
                  <c:v>21</c:v>
                </c:pt>
                <c:pt idx="6465">
                  <c:v>21</c:v>
                </c:pt>
                <c:pt idx="6466">
                  <c:v>21</c:v>
                </c:pt>
                <c:pt idx="6467">
                  <c:v>23</c:v>
                </c:pt>
                <c:pt idx="6468">
                  <c:v>20</c:v>
                </c:pt>
                <c:pt idx="6469">
                  <c:v>24</c:v>
                </c:pt>
                <c:pt idx="6470">
                  <c:v>27</c:v>
                </c:pt>
                <c:pt idx="6471">
                  <c:v>20</c:v>
                </c:pt>
                <c:pt idx="6472">
                  <c:v>20</c:v>
                </c:pt>
                <c:pt idx="6473">
                  <c:v>23</c:v>
                </c:pt>
                <c:pt idx="6474">
                  <c:v>21</c:v>
                </c:pt>
                <c:pt idx="6475">
                  <c:v>20</c:v>
                </c:pt>
                <c:pt idx="6476">
                  <c:v>22</c:v>
                </c:pt>
                <c:pt idx="6477">
                  <c:v>25</c:v>
                </c:pt>
                <c:pt idx="6478">
                  <c:v>21</c:v>
                </c:pt>
                <c:pt idx="6479">
                  <c:v>25</c:v>
                </c:pt>
                <c:pt idx="6480">
                  <c:v>22</c:v>
                </c:pt>
                <c:pt idx="6481">
                  <c:v>21</c:v>
                </c:pt>
                <c:pt idx="6482">
                  <c:v>24</c:v>
                </c:pt>
                <c:pt idx="6483">
                  <c:v>20</c:v>
                </c:pt>
                <c:pt idx="6484">
                  <c:v>21</c:v>
                </c:pt>
                <c:pt idx="6485">
                  <c:v>21</c:v>
                </c:pt>
                <c:pt idx="6486">
                  <c:v>25</c:v>
                </c:pt>
                <c:pt idx="6487">
                  <c:v>21</c:v>
                </c:pt>
                <c:pt idx="6488">
                  <c:v>22</c:v>
                </c:pt>
                <c:pt idx="6489">
                  <c:v>21</c:v>
                </c:pt>
                <c:pt idx="6490">
                  <c:v>22</c:v>
                </c:pt>
                <c:pt idx="6491">
                  <c:v>21</c:v>
                </c:pt>
                <c:pt idx="6492">
                  <c:v>23</c:v>
                </c:pt>
                <c:pt idx="6493">
                  <c:v>22</c:v>
                </c:pt>
                <c:pt idx="6494">
                  <c:v>20</c:v>
                </c:pt>
                <c:pt idx="6495">
                  <c:v>22</c:v>
                </c:pt>
                <c:pt idx="6496">
                  <c:v>23</c:v>
                </c:pt>
                <c:pt idx="6497">
                  <c:v>23</c:v>
                </c:pt>
                <c:pt idx="6498">
                  <c:v>20</c:v>
                </c:pt>
                <c:pt idx="6499">
                  <c:v>24</c:v>
                </c:pt>
                <c:pt idx="6500">
                  <c:v>22</c:v>
                </c:pt>
                <c:pt idx="6501">
                  <c:v>23</c:v>
                </c:pt>
                <c:pt idx="6502">
                  <c:v>22</c:v>
                </c:pt>
                <c:pt idx="6503">
                  <c:v>24</c:v>
                </c:pt>
                <c:pt idx="6504">
                  <c:v>22</c:v>
                </c:pt>
                <c:pt idx="6505">
                  <c:v>22</c:v>
                </c:pt>
                <c:pt idx="6506">
                  <c:v>24</c:v>
                </c:pt>
                <c:pt idx="6507">
                  <c:v>28</c:v>
                </c:pt>
                <c:pt idx="6508">
                  <c:v>22</c:v>
                </c:pt>
                <c:pt idx="6509">
                  <c:v>21</c:v>
                </c:pt>
                <c:pt idx="6510">
                  <c:v>22</c:v>
                </c:pt>
                <c:pt idx="6511">
                  <c:v>22</c:v>
                </c:pt>
                <c:pt idx="6512">
                  <c:v>21</c:v>
                </c:pt>
                <c:pt idx="6513">
                  <c:v>25</c:v>
                </c:pt>
                <c:pt idx="6514">
                  <c:v>22</c:v>
                </c:pt>
                <c:pt idx="6515">
                  <c:v>22</c:v>
                </c:pt>
                <c:pt idx="6516">
                  <c:v>25</c:v>
                </c:pt>
                <c:pt idx="6517">
                  <c:v>22</c:v>
                </c:pt>
                <c:pt idx="6518">
                  <c:v>21</c:v>
                </c:pt>
                <c:pt idx="6519">
                  <c:v>22</c:v>
                </c:pt>
                <c:pt idx="6520">
                  <c:v>26</c:v>
                </c:pt>
                <c:pt idx="6521">
                  <c:v>23</c:v>
                </c:pt>
                <c:pt idx="6522">
                  <c:v>26</c:v>
                </c:pt>
                <c:pt idx="6523">
                  <c:v>22</c:v>
                </c:pt>
                <c:pt idx="6524">
                  <c:v>22</c:v>
                </c:pt>
                <c:pt idx="6525">
                  <c:v>22</c:v>
                </c:pt>
                <c:pt idx="6526">
                  <c:v>22</c:v>
                </c:pt>
                <c:pt idx="6527">
                  <c:v>24</c:v>
                </c:pt>
                <c:pt idx="6528">
                  <c:v>21</c:v>
                </c:pt>
                <c:pt idx="6529">
                  <c:v>23</c:v>
                </c:pt>
                <c:pt idx="6530">
                  <c:v>22</c:v>
                </c:pt>
                <c:pt idx="6531">
                  <c:v>22</c:v>
                </c:pt>
                <c:pt idx="6532">
                  <c:v>22</c:v>
                </c:pt>
                <c:pt idx="6533">
                  <c:v>22</c:v>
                </c:pt>
                <c:pt idx="6534">
                  <c:v>20</c:v>
                </c:pt>
                <c:pt idx="6535">
                  <c:v>22</c:v>
                </c:pt>
                <c:pt idx="6536">
                  <c:v>23</c:v>
                </c:pt>
                <c:pt idx="6537">
                  <c:v>22</c:v>
                </c:pt>
                <c:pt idx="6538">
                  <c:v>21</c:v>
                </c:pt>
                <c:pt idx="6539">
                  <c:v>23</c:v>
                </c:pt>
                <c:pt idx="6540">
                  <c:v>22</c:v>
                </c:pt>
                <c:pt idx="6541">
                  <c:v>22</c:v>
                </c:pt>
                <c:pt idx="6542">
                  <c:v>22</c:v>
                </c:pt>
                <c:pt idx="6543">
                  <c:v>25</c:v>
                </c:pt>
                <c:pt idx="6544">
                  <c:v>22</c:v>
                </c:pt>
                <c:pt idx="6545">
                  <c:v>24</c:v>
                </c:pt>
                <c:pt idx="6546">
                  <c:v>27</c:v>
                </c:pt>
                <c:pt idx="6547">
                  <c:v>23</c:v>
                </c:pt>
                <c:pt idx="6548">
                  <c:v>22</c:v>
                </c:pt>
                <c:pt idx="6549">
                  <c:v>20</c:v>
                </c:pt>
                <c:pt idx="6550">
                  <c:v>23</c:v>
                </c:pt>
                <c:pt idx="6551">
                  <c:v>22</c:v>
                </c:pt>
                <c:pt idx="6552">
                  <c:v>21</c:v>
                </c:pt>
                <c:pt idx="6553">
                  <c:v>25</c:v>
                </c:pt>
                <c:pt idx="6554">
                  <c:v>22</c:v>
                </c:pt>
                <c:pt idx="6555">
                  <c:v>24</c:v>
                </c:pt>
                <c:pt idx="6556">
                  <c:v>20</c:v>
                </c:pt>
                <c:pt idx="6557">
                  <c:v>22</c:v>
                </c:pt>
                <c:pt idx="6558">
                  <c:v>21</c:v>
                </c:pt>
                <c:pt idx="6559">
                  <c:v>20</c:v>
                </c:pt>
                <c:pt idx="6560">
                  <c:v>26</c:v>
                </c:pt>
                <c:pt idx="6561">
                  <c:v>26</c:v>
                </c:pt>
                <c:pt idx="6562">
                  <c:v>22</c:v>
                </c:pt>
                <c:pt idx="6563">
                  <c:v>23</c:v>
                </c:pt>
                <c:pt idx="6564">
                  <c:v>26</c:v>
                </c:pt>
                <c:pt idx="6565">
                  <c:v>23</c:v>
                </c:pt>
                <c:pt idx="6566">
                  <c:v>22</c:v>
                </c:pt>
                <c:pt idx="6567">
                  <c:v>22</c:v>
                </c:pt>
                <c:pt idx="6568">
                  <c:v>22</c:v>
                </c:pt>
                <c:pt idx="6569">
                  <c:v>26</c:v>
                </c:pt>
                <c:pt idx="6570">
                  <c:v>25</c:v>
                </c:pt>
                <c:pt idx="6571">
                  <c:v>29</c:v>
                </c:pt>
                <c:pt idx="6572">
                  <c:v>23</c:v>
                </c:pt>
                <c:pt idx="6573">
                  <c:v>23</c:v>
                </c:pt>
                <c:pt idx="6574">
                  <c:v>22</c:v>
                </c:pt>
                <c:pt idx="6575">
                  <c:v>21</c:v>
                </c:pt>
                <c:pt idx="6576">
                  <c:v>22</c:v>
                </c:pt>
                <c:pt idx="6577">
                  <c:v>25</c:v>
                </c:pt>
                <c:pt idx="6578">
                  <c:v>24</c:v>
                </c:pt>
                <c:pt idx="6579">
                  <c:v>25</c:v>
                </c:pt>
                <c:pt idx="6580">
                  <c:v>24</c:v>
                </c:pt>
                <c:pt idx="6581">
                  <c:v>22</c:v>
                </c:pt>
                <c:pt idx="6582">
                  <c:v>23</c:v>
                </c:pt>
                <c:pt idx="6583">
                  <c:v>21</c:v>
                </c:pt>
                <c:pt idx="6584">
                  <c:v>22</c:v>
                </c:pt>
                <c:pt idx="6585">
                  <c:v>22</c:v>
                </c:pt>
                <c:pt idx="6586">
                  <c:v>26</c:v>
                </c:pt>
                <c:pt idx="6587">
                  <c:v>22</c:v>
                </c:pt>
                <c:pt idx="6588">
                  <c:v>20</c:v>
                </c:pt>
                <c:pt idx="6589">
                  <c:v>29</c:v>
                </c:pt>
                <c:pt idx="6590">
                  <c:v>21</c:v>
                </c:pt>
                <c:pt idx="6591">
                  <c:v>22</c:v>
                </c:pt>
                <c:pt idx="6592">
                  <c:v>20</c:v>
                </c:pt>
                <c:pt idx="6593">
                  <c:v>25</c:v>
                </c:pt>
                <c:pt idx="6594">
                  <c:v>22</c:v>
                </c:pt>
                <c:pt idx="6595">
                  <c:v>20</c:v>
                </c:pt>
                <c:pt idx="6596">
                  <c:v>22</c:v>
                </c:pt>
                <c:pt idx="6597">
                  <c:v>21</c:v>
                </c:pt>
                <c:pt idx="6598">
                  <c:v>23</c:v>
                </c:pt>
                <c:pt idx="6599">
                  <c:v>20</c:v>
                </c:pt>
                <c:pt idx="6600">
                  <c:v>21</c:v>
                </c:pt>
                <c:pt idx="6601">
                  <c:v>21</c:v>
                </c:pt>
                <c:pt idx="6602">
                  <c:v>21</c:v>
                </c:pt>
                <c:pt idx="6603">
                  <c:v>24</c:v>
                </c:pt>
                <c:pt idx="6604">
                  <c:v>22</c:v>
                </c:pt>
                <c:pt idx="6605">
                  <c:v>19</c:v>
                </c:pt>
                <c:pt idx="6606">
                  <c:v>22</c:v>
                </c:pt>
                <c:pt idx="6607">
                  <c:v>21</c:v>
                </c:pt>
                <c:pt idx="6608">
                  <c:v>21</c:v>
                </c:pt>
                <c:pt idx="6609">
                  <c:v>21</c:v>
                </c:pt>
                <c:pt idx="6610">
                  <c:v>20</c:v>
                </c:pt>
                <c:pt idx="6611">
                  <c:v>20</c:v>
                </c:pt>
                <c:pt idx="6612">
                  <c:v>22</c:v>
                </c:pt>
                <c:pt idx="6613">
                  <c:v>22</c:v>
                </c:pt>
                <c:pt idx="6614">
                  <c:v>21</c:v>
                </c:pt>
                <c:pt idx="6615">
                  <c:v>22</c:v>
                </c:pt>
                <c:pt idx="6616">
                  <c:v>20</c:v>
                </c:pt>
                <c:pt idx="6617">
                  <c:v>18</c:v>
                </c:pt>
                <c:pt idx="6618">
                  <c:v>22</c:v>
                </c:pt>
                <c:pt idx="6619">
                  <c:v>22</c:v>
                </c:pt>
                <c:pt idx="6620">
                  <c:v>24</c:v>
                </c:pt>
                <c:pt idx="6621">
                  <c:v>22</c:v>
                </c:pt>
                <c:pt idx="6622">
                  <c:v>22</c:v>
                </c:pt>
                <c:pt idx="6623">
                  <c:v>21</c:v>
                </c:pt>
                <c:pt idx="6624">
                  <c:v>25</c:v>
                </c:pt>
                <c:pt idx="6625">
                  <c:v>25</c:v>
                </c:pt>
                <c:pt idx="6626">
                  <c:v>21</c:v>
                </c:pt>
                <c:pt idx="6627">
                  <c:v>24</c:v>
                </c:pt>
                <c:pt idx="6628">
                  <c:v>21</c:v>
                </c:pt>
                <c:pt idx="6629">
                  <c:v>25</c:v>
                </c:pt>
                <c:pt idx="6630">
                  <c:v>22</c:v>
                </c:pt>
                <c:pt idx="6631">
                  <c:v>21</c:v>
                </c:pt>
                <c:pt idx="6632">
                  <c:v>22</c:v>
                </c:pt>
                <c:pt idx="6633">
                  <c:v>22</c:v>
                </c:pt>
                <c:pt idx="6634">
                  <c:v>22</c:v>
                </c:pt>
                <c:pt idx="6635">
                  <c:v>21</c:v>
                </c:pt>
                <c:pt idx="6636">
                  <c:v>23</c:v>
                </c:pt>
                <c:pt idx="6637">
                  <c:v>22</c:v>
                </c:pt>
                <c:pt idx="6638">
                  <c:v>21</c:v>
                </c:pt>
                <c:pt idx="6639">
                  <c:v>24</c:v>
                </c:pt>
                <c:pt idx="6640">
                  <c:v>27</c:v>
                </c:pt>
                <c:pt idx="6641">
                  <c:v>24</c:v>
                </c:pt>
                <c:pt idx="6642">
                  <c:v>23</c:v>
                </c:pt>
                <c:pt idx="6643">
                  <c:v>23</c:v>
                </c:pt>
                <c:pt idx="6644">
                  <c:v>21</c:v>
                </c:pt>
                <c:pt idx="6645">
                  <c:v>25</c:v>
                </c:pt>
                <c:pt idx="6646">
                  <c:v>21</c:v>
                </c:pt>
                <c:pt idx="6647">
                  <c:v>21</c:v>
                </c:pt>
                <c:pt idx="6648">
                  <c:v>22</c:v>
                </c:pt>
                <c:pt idx="6649">
                  <c:v>25</c:v>
                </c:pt>
                <c:pt idx="6650">
                  <c:v>22</c:v>
                </c:pt>
                <c:pt idx="6651">
                  <c:v>21</c:v>
                </c:pt>
                <c:pt idx="6652">
                  <c:v>22</c:v>
                </c:pt>
                <c:pt idx="6653">
                  <c:v>20</c:v>
                </c:pt>
                <c:pt idx="6654">
                  <c:v>21</c:v>
                </c:pt>
                <c:pt idx="6655">
                  <c:v>21</c:v>
                </c:pt>
                <c:pt idx="6656">
                  <c:v>23</c:v>
                </c:pt>
                <c:pt idx="6657">
                  <c:v>20</c:v>
                </c:pt>
                <c:pt idx="6658">
                  <c:v>21</c:v>
                </c:pt>
                <c:pt idx="6659">
                  <c:v>21</c:v>
                </c:pt>
                <c:pt idx="6660">
                  <c:v>21</c:v>
                </c:pt>
                <c:pt idx="6661">
                  <c:v>23</c:v>
                </c:pt>
                <c:pt idx="6662">
                  <c:v>21</c:v>
                </c:pt>
                <c:pt idx="6663">
                  <c:v>22</c:v>
                </c:pt>
                <c:pt idx="6664">
                  <c:v>23</c:v>
                </c:pt>
                <c:pt idx="6665">
                  <c:v>25</c:v>
                </c:pt>
                <c:pt idx="6666">
                  <c:v>23</c:v>
                </c:pt>
                <c:pt idx="6667">
                  <c:v>23</c:v>
                </c:pt>
                <c:pt idx="6668">
                  <c:v>21</c:v>
                </c:pt>
                <c:pt idx="6669">
                  <c:v>20</c:v>
                </c:pt>
                <c:pt idx="6670">
                  <c:v>22</c:v>
                </c:pt>
                <c:pt idx="6671">
                  <c:v>21</c:v>
                </c:pt>
                <c:pt idx="6672">
                  <c:v>23</c:v>
                </c:pt>
                <c:pt idx="6673">
                  <c:v>20</c:v>
                </c:pt>
                <c:pt idx="6674">
                  <c:v>23</c:v>
                </c:pt>
                <c:pt idx="6675">
                  <c:v>24</c:v>
                </c:pt>
                <c:pt idx="6676">
                  <c:v>20</c:v>
                </c:pt>
                <c:pt idx="6677">
                  <c:v>22</c:v>
                </c:pt>
                <c:pt idx="6678">
                  <c:v>23</c:v>
                </c:pt>
                <c:pt idx="6679">
                  <c:v>26</c:v>
                </c:pt>
                <c:pt idx="6680">
                  <c:v>21</c:v>
                </c:pt>
                <c:pt idx="6681">
                  <c:v>23</c:v>
                </c:pt>
                <c:pt idx="6682">
                  <c:v>24</c:v>
                </c:pt>
                <c:pt idx="6683">
                  <c:v>22</c:v>
                </c:pt>
                <c:pt idx="6684">
                  <c:v>24</c:v>
                </c:pt>
                <c:pt idx="6685">
                  <c:v>22</c:v>
                </c:pt>
                <c:pt idx="6686">
                  <c:v>24</c:v>
                </c:pt>
                <c:pt idx="6687">
                  <c:v>23</c:v>
                </c:pt>
                <c:pt idx="6688">
                  <c:v>27</c:v>
                </c:pt>
                <c:pt idx="6689">
                  <c:v>25</c:v>
                </c:pt>
                <c:pt idx="6690">
                  <c:v>25</c:v>
                </c:pt>
                <c:pt idx="6691">
                  <c:v>26</c:v>
                </c:pt>
                <c:pt idx="6692">
                  <c:v>21</c:v>
                </c:pt>
                <c:pt idx="6693">
                  <c:v>23</c:v>
                </c:pt>
                <c:pt idx="6694">
                  <c:v>24</c:v>
                </c:pt>
                <c:pt idx="6695">
                  <c:v>22</c:v>
                </c:pt>
                <c:pt idx="6696">
                  <c:v>22</c:v>
                </c:pt>
                <c:pt idx="6697">
                  <c:v>21</c:v>
                </c:pt>
                <c:pt idx="6698">
                  <c:v>24</c:v>
                </c:pt>
                <c:pt idx="6699">
                  <c:v>23</c:v>
                </c:pt>
                <c:pt idx="6700">
                  <c:v>23</c:v>
                </c:pt>
                <c:pt idx="6701">
                  <c:v>21</c:v>
                </c:pt>
                <c:pt idx="6702">
                  <c:v>21</c:v>
                </c:pt>
                <c:pt idx="6703">
                  <c:v>22</c:v>
                </c:pt>
                <c:pt idx="6704">
                  <c:v>22</c:v>
                </c:pt>
                <c:pt idx="6705">
                  <c:v>22</c:v>
                </c:pt>
                <c:pt idx="6706">
                  <c:v>21</c:v>
                </c:pt>
                <c:pt idx="6707">
                  <c:v>22</c:v>
                </c:pt>
                <c:pt idx="6708">
                  <c:v>19</c:v>
                </c:pt>
                <c:pt idx="6709">
                  <c:v>21</c:v>
                </c:pt>
                <c:pt idx="6710">
                  <c:v>21</c:v>
                </c:pt>
                <c:pt idx="6711">
                  <c:v>21</c:v>
                </c:pt>
                <c:pt idx="6712">
                  <c:v>21</c:v>
                </c:pt>
                <c:pt idx="6713">
                  <c:v>26</c:v>
                </c:pt>
                <c:pt idx="6714">
                  <c:v>26</c:v>
                </c:pt>
                <c:pt idx="6715">
                  <c:v>22</c:v>
                </c:pt>
                <c:pt idx="6716">
                  <c:v>22</c:v>
                </c:pt>
                <c:pt idx="6717">
                  <c:v>25</c:v>
                </c:pt>
                <c:pt idx="6718">
                  <c:v>22</c:v>
                </c:pt>
                <c:pt idx="6719">
                  <c:v>24</c:v>
                </c:pt>
                <c:pt idx="6720">
                  <c:v>23</c:v>
                </c:pt>
                <c:pt idx="6721">
                  <c:v>24</c:v>
                </c:pt>
                <c:pt idx="6722">
                  <c:v>22</c:v>
                </c:pt>
                <c:pt idx="6723">
                  <c:v>22</c:v>
                </c:pt>
                <c:pt idx="6724">
                  <c:v>20</c:v>
                </c:pt>
                <c:pt idx="6725">
                  <c:v>23</c:v>
                </c:pt>
                <c:pt idx="6726">
                  <c:v>22</c:v>
                </c:pt>
                <c:pt idx="6727">
                  <c:v>22</c:v>
                </c:pt>
                <c:pt idx="6728">
                  <c:v>22</c:v>
                </c:pt>
                <c:pt idx="6729">
                  <c:v>22</c:v>
                </c:pt>
                <c:pt idx="6730">
                  <c:v>23</c:v>
                </c:pt>
                <c:pt idx="6731">
                  <c:v>22</c:v>
                </c:pt>
                <c:pt idx="6732">
                  <c:v>21</c:v>
                </c:pt>
                <c:pt idx="6733">
                  <c:v>22</c:v>
                </c:pt>
                <c:pt idx="6734">
                  <c:v>21</c:v>
                </c:pt>
                <c:pt idx="6735">
                  <c:v>26</c:v>
                </c:pt>
                <c:pt idx="6736">
                  <c:v>20</c:v>
                </c:pt>
                <c:pt idx="6737">
                  <c:v>21</c:v>
                </c:pt>
                <c:pt idx="6738">
                  <c:v>21</c:v>
                </c:pt>
                <c:pt idx="6739">
                  <c:v>21</c:v>
                </c:pt>
                <c:pt idx="6740">
                  <c:v>21</c:v>
                </c:pt>
                <c:pt idx="6741">
                  <c:v>21</c:v>
                </c:pt>
                <c:pt idx="6742">
                  <c:v>23</c:v>
                </c:pt>
                <c:pt idx="6743">
                  <c:v>22</c:v>
                </c:pt>
                <c:pt idx="6744">
                  <c:v>21</c:v>
                </c:pt>
                <c:pt idx="6745">
                  <c:v>22</c:v>
                </c:pt>
                <c:pt idx="6746">
                  <c:v>21</c:v>
                </c:pt>
                <c:pt idx="6747">
                  <c:v>21</c:v>
                </c:pt>
                <c:pt idx="6748">
                  <c:v>22</c:v>
                </c:pt>
                <c:pt idx="6749">
                  <c:v>22</c:v>
                </c:pt>
                <c:pt idx="6750">
                  <c:v>22</c:v>
                </c:pt>
                <c:pt idx="6751">
                  <c:v>22</c:v>
                </c:pt>
                <c:pt idx="6752">
                  <c:v>22</c:v>
                </c:pt>
                <c:pt idx="6753">
                  <c:v>21</c:v>
                </c:pt>
                <c:pt idx="6754">
                  <c:v>22</c:v>
                </c:pt>
                <c:pt idx="6755">
                  <c:v>21</c:v>
                </c:pt>
                <c:pt idx="6756">
                  <c:v>21</c:v>
                </c:pt>
                <c:pt idx="6757">
                  <c:v>22</c:v>
                </c:pt>
                <c:pt idx="6758">
                  <c:v>22</c:v>
                </c:pt>
                <c:pt idx="6759">
                  <c:v>21</c:v>
                </c:pt>
                <c:pt idx="6760">
                  <c:v>21</c:v>
                </c:pt>
                <c:pt idx="6761">
                  <c:v>22</c:v>
                </c:pt>
                <c:pt idx="6762">
                  <c:v>22</c:v>
                </c:pt>
                <c:pt idx="6763">
                  <c:v>23</c:v>
                </c:pt>
                <c:pt idx="6764">
                  <c:v>23</c:v>
                </c:pt>
                <c:pt idx="6765">
                  <c:v>23</c:v>
                </c:pt>
                <c:pt idx="6766">
                  <c:v>23</c:v>
                </c:pt>
                <c:pt idx="6767">
                  <c:v>23</c:v>
                </c:pt>
                <c:pt idx="6768">
                  <c:v>21</c:v>
                </c:pt>
                <c:pt idx="6769">
                  <c:v>22</c:v>
                </c:pt>
                <c:pt idx="6770">
                  <c:v>23</c:v>
                </c:pt>
                <c:pt idx="6771">
                  <c:v>22</c:v>
                </c:pt>
                <c:pt idx="6772">
                  <c:v>22</c:v>
                </c:pt>
                <c:pt idx="6773">
                  <c:v>20</c:v>
                </c:pt>
                <c:pt idx="6774">
                  <c:v>23</c:v>
                </c:pt>
                <c:pt idx="6775">
                  <c:v>21</c:v>
                </c:pt>
                <c:pt idx="6776">
                  <c:v>21</c:v>
                </c:pt>
                <c:pt idx="6777">
                  <c:v>21</c:v>
                </c:pt>
                <c:pt idx="6778">
                  <c:v>20</c:v>
                </c:pt>
                <c:pt idx="6779">
                  <c:v>26</c:v>
                </c:pt>
                <c:pt idx="6780">
                  <c:v>24</c:v>
                </c:pt>
                <c:pt idx="6781">
                  <c:v>22</c:v>
                </c:pt>
                <c:pt idx="6782">
                  <c:v>20</c:v>
                </c:pt>
                <c:pt idx="6783">
                  <c:v>22</c:v>
                </c:pt>
                <c:pt idx="6784">
                  <c:v>22</c:v>
                </c:pt>
                <c:pt idx="6785">
                  <c:v>22</c:v>
                </c:pt>
                <c:pt idx="6786">
                  <c:v>23</c:v>
                </c:pt>
                <c:pt idx="6787">
                  <c:v>19</c:v>
                </c:pt>
                <c:pt idx="6788">
                  <c:v>22</c:v>
                </c:pt>
                <c:pt idx="6789">
                  <c:v>25</c:v>
                </c:pt>
                <c:pt idx="6790">
                  <c:v>21</c:v>
                </c:pt>
                <c:pt idx="6791">
                  <c:v>22</c:v>
                </c:pt>
                <c:pt idx="6792">
                  <c:v>22</c:v>
                </c:pt>
                <c:pt idx="6793">
                  <c:v>22</c:v>
                </c:pt>
                <c:pt idx="6794">
                  <c:v>19</c:v>
                </c:pt>
                <c:pt idx="6795">
                  <c:v>22</c:v>
                </c:pt>
                <c:pt idx="6796">
                  <c:v>23</c:v>
                </c:pt>
                <c:pt idx="6797">
                  <c:v>21</c:v>
                </c:pt>
                <c:pt idx="6798">
                  <c:v>23</c:v>
                </c:pt>
                <c:pt idx="6799">
                  <c:v>24</c:v>
                </c:pt>
                <c:pt idx="6800">
                  <c:v>21</c:v>
                </c:pt>
                <c:pt idx="6801">
                  <c:v>22</c:v>
                </c:pt>
                <c:pt idx="6802">
                  <c:v>25</c:v>
                </c:pt>
                <c:pt idx="6803">
                  <c:v>22</c:v>
                </c:pt>
                <c:pt idx="6804">
                  <c:v>25</c:v>
                </c:pt>
                <c:pt idx="6805">
                  <c:v>26</c:v>
                </c:pt>
                <c:pt idx="6806">
                  <c:v>24</c:v>
                </c:pt>
                <c:pt idx="6807">
                  <c:v>22</c:v>
                </c:pt>
                <c:pt idx="6808">
                  <c:v>22</c:v>
                </c:pt>
                <c:pt idx="6809">
                  <c:v>22</c:v>
                </c:pt>
                <c:pt idx="6810">
                  <c:v>21</c:v>
                </c:pt>
                <c:pt idx="6811">
                  <c:v>25</c:v>
                </c:pt>
                <c:pt idx="6812">
                  <c:v>23</c:v>
                </c:pt>
                <c:pt idx="6813">
                  <c:v>26</c:v>
                </c:pt>
                <c:pt idx="6814">
                  <c:v>22</c:v>
                </c:pt>
                <c:pt idx="6815">
                  <c:v>22</c:v>
                </c:pt>
                <c:pt idx="6816">
                  <c:v>21</c:v>
                </c:pt>
                <c:pt idx="6817">
                  <c:v>23</c:v>
                </c:pt>
                <c:pt idx="6818">
                  <c:v>21</c:v>
                </c:pt>
                <c:pt idx="6819">
                  <c:v>20</c:v>
                </c:pt>
                <c:pt idx="6820">
                  <c:v>23</c:v>
                </c:pt>
                <c:pt idx="6821">
                  <c:v>25</c:v>
                </c:pt>
                <c:pt idx="6822">
                  <c:v>21</c:v>
                </c:pt>
                <c:pt idx="6823">
                  <c:v>22</c:v>
                </c:pt>
                <c:pt idx="6824">
                  <c:v>23</c:v>
                </c:pt>
                <c:pt idx="6825">
                  <c:v>21</c:v>
                </c:pt>
                <c:pt idx="6826">
                  <c:v>22</c:v>
                </c:pt>
                <c:pt idx="6827">
                  <c:v>20</c:v>
                </c:pt>
                <c:pt idx="6828">
                  <c:v>22</c:v>
                </c:pt>
                <c:pt idx="6829">
                  <c:v>26</c:v>
                </c:pt>
                <c:pt idx="6830">
                  <c:v>25</c:v>
                </c:pt>
                <c:pt idx="6831">
                  <c:v>23</c:v>
                </c:pt>
                <c:pt idx="6832">
                  <c:v>22</c:v>
                </c:pt>
                <c:pt idx="6833">
                  <c:v>23</c:v>
                </c:pt>
                <c:pt idx="6834">
                  <c:v>21</c:v>
                </c:pt>
                <c:pt idx="6835">
                  <c:v>21</c:v>
                </c:pt>
                <c:pt idx="6836">
                  <c:v>22</c:v>
                </c:pt>
                <c:pt idx="6837">
                  <c:v>20</c:v>
                </c:pt>
                <c:pt idx="6838">
                  <c:v>22</c:v>
                </c:pt>
                <c:pt idx="6839">
                  <c:v>23</c:v>
                </c:pt>
                <c:pt idx="6840">
                  <c:v>24</c:v>
                </c:pt>
                <c:pt idx="6841">
                  <c:v>20</c:v>
                </c:pt>
                <c:pt idx="6842">
                  <c:v>21</c:v>
                </c:pt>
                <c:pt idx="6843">
                  <c:v>20</c:v>
                </c:pt>
                <c:pt idx="6844">
                  <c:v>21</c:v>
                </c:pt>
                <c:pt idx="6845">
                  <c:v>22</c:v>
                </c:pt>
                <c:pt idx="6846">
                  <c:v>23</c:v>
                </c:pt>
                <c:pt idx="6847">
                  <c:v>25</c:v>
                </c:pt>
                <c:pt idx="6848">
                  <c:v>23</c:v>
                </c:pt>
                <c:pt idx="6849">
                  <c:v>24</c:v>
                </c:pt>
                <c:pt idx="6850">
                  <c:v>22</c:v>
                </c:pt>
                <c:pt idx="6851">
                  <c:v>23</c:v>
                </c:pt>
                <c:pt idx="6852">
                  <c:v>23</c:v>
                </c:pt>
                <c:pt idx="6853">
                  <c:v>26</c:v>
                </c:pt>
                <c:pt idx="6854">
                  <c:v>26</c:v>
                </c:pt>
                <c:pt idx="6855">
                  <c:v>23</c:v>
                </c:pt>
                <c:pt idx="6856">
                  <c:v>22</c:v>
                </c:pt>
                <c:pt idx="6857">
                  <c:v>21</c:v>
                </c:pt>
                <c:pt idx="6858">
                  <c:v>26</c:v>
                </c:pt>
                <c:pt idx="6859">
                  <c:v>23</c:v>
                </c:pt>
                <c:pt idx="6860">
                  <c:v>22</c:v>
                </c:pt>
                <c:pt idx="6861">
                  <c:v>23</c:v>
                </c:pt>
                <c:pt idx="6862">
                  <c:v>22</c:v>
                </c:pt>
                <c:pt idx="6863">
                  <c:v>22</c:v>
                </c:pt>
                <c:pt idx="6864">
                  <c:v>24</c:v>
                </c:pt>
                <c:pt idx="6865">
                  <c:v>25</c:v>
                </c:pt>
                <c:pt idx="6866">
                  <c:v>24</c:v>
                </c:pt>
                <c:pt idx="6867">
                  <c:v>22</c:v>
                </c:pt>
                <c:pt idx="6868">
                  <c:v>20</c:v>
                </c:pt>
                <c:pt idx="6869">
                  <c:v>22</c:v>
                </c:pt>
                <c:pt idx="6870">
                  <c:v>22</c:v>
                </c:pt>
                <c:pt idx="6871">
                  <c:v>30</c:v>
                </c:pt>
                <c:pt idx="6872">
                  <c:v>22</c:v>
                </c:pt>
                <c:pt idx="6873">
                  <c:v>26</c:v>
                </c:pt>
                <c:pt idx="6874">
                  <c:v>22</c:v>
                </c:pt>
                <c:pt idx="6875">
                  <c:v>21</c:v>
                </c:pt>
                <c:pt idx="6876">
                  <c:v>22</c:v>
                </c:pt>
                <c:pt idx="6877">
                  <c:v>22</c:v>
                </c:pt>
                <c:pt idx="6878">
                  <c:v>21</c:v>
                </c:pt>
                <c:pt idx="6879">
                  <c:v>22</c:v>
                </c:pt>
                <c:pt idx="6880">
                  <c:v>20</c:v>
                </c:pt>
                <c:pt idx="6881">
                  <c:v>23</c:v>
                </c:pt>
                <c:pt idx="6882">
                  <c:v>23</c:v>
                </c:pt>
                <c:pt idx="6883">
                  <c:v>21</c:v>
                </c:pt>
                <c:pt idx="6884">
                  <c:v>21</c:v>
                </c:pt>
                <c:pt idx="6885">
                  <c:v>21</c:v>
                </c:pt>
                <c:pt idx="6886">
                  <c:v>19</c:v>
                </c:pt>
                <c:pt idx="6887">
                  <c:v>24</c:v>
                </c:pt>
                <c:pt idx="6888">
                  <c:v>20</c:v>
                </c:pt>
                <c:pt idx="6889">
                  <c:v>21</c:v>
                </c:pt>
                <c:pt idx="6890">
                  <c:v>19</c:v>
                </c:pt>
                <c:pt idx="6891">
                  <c:v>22</c:v>
                </c:pt>
                <c:pt idx="6892">
                  <c:v>21</c:v>
                </c:pt>
                <c:pt idx="6893">
                  <c:v>21</c:v>
                </c:pt>
                <c:pt idx="6894">
                  <c:v>20</c:v>
                </c:pt>
                <c:pt idx="6895">
                  <c:v>22</c:v>
                </c:pt>
                <c:pt idx="6896">
                  <c:v>21</c:v>
                </c:pt>
                <c:pt idx="6897">
                  <c:v>22</c:v>
                </c:pt>
                <c:pt idx="6898">
                  <c:v>22</c:v>
                </c:pt>
                <c:pt idx="6899">
                  <c:v>20</c:v>
                </c:pt>
                <c:pt idx="6900">
                  <c:v>21</c:v>
                </c:pt>
                <c:pt idx="6901">
                  <c:v>21</c:v>
                </c:pt>
                <c:pt idx="6902">
                  <c:v>22</c:v>
                </c:pt>
                <c:pt idx="6903">
                  <c:v>25</c:v>
                </c:pt>
                <c:pt idx="6904">
                  <c:v>21</c:v>
                </c:pt>
                <c:pt idx="6905">
                  <c:v>23</c:v>
                </c:pt>
                <c:pt idx="6906">
                  <c:v>22</c:v>
                </c:pt>
                <c:pt idx="6907">
                  <c:v>25</c:v>
                </c:pt>
                <c:pt idx="6908">
                  <c:v>25</c:v>
                </c:pt>
                <c:pt idx="6909">
                  <c:v>22</c:v>
                </c:pt>
                <c:pt idx="6910">
                  <c:v>23</c:v>
                </c:pt>
                <c:pt idx="6911">
                  <c:v>23</c:v>
                </c:pt>
                <c:pt idx="6912">
                  <c:v>21</c:v>
                </c:pt>
                <c:pt idx="6913">
                  <c:v>19</c:v>
                </c:pt>
                <c:pt idx="6914">
                  <c:v>22</c:v>
                </c:pt>
                <c:pt idx="6915">
                  <c:v>23</c:v>
                </c:pt>
                <c:pt idx="6916">
                  <c:v>21</c:v>
                </c:pt>
                <c:pt idx="6917">
                  <c:v>23</c:v>
                </c:pt>
                <c:pt idx="6918">
                  <c:v>22</c:v>
                </c:pt>
                <c:pt idx="6919">
                  <c:v>22</c:v>
                </c:pt>
                <c:pt idx="6920">
                  <c:v>26</c:v>
                </c:pt>
                <c:pt idx="6921">
                  <c:v>23</c:v>
                </c:pt>
                <c:pt idx="6922">
                  <c:v>27</c:v>
                </c:pt>
                <c:pt idx="6923">
                  <c:v>24</c:v>
                </c:pt>
                <c:pt idx="6924">
                  <c:v>20</c:v>
                </c:pt>
                <c:pt idx="6925">
                  <c:v>25</c:v>
                </c:pt>
                <c:pt idx="6926">
                  <c:v>22</c:v>
                </c:pt>
                <c:pt idx="6927">
                  <c:v>22</c:v>
                </c:pt>
                <c:pt idx="6928">
                  <c:v>22</c:v>
                </c:pt>
                <c:pt idx="6929">
                  <c:v>22</c:v>
                </c:pt>
                <c:pt idx="6930">
                  <c:v>22</c:v>
                </c:pt>
                <c:pt idx="6931">
                  <c:v>22</c:v>
                </c:pt>
                <c:pt idx="6932">
                  <c:v>21</c:v>
                </c:pt>
                <c:pt idx="6933">
                  <c:v>22</c:v>
                </c:pt>
                <c:pt idx="6934">
                  <c:v>20</c:v>
                </c:pt>
                <c:pt idx="6935">
                  <c:v>22</c:v>
                </c:pt>
                <c:pt idx="6936">
                  <c:v>21</c:v>
                </c:pt>
                <c:pt idx="6937">
                  <c:v>21</c:v>
                </c:pt>
                <c:pt idx="6938">
                  <c:v>23</c:v>
                </c:pt>
                <c:pt idx="6939">
                  <c:v>19</c:v>
                </c:pt>
                <c:pt idx="6940">
                  <c:v>22</c:v>
                </c:pt>
                <c:pt idx="6941">
                  <c:v>21</c:v>
                </c:pt>
                <c:pt idx="6942">
                  <c:v>19</c:v>
                </c:pt>
                <c:pt idx="6943">
                  <c:v>27</c:v>
                </c:pt>
                <c:pt idx="6944">
                  <c:v>21</c:v>
                </c:pt>
                <c:pt idx="6945">
                  <c:v>27</c:v>
                </c:pt>
                <c:pt idx="6946">
                  <c:v>26</c:v>
                </c:pt>
                <c:pt idx="6947">
                  <c:v>37</c:v>
                </c:pt>
                <c:pt idx="6948">
                  <c:v>27</c:v>
                </c:pt>
                <c:pt idx="6949">
                  <c:v>32</c:v>
                </c:pt>
                <c:pt idx="6950">
                  <c:v>21</c:v>
                </c:pt>
                <c:pt idx="6951">
                  <c:v>24</c:v>
                </c:pt>
                <c:pt idx="6952">
                  <c:v>22</c:v>
                </c:pt>
                <c:pt idx="6953">
                  <c:v>22</c:v>
                </c:pt>
                <c:pt idx="6954">
                  <c:v>23</c:v>
                </c:pt>
                <c:pt idx="6955">
                  <c:v>21</c:v>
                </c:pt>
                <c:pt idx="6956">
                  <c:v>20</c:v>
                </c:pt>
                <c:pt idx="6957">
                  <c:v>22</c:v>
                </c:pt>
                <c:pt idx="6958">
                  <c:v>22</c:v>
                </c:pt>
                <c:pt idx="6959">
                  <c:v>26</c:v>
                </c:pt>
                <c:pt idx="6960">
                  <c:v>24</c:v>
                </c:pt>
                <c:pt idx="6961">
                  <c:v>22</c:v>
                </c:pt>
                <c:pt idx="6962">
                  <c:v>25</c:v>
                </c:pt>
                <c:pt idx="6963">
                  <c:v>23</c:v>
                </c:pt>
                <c:pt idx="6964">
                  <c:v>22</c:v>
                </c:pt>
                <c:pt idx="6965">
                  <c:v>24</c:v>
                </c:pt>
                <c:pt idx="6966">
                  <c:v>21</c:v>
                </c:pt>
                <c:pt idx="6967">
                  <c:v>22</c:v>
                </c:pt>
                <c:pt idx="6968">
                  <c:v>25</c:v>
                </c:pt>
                <c:pt idx="6969">
                  <c:v>22</c:v>
                </c:pt>
                <c:pt idx="6970">
                  <c:v>26</c:v>
                </c:pt>
                <c:pt idx="6971">
                  <c:v>27</c:v>
                </c:pt>
                <c:pt idx="6972">
                  <c:v>28</c:v>
                </c:pt>
                <c:pt idx="6973">
                  <c:v>22</c:v>
                </c:pt>
                <c:pt idx="6974">
                  <c:v>23</c:v>
                </c:pt>
                <c:pt idx="6975">
                  <c:v>22</c:v>
                </c:pt>
                <c:pt idx="6976">
                  <c:v>25</c:v>
                </c:pt>
                <c:pt idx="6977">
                  <c:v>21</c:v>
                </c:pt>
                <c:pt idx="6978">
                  <c:v>20</c:v>
                </c:pt>
                <c:pt idx="6979">
                  <c:v>25</c:v>
                </c:pt>
                <c:pt idx="6980">
                  <c:v>24</c:v>
                </c:pt>
                <c:pt idx="6981">
                  <c:v>22</c:v>
                </c:pt>
                <c:pt idx="6982">
                  <c:v>22</c:v>
                </c:pt>
                <c:pt idx="6983">
                  <c:v>23</c:v>
                </c:pt>
                <c:pt idx="6984">
                  <c:v>25</c:v>
                </c:pt>
                <c:pt idx="6985">
                  <c:v>21</c:v>
                </c:pt>
                <c:pt idx="6986">
                  <c:v>23</c:v>
                </c:pt>
                <c:pt idx="6987">
                  <c:v>22</c:v>
                </c:pt>
                <c:pt idx="6988">
                  <c:v>22</c:v>
                </c:pt>
                <c:pt idx="6989">
                  <c:v>22</c:v>
                </c:pt>
                <c:pt idx="6990">
                  <c:v>21</c:v>
                </c:pt>
                <c:pt idx="6991">
                  <c:v>25</c:v>
                </c:pt>
                <c:pt idx="6992">
                  <c:v>21</c:v>
                </c:pt>
                <c:pt idx="6993">
                  <c:v>22</c:v>
                </c:pt>
                <c:pt idx="6994">
                  <c:v>24</c:v>
                </c:pt>
                <c:pt idx="6995">
                  <c:v>25</c:v>
                </c:pt>
                <c:pt idx="6996">
                  <c:v>26</c:v>
                </c:pt>
                <c:pt idx="6997">
                  <c:v>22</c:v>
                </c:pt>
                <c:pt idx="6998">
                  <c:v>20</c:v>
                </c:pt>
                <c:pt idx="6999">
                  <c:v>22</c:v>
                </c:pt>
                <c:pt idx="7000">
                  <c:v>22</c:v>
                </c:pt>
                <c:pt idx="7001">
                  <c:v>21</c:v>
                </c:pt>
                <c:pt idx="7002">
                  <c:v>22</c:v>
                </c:pt>
                <c:pt idx="7003">
                  <c:v>21</c:v>
                </c:pt>
                <c:pt idx="7004">
                  <c:v>25</c:v>
                </c:pt>
                <c:pt idx="7005">
                  <c:v>23</c:v>
                </c:pt>
                <c:pt idx="7006">
                  <c:v>22</c:v>
                </c:pt>
                <c:pt idx="7007">
                  <c:v>26</c:v>
                </c:pt>
                <c:pt idx="7008">
                  <c:v>21</c:v>
                </c:pt>
                <c:pt idx="7009">
                  <c:v>21</c:v>
                </c:pt>
                <c:pt idx="7010">
                  <c:v>24</c:v>
                </c:pt>
                <c:pt idx="7011">
                  <c:v>21</c:v>
                </c:pt>
                <c:pt idx="7012">
                  <c:v>21</c:v>
                </c:pt>
                <c:pt idx="7013">
                  <c:v>20</c:v>
                </c:pt>
                <c:pt idx="7014">
                  <c:v>20</c:v>
                </c:pt>
                <c:pt idx="7015">
                  <c:v>24</c:v>
                </c:pt>
                <c:pt idx="7016">
                  <c:v>22</c:v>
                </c:pt>
                <c:pt idx="7017">
                  <c:v>25</c:v>
                </c:pt>
                <c:pt idx="7018">
                  <c:v>23</c:v>
                </c:pt>
                <c:pt idx="7019">
                  <c:v>25</c:v>
                </c:pt>
                <c:pt idx="7020">
                  <c:v>25</c:v>
                </c:pt>
                <c:pt idx="7021">
                  <c:v>28</c:v>
                </c:pt>
                <c:pt idx="7022">
                  <c:v>21</c:v>
                </c:pt>
                <c:pt idx="7023">
                  <c:v>21</c:v>
                </c:pt>
                <c:pt idx="7024">
                  <c:v>21</c:v>
                </c:pt>
                <c:pt idx="7025">
                  <c:v>21</c:v>
                </c:pt>
                <c:pt idx="7026">
                  <c:v>21</c:v>
                </c:pt>
                <c:pt idx="7027">
                  <c:v>25</c:v>
                </c:pt>
                <c:pt idx="7028">
                  <c:v>21</c:v>
                </c:pt>
                <c:pt idx="7029">
                  <c:v>26</c:v>
                </c:pt>
                <c:pt idx="7030">
                  <c:v>26</c:v>
                </c:pt>
                <c:pt idx="7031">
                  <c:v>21</c:v>
                </c:pt>
                <c:pt idx="7032">
                  <c:v>21</c:v>
                </c:pt>
                <c:pt idx="7033">
                  <c:v>22</c:v>
                </c:pt>
                <c:pt idx="7034">
                  <c:v>21</c:v>
                </c:pt>
                <c:pt idx="7035">
                  <c:v>21</c:v>
                </c:pt>
                <c:pt idx="7036">
                  <c:v>21</c:v>
                </c:pt>
                <c:pt idx="7037">
                  <c:v>23</c:v>
                </c:pt>
                <c:pt idx="7038">
                  <c:v>22</c:v>
                </c:pt>
                <c:pt idx="7039">
                  <c:v>22</c:v>
                </c:pt>
                <c:pt idx="7040">
                  <c:v>24</c:v>
                </c:pt>
                <c:pt idx="7041">
                  <c:v>21</c:v>
                </c:pt>
                <c:pt idx="7042">
                  <c:v>19</c:v>
                </c:pt>
                <c:pt idx="7043">
                  <c:v>22</c:v>
                </c:pt>
                <c:pt idx="7044">
                  <c:v>24</c:v>
                </c:pt>
                <c:pt idx="7045">
                  <c:v>22</c:v>
                </c:pt>
                <c:pt idx="7046">
                  <c:v>22</c:v>
                </c:pt>
                <c:pt idx="7047">
                  <c:v>22</c:v>
                </c:pt>
                <c:pt idx="7048">
                  <c:v>21</c:v>
                </c:pt>
                <c:pt idx="7049">
                  <c:v>23</c:v>
                </c:pt>
                <c:pt idx="7050">
                  <c:v>25</c:v>
                </c:pt>
                <c:pt idx="7051">
                  <c:v>21</c:v>
                </c:pt>
                <c:pt idx="7052">
                  <c:v>21</c:v>
                </c:pt>
                <c:pt idx="7053">
                  <c:v>20</c:v>
                </c:pt>
                <c:pt idx="7054">
                  <c:v>21</c:v>
                </c:pt>
                <c:pt idx="7055">
                  <c:v>22</c:v>
                </c:pt>
                <c:pt idx="7056">
                  <c:v>25</c:v>
                </c:pt>
                <c:pt idx="7057">
                  <c:v>25</c:v>
                </c:pt>
                <c:pt idx="7058">
                  <c:v>25</c:v>
                </c:pt>
                <c:pt idx="7059">
                  <c:v>23</c:v>
                </c:pt>
                <c:pt idx="7060">
                  <c:v>25</c:v>
                </c:pt>
                <c:pt idx="7061">
                  <c:v>21</c:v>
                </c:pt>
                <c:pt idx="7062">
                  <c:v>21</c:v>
                </c:pt>
                <c:pt idx="7063">
                  <c:v>22</c:v>
                </c:pt>
                <c:pt idx="7064">
                  <c:v>22</c:v>
                </c:pt>
                <c:pt idx="7065">
                  <c:v>21</c:v>
                </c:pt>
                <c:pt idx="7066">
                  <c:v>21</c:v>
                </c:pt>
                <c:pt idx="7067">
                  <c:v>22</c:v>
                </c:pt>
                <c:pt idx="7068">
                  <c:v>22</c:v>
                </c:pt>
                <c:pt idx="7069">
                  <c:v>21</c:v>
                </c:pt>
                <c:pt idx="7070">
                  <c:v>20</c:v>
                </c:pt>
                <c:pt idx="7071">
                  <c:v>22</c:v>
                </c:pt>
                <c:pt idx="7072">
                  <c:v>24</c:v>
                </c:pt>
                <c:pt idx="7073">
                  <c:v>23</c:v>
                </c:pt>
                <c:pt idx="7074">
                  <c:v>22</c:v>
                </c:pt>
                <c:pt idx="7075">
                  <c:v>21</c:v>
                </c:pt>
                <c:pt idx="7076">
                  <c:v>20</c:v>
                </c:pt>
                <c:pt idx="7077">
                  <c:v>21</c:v>
                </c:pt>
                <c:pt idx="7078">
                  <c:v>22</c:v>
                </c:pt>
                <c:pt idx="7079">
                  <c:v>21</c:v>
                </c:pt>
                <c:pt idx="7080">
                  <c:v>22</c:v>
                </c:pt>
                <c:pt idx="7081">
                  <c:v>20</c:v>
                </c:pt>
                <c:pt idx="7082">
                  <c:v>23</c:v>
                </c:pt>
                <c:pt idx="7083">
                  <c:v>20</c:v>
                </c:pt>
                <c:pt idx="7084">
                  <c:v>23</c:v>
                </c:pt>
                <c:pt idx="7085">
                  <c:v>21</c:v>
                </c:pt>
                <c:pt idx="7086">
                  <c:v>22</c:v>
                </c:pt>
                <c:pt idx="7087">
                  <c:v>23</c:v>
                </c:pt>
                <c:pt idx="7088">
                  <c:v>24</c:v>
                </c:pt>
                <c:pt idx="7089">
                  <c:v>20</c:v>
                </c:pt>
                <c:pt idx="7090">
                  <c:v>22</c:v>
                </c:pt>
                <c:pt idx="7091">
                  <c:v>21</c:v>
                </c:pt>
                <c:pt idx="7092">
                  <c:v>25</c:v>
                </c:pt>
                <c:pt idx="7093">
                  <c:v>22</c:v>
                </c:pt>
                <c:pt idx="7094">
                  <c:v>21</c:v>
                </c:pt>
                <c:pt idx="7095">
                  <c:v>24</c:v>
                </c:pt>
                <c:pt idx="7096">
                  <c:v>24</c:v>
                </c:pt>
                <c:pt idx="7097">
                  <c:v>27</c:v>
                </c:pt>
                <c:pt idx="7098">
                  <c:v>25</c:v>
                </c:pt>
                <c:pt idx="7099">
                  <c:v>24</c:v>
                </c:pt>
                <c:pt idx="7100">
                  <c:v>21</c:v>
                </c:pt>
                <c:pt idx="7101">
                  <c:v>21</c:v>
                </c:pt>
                <c:pt idx="7102">
                  <c:v>21</c:v>
                </c:pt>
                <c:pt idx="7103">
                  <c:v>25</c:v>
                </c:pt>
                <c:pt idx="7104">
                  <c:v>24</c:v>
                </c:pt>
                <c:pt idx="7105">
                  <c:v>21</c:v>
                </c:pt>
                <c:pt idx="7106">
                  <c:v>20</c:v>
                </c:pt>
                <c:pt idx="7107">
                  <c:v>21</c:v>
                </c:pt>
                <c:pt idx="7108">
                  <c:v>21</c:v>
                </c:pt>
                <c:pt idx="7109">
                  <c:v>20</c:v>
                </c:pt>
                <c:pt idx="7110">
                  <c:v>21</c:v>
                </c:pt>
                <c:pt idx="7111">
                  <c:v>20</c:v>
                </c:pt>
                <c:pt idx="7112">
                  <c:v>22</c:v>
                </c:pt>
                <c:pt idx="7113">
                  <c:v>20</c:v>
                </c:pt>
                <c:pt idx="7114">
                  <c:v>21</c:v>
                </c:pt>
                <c:pt idx="7115">
                  <c:v>20</c:v>
                </c:pt>
                <c:pt idx="7116">
                  <c:v>20</c:v>
                </c:pt>
                <c:pt idx="7117">
                  <c:v>21</c:v>
                </c:pt>
                <c:pt idx="7118">
                  <c:v>20</c:v>
                </c:pt>
                <c:pt idx="7119">
                  <c:v>25</c:v>
                </c:pt>
                <c:pt idx="7120">
                  <c:v>25</c:v>
                </c:pt>
                <c:pt idx="7121">
                  <c:v>23</c:v>
                </c:pt>
                <c:pt idx="7122">
                  <c:v>25</c:v>
                </c:pt>
                <c:pt idx="7123">
                  <c:v>25</c:v>
                </c:pt>
                <c:pt idx="7124">
                  <c:v>21</c:v>
                </c:pt>
                <c:pt idx="7125">
                  <c:v>22</c:v>
                </c:pt>
                <c:pt idx="7126">
                  <c:v>20</c:v>
                </c:pt>
                <c:pt idx="7127">
                  <c:v>22</c:v>
                </c:pt>
                <c:pt idx="7128">
                  <c:v>21</c:v>
                </c:pt>
                <c:pt idx="7129">
                  <c:v>25</c:v>
                </c:pt>
                <c:pt idx="7130">
                  <c:v>22</c:v>
                </c:pt>
                <c:pt idx="7131">
                  <c:v>23</c:v>
                </c:pt>
                <c:pt idx="7132">
                  <c:v>22</c:v>
                </c:pt>
                <c:pt idx="7133">
                  <c:v>21</c:v>
                </c:pt>
                <c:pt idx="7134">
                  <c:v>22</c:v>
                </c:pt>
                <c:pt idx="7135">
                  <c:v>23</c:v>
                </c:pt>
                <c:pt idx="7136">
                  <c:v>21</c:v>
                </c:pt>
                <c:pt idx="7137">
                  <c:v>24</c:v>
                </c:pt>
                <c:pt idx="7138">
                  <c:v>23</c:v>
                </c:pt>
                <c:pt idx="7139">
                  <c:v>24</c:v>
                </c:pt>
                <c:pt idx="7140">
                  <c:v>20</c:v>
                </c:pt>
                <c:pt idx="7141">
                  <c:v>24</c:v>
                </c:pt>
                <c:pt idx="7142">
                  <c:v>25</c:v>
                </c:pt>
                <c:pt idx="7143">
                  <c:v>22</c:v>
                </c:pt>
                <c:pt idx="7144">
                  <c:v>22</c:v>
                </c:pt>
                <c:pt idx="7145">
                  <c:v>27</c:v>
                </c:pt>
                <c:pt idx="7146">
                  <c:v>25</c:v>
                </c:pt>
                <c:pt idx="7147">
                  <c:v>27</c:v>
                </c:pt>
                <c:pt idx="7148">
                  <c:v>21</c:v>
                </c:pt>
                <c:pt idx="7149">
                  <c:v>25</c:v>
                </c:pt>
                <c:pt idx="7150">
                  <c:v>23</c:v>
                </c:pt>
                <c:pt idx="7151">
                  <c:v>23</c:v>
                </c:pt>
                <c:pt idx="7152">
                  <c:v>21</c:v>
                </c:pt>
                <c:pt idx="7153">
                  <c:v>23</c:v>
                </c:pt>
                <c:pt idx="7154">
                  <c:v>22</c:v>
                </c:pt>
                <c:pt idx="7155">
                  <c:v>26</c:v>
                </c:pt>
                <c:pt idx="7156">
                  <c:v>22</c:v>
                </c:pt>
                <c:pt idx="7157">
                  <c:v>21</c:v>
                </c:pt>
                <c:pt idx="7158">
                  <c:v>20</c:v>
                </c:pt>
                <c:pt idx="7159">
                  <c:v>22</c:v>
                </c:pt>
                <c:pt idx="7160">
                  <c:v>22</c:v>
                </c:pt>
                <c:pt idx="7161">
                  <c:v>21</c:v>
                </c:pt>
                <c:pt idx="7162">
                  <c:v>21</c:v>
                </c:pt>
                <c:pt idx="7163">
                  <c:v>23</c:v>
                </c:pt>
                <c:pt idx="7164">
                  <c:v>21</c:v>
                </c:pt>
                <c:pt idx="7165">
                  <c:v>20</c:v>
                </c:pt>
                <c:pt idx="7166">
                  <c:v>22</c:v>
                </c:pt>
                <c:pt idx="7167">
                  <c:v>21</c:v>
                </c:pt>
                <c:pt idx="7168">
                  <c:v>22</c:v>
                </c:pt>
                <c:pt idx="7169">
                  <c:v>26</c:v>
                </c:pt>
                <c:pt idx="7170">
                  <c:v>22</c:v>
                </c:pt>
                <c:pt idx="7171">
                  <c:v>29</c:v>
                </c:pt>
                <c:pt idx="7172">
                  <c:v>24</c:v>
                </c:pt>
                <c:pt idx="7173">
                  <c:v>22</c:v>
                </c:pt>
                <c:pt idx="7174">
                  <c:v>20</c:v>
                </c:pt>
                <c:pt idx="7175">
                  <c:v>23</c:v>
                </c:pt>
                <c:pt idx="7176">
                  <c:v>22</c:v>
                </c:pt>
                <c:pt idx="7177">
                  <c:v>24</c:v>
                </c:pt>
                <c:pt idx="7178">
                  <c:v>22</c:v>
                </c:pt>
                <c:pt idx="7179">
                  <c:v>21</c:v>
                </c:pt>
                <c:pt idx="7180">
                  <c:v>20</c:v>
                </c:pt>
                <c:pt idx="7181">
                  <c:v>22</c:v>
                </c:pt>
                <c:pt idx="7182">
                  <c:v>23</c:v>
                </c:pt>
                <c:pt idx="7183">
                  <c:v>26</c:v>
                </c:pt>
                <c:pt idx="7184">
                  <c:v>23</c:v>
                </c:pt>
                <c:pt idx="7185">
                  <c:v>23</c:v>
                </c:pt>
                <c:pt idx="7186">
                  <c:v>21</c:v>
                </c:pt>
                <c:pt idx="7187">
                  <c:v>23</c:v>
                </c:pt>
                <c:pt idx="7188">
                  <c:v>23</c:v>
                </c:pt>
                <c:pt idx="7189">
                  <c:v>23</c:v>
                </c:pt>
                <c:pt idx="7190">
                  <c:v>20</c:v>
                </c:pt>
                <c:pt idx="7191">
                  <c:v>22</c:v>
                </c:pt>
                <c:pt idx="7192">
                  <c:v>22</c:v>
                </c:pt>
                <c:pt idx="7193">
                  <c:v>20</c:v>
                </c:pt>
                <c:pt idx="7194">
                  <c:v>23</c:v>
                </c:pt>
                <c:pt idx="7195">
                  <c:v>23</c:v>
                </c:pt>
                <c:pt idx="7196">
                  <c:v>21</c:v>
                </c:pt>
                <c:pt idx="7197">
                  <c:v>22</c:v>
                </c:pt>
                <c:pt idx="7198">
                  <c:v>22</c:v>
                </c:pt>
                <c:pt idx="7199">
                  <c:v>24</c:v>
                </c:pt>
                <c:pt idx="7200">
                  <c:v>22</c:v>
                </c:pt>
                <c:pt idx="7201">
                  <c:v>23</c:v>
                </c:pt>
                <c:pt idx="7202">
                  <c:v>25</c:v>
                </c:pt>
                <c:pt idx="7203">
                  <c:v>24</c:v>
                </c:pt>
                <c:pt idx="7204">
                  <c:v>22</c:v>
                </c:pt>
                <c:pt idx="7205">
                  <c:v>22</c:v>
                </c:pt>
                <c:pt idx="7206">
                  <c:v>21</c:v>
                </c:pt>
                <c:pt idx="7207">
                  <c:v>23</c:v>
                </c:pt>
                <c:pt idx="7208">
                  <c:v>24</c:v>
                </c:pt>
                <c:pt idx="7209">
                  <c:v>20</c:v>
                </c:pt>
                <c:pt idx="7210">
                  <c:v>28</c:v>
                </c:pt>
                <c:pt idx="7211">
                  <c:v>22</c:v>
                </c:pt>
                <c:pt idx="7212">
                  <c:v>24</c:v>
                </c:pt>
                <c:pt idx="7213">
                  <c:v>22</c:v>
                </c:pt>
                <c:pt idx="7214">
                  <c:v>23</c:v>
                </c:pt>
                <c:pt idx="7215">
                  <c:v>21</c:v>
                </c:pt>
                <c:pt idx="7216">
                  <c:v>20</c:v>
                </c:pt>
                <c:pt idx="7217">
                  <c:v>22</c:v>
                </c:pt>
                <c:pt idx="7218">
                  <c:v>23</c:v>
                </c:pt>
                <c:pt idx="7219">
                  <c:v>25</c:v>
                </c:pt>
                <c:pt idx="7220">
                  <c:v>23</c:v>
                </c:pt>
                <c:pt idx="7221">
                  <c:v>22</c:v>
                </c:pt>
                <c:pt idx="7222">
                  <c:v>20</c:v>
                </c:pt>
                <c:pt idx="7223">
                  <c:v>20</c:v>
                </c:pt>
                <c:pt idx="7224">
                  <c:v>21</c:v>
                </c:pt>
                <c:pt idx="7225">
                  <c:v>20</c:v>
                </c:pt>
                <c:pt idx="7226">
                  <c:v>22</c:v>
                </c:pt>
                <c:pt idx="7227">
                  <c:v>22</c:v>
                </c:pt>
                <c:pt idx="7228">
                  <c:v>21</c:v>
                </c:pt>
                <c:pt idx="7229">
                  <c:v>23</c:v>
                </c:pt>
                <c:pt idx="7230">
                  <c:v>21</c:v>
                </c:pt>
                <c:pt idx="7231">
                  <c:v>21</c:v>
                </c:pt>
                <c:pt idx="7232">
                  <c:v>27</c:v>
                </c:pt>
                <c:pt idx="7233">
                  <c:v>22</c:v>
                </c:pt>
                <c:pt idx="7234">
                  <c:v>24</c:v>
                </c:pt>
                <c:pt idx="7235">
                  <c:v>21</c:v>
                </c:pt>
                <c:pt idx="7236">
                  <c:v>19</c:v>
                </c:pt>
                <c:pt idx="7237">
                  <c:v>21</c:v>
                </c:pt>
                <c:pt idx="7238">
                  <c:v>21</c:v>
                </c:pt>
                <c:pt idx="7239">
                  <c:v>19</c:v>
                </c:pt>
                <c:pt idx="7240">
                  <c:v>22</c:v>
                </c:pt>
                <c:pt idx="7241">
                  <c:v>23</c:v>
                </c:pt>
                <c:pt idx="7242">
                  <c:v>21</c:v>
                </c:pt>
                <c:pt idx="7243">
                  <c:v>20</c:v>
                </c:pt>
                <c:pt idx="7244">
                  <c:v>22</c:v>
                </c:pt>
                <c:pt idx="7245">
                  <c:v>22</c:v>
                </c:pt>
                <c:pt idx="7246">
                  <c:v>28</c:v>
                </c:pt>
                <c:pt idx="7247">
                  <c:v>22</c:v>
                </c:pt>
                <c:pt idx="7248">
                  <c:v>22</c:v>
                </c:pt>
                <c:pt idx="7249">
                  <c:v>20</c:v>
                </c:pt>
                <c:pt idx="7250">
                  <c:v>23</c:v>
                </c:pt>
                <c:pt idx="7251">
                  <c:v>22</c:v>
                </c:pt>
                <c:pt idx="7252">
                  <c:v>21</c:v>
                </c:pt>
                <c:pt idx="7253">
                  <c:v>21</c:v>
                </c:pt>
                <c:pt idx="7254">
                  <c:v>21</c:v>
                </c:pt>
                <c:pt idx="7255">
                  <c:v>22</c:v>
                </c:pt>
                <c:pt idx="7256">
                  <c:v>22</c:v>
                </c:pt>
                <c:pt idx="7257">
                  <c:v>22</c:v>
                </c:pt>
                <c:pt idx="7258">
                  <c:v>22</c:v>
                </c:pt>
                <c:pt idx="7259">
                  <c:v>22</c:v>
                </c:pt>
                <c:pt idx="7260">
                  <c:v>23</c:v>
                </c:pt>
                <c:pt idx="7261">
                  <c:v>22</c:v>
                </c:pt>
                <c:pt idx="7262">
                  <c:v>21</c:v>
                </c:pt>
                <c:pt idx="7263">
                  <c:v>22</c:v>
                </c:pt>
                <c:pt idx="7264">
                  <c:v>20</c:v>
                </c:pt>
                <c:pt idx="7265">
                  <c:v>22</c:v>
                </c:pt>
                <c:pt idx="7266">
                  <c:v>23</c:v>
                </c:pt>
                <c:pt idx="7267">
                  <c:v>22</c:v>
                </c:pt>
                <c:pt idx="7268">
                  <c:v>21</c:v>
                </c:pt>
                <c:pt idx="7269">
                  <c:v>21</c:v>
                </c:pt>
                <c:pt idx="7270">
                  <c:v>20</c:v>
                </c:pt>
                <c:pt idx="7271">
                  <c:v>22</c:v>
                </c:pt>
                <c:pt idx="7272">
                  <c:v>23</c:v>
                </c:pt>
                <c:pt idx="7273">
                  <c:v>20</c:v>
                </c:pt>
                <c:pt idx="7274">
                  <c:v>24</c:v>
                </c:pt>
                <c:pt idx="7275">
                  <c:v>21</c:v>
                </c:pt>
                <c:pt idx="7276">
                  <c:v>21</c:v>
                </c:pt>
                <c:pt idx="7277">
                  <c:v>25</c:v>
                </c:pt>
                <c:pt idx="7278">
                  <c:v>21</c:v>
                </c:pt>
                <c:pt idx="7279">
                  <c:v>22</c:v>
                </c:pt>
                <c:pt idx="7280">
                  <c:v>22</c:v>
                </c:pt>
                <c:pt idx="7281">
                  <c:v>23</c:v>
                </c:pt>
                <c:pt idx="7282">
                  <c:v>22</c:v>
                </c:pt>
                <c:pt idx="7283">
                  <c:v>20</c:v>
                </c:pt>
                <c:pt idx="7284">
                  <c:v>21</c:v>
                </c:pt>
                <c:pt idx="7285">
                  <c:v>24</c:v>
                </c:pt>
                <c:pt idx="7286">
                  <c:v>23</c:v>
                </c:pt>
                <c:pt idx="7287">
                  <c:v>24</c:v>
                </c:pt>
                <c:pt idx="7288">
                  <c:v>21</c:v>
                </c:pt>
                <c:pt idx="7289">
                  <c:v>22</c:v>
                </c:pt>
                <c:pt idx="7290">
                  <c:v>24</c:v>
                </c:pt>
                <c:pt idx="7291">
                  <c:v>23</c:v>
                </c:pt>
                <c:pt idx="7292">
                  <c:v>22</c:v>
                </c:pt>
                <c:pt idx="7293">
                  <c:v>21</c:v>
                </c:pt>
                <c:pt idx="7294">
                  <c:v>21</c:v>
                </c:pt>
                <c:pt idx="7295">
                  <c:v>23</c:v>
                </c:pt>
                <c:pt idx="7296">
                  <c:v>21</c:v>
                </c:pt>
                <c:pt idx="7297">
                  <c:v>22</c:v>
                </c:pt>
                <c:pt idx="7298">
                  <c:v>21</c:v>
                </c:pt>
                <c:pt idx="7299">
                  <c:v>22</c:v>
                </c:pt>
                <c:pt idx="7300">
                  <c:v>25</c:v>
                </c:pt>
                <c:pt idx="7301">
                  <c:v>23</c:v>
                </c:pt>
                <c:pt idx="7302">
                  <c:v>22</c:v>
                </c:pt>
                <c:pt idx="7303">
                  <c:v>21</c:v>
                </c:pt>
                <c:pt idx="7304">
                  <c:v>23</c:v>
                </c:pt>
                <c:pt idx="7305">
                  <c:v>21</c:v>
                </c:pt>
                <c:pt idx="7306">
                  <c:v>22</c:v>
                </c:pt>
                <c:pt idx="7307">
                  <c:v>22</c:v>
                </c:pt>
                <c:pt idx="7308">
                  <c:v>26</c:v>
                </c:pt>
                <c:pt idx="7309">
                  <c:v>25</c:v>
                </c:pt>
                <c:pt idx="7310">
                  <c:v>25</c:v>
                </c:pt>
                <c:pt idx="7311">
                  <c:v>28</c:v>
                </c:pt>
                <c:pt idx="7312">
                  <c:v>23</c:v>
                </c:pt>
                <c:pt idx="7313">
                  <c:v>20</c:v>
                </c:pt>
                <c:pt idx="7314">
                  <c:v>23</c:v>
                </c:pt>
                <c:pt idx="7315">
                  <c:v>21</c:v>
                </c:pt>
                <c:pt idx="7316">
                  <c:v>21</c:v>
                </c:pt>
                <c:pt idx="7317">
                  <c:v>21</c:v>
                </c:pt>
                <c:pt idx="7318">
                  <c:v>22</c:v>
                </c:pt>
                <c:pt idx="7319">
                  <c:v>22</c:v>
                </c:pt>
                <c:pt idx="7320">
                  <c:v>22</c:v>
                </c:pt>
                <c:pt idx="7321">
                  <c:v>24</c:v>
                </c:pt>
                <c:pt idx="7322">
                  <c:v>22</c:v>
                </c:pt>
                <c:pt idx="7323">
                  <c:v>21</c:v>
                </c:pt>
                <c:pt idx="7324">
                  <c:v>23</c:v>
                </c:pt>
                <c:pt idx="7325">
                  <c:v>23</c:v>
                </c:pt>
                <c:pt idx="7326">
                  <c:v>24</c:v>
                </c:pt>
                <c:pt idx="7327">
                  <c:v>23</c:v>
                </c:pt>
                <c:pt idx="7328">
                  <c:v>22</c:v>
                </c:pt>
                <c:pt idx="7329">
                  <c:v>22</c:v>
                </c:pt>
                <c:pt idx="7330">
                  <c:v>22</c:v>
                </c:pt>
                <c:pt idx="7331">
                  <c:v>24</c:v>
                </c:pt>
                <c:pt idx="7332">
                  <c:v>22</c:v>
                </c:pt>
                <c:pt idx="7333">
                  <c:v>21</c:v>
                </c:pt>
                <c:pt idx="7334">
                  <c:v>24</c:v>
                </c:pt>
                <c:pt idx="7335">
                  <c:v>25</c:v>
                </c:pt>
                <c:pt idx="7336">
                  <c:v>25</c:v>
                </c:pt>
                <c:pt idx="7337">
                  <c:v>22</c:v>
                </c:pt>
                <c:pt idx="7338">
                  <c:v>20</c:v>
                </c:pt>
                <c:pt idx="7339">
                  <c:v>21</c:v>
                </c:pt>
                <c:pt idx="7340">
                  <c:v>22</c:v>
                </c:pt>
                <c:pt idx="7341">
                  <c:v>24</c:v>
                </c:pt>
                <c:pt idx="7342">
                  <c:v>22</c:v>
                </c:pt>
                <c:pt idx="7343">
                  <c:v>22</c:v>
                </c:pt>
                <c:pt idx="7344">
                  <c:v>26</c:v>
                </c:pt>
                <c:pt idx="7345">
                  <c:v>21</c:v>
                </c:pt>
                <c:pt idx="7346">
                  <c:v>22</c:v>
                </c:pt>
                <c:pt idx="7347">
                  <c:v>21</c:v>
                </c:pt>
                <c:pt idx="7348">
                  <c:v>20</c:v>
                </c:pt>
                <c:pt idx="7349">
                  <c:v>22</c:v>
                </c:pt>
                <c:pt idx="7350">
                  <c:v>22</c:v>
                </c:pt>
                <c:pt idx="7351">
                  <c:v>27</c:v>
                </c:pt>
                <c:pt idx="7352">
                  <c:v>22</c:v>
                </c:pt>
                <c:pt idx="7353">
                  <c:v>22</c:v>
                </c:pt>
                <c:pt idx="7354">
                  <c:v>20</c:v>
                </c:pt>
                <c:pt idx="7355">
                  <c:v>24</c:v>
                </c:pt>
                <c:pt idx="7356">
                  <c:v>21</c:v>
                </c:pt>
                <c:pt idx="7357">
                  <c:v>21</c:v>
                </c:pt>
                <c:pt idx="7358">
                  <c:v>26</c:v>
                </c:pt>
                <c:pt idx="7359">
                  <c:v>28</c:v>
                </c:pt>
                <c:pt idx="7360">
                  <c:v>25</c:v>
                </c:pt>
                <c:pt idx="7361">
                  <c:v>23</c:v>
                </c:pt>
                <c:pt idx="7362">
                  <c:v>22</c:v>
                </c:pt>
                <c:pt idx="7363">
                  <c:v>22</c:v>
                </c:pt>
                <c:pt idx="7364">
                  <c:v>22</c:v>
                </c:pt>
                <c:pt idx="7365">
                  <c:v>25</c:v>
                </c:pt>
                <c:pt idx="7366">
                  <c:v>23</c:v>
                </c:pt>
                <c:pt idx="7367">
                  <c:v>23</c:v>
                </c:pt>
                <c:pt idx="7368">
                  <c:v>22</c:v>
                </c:pt>
                <c:pt idx="7369">
                  <c:v>22</c:v>
                </c:pt>
                <c:pt idx="7370">
                  <c:v>23</c:v>
                </c:pt>
                <c:pt idx="7371">
                  <c:v>24</c:v>
                </c:pt>
                <c:pt idx="7372">
                  <c:v>22</c:v>
                </c:pt>
                <c:pt idx="7373">
                  <c:v>27</c:v>
                </c:pt>
                <c:pt idx="7374">
                  <c:v>24</c:v>
                </c:pt>
                <c:pt idx="7375">
                  <c:v>24</c:v>
                </c:pt>
                <c:pt idx="7376">
                  <c:v>20</c:v>
                </c:pt>
                <c:pt idx="7377">
                  <c:v>21</c:v>
                </c:pt>
                <c:pt idx="7378">
                  <c:v>21</c:v>
                </c:pt>
                <c:pt idx="7379">
                  <c:v>23</c:v>
                </c:pt>
                <c:pt idx="7380">
                  <c:v>22</c:v>
                </c:pt>
                <c:pt idx="7381">
                  <c:v>23</c:v>
                </c:pt>
                <c:pt idx="7382">
                  <c:v>22</c:v>
                </c:pt>
                <c:pt idx="7383">
                  <c:v>22</c:v>
                </c:pt>
                <c:pt idx="7384">
                  <c:v>23</c:v>
                </c:pt>
                <c:pt idx="7385">
                  <c:v>29</c:v>
                </c:pt>
                <c:pt idx="7386">
                  <c:v>22</c:v>
                </c:pt>
                <c:pt idx="7387">
                  <c:v>23</c:v>
                </c:pt>
                <c:pt idx="7388">
                  <c:v>22</c:v>
                </c:pt>
                <c:pt idx="7389">
                  <c:v>21</c:v>
                </c:pt>
                <c:pt idx="7390">
                  <c:v>20</c:v>
                </c:pt>
                <c:pt idx="7391">
                  <c:v>20</c:v>
                </c:pt>
                <c:pt idx="7392">
                  <c:v>21</c:v>
                </c:pt>
                <c:pt idx="7393">
                  <c:v>24</c:v>
                </c:pt>
                <c:pt idx="7394">
                  <c:v>21</c:v>
                </c:pt>
                <c:pt idx="7395">
                  <c:v>20</c:v>
                </c:pt>
                <c:pt idx="7396">
                  <c:v>22</c:v>
                </c:pt>
                <c:pt idx="7397">
                  <c:v>21</c:v>
                </c:pt>
                <c:pt idx="7398">
                  <c:v>20</c:v>
                </c:pt>
                <c:pt idx="7399">
                  <c:v>21</c:v>
                </c:pt>
                <c:pt idx="7400">
                  <c:v>22</c:v>
                </c:pt>
                <c:pt idx="7401">
                  <c:v>22</c:v>
                </c:pt>
                <c:pt idx="7402">
                  <c:v>21</c:v>
                </c:pt>
                <c:pt idx="7403">
                  <c:v>23</c:v>
                </c:pt>
                <c:pt idx="7404">
                  <c:v>21</c:v>
                </c:pt>
                <c:pt idx="7405">
                  <c:v>24</c:v>
                </c:pt>
                <c:pt idx="7406">
                  <c:v>22</c:v>
                </c:pt>
                <c:pt idx="7407">
                  <c:v>20</c:v>
                </c:pt>
                <c:pt idx="7408">
                  <c:v>22</c:v>
                </c:pt>
                <c:pt idx="7409">
                  <c:v>22</c:v>
                </c:pt>
                <c:pt idx="7410">
                  <c:v>23</c:v>
                </c:pt>
                <c:pt idx="7411">
                  <c:v>21</c:v>
                </c:pt>
                <c:pt idx="7412">
                  <c:v>21</c:v>
                </c:pt>
                <c:pt idx="7413">
                  <c:v>20</c:v>
                </c:pt>
                <c:pt idx="7414">
                  <c:v>21</c:v>
                </c:pt>
                <c:pt idx="7415">
                  <c:v>22</c:v>
                </c:pt>
                <c:pt idx="7416">
                  <c:v>23</c:v>
                </c:pt>
                <c:pt idx="7417">
                  <c:v>21</c:v>
                </c:pt>
                <c:pt idx="7418">
                  <c:v>21</c:v>
                </c:pt>
                <c:pt idx="7419">
                  <c:v>26</c:v>
                </c:pt>
                <c:pt idx="7420">
                  <c:v>25</c:v>
                </c:pt>
                <c:pt idx="7421">
                  <c:v>25</c:v>
                </c:pt>
                <c:pt idx="7422">
                  <c:v>23</c:v>
                </c:pt>
                <c:pt idx="7423">
                  <c:v>23</c:v>
                </c:pt>
                <c:pt idx="7424">
                  <c:v>22</c:v>
                </c:pt>
                <c:pt idx="7425">
                  <c:v>21</c:v>
                </c:pt>
                <c:pt idx="7426">
                  <c:v>22</c:v>
                </c:pt>
                <c:pt idx="7427">
                  <c:v>23</c:v>
                </c:pt>
                <c:pt idx="7428">
                  <c:v>22</c:v>
                </c:pt>
                <c:pt idx="7429">
                  <c:v>21</c:v>
                </c:pt>
                <c:pt idx="7430">
                  <c:v>25</c:v>
                </c:pt>
                <c:pt idx="7431">
                  <c:v>21</c:v>
                </c:pt>
                <c:pt idx="7432">
                  <c:v>20</c:v>
                </c:pt>
                <c:pt idx="7433">
                  <c:v>21</c:v>
                </c:pt>
                <c:pt idx="7434">
                  <c:v>22</c:v>
                </c:pt>
                <c:pt idx="7435">
                  <c:v>22</c:v>
                </c:pt>
                <c:pt idx="7436">
                  <c:v>22</c:v>
                </c:pt>
                <c:pt idx="7437">
                  <c:v>21</c:v>
                </c:pt>
                <c:pt idx="7438">
                  <c:v>21</c:v>
                </c:pt>
                <c:pt idx="7439">
                  <c:v>21</c:v>
                </c:pt>
                <c:pt idx="7440">
                  <c:v>21</c:v>
                </c:pt>
                <c:pt idx="7441">
                  <c:v>22</c:v>
                </c:pt>
                <c:pt idx="7442">
                  <c:v>23</c:v>
                </c:pt>
                <c:pt idx="7443">
                  <c:v>21</c:v>
                </c:pt>
                <c:pt idx="7444">
                  <c:v>22</c:v>
                </c:pt>
                <c:pt idx="7445">
                  <c:v>22</c:v>
                </c:pt>
                <c:pt idx="7446">
                  <c:v>22</c:v>
                </c:pt>
                <c:pt idx="7447">
                  <c:v>22</c:v>
                </c:pt>
                <c:pt idx="7448">
                  <c:v>20</c:v>
                </c:pt>
                <c:pt idx="7449">
                  <c:v>20</c:v>
                </c:pt>
                <c:pt idx="7450">
                  <c:v>21</c:v>
                </c:pt>
                <c:pt idx="7451">
                  <c:v>20</c:v>
                </c:pt>
                <c:pt idx="7452">
                  <c:v>25</c:v>
                </c:pt>
                <c:pt idx="7453">
                  <c:v>24</c:v>
                </c:pt>
                <c:pt idx="7454">
                  <c:v>22</c:v>
                </c:pt>
                <c:pt idx="7455">
                  <c:v>19</c:v>
                </c:pt>
                <c:pt idx="7456">
                  <c:v>21</c:v>
                </c:pt>
                <c:pt idx="7457">
                  <c:v>23</c:v>
                </c:pt>
                <c:pt idx="7458">
                  <c:v>22</c:v>
                </c:pt>
                <c:pt idx="7459">
                  <c:v>23</c:v>
                </c:pt>
                <c:pt idx="7460">
                  <c:v>25</c:v>
                </c:pt>
                <c:pt idx="7461">
                  <c:v>24</c:v>
                </c:pt>
                <c:pt idx="7462">
                  <c:v>24</c:v>
                </c:pt>
                <c:pt idx="7463">
                  <c:v>22</c:v>
                </c:pt>
                <c:pt idx="7464">
                  <c:v>21</c:v>
                </c:pt>
                <c:pt idx="7465">
                  <c:v>20</c:v>
                </c:pt>
                <c:pt idx="7466">
                  <c:v>20</c:v>
                </c:pt>
                <c:pt idx="7467">
                  <c:v>20</c:v>
                </c:pt>
                <c:pt idx="7468">
                  <c:v>25</c:v>
                </c:pt>
                <c:pt idx="7469">
                  <c:v>20</c:v>
                </c:pt>
                <c:pt idx="7470">
                  <c:v>21</c:v>
                </c:pt>
                <c:pt idx="7471">
                  <c:v>22</c:v>
                </c:pt>
                <c:pt idx="7472">
                  <c:v>22</c:v>
                </c:pt>
                <c:pt idx="7473">
                  <c:v>24</c:v>
                </c:pt>
                <c:pt idx="7474">
                  <c:v>22</c:v>
                </c:pt>
                <c:pt idx="7475">
                  <c:v>21</c:v>
                </c:pt>
                <c:pt idx="7476">
                  <c:v>21</c:v>
                </c:pt>
                <c:pt idx="7477">
                  <c:v>23</c:v>
                </c:pt>
                <c:pt idx="7478">
                  <c:v>25</c:v>
                </c:pt>
                <c:pt idx="7479">
                  <c:v>28</c:v>
                </c:pt>
                <c:pt idx="7480">
                  <c:v>22</c:v>
                </c:pt>
                <c:pt idx="7481">
                  <c:v>22</c:v>
                </c:pt>
                <c:pt idx="7482">
                  <c:v>26</c:v>
                </c:pt>
                <c:pt idx="7483">
                  <c:v>23</c:v>
                </c:pt>
                <c:pt idx="7484">
                  <c:v>28</c:v>
                </c:pt>
                <c:pt idx="7485">
                  <c:v>26</c:v>
                </c:pt>
                <c:pt idx="7486">
                  <c:v>27</c:v>
                </c:pt>
                <c:pt idx="7487">
                  <c:v>22</c:v>
                </c:pt>
                <c:pt idx="7488">
                  <c:v>22</c:v>
                </c:pt>
                <c:pt idx="7489">
                  <c:v>23</c:v>
                </c:pt>
                <c:pt idx="7490">
                  <c:v>22</c:v>
                </c:pt>
                <c:pt idx="7491">
                  <c:v>20</c:v>
                </c:pt>
                <c:pt idx="7492">
                  <c:v>24</c:v>
                </c:pt>
                <c:pt idx="7493">
                  <c:v>22</c:v>
                </c:pt>
                <c:pt idx="7494">
                  <c:v>22</c:v>
                </c:pt>
                <c:pt idx="7495">
                  <c:v>24</c:v>
                </c:pt>
                <c:pt idx="7496">
                  <c:v>23</c:v>
                </c:pt>
                <c:pt idx="7497">
                  <c:v>22</c:v>
                </c:pt>
                <c:pt idx="7498">
                  <c:v>22</c:v>
                </c:pt>
                <c:pt idx="7499">
                  <c:v>20</c:v>
                </c:pt>
                <c:pt idx="7500">
                  <c:v>24</c:v>
                </c:pt>
                <c:pt idx="7501">
                  <c:v>23</c:v>
                </c:pt>
                <c:pt idx="7502">
                  <c:v>22</c:v>
                </c:pt>
                <c:pt idx="7503">
                  <c:v>21</c:v>
                </c:pt>
                <c:pt idx="7504">
                  <c:v>22</c:v>
                </c:pt>
                <c:pt idx="7505">
                  <c:v>21</c:v>
                </c:pt>
                <c:pt idx="7506">
                  <c:v>24</c:v>
                </c:pt>
                <c:pt idx="7507">
                  <c:v>21</c:v>
                </c:pt>
                <c:pt idx="7508">
                  <c:v>21</c:v>
                </c:pt>
                <c:pt idx="7509">
                  <c:v>24</c:v>
                </c:pt>
                <c:pt idx="7510">
                  <c:v>24</c:v>
                </c:pt>
                <c:pt idx="7511">
                  <c:v>26</c:v>
                </c:pt>
                <c:pt idx="7512">
                  <c:v>22</c:v>
                </c:pt>
                <c:pt idx="7513">
                  <c:v>23</c:v>
                </c:pt>
                <c:pt idx="7514">
                  <c:v>23</c:v>
                </c:pt>
                <c:pt idx="7515">
                  <c:v>23</c:v>
                </c:pt>
                <c:pt idx="7516">
                  <c:v>22</c:v>
                </c:pt>
                <c:pt idx="7517">
                  <c:v>21</c:v>
                </c:pt>
                <c:pt idx="7518">
                  <c:v>22</c:v>
                </c:pt>
                <c:pt idx="7519">
                  <c:v>22</c:v>
                </c:pt>
                <c:pt idx="7520">
                  <c:v>22</c:v>
                </c:pt>
                <c:pt idx="7521">
                  <c:v>24</c:v>
                </c:pt>
                <c:pt idx="7522">
                  <c:v>20</c:v>
                </c:pt>
                <c:pt idx="7523">
                  <c:v>21</c:v>
                </c:pt>
                <c:pt idx="7524">
                  <c:v>22</c:v>
                </c:pt>
                <c:pt idx="7525">
                  <c:v>22</c:v>
                </c:pt>
                <c:pt idx="7526">
                  <c:v>21</c:v>
                </c:pt>
                <c:pt idx="7527">
                  <c:v>21</c:v>
                </c:pt>
                <c:pt idx="7528">
                  <c:v>23</c:v>
                </c:pt>
                <c:pt idx="7529">
                  <c:v>22</c:v>
                </c:pt>
                <c:pt idx="7530">
                  <c:v>23</c:v>
                </c:pt>
                <c:pt idx="7531">
                  <c:v>21</c:v>
                </c:pt>
                <c:pt idx="7532">
                  <c:v>22</c:v>
                </c:pt>
                <c:pt idx="7533">
                  <c:v>26</c:v>
                </c:pt>
                <c:pt idx="7534">
                  <c:v>27</c:v>
                </c:pt>
                <c:pt idx="7535">
                  <c:v>25</c:v>
                </c:pt>
                <c:pt idx="7536">
                  <c:v>23</c:v>
                </c:pt>
                <c:pt idx="7537">
                  <c:v>24</c:v>
                </c:pt>
                <c:pt idx="7538">
                  <c:v>22</c:v>
                </c:pt>
                <c:pt idx="7539">
                  <c:v>22</c:v>
                </c:pt>
                <c:pt idx="7540">
                  <c:v>22</c:v>
                </c:pt>
                <c:pt idx="7541">
                  <c:v>22</c:v>
                </c:pt>
                <c:pt idx="7542">
                  <c:v>28</c:v>
                </c:pt>
                <c:pt idx="7543">
                  <c:v>23</c:v>
                </c:pt>
                <c:pt idx="7544">
                  <c:v>22</c:v>
                </c:pt>
                <c:pt idx="7545">
                  <c:v>23</c:v>
                </c:pt>
                <c:pt idx="7546">
                  <c:v>22</c:v>
                </c:pt>
                <c:pt idx="7547">
                  <c:v>25</c:v>
                </c:pt>
                <c:pt idx="7548">
                  <c:v>21</c:v>
                </c:pt>
                <c:pt idx="7549">
                  <c:v>22</c:v>
                </c:pt>
                <c:pt idx="7550">
                  <c:v>22</c:v>
                </c:pt>
                <c:pt idx="7551">
                  <c:v>21</c:v>
                </c:pt>
                <c:pt idx="7552">
                  <c:v>22</c:v>
                </c:pt>
                <c:pt idx="7553">
                  <c:v>25</c:v>
                </c:pt>
                <c:pt idx="7554">
                  <c:v>24</c:v>
                </c:pt>
                <c:pt idx="7555">
                  <c:v>23</c:v>
                </c:pt>
                <c:pt idx="7556">
                  <c:v>22</c:v>
                </c:pt>
                <c:pt idx="7557">
                  <c:v>21</c:v>
                </c:pt>
                <c:pt idx="7558">
                  <c:v>21</c:v>
                </c:pt>
                <c:pt idx="7559">
                  <c:v>22</c:v>
                </c:pt>
                <c:pt idx="7560">
                  <c:v>22</c:v>
                </c:pt>
                <c:pt idx="7561">
                  <c:v>25</c:v>
                </c:pt>
                <c:pt idx="7562">
                  <c:v>22</c:v>
                </c:pt>
                <c:pt idx="7563">
                  <c:v>22</c:v>
                </c:pt>
                <c:pt idx="7564">
                  <c:v>21</c:v>
                </c:pt>
                <c:pt idx="7565">
                  <c:v>20</c:v>
                </c:pt>
                <c:pt idx="7566">
                  <c:v>21</c:v>
                </c:pt>
                <c:pt idx="7567">
                  <c:v>22</c:v>
                </c:pt>
                <c:pt idx="7568">
                  <c:v>25</c:v>
                </c:pt>
                <c:pt idx="7569">
                  <c:v>21</c:v>
                </c:pt>
                <c:pt idx="7570">
                  <c:v>24</c:v>
                </c:pt>
                <c:pt idx="7571">
                  <c:v>21</c:v>
                </c:pt>
                <c:pt idx="7572">
                  <c:v>22</c:v>
                </c:pt>
                <c:pt idx="7573">
                  <c:v>22</c:v>
                </c:pt>
                <c:pt idx="7574">
                  <c:v>23</c:v>
                </c:pt>
                <c:pt idx="7575">
                  <c:v>21</c:v>
                </c:pt>
                <c:pt idx="7576">
                  <c:v>23</c:v>
                </c:pt>
                <c:pt idx="7577">
                  <c:v>25</c:v>
                </c:pt>
                <c:pt idx="7578">
                  <c:v>20</c:v>
                </c:pt>
                <c:pt idx="7579">
                  <c:v>20</c:v>
                </c:pt>
                <c:pt idx="7580">
                  <c:v>24</c:v>
                </c:pt>
                <c:pt idx="7581">
                  <c:v>22</c:v>
                </c:pt>
                <c:pt idx="7582">
                  <c:v>22</c:v>
                </c:pt>
                <c:pt idx="7583">
                  <c:v>19</c:v>
                </c:pt>
                <c:pt idx="7584">
                  <c:v>23</c:v>
                </c:pt>
                <c:pt idx="7585">
                  <c:v>22</c:v>
                </c:pt>
                <c:pt idx="7586">
                  <c:v>24</c:v>
                </c:pt>
                <c:pt idx="7587">
                  <c:v>21</c:v>
                </c:pt>
                <c:pt idx="7588">
                  <c:v>21</c:v>
                </c:pt>
                <c:pt idx="7589">
                  <c:v>22</c:v>
                </c:pt>
                <c:pt idx="7590">
                  <c:v>22</c:v>
                </c:pt>
                <c:pt idx="7591">
                  <c:v>25</c:v>
                </c:pt>
                <c:pt idx="7592">
                  <c:v>20</c:v>
                </c:pt>
                <c:pt idx="7593">
                  <c:v>25</c:v>
                </c:pt>
                <c:pt idx="7594">
                  <c:v>22</c:v>
                </c:pt>
                <c:pt idx="7595">
                  <c:v>23</c:v>
                </c:pt>
                <c:pt idx="7596">
                  <c:v>22</c:v>
                </c:pt>
                <c:pt idx="7597">
                  <c:v>21</c:v>
                </c:pt>
                <c:pt idx="7598">
                  <c:v>21</c:v>
                </c:pt>
                <c:pt idx="7599">
                  <c:v>23</c:v>
                </c:pt>
                <c:pt idx="7600">
                  <c:v>23</c:v>
                </c:pt>
                <c:pt idx="7601">
                  <c:v>21</c:v>
                </c:pt>
                <c:pt idx="7602">
                  <c:v>22</c:v>
                </c:pt>
                <c:pt idx="7603">
                  <c:v>23</c:v>
                </c:pt>
                <c:pt idx="7604">
                  <c:v>25</c:v>
                </c:pt>
                <c:pt idx="7605">
                  <c:v>21</c:v>
                </c:pt>
                <c:pt idx="7606">
                  <c:v>21</c:v>
                </c:pt>
                <c:pt idx="7607">
                  <c:v>25</c:v>
                </c:pt>
                <c:pt idx="7608">
                  <c:v>22</c:v>
                </c:pt>
                <c:pt idx="7609">
                  <c:v>19</c:v>
                </c:pt>
                <c:pt idx="7610">
                  <c:v>23</c:v>
                </c:pt>
                <c:pt idx="7611">
                  <c:v>22</c:v>
                </c:pt>
                <c:pt idx="7612">
                  <c:v>21</c:v>
                </c:pt>
                <c:pt idx="7613">
                  <c:v>21</c:v>
                </c:pt>
                <c:pt idx="7614">
                  <c:v>23</c:v>
                </c:pt>
                <c:pt idx="7615">
                  <c:v>21</c:v>
                </c:pt>
                <c:pt idx="7616">
                  <c:v>25</c:v>
                </c:pt>
                <c:pt idx="7617">
                  <c:v>25</c:v>
                </c:pt>
                <c:pt idx="7618">
                  <c:v>21</c:v>
                </c:pt>
                <c:pt idx="7619">
                  <c:v>23</c:v>
                </c:pt>
                <c:pt idx="7620">
                  <c:v>22</c:v>
                </c:pt>
                <c:pt idx="7621">
                  <c:v>22</c:v>
                </c:pt>
                <c:pt idx="7622">
                  <c:v>22</c:v>
                </c:pt>
                <c:pt idx="7623">
                  <c:v>22</c:v>
                </c:pt>
                <c:pt idx="7624">
                  <c:v>20</c:v>
                </c:pt>
                <c:pt idx="7625">
                  <c:v>21</c:v>
                </c:pt>
                <c:pt idx="7626">
                  <c:v>21</c:v>
                </c:pt>
                <c:pt idx="7627">
                  <c:v>21</c:v>
                </c:pt>
                <c:pt idx="7628">
                  <c:v>25</c:v>
                </c:pt>
                <c:pt idx="7629">
                  <c:v>22</c:v>
                </c:pt>
                <c:pt idx="7630">
                  <c:v>22</c:v>
                </c:pt>
                <c:pt idx="7631">
                  <c:v>21</c:v>
                </c:pt>
                <c:pt idx="7632">
                  <c:v>21</c:v>
                </c:pt>
                <c:pt idx="7633">
                  <c:v>26</c:v>
                </c:pt>
                <c:pt idx="7634">
                  <c:v>23</c:v>
                </c:pt>
                <c:pt idx="7635">
                  <c:v>23</c:v>
                </c:pt>
                <c:pt idx="7636">
                  <c:v>23</c:v>
                </c:pt>
                <c:pt idx="7637">
                  <c:v>21</c:v>
                </c:pt>
                <c:pt idx="7638">
                  <c:v>25</c:v>
                </c:pt>
                <c:pt idx="7639">
                  <c:v>22</c:v>
                </c:pt>
                <c:pt idx="7640">
                  <c:v>25</c:v>
                </c:pt>
                <c:pt idx="7641">
                  <c:v>26</c:v>
                </c:pt>
                <c:pt idx="7642">
                  <c:v>24</c:v>
                </c:pt>
                <c:pt idx="7643">
                  <c:v>21</c:v>
                </c:pt>
                <c:pt idx="7644">
                  <c:v>20</c:v>
                </c:pt>
                <c:pt idx="7645">
                  <c:v>21</c:v>
                </c:pt>
                <c:pt idx="7646">
                  <c:v>22</c:v>
                </c:pt>
                <c:pt idx="7647">
                  <c:v>22</c:v>
                </c:pt>
                <c:pt idx="7648">
                  <c:v>22</c:v>
                </c:pt>
                <c:pt idx="7649">
                  <c:v>21</c:v>
                </c:pt>
                <c:pt idx="7650">
                  <c:v>23</c:v>
                </c:pt>
                <c:pt idx="7651">
                  <c:v>23</c:v>
                </c:pt>
                <c:pt idx="7652">
                  <c:v>27</c:v>
                </c:pt>
                <c:pt idx="7653">
                  <c:v>26</c:v>
                </c:pt>
                <c:pt idx="7654">
                  <c:v>22</c:v>
                </c:pt>
                <c:pt idx="7655">
                  <c:v>22</c:v>
                </c:pt>
                <c:pt idx="7656">
                  <c:v>22</c:v>
                </c:pt>
                <c:pt idx="7657">
                  <c:v>21</c:v>
                </c:pt>
                <c:pt idx="7658">
                  <c:v>21</c:v>
                </c:pt>
                <c:pt idx="7659">
                  <c:v>23</c:v>
                </c:pt>
                <c:pt idx="7660">
                  <c:v>23</c:v>
                </c:pt>
                <c:pt idx="7661">
                  <c:v>26</c:v>
                </c:pt>
                <c:pt idx="7662">
                  <c:v>24</c:v>
                </c:pt>
                <c:pt idx="7663">
                  <c:v>23</c:v>
                </c:pt>
                <c:pt idx="7664">
                  <c:v>23</c:v>
                </c:pt>
                <c:pt idx="7665">
                  <c:v>26</c:v>
                </c:pt>
                <c:pt idx="7666">
                  <c:v>24</c:v>
                </c:pt>
                <c:pt idx="7667">
                  <c:v>23</c:v>
                </c:pt>
                <c:pt idx="7668">
                  <c:v>24</c:v>
                </c:pt>
                <c:pt idx="7669">
                  <c:v>22</c:v>
                </c:pt>
                <c:pt idx="7670">
                  <c:v>22</c:v>
                </c:pt>
                <c:pt idx="7671">
                  <c:v>22</c:v>
                </c:pt>
                <c:pt idx="7672">
                  <c:v>22</c:v>
                </c:pt>
                <c:pt idx="7673">
                  <c:v>22</c:v>
                </c:pt>
                <c:pt idx="7674">
                  <c:v>21</c:v>
                </c:pt>
                <c:pt idx="7675">
                  <c:v>29</c:v>
                </c:pt>
                <c:pt idx="7676">
                  <c:v>22</c:v>
                </c:pt>
                <c:pt idx="7677">
                  <c:v>21</c:v>
                </c:pt>
                <c:pt idx="7678">
                  <c:v>20</c:v>
                </c:pt>
                <c:pt idx="7679">
                  <c:v>22</c:v>
                </c:pt>
                <c:pt idx="7680">
                  <c:v>20</c:v>
                </c:pt>
                <c:pt idx="7681">
                  <c:v>20</c:v>
                </c:pt>
                <c:pt idx="7682">
                  <c:v>20</c:v>
                </c:pt>
                <c:pt idx="7683">
                  <c:v>23</c:v>
                </c:pt>
                <c:pt idx="7684">
                  <c:v>21</c:v>
                </c:pt>
                <c:pt idx="7685">
                  <c:v>24</c:v>
                </c:pt>
                <c:pt idx="7686">
                  <c:v>23</c:v>
                </c:pt>
                <c:pt idx="7687">
                  <c:v>21</c:v>
                </c:pt>
                <c:pt idx="7688">
                  <c:v>24</c:v>
                </c:pt>
                <c:pt idx="7689">
                  <c:v>23</c:v>
                </c:pt>
                <c:pt idx="7690">
                  <c:v>21</c:v>
                </c:pt>
                <c:pt idx="7691">
                  <c:v>21</c:v>
                </c:pt>
                <c:pt idx="7692">
                  <c:v>22</c:v>
                </c:pt>
                <c:pt idx="7693">
                  <c:v>21</c:v>
                </c:pt>
                <c:pt idx="7694">
                  <c:v>20</c:v>
                </c:pt>
                <c:pt idx="7695">
                  <c:v>24</c:v>
                </c:pt>
                <c:pt idx="7696">
                  <c:v>21</c:v>
                </c:pt>
                <c:pt idx="7697">
                  <c:v>20</c:v>
                </c:pt>
                <c:pt idx="7698">
                  <c:v>22</c:v>
                </c:pt>
                <c:pt idx="7699">
                  <c:v>20</c:v>
                </c:pt>
                <c:pt idx="7700">
                  <c:v>22</c:v>
                </c:pt>
                <c:pt idx="7701">
                  <c:v>25</c:v>
                </c:pt>
                <c:pt idx="7702">
                  <c:v>21</c:v>
                </c:pt>
                <c:pt idx="7703">
                  <c:v>25</c:v>
                </c:pt>
                <c:pt idx="7704">
                  <c:v>25</c:v>
                </c:pt>
                <c:pt idx="7705">
                  <c:v>23</c:v>
                </c:pt>
                <c:pt idx="7706">
                  <c:v>21</c:v>
                </c:pt>
                <c:pt idx="7707">
                  <c:v>21</c:v>
                </c:pt>
                <c:pt idx="7708">
                  <c:v>21</c:v>
                </c:pt>
                <c:pt idx="7709">
                  <c:v>21</c:v>
                </c:pt>
                <c:pt idx="7710">
                  <c:v>21</c:v>
                </c:pt>
                <c:pt idx="7711">
                  <c:v>25</c:v>
                </c:pt>
                <c:pt idx="7712">
                  <c:v>22</c:v>
                </c:pt>
                <c:pt idx="7713">
                  <c:v>22</c:v>
                </c:pt>
                <c:pt idx="7714">
                  <c:v>25</c:v>
                </c:pt>
                <c:pt idx="7715">
                  <c:v>22</c:v>
                </c:pt>
                <c:pt idx="7716">
                  <c:v>21</c:v>
                </c:pt>
                <c:pt idx="7717">
                  <c:v>23</c:v>
                </c:pt>
                <c:pt idx="7718">
                  <c:v>21</c:v>
                </c:pt>
                <c:pt idx="7719">
                  <c:v>22</c:v>
                </c:pt>
                <c:pt idx="7720">
                  <c:v>21</c:v>
                </c:pt>
                <c:pt idx="7721">
                  <c:v>23</c:v>
                </c:pt>
                <c:pt idx="7722">
                  <c:v>21</c:v>
                </c:pt>
                <c:pt idx="7723">
                  <c:v>21</c:v>
                </c:pt>
                <c:pt idx="7724">
                  <c:v>23</c:v>
                </c:pt>
                <c:pt idx="7725">
                  <c:v>25</c:v>
                </c:pt>
                <c:pt idx="7726">
                  <c:v>24</c:v>
                </c:pt>
                <c:pt idx="7727">
                  <c:v>22</c:v>
                </c:pt>
                <c:pt idx="7728">
                  <c:v>20</c:v>
                </c:pt>
                <c:pt idx="7729">
                  <c:v>23</c:v>
                </c:pt>
                <c:pt idx="7730">
                  <c:v>24</c:v>
                </c:pt>
                <c:pt idx="7731">
                  <c:v>21</c:v>
                </c:pt>
                <c:pt idx="7732">
                  <c:v>24</c:v>
                </c:pt>
                <c:pt idx="7733">
                  <c:v>21</c:v>
                </c:pt>
                <c:pt idx="7734">
                  <c:v>21</c:v>
                </c:pt>
                <c:pt idx="7735">
                  <c:v>21</c:v>
                </c:pt>
                <c:pt idx="7736">
                  <c:v>21</c:v>
                </c:pt>
                <c:pt idx="7737">
                  <c:v>21</c:v>
                </c:pt>
                <c:pt idx="7738">
                  <c:v>23</c:v>
                </c:pt>
                <c:pt idx="7739">
                  <c:v>21</c:v>
                </c:pt>
                <c:pt idx="7740">
                  <c:v>21</c:v>
                </c:pt>
                <c:pt idx="7741">
                  <c:v>21</c:v>
                </c:pt>
                <c:pt idx="7742">
                  <c:v>21</c:v>
                </c:pt>
                <c:pt idx="7743">
                  <c:v>25</c:v>
                </c:pt>
                <c:pt idx="7744">
                  <c:v>23</c:v>
                </c:pt>
                <c:pt idx="7745">
                  <c:v>21</c:v>
                </c:pt>
                <c:pt idx="7746">
                  <c:v>24</c:v>
                </c:pt>
                <c:pt idx="7747">
                  <c:v>22</c:v>
                </c:pt>
                <c:pt idx="7748">
                  <c:v>20</c:v>
                </c:pt>
                <c:pt idx="7749">
                  <c:v>25</c:v>
                </c:pt>
                <c:pt idx="7750">
                  <c:v>25</c:v>
                </c:pt>
                <c:pt idx="7751">
                  <c:v>23</c:v>
                </c:pt>
                <c:pt idx="7752">
                  <c:v>22</c:v>
                </c:pt>
                <c:pt idx="7753">
                  <c:v>21</c:v>
                </c:pt>
                <c:pt idx="7754">
                  <c:v>21</c:v>
                </c:pt>
                <c:pt idx="7755">
                  <c:v>21</c:v>
                </c:pt>
                <c:pt idx="7756">
                  <c:v>21</c:v>
                </c:pt>
                <c:pt idx="7757">
                  <c:v>22</c:v>
                </c:pt>
                <c:pt idx="7758">
                  <c:v>23</c:v>
                </c:pt>
                <c:pt idx="7759">
                  <c:v>24</c:v>
                </c:pt>
                <c:pt idx="7760">
                  <c:v>20</c:v>
                </c:pt>
                <c:pt idx="7761">
                  <c:v>21</c:v>
                </c:pt>
                <c:pt idx="7762">
                  <c:v>25</c:v>
                </c:pt>
                <c:pt idx="7763">
                  <c:v>21</c:v>
                </c:pt>
                <c:pt idx="7764">
                  <c:v>22</c:v>
                </c:pt>
                <c:pt idx="7765">
                  <c:v>23</c:v>
                </c:pt>
                <c:pt idx="7766">
                  <c:v>22</c:v>
                </c:pt>
                <c:pt idx="7767">
                  <c:v>23</c:v>
                </c:pt>
                <c:pt idx="7768">
                  <c:v>24</c:v>
                </c:pt>
                <c:pt idx="7769">
                  <c:v>23</c:v>
                </c:pt>
                <c:pt idx="7770">
                  <c:v>23</c:v>
                </c:pt>
                <c:pt idx="7771">
                  <c:v>21</c:v>
                </c:pt>
                <c:pt idx="7772">
                  <c:v>21</c:v>
                </c:pt>
                <c:pt idx="7773">
                  <c:v>29</c:v>
                </c:pt>
                <c:pt idx="7774">
                  <c:v>27</c:v>
                </c:pt>
                <c:pt idx="7775">
                  <c:v>25</c:v>
                </c:pt>
                <c:pt idx="7776">
                  <c:v>23</c:v>
                </c:pt>
                <c:pt idx="7777">
                  <c:v>22</c:v>
                </c:pt>
                <c:pt idx="7778">
                  <c:v>23</c:v>
                </c:pt>
                <c:pt idx="7779">
                  <c:v>21</c:v>
                </c:pt>
                <c:pt idx="7780">
                  <c:v>23</c:v>
                </c:pt>
                <c:pt idx="7781">
                  <c:v>27</c:v>
                </c:pt>
                <c:pt idx="7782">
                  <c:v>22</c:v>
                </c:pt>
                <c:pt idx="7783">
                  <c:v>22</c:v>
                </c:pt>
                <c:pt idx="7784">
                  <c:v>24</c:v>
                </c:pt>
                <c:pt idx="7785">
                  <c:v>22</c:v>
                </c:pt>
                <c:pt idx="7786">
                  <c:v>22</c:v>
                </c:pt>
                <c:pt idx="7787">
                  <c:v>23</c:v>
                </c:pt>
                <c:pt idx="7788">
                  <c:v>22</c:v>
                </c:pt>
                <c:pt idx="7789">
                  <c:v>22</c:v>
                </c:pt>
                <c:pt idx="7790">
                  <c:v>28</c:v>
                </c:pt>
                <c:pt idx="7791">
                  <c:v>20</c:v>
                </c:pt>
                <c:pt idx="7792">
                  <c:v>21</c:v>
                </c:pt>
                <c:pt idx="7793">
                  <c:v>20</c:v>
                </c:pt>
                <c:pt idx="7794">
                  <c:v>21</c:v>
                </c:pt>
                <c:pt idx="7795">
                  <c:v>20</c:v>
                </c:pt>
                <c:pt idx="7796">
                  <c:v>22</c:v>
                </c:pt>
                <c:pt idx="7797">
                  <c:v>21</c:v>
                </c:pt>
                <c:pt idx="7798">
                  <c:v>22</c:v>
                </c:pt>
                <c:pt idx="7799">
                  <c:v>23</c:v>
                </c:pt>
                <c:pt idx="7800">
                  <c:v>28</c:v>
                </c:pt>
                <c:pt idx="7801">
                  <c:v>22</c:v>
                </c:pt>
                <c:pt idx="7802">
                  <c:v>22</c:v>
                </c:pt>
                <c:pt idx="7803">
                  <c:v>21</c:v>
                </c:pt>
                <c:pt idx="7804">
                  <c:v>24</c:v>
                </c:pt>
                <c:pt idx="7805">
                  <c:v>20</c:v>
                </c:pt>
                <c:pt idx="7806">
                  <c:v>22</c:v>
                </c:pt>
                <c:pt idx="7807">
                  <c:v>22</c:v>
                </c:pt>
                <c:pt idx="7808">
                  <c:v>21</c:v>
                </c:pt>
                <c:pt idx="7809">
                  <c:v>21</c:v>
                </c:pt>
                <c:pt idx="7810">
                  <c:v>22</c:v>
                </c:pt>
                <c:pt idx="7811">
                  <c:v>20</c:v>
                </c:pt>
                <c:pt idx="7812">
                  <c:v>21</c:v>
                </c:pt>
                <c:pt idx="7813">
                  <c:v>21</c:v>
                </c:pt>
                <c:pt idx="7814">
                  <c:v>22</c:v>
                </c:pt>
                <c:pt idx="7815">
                  <c:v>22</c:v>
                </c:pt>
                <c:pt idx="7816">
                  <c:v>22</c:v>
                </c:pt>
                <c:pt idx="7817">
                  <c:v>22</c:v>
                </c:pt>
                <c:pt idx="7818">
                  <c:v>23</c:v>
                </c:pt>
                <c:pt idx="7819">
                  <c:v>23</c:v>
                </c:pt>
                <c:pt idx="7820">
                  <c:v>23</c:v>
                </c:pt>
                <c:pt idx="7821">
                  <c:v>23</c:v>
                </c:pt>
                <c:pt idx="7822">
                  <c:v>23</c:v>
                </c:pt>
                <c:pt idx="7823">
                  <c:v>22</c:v>
                </c:pt>
                <c:pt idx="7824">
                  <c:v>20</c:v>
                </c:pt>
                <c:pt idx="7825">
                  <c:v>23</c:v>
                </c:pt>
                <c:pt idx="7826">
                  <c:v>24</c:v>
                </c:pt>
                <c:pt idx="7827">
                  <c:v>21</c:v>
                </c:pt>
                <c:pt idx="7828">
                  <c:v>23</c:v>
                </c:pt>
                <c:pt idx="7829">
                  <c:v>21</c:v>
                </c:pt>
                <c:pt idx="7830">
                  <c:v>24</c:v>
                </c:pt>
                <c:pt idx="7831">
                  <c:v>22</c:v>
                </c:pt>
                <c:pt idx="7832">
                  <c:v>22</c:v>
                </c:pt>
                <c:pt idx="7833">
                  <c:v>23</c:v>
                </c:pt>
                <c:pt idx="7834">
                  <c:v>23</c:v>
                </c:pt>
                <c:pt idx="7835">
                  <c:v>21</c:v>
                </c:pt>
                <c:pt idx="7836">
                  <c:v>22</c:v>
                </c:pt>
                <c:pt idx="7837">
                  <c:v>22</c:v>
                </c:pt>
                <c:pt idx="7838">
                  <c:v>22</c:v>
                </c:pt>
                <c:pt idx="7839">
                  <c:v>24</c:v>
                </c:pt>
                <c:pt idx="7840">
                  <c:v>23</c:v>
                </c:pt>
                <c:pt idx="7841">
                  <c:v>23</c:v>
                </c:pt>
                <c:pt idx="7842">
                  <c:v>22</c:v>
                </c:pt>
                <c:pt idx="7843">
                  <c:v>21</c:v>
                </c:pt>
                <c:pt idx="7844">
                  <c:v>23</c:v>
                </c:pt>
                <c:pt idx="7845">
                  <c:v>23</c:v>
                </c:pt>
                <c:pt idx="7846">
                  <c:v>22</c:v>
                </c:pt>
                <c:pt idx="7847">
                  <c:v>23</c:v>
                </c:pt>
                <c:pt idx="7848">
                  <c:v>22</c:v>
                </c:pt>
                <c:pt idx="7849">
                  <c:v>22</c:v>
                </c:pt>
                <c:pt idx="7850">
                  <c:v>21</c:v>
                </c:pt>
                <c:pt idx="7851">
                  <c:v>22</c:v>
                </c:pt>
                <c:pt idx="7852">
                  <c:v>21</c:v>
                </c:pt>
                <c:pt idx="7853">
                  <c:v>20</c:v>
                </c:pt>
                <c:pt idx="7854">
                  <c:v>21</c:v>
                </c:pt>
                <c:pt idx="7855">
                  <c:v>21</c:v>
                </c:pt>
                <c:pt idx="7856">
                  <c:v>22</c:v>
                </c:pt>
                <c:pt idx="7857">
                  <c:v>22</c:v>
                </c:pt>
                <c:pt idx="7858">
                  <c:v>18</c:v>
                </c:pt>
                <c:pt idx="7859">
                  <c:v>22</c:v>
                </c:pt>
                <c:pt idx="7860">
                  <c:v>25</c:v>
                </c:pt>
                <c:pt idx="7861">
                  <c:v>22</c:v>
                </c:pt>
                <c:pt idx="7862">
                  <c:v>21</c:v>
                </c:pt>
                <c:pt idx="7863">
                  <c:v>20</c:v>
                </c:pt>
                <c:pt idx="7864">
                  <c:v>23</c:v>
                </c:pt>
                <c:pt idx="7865">
                  <c:v>26</c:v>
                </c:pt>
                <c:pt idx="7866">
                  <c:v>25</c:v>
                </c:pt>
                <c:pt idx="7867">
                  <c:v>24</c:v>
                </c:pt>
                <c:pt idx="7868">
                  <c:v>24</c:v>
                </c:pt>
                <c:pt idx="7869">
                  <c:v>22</c:v>
                </c:pt>
                <c:pt idx="7870">
                  <c:v>25</c:v>
                </c:pt>
                <c:pt idx="7871">
                  <c:v>23</c:v>
                </c:pt>
                <c:pt idx="7872">
                  <c:v>22</c:v>
                </c:pt>
                <c:pt idx="7873">
                  <c:v>22</c:v>
                </c:pt>
                <c:pt idx="7874">
                  <c:v>22</c:v>
                </c:pt>
                <c:pt idx="7875">
                  <c:v>22</c:v>
                </c:pt>
                <c:pt idx="7876">
                  <c:v>22</c:v>
                </c:pt>
                <c:pt idx="7877">
                  <c:v>24</c:v>
                </c:pt>
                <c:pt idx="7878">
                  <c:v>23</c:v>
                </c:pt>
                <c:pt idx="7879">
                  <c:v>26</c:v>
                </c:pt>
                <c:pt idx="7880">
                  <c:v>22</c:v>
                </c:pt>
                <c:pt idx="7881">
                  <c:v>22</c:v>
                </c:pt>
                <c:pt idx="7882">
                  <c:v>23</c:v>
                </c:pt>
                <c:pt idx="7883">
                  <c:v>21</c:v>
                </c:pt>
                <c:pt idx="7884">
                  <c:v>21</c:v>
                </c:pt>
                <c:pt idx="7885">
                  <c:v>22</c:v>
                </c:pt>
                <c:pt idx="7886">
                  <c:v>21</c:v>
                </c:pt>
                <c:pt idx="7887">
                  <c:v>22</c:v>
                </c:pt>
                <c:pt idx="7888">
                  <c:v>22</c:v>
                </c:pt>
                <c:pt idx="7889">
                  <c:v>24</c:v>
                </c:pt>
                <c:pt idx="7890">
                  <c:v>25</c:v>
                </c:pt>
                <c:pt idx="7891">
                  <c:v>19</c:v>
                </c:pt>
                <c:pt idx="7892">
                  <c:v>26</c:v>
                </c:pt>
                <c:pt idx="7893">
                  <c:v>23</c:v>
                </c:pt>
                <c:pt idx="7894">
                  <c:v>25</c:v>
                </c:pt>
                <c:pt idx="7895">
                  <c:v>24</c:v>
                </c:pt>
                <c:pt idx="7896">
                  <c:v>21</c:v>
                </c:pt>
                <c:pt idx="7897">
                  <c:v>24</c:v>
                </c:pt>
                <c:pt idx="7898">
                  <c:v>23</c:v>
                </c:pt>
                <c:pt idx="7899">
                  <c:v>21</c:v>
                </c:pt>
                <c:pt idx="7900">
                  <c:v>22</c:v>
                </c:pt>
                <c:pt idx="7901">
                  <c:v>24</c:v>
                </c:pt>
                <c:pt idx="7902">
                  <c:v>22</c:v>
                </c:pt>
                <c:pt idx="7903">
                  <c:v>21</c:v>
                </c:pt>
                <c:pt idx="7904">
                  <c:v>24</c:v>
                </c:pt>
                <c:pt idx="7905">
                  <c:v>21</c:v>
                </c:pt>
                <c:pt idx="7906">
                  <c:v>21</c:v>
                </c:pt>
                <c:pt idx="7907">
                  <c:v>23</c:v>
                </c:pt>
                <c:pt idx="7908">
                  <c:v>25</c:v>
                </c:pt>
                <c:pt idx="7909">
                  <c:v>24</c:v>
                </c:pt>
                <c:pt idx="7910">
                  <c:v>21</c:v>
                </c:pt>
                <c:pt idx="7911">
                  <c:v>22</c:v>
                </c:pt>
                <c:pt idx="7912">
                  <c:v>22</c:v>
                </c:pt>
                <c:pt idx="7913">
                  <c:v>23</c:v>
                </c:pt>
                <c:pt idx="7914">
                  <c:v>28</c:v>
                </c:pt>
                <c:pt idx="7915">
                  <c:v>25</c:v>
                </c:pt>
                <c:pt idx="7916">
                  <c:v>22</c:v>
                </c:pt>
                <c:pt idx="7917">
                  <c:v>22</c:v>
                </c:pt>
                <c:pt idx="7918">
                  <c:v>22</c:v>
                </c:pt>
                <c:pt idx="7919">
                  <c:v>21</c:v>
                </c:pt>
                <c:pt idx="7920">
                  <c:v>20</c:v>
                </c:pt>
                <c:pt idx="7921">
                  <c:v>21</c:v>
                </c:pt>
                <c:pt idx="7922">
                  <c:v>20</c:v>
                </c:pt>
                <c:pt idx="7923">
                  <c:v>23</c:v>
                </c:pt>
                <c:pt idx="7924">
                  <c:v>27</c:v>
                </c:pt>
                <c:pt idx="7925">
                  <c:v>21</c:v>
                </c:pt>
                <c:pt idx="7926">
                  <c:v>22</c:v>
                </c:pt>
                <c:pt idx="7927">
                  <c:v>22</c:v>
                </c:pt>
                <c:pt idx="7928">
                  <c:v>25</c:v>
                </c:pt>
                <c:pt idx="7929">
                  <c:v>27</c:v>
                </c:pt>
                <c:pt idx="7930">
                  <c:v>24</c:v>
                </c:pt>
                <c:pt idx="7931">
                  <c:v>22</c:v>
                </c:pt>
                <c:pt idx="7932">
                  <c:v>22</c:v>
                </c:pt>
                <c:pt idx="7933">
                  <c:v>21</c:v>
                </c:pt>
                <c:pt idx="7934">
                  <c:v>24</c:v>
                </c:pt>
                <c:pt idx="7935">
                  <c:v>22</c:v>
                </c:pt>
                <c:pt idx="7936">
                  <c:v>22</c:v>
                </c:pt>
                <c:pt idx="7937">
                  <c:v>22</c:v>
                </c:pt>
                <c:pt idx="7938">
                  <c:v>22</c:v>
                </c:pt>
                <c:pt idx="7939">
                  <c:v>27</c:v>
                </c:pt>
                <c:pt idx="7940">
                  <c:v>21</c:v>
                </c:pt>
                <c:pt idx="7941">
                  <c:v>21</c:v>
                </c:pt>
                <c:pt idx="7942">
                  <c:v>20</c:v>
                </c:pt>
                <c:pt idx="7943">
                  <c:v>22</c:v>
                </c:pt>
                <c:pt idx="7944">
                  <c:v>21</c:v>
                </c:pt>
                <c:pt idx="7945">
                  <c:v>21</c:v>
                </c:pt>
                <c:pt idx="7946">
                  <c:v>24</c:v>
                </c:pt>
                <c:pt idx="7947">
                  <c:v>21</c:v>
                </c:pt>
                <c:pt idx="7948">
                  <c:v>21</c:v>
                </c:pt>
                <c:pt idx="7949">
                  <c:v>23</c:v>
                </c:pt>
                <c:pt idx="7950">
                  <c:v>22</c:v>
                </c:pt>
                <c:pt idx="7951">
                  <c:v>21</c:v>
                </c:pt>
                <c:pt idx="7952">
                  <c:v>24</c:v>
                </c:pt>
                <c:pt idx="7953">
                  <c:v>21</c:v>
                </c:pt>
                <c:pt idx="7954">
                  <c:v>23</c:v>
                </c:pt>
                <c:pt idx="7955">
                  <c:v>22</c:v>
                </c:pt>
                <c:pt idx="7956">
                  <c:v>21</c:v>
                </c:pt>
                <c:pt idx="7957">
                  <c:v>22</c:v>
                </c:pt>
                <c:pt idx="7958">
                  <c:v>21</c:v>
                </c:pt>
                <c:pt idx="7959">
                  <c:v>21</c:v>
                </c:pt>
                <c:pt idx="7960">
                  <c:v>22</c:v>
                </c:pt>
                <c:pt idx="7961">
                  <c:v>22</c:v>
                </c:pt>
                <c:pt idx="7962">
                  <c:v>20</c:v>
                </c:pt>
                <c:pt idx="7963">
                  <c:v>21</c:v>
                </c:pt>
                <c:pt idx="7964">
                  <c:v>21</c:v>
                </c:pt>
                <c:pt idx="7965">
                  <c:v>28</c:v>
                </c:pt>
                <c:pt idx="7966">
                  <c:v>22</c:v>
                </c:pt>
                <c:pt idx="7967">
                  <c:v>19</c:v>
                </c:pt>
                <c:pt idx="7968">
                  <c:v>20</c:v>
                </c:pt>
                <c:pt idx="7969">
                  <c:v>24</c:v>
                </c:pt>
                <c:pt idx="7970">
                  <c:v>21</c:v>
                </c:pt>
                <c:pt idx="7971">
                  <c:v>23</c:v>
                </c:pt>
                <c:pt idx="7972">
                  <c:v>22</c:v>
                </c:pt>
                <c:pt idx="7973">
                  <c:v>20</c:v>
                </c:pt>
                <c:pt idx="7974">
                  <c:v>22</c:v>
                </c:pt>
                <c:pt idx="7975">
                  <c:v>24</c:v>
                </c:pt>
                <c:pt idx="7976">
                  <c:v>21</c:v>
                </c:pt>
                <c:pt idx="7977">
                  <c:v>22</c:v>
                </c:pt>
                <c:pt idx="7978">
                  <c:v>27</c:v>
                </c:pt>
                <c:pt idx="7979">
                  <c:v>23</c:v>
                </c:pt>
                <c:pt idx="7980">
                  <c:v>23</c:v>
                </c:pt>
                <c:pt idx="7981">
                  <c:v>20</c:v>
                </c:pt>
                <c:pt idx="7982">
                  <c:v>21</c:v>
                </c:pt>
                <c:pt idx="7983">
                  <c:v>21</c:v>
                </c:pt>
                <c:pt idx="7984">
                  <c:v>22</c:v>
                </c:pt>
                <c:pt idx="7985">
                  <c:v>21</c:v>
                </c:pt>
                <c:pt idx="7986">
                  <c:v>22</c:v>
                </c:pt>
                <c:pt idx="7987">
                  <c:v>21</c:v>
                </c:pt>
                <c:pt idx="7988">
                  <c:v>21</c:v>
                </c:pt>
                <c:pt idx="7989">
                  <c:v>21</c:v>
                </c:pt>
                <c:pt idx="7990">
                  <c:v>22</c:v>
                </c:pt>
                <c:pt idx="7991">
                  <c:v>22</c:v>
                </c:pt>
                <c:pt idx="7992">
                  <c:v>22</c:v>
                </c:pt>
                <c:pt idx="7993">
                  <c:v>23</c:v>
                </c:pt>
                <c:pt idx="7994">
                  <c:v>23</c:v>
                </c:pt>
                <c:pt idx="7995">
                  <c:v>21</c:v>
                </c:pt>
                <c:pt idx="7996">
                  <c:v>22</c:v>
                </c:pt>
                <c:pt idx="7997">
                  <c:v>22</c:v>
                </c:pt>
                <c:pt idx="7998">
                  <c:v>22</c:v>
                </c:pt>
                <c:pt idx="7999">
                  <c:v>20</c:v>
                </c:pt>
                <c:pt idx="8000">
                  <c:v>22</c:v>
                </c:pt>
                <c:pt idx="8001">
                  <c:v>21</c:v>
                </c:pt>
                <c:pt idx="8002">
                  <c:v>26</c:v>
                </c:pt>
                <c:pt idx="8003">
                  <c:v>24</c:v>
                </c:pt>
                <c:pt idx="8004">
                  <c:v>26</c:v>
                </c:pt>
                <c:pt idx="8005">
                  <c:v>23</c:v>
                </c:pt>
                <c:pt idx="8006">
                  <c:v>21</c:v>
                </c:pt>
                <c:pt idx="8007">
                  <c:v>25</c:v>
                </c:pt>
                <c:pt idx="8008">
                  <c:v>23</c:v>
                </c:pt>
                <c:pt idx="8009">
                  <c:v>21</c:v>
                </c:pt>
                <c:pt idx="8010">
                  <c:v>22</c:v>
                </c:pt>
                <c:pt idx="8011">
                  <c:v>21</c:v>
                </c:pt>
                <c:pt idx="8012">
                  <c:v>25</c:v>
                </c:pt>
                <c:pt idx="8013">
                  <c:v>22</c:v>
                </c:pt>
                <c:pt idx="8014">
                  <c:v>21</c:v>
                </c:pt>
                <c:pt idx="8015">
                  <c:v>25</c:v>
                </c:pt>
                <c:pt idx="8016">
                  <c:v>24</c:v>
                </c:pt>
                <c:pt idx="8017">
                  <c:v>21</c:v>
                </c:pt>
                <c:pt idx="8018">
                  <c:v>23</c:v>
                </c:pt>
                <c:pt idx="8019">
                  <c:v>19</c:v>
                </c:pt>
                <c:pt idx="8020">
                  <c:v>20</c:v>
                </c:pt>
                <c:pt idx="8021">
                  <c:v>22</c:v>
                </c:pt>
                <c:pt idx="8022">
                  <c:v>21</c:v>
                </c:pt>
                <c:pt idx="8023">
                  <c:v>23</c:v>
                </c:pt>
                <c:pt idx="8024">
                  <c:v>22</c:v>
                </c:pt>
                <c:pt idx="8025">
                  <c:v>22</c:v>
                </c:pt>
                <c:pt idx="8026">
                  <c:v>23</c:v>
                </c:pt>
                <c:pt idx="8027">
                  <c:v>22</c:v>
                </c:pt>
                <c:pt idx="8028">
                  <c:v>24</c:v>
                </c:pt>
                <c:pt idx="8029">
                  <c:v>21</c:v>
                </c:pt>
                <c:pt idx="8030">
                  <c:v>22</c:v>
                </c:pt>
                <c:pt idx="8031">
                  <c:v>23</c:v>
                </c:pt>
                <c:pt idx="8032">
                  <c:v>22</c:v>
                </c:pt>
                <c:pt idx="8033">
                  <c:v>22</c:v>
                </c:pt>
                <c:pt idx="8034">
                  <c:v>21</c:v>
                </c:pt>
                <c:pt idx="8035">
                  <c:v>23</c:v>
                </c:pt>
                <c:pt idx="8036">
                  <c:v>23</c:v>
                </c:pt>
                <c:pt idx="8037">
                  <c:v>23</c:v>
                </c:pt>
                <c:pt idx="8038">
                  <c:v>21</c:v>
                </c:pt>
                <c:pt idx="8039">
                  <c:v>22</c:v>
                </c:pt>
                <c:pt idx="8040">
                  <c:v>23</c:v>
                </c:pt>
                <c:pt idx="8041">
                  <c:v>21</c:v>
                </c:pt>
                <c:pt idx="8042">
                  <c:v>21</c:v>
                </c:pt>
                <c:pt idx="8043">
                  <c:v>25</c:v>
                </c:pt>
                <c:pt idx="8044">
                  <c:v>22</c:v>
                </c:pt>
                <c:pt idx="8045">
                  <c:v>25</c:v>
                </c:pt>
                <c:pt idx="8046">
                  <c:v>23</c:v>
                </c:pt>
                <c:pt idx="8047">
                  <c:v>21</c:v>
                </c:pt>
                <c:pt idx="8048">
                  <c:v>24</c:v>
                </c:pt>
                <c:pt idx="8049">
                  <c:v>23</c:v>
                </c:pt>
                <c:pt idx="8050">
                  <c:v>21</c:v>
                </c:pt>
                <c:pt idx="8051">
                  <c:v>25</c:v>
                </c:pt>
                <c:pt idx="8052">
                  <c:v>26</c:v>
                </c:pt>
                <c:pt idx="8053">
                  <c:v>29</c:v>
                </c:pt>
                <c:pt idx="8054">
                  <c:v>23</c:v>
                </c:pt>
                <c:pt idx="8055">
                  <c:v>22</c:v>
                </c:pt>
                <c:pt idx="8056">
                  <c:v>22</c:v>
                </c:pt>
                <c:pt idx="8057">
                  <c:v>21</c:v>
                </c:pt>
                <c:pt idx="8058">
                  <c:v>26</c:v>
                </c:pt>
                <c:pt idx="8059">
                  <c:v>21</c:v>
                </c:pt>
                <c:pt idx="8060">
                  <c:v>21</c:v>
                </c:pt>
                <c:pt idx="8061">
                  <c:v>23</c:v>
                </c:pt>
                <c:pt idx="8062">
                  <c:v>22</c:v>
                </c:pt>
                <c:pt idx="8063">
                  <c:v>26</c:v>
                </c:pt>
                <c:pt idx="8064">
                  <c:v>29</c:v>
                </c:pt>
                <c:pt idx="8065">
                  <c:v>20</c:v>
                </c:pt>
                <c:pt idx="8066">
                  <c:v>27</c:v>
                </c:pt>
                <c:pt idx="8067">
                  <c:v>21</c:v>
                </c:pt>
                <c:pt idx="8068">
                  <c:v>21</c:v>
                </c:pt>
                <c:pt idx="8069">
                  <c:v>28</c:v>
                </c:pt>
                <c:pt idx="8070">
                  <c:v>21</c:v>
                </c:pt>
                <c:pt idx="8071">
                  <c:v>27</c:v>
                </c:pt>
                <c:pt idx="8072">
                  <c:v>21</c:v>
                </c:pt>
                <c:pt idx="8073">
                  <c:v>21</c:v>
                </c:pt>
                <c:pt idx="8074">
                  <c:v>23</c:v>
                </c:pt>
                <c:pt idx="8075">
                  <c:v>23</c:v>
                </c:pt>
                <c:pt idx="8076">
                  <c:v>22</c:v>
                </c:pt>
                <c:pt idx="8077">
                  <c:v>22</c:v>
                </c:pt>
                <c:pt idx="8078">
                  <c:v>20</c:v>
                </c:pt>
                <c:pt idx="8079">
                  <c:v>21</c:v>
                </c:pt>
                <c:pt idx="8080">
                  <c:v>21</c:v>
                </c:pt>
                <c:pt idx="8081">
                  <c:v>21</c:v>
                </c:pt>
                <c:pt idx="8082">
                  <c:v>22</c:v>
                </c:pt>
                <c:pt idx="8083">
                  <c:v>23</c:v>
                </c:pt>
                <c:pt idx="8084">
                  <c:v>21</c:v>
                </c:pt>
                <c:pt idx="8085">
                  <c:v>23</c:v>
                </c:pt>
                <c:pt idx="8086">
                  <c:v>23</c:v>
                </c:pt>
                <c:pt idx="8087">
                  <c:v>24</c:v>
                </c:pt>
                <c:pt idx="8088">
                  <c:v>22</c:v>
                </c:pt>
                <c:pt idx="8089">
                  <c:v>22</c:v>
                </c:pt>
                <c:pt idx="8090">
                  <c:v>20</c:v>
                </c:pt>
                <c:pt idx="8091">
                  <c:v>22</c:v>
                </c:pt>
                <c:pt idx="8092">
                  <c:v>21</c:v>
                </c:pt>
                <c:pt idx="8093">
                  <c:v>22</c:v>
                </c:pt>
                <c:pt idx="8094">
                  <c:v>21</c:v>
                </c:pt>
                <c:pt idx="8095">
                  <c:v>20</c:v>
                </c:pt>
                <c:pt idx="8096">
                  <c:v>21</c:v>
                </c:pt>
                <c:pt idx="8097">
                  <c:v>23</c:v>
                </c:pt>
                <c:pt idx="8098">
                  <c:v>23</c:v>
                </c:pt>
                <c:pt idx="8099">
                  <c:v>22</c:v>
                </c:pt>
                <c:pt idx="8100">
                  <c:v>26</c:v>
                </c:pt>
                <c:pt idx="8101">
                  <c:v>20</c:v>
                </c:pt>
                <c:pt idx="8102">
                  <c:v>25</c:v>
                </c:pt>
                <c:pt idx="8103">
                  <c:v>23</c:v>
                </c:pt>
                <c:pt idx="8104">
                  <c:v>21</c:v>
                </c:pt>
                <c:pt idx="8105">
                  <c:v>21</c:v>
                </c:pt>
                <c:pt idx="8106">
                  <c:v>22</c:v>
                </c:pt>
                <c:pt idx="8107">
                  <c:v>22</c:v>
                </c:pt>
                <c:pt idx="8108">
                  <c:v>22</c:v>
                </c:pt>
                <c:pt idx="8109">
                  <c:v>22</c:v>
                </c:pt>
                <c:pt idx="8110">
                  <c:v>21</c:v>
                </c:pt>
                <c:pt idx="8111">
                  <c:v>23</c:v>
                </c:pt>
                <c:pt idx="8112">
                  <c:v>22</c:v>
                </c:pt>
                <c:pt idx="8113">
                  <c:v>23</c:v>
                </c:pt>
                <c:pt idx="8114">
                  <c:v>25</c:v>
                </c:pt>
                <c:pt idx="8115">
                  <c:v>28</c:v>
                </c:pt>
                <c:pt idx="8116">
                  <c:v>24</c:v>
                </c:pt>
                <c:pt idx="8117">
                  <c:v>22</c:v>
                </c:pt>
                <c:pt idx="8118">
                  <c:v>21</c:v>
                </c:pt>
                <c:pt idx="8119">
                  <c:v>22</c:v>
                </c:pt>
                <c:pt idx="8120">
                  <c:v>22</c:v>
                </c:pt>
                <c:pt idx="8121">
                  <c:v>23</c:v>
                </c:pt>
                <c:pt idx="8122">
                  <c:v>21</c:v>
                </c:pt>
                <c:pt idx="8123">
                  <c:v>21</c:v>
                </c:pt>
                <c:pt idx="8124">
                  <c:v>24</c:v>
                </c:pt>
                <c:pt idx="8125">
                  <c:v>22</c:v>
                </c:pt>
                <c:pt idx="8126">
                  <c:v>27</c:v>
                </c:pt>
                <c:pt idx="8127">
                  <c:v>25</c:v>
                </c:pt>
                <c:pt idx="8128">
                  <c:v>24</c:v>
                </c:pt>
                <c:pt idx="8129">
                  <c:v>22</c:v>
                </c:pt>
                <c:pt idx="8130">
                  <c:v>26</c:v>
                </c:pt>
                <c:pt idx="8131">
                  <c:v>23</c:v>
                </c:pt>
                <c:pt idx="8132">
                  <c:v>20</c:v>
                </c:pt>
                <c:pt idx="8133">
                  <c:v>24</c:v>
                </c:pt>
                <c:pt idx="8134">
                  <c:v>20</c:v>
                </c:pt>
                <c:pt idx="8135">
                  <c:v>22</c:v>
                </c:pt>
                <c:pt idx="8136">
                  <c:v>21</c:v>
                </c:pt>
                <c:pt idx="8137">
                  <c:v>22</c:v>
                </c:pt>
                <c:pt idx="8138">
                  <c:v>22</c:v>
                </c:pt>
                <c:pt idx="8139">
                  <c:v>24</c:v>
                </c:pt>
                <c:pt idx="8140">
                  <c:v>24</c:v>
                </c:pt>
                <c:pt idx="8141">
                  <c:v>26</c:v>
                </c:pt>
                <c:pt idx="8142">
                  <c:v>21</c:v>
                </c:pt>
                <c:pt idx="8143">
                  <c:v>21</c:v>
                </c:pt>
                <c:pt idx="8144">
                  <c:v>23</c:v>
                </c:pt>
                <c:pt idx="8145">
                  <c:v>21</c:v>
                </c:pt>
                <c:pt idx="8146">
                  <c:v>22</c:v>
                </c:pt>
                <c:pt idx="8147">
                  <c:v>22</c:v>
                </c:pt>
                <c:pt idx="8148">
                  <c:v>20</c:v>
                </c:pt>
                <c:pt idx="8149">
                  <c:v>20</c:v>
                </c:pt>
                <c:pt idx="8150">
                  <c:v>22</c:v>
                </c:pt>
                <c:pt idx="8151">
                  <c:v>22</c:v>
                </c:pt>
                <c:pt idx="8152">
                  <c:v>23</c:v>
                </c:pt>
                <c:pt idx="8153">
                  <c:v>22</c:v>
                </c:pt>
                <c:pt idx="8154">
                  <c:v>23</c:v>
                </c:pt>
                <c:pt idx="8155">
                  <c:v>23</c:v>
                </c:pt>
                <c:pt idx="8156">
                  <c:v>22</c:v>
                </c:pt>
                <c:pt idx="8157">
                  <c:v>22</c:v>
                </c:pt>
                <c:pt idx="8158">
                  <c:v>22</c:v>
                </c:pt>
                <c:pt idx="8159">
                  <c:v>25</c:v>
                </c:pt>
                <c:pt idx="8160">
                  <c:v>23</c:v>
                </c:pt>
                <c:pt idx="8161">
                  <c:v>22</c:v>
                </c:pt>
                <c:pt idx="8162">
                  <c:v>22</c:v>
                </c:pt>
                <c:pt idx="8163">
                  <c:v>25</c:v>
                </c:pt>
                <c:pt idx="8164">
                  <c:v>25</c:v>
                </c:pt>
                <c:pt idx="8165">
                  <c:v>28</c:v>
                </c:pt>
                <c:pt idx="8166">
                  <c:v>24</c:v>
                </c:pt>
                <c:pt idx="8167">
                  <c:v>22</c:v>
                </c:pt>
                <c:pt idx="8168">
                  <c:v>22</c:v>
                </c:pt>
                <c:pt idx="8169">
                  <c:v>24</c:v>
                </c:pt>
                <c:pt idx="8170">
                  <c:v>21</c:v>
                </c:pt>
                <c:pt idx="8171">
                  <c:v>23</c:v>
                </c:pt>
                <c:pt idx="8172">
                  <c:v>26</c:v>
                </c:pt>
                <c:pt idx="8173">
                  <c:v>22</c:v>
                </c:pt>
                <c:pt idx="8174">
                  <c:v>22</c:v>
                </c:pt>
                <c:pt idx="8175">
                  <c:v>23</c:v>
                </c:pt>
                <c:pt idx="8176">
                  <c:v>21</c:v>
                </c:pt>
                <c:pt idx="8177">
                  <c:v>22</c:v>
                </c:pt>
                <c:pt idx="8178">
                  <c:v>26</c:v>
                </c:pt>
                <c:pt idx="8179">
                  <c:v>27</c:v>
                </c:pt>
                <c:pt idx="8180">
                  <c:v>22</c:v>
                </c:pt>
                <c:pt idx="8181">
                  <c:v>31</c:v>
                </c:pt>
                <c:pt idx="8182">
                  <c:v>23</c:v>
                </c:pt>
                <c:pt idx="8183">
                  <c:v>21</c:v>
                </c:pt>
                <c:pt idx="8184">
                  <c:v>22</c:v>
                </c:pt>
                <c:pt idx="8185">
                  <c:v>20</c:v>
                </c:pt>
                <c:pt idx="8186">
                  <c:v>22</c:v>
                </c:pt>
                <c:pt idx="8187">
                  <c:v>25</c:v>
                </c:pt>
                <c:pt idx="8188">
                  <c:v>21</c:v>
                </c:pt>
                <c:pt idx="8189">
                  <c:v>25</c:v>
                </c:pt>
                <c:pt idx="8190">
                  <c:v>22</c:v>
                </c:pt>
                <c:pt idx="8191">
                  <c:v>22</c:v>
                </c:pt>
                <c:pt idx="8192">
                  <c:v>20</c:v>
                </c:pt>
                <c:pt idx="8193">
                  <c:v>21</c:v>
                </c:pt>
                <c:pt idx="8194">
                  <c:v>23</c:v>
                </c:pt>
                <c:pt idx="8195">
                  <c:v>21</c:v>
                </c:pt>
                <c:pt idx="8196">
                  <c:v>22</c:v>
                </c:pt>
                <c:pt idx="8197">
                  <c:v>21</c:v>
                </c:pt>
                <c:pt idx="8198">
                  <c:v>21</c:v>
                </c:pt>
                <c:pt idx="8199">
                  <c:v>20</c:v>
                </c:pt>
                <c:pt idx="8200">
                  <c:v>21</c:v>
                </c:pt>
                <c:pt idx="8201">
                  <c:v>21</c:v>
                </c:pt>
                <c:pt idx="8202">
                  <c:v>21</c:v>
                </c:pt>
                <c:pt idx="8203">
                  <c:v>23</c:v>
                </c:pt>
                <c:pt idx="8204">
                  <c:v>23</c:v>
                </c:pt>
                <c:pt idx="8205">
                  <c:v>22</c:v>
                </c:pt>
                <c:pt idx="8206">
                  <c:v>20</c:v>
                </c:pt>
                <c:pt idx="8207">
                  <c:v>22</c:v>
                </c:pt>
                <c:pt idx="8208">
                  <c:v>20</c:v>
                </c:pt>
                <c:pt idx="8209">
                  <c:v>21</c:v>
                </c:pt>
                <c:pt idx="8210">
                  <c:v>23</c:v>
                </c:pt>
                <c:pt idx="8211">
                  <c:v>20</c:v>
                </c:pt>
                <c:pt idx="8212">
                  <c:v>23</c:v>
                </c:pt>
                <c:pt idx="8213">
                  <c:v>20</c:v>
                </c:pt>
                <c:pt idx="8214">
                  <c:v>21</c:v>
                </c:pt>
                <c:pt idx="8215">
                  <c:v>22</c:v>
                </c:pt>
                <c:pt idx="8216">
                  <c:v>25</c:v>
                </c:pt>
                <c:pt idx="8217">
                  <c:v>25</c:v>
                </c:pt>
                <c:pt idx="8218">
                  <c:v>24</c:v>
                </c:pt>
                <c:pt idx="8219">
                  <c:v>23</c:v>
                </c:pt>
                <c:pt idx="8220">
                  <c:v>24</c:v>
                </c:pt>
                <c:pt idx="8221">
                  <c:v>22</c:v>
                </c:pt>
                <c:pt idx="8222">
                  <c:v>22</c:v>
                </c:pt>
                <c:pt idx="8223">
                  <c:v>25</c:v>
                </c:pt>
                <c:pt idx="8224">
                  <c:v>23</c:v>
                </c:pt>
                <c:pt idx="8225">
                  <c:v>22</c:v>
                </c:pt>
                <c:pt idx="8226">
                  <c:v>21</c:v>
                </c:pt>
                <c:pt idx="8227">
                  <c:v>21</c:v>
                </c:pt>
                <c:pt idx="8228">
                  <c:v>24</c:v>
                </c:pt>
                <c:pt idx="8229">
                  <c:v>21</c:v>
                </c:pt>
                <c:pt idx="8230">
                  <c:v>25</c:v>
                </c:pt>
                <c:pt idx="8231">
                  <c:v>27</c:v>
                </c:pt>
                <c:pt idx="8232">
                  <c:v>30</c:v>
                </c:pt>
                <c:pt idx="8233">
                  <c:v>21</c:v>
                </c:pt>
                <c:pt idx="8234">
                  <c:v>21</c:v>
                </c:pt>
                <c:pt idx="8235">
                  <c:v>21</c:v>
                </c:pt>
                <c:pt idx="8236">
                  <c:v>21</c:v>
                </c:pt>
                <c:pt idx="8237">
                  <c:v>22</c:v>
                </c:pt>
                <c:pt idx="8238">
                  <c:v>20</c:v>
                </c:pt>
                <c:pt idx="8239">
                  <c:v>23</c:v>
                </c:pt>
                <c:pt idx="8240">
                  <c:v>21</c:v>
                </c:pt>
                <c:pt idx="8241">
                  <c:v>22</c:v>
                </c:pt>
                <c:pt idx="8242">
                  <c:v>19</c:v>
                </c:pt>
                <c:pt idx="8243">
                  <c:v>23</c:v>
                </c:pt>
                <c:pt idx="8244">
                  <c:v>20</c:v>
                </c:pt>
                <c:pt idx="8245">
                  <c:v>21</c:v>
                </c:pt>
                <c:pt idx="8246">
                  <c:v>20</c:v>
                </c:pt>
                <c:pt idx="8247">
                  <c:v>21</c:v>
                </c:pt>
                <c:pt idx="8248">
                  <c:v>25</c:v>
                </c:pt>
                <c:pt idx="8249">
                  <c:v>22</c:v>
                </c:pt>
                <c:pt idx="8250">
                  <c:v>21</c:v>
                </c:pt>
                <c:pt idx="8251">
                  <c:v>22</c:v>
                </c:pt>
                <c:pt idx="8252">
                  <c:v>21</c:v>
                </c:pt>
                <c:pt idx="8253">
                  <c:v>25</c:v>
                </c:pt>
                <c:pt idx="8254">
                  <c:v>25</c:v>
                </c:pt>
                <c:pt idx="8255">
                  <c:v>24</c:v>
                </c:pt>
                <c:pt idx="8256">
                  <c:v>24</c:v>
                </c:pt>
                <c:pt idx="8257">
                  <c:v>24</c:v>
                </c:pt>
                <c:pt idx="8258">
                  <c:v>21</c:v>
                </c:pt>
                <c:pt idx="8259">
                  <c:v>23</c:v>
                </c:pt>
                <c:pt idx="8260">
                  <c:v>21</c:v>
                </c:pt>
                <c:pt idx="8261">
                  <c:v>21</c:v>
                </c:pt>
                <c:pt idx="8262">
                  <c:v>22</c:v>
                </c:pt>
                <c:pt idx="8263">
                  <c:v>22</c:v>
                </c:pt>
                <c:pt idx="8264">
                  <c:v>22</c:v>
                </c:pt>
                <c:pt idx="8265">
                  <c:v>24</c:v>
                </c:pt>
                <c:pt idx="8266">
                  <c:v>22</c:v>
                </c:pt>
                <c:pt idx="8267">
                  <c:v>21</c:v>
                </c:pt>
                <c:pt idx="8268">
                  <c:v>23</c:v>
                </c:pt>
                <c:pt idx="8269">
                  <c:v>23</c:v>
                </c:pt>
                <c:pt idx="8270">
                  <c:v>24</c:v>
                </c:pt>
                <c:pt idx="8271">
                  <c:v>23</c:v>
                </c:pt>
                <c:pt idx="8272">
                  <c:v>24</c:v>
                </c:pt>
                <c:pt idx="8273">
                  <c:v>20</c:v>
                </c:pt>
                <c:pt idx="8274">
                  <c:v>23</c:v>
                </c:pt>
                <c:pt idx="8275">
                  <c:v>23</c:v>
                </c:pt>
                <c:pt idx="8276">
                  <c:v>22</c:v>
                </c:pt>
                <c:pt idx="8277">
                  <c:v>23</c:v>
                </c:pt>
                <c:pt idx="8278">
                  <c:v>24</c:v>
                </c:pt>
                <c:pt idx="8279">
                  <c:v>25</c:v>
                </c:pt>
                <c:pt idx="8280">
                  <c:v>24</c:v>
                </c:pt>
                <c:pt idx="8281">
                  <c:v>27</c:v>
                </c:pt>
                <c:pt idx="8282">
                  <c:v>24</c:v>
                </c:pt>
                <c:pt idx="8283">
                  <c:v>22</c:v>
                </c:pt>
                <c:pt idx="8284">
                  <c:v>22</c:v>
                </c:pt>
                <c:pt idx="8285">
                  <c:v>25</c:v>
                </c:pt>
                <c:pt idx="8286">
                  <c:v>23</c:v>
                </c:pt>
                <c:pt idx="8287">
                  <c:v>23</c:v>
                </c:pt>
                <c:pt idx="8288">
                  <c:v>22</c:v>
                </c:pt>
                <c:pt idx="8289">
                  <c:v>21</c:v>
                </c:pt>
                <c:pt idx="8290">
                  <c:v>24</c:v>
                </c:pt>
                <c:pt idx="8291">
                  <c:v>24</c:v>
                </c:pt>
                <c:pt idx="8292">
                  <c:v>21</c:v>
                </c:pt>
                <c:pt idx="8293">
                  <c:v>22</c:v>
                </c:pt>
                <c:pt idx="8294">
                  <c:v>23</c:v>
                </c:pt>
                <c:pt idx="8295">
                  <c:v>22</c:v>
                </c:pt>
                <c:pt idx="8296">
                  <c:v>20</c:v>
                </c:pt>
                <c:pt idx="8297">
                  <c:v>24</c:v>
                </c:pt>
                <c:pt idx="8298">
                  <c:v>22</c:v>
                </c:pt>
                <c:pt idx="8299">
                  <c:v>23</c:v>
                </c:pt>
                <c:pt idx="8300">
                  <c:v>22</c:v>
                </c:pt>
                <c:pt idx="8301">
                  <c:v>22</c:v>
                </c:pt>
                <c:pt idx="8302">
                  <c:v>23</c:v>
                </c:pt>
                <c:pt idx="8303">
                  <c:v>25</c:v>
                </c:pt>
                <c:pt idx="8304">
                  <c:v>25</c:v>
                </c:pt>
                <c:pt idx="8305">
                  <c:v>25</c:v>
                </c:pt>
                <c:pt idx="8306">
                  <c:v>22</c:v>
                </c:pt>
                <c:pt idx="8307">
                  <c:v>21</c:v>
                </c:pt>
                <c:pt idx="8308">
                  <c:v>19</c:v>
                </c:pt>
                <c:pt idx="8309">
                  <c:v>26</c:v>
                </c:pt>
                <c:pt idx="8310">
                  <c:v>22</c:v>
                </c:pt>
                <c:pt idx="8311">
                  <c:v>22</c:v>
                </c:pt>
                <c:pt idx="8312">
                  <c:v>21</c:v>
                </c:pt>
                <c:pt idx="8313">
                  <c:v>21</c:v>
                </c:pt>
                <c:pt idx="8314">
                  <c:v>22</c:v>
                </c:pt>
                <c:pt idx="8315">
                  <c:v>30</c:v>
                </c:pt>
                <c:pt idx="8316">
                  <c:v>22</c:v>
                </c:pt>
                <c:pt idx="8317">
                  <c:v>21</c:v>
                </c:pt>
                <c:pt idx="8318">
                  <c:v>21</c:v>
                </c:pt>
                <c:pt idx="8319">
                  <c:v>21</c:v>
                </c:pt>
                <c:pt idx="8320">
                  <c:v>22</c:v>
                </c:pt>
                <c:pt idx="8321">
                  <c:v>21</c:v>
                </c:pt>
                <c:pt idx="8322">
                  <c:v>20</c:v>
                </c:pt>
                <c:pt idx="8323">
                  <c:v>20</c:v>
                </c:pt>
                <c:pt idx="8324">
                  <c:v>22</c:v>
                </c:pt>
                <c:pt idx="8325">
                  <c:v>25</c:v>
                </c:pt>
                <c:pt idx="8326">
                  <c:v>23</c:v>
                </c:pt>
                <c:pt idx="8327">
                  <c:v>23</c:v>
                </c:pt>
                <c:pt idx="8328">
                  <c:v>22</c:v>
                </c:pt>
                <c:pt idx="8329">
                  <c:v>21</c:v>
                </c:pt>
                <c:pt idx="8330">
                  <c:v>24</c:v>
                </c:pt>
                <c:pt idx="8331">
                  <c:v>23</c:v>
                </c:pt>
                <c:pt idx="8332">
                  <c:v>21</c:v>
                </c:pt>
                <c:pt idx="8333">
                  <c:v>22</c:v>
                </c:pt>
                <c:pt idx="8334">
                  <c:v>21</c:v>
                </c:pt>
                <c:pt idx="8335">
                  <c:v>20</c:v>
                </c:pt>
                <c:pt idx="8336">
                  <c:v>22</c:v>
                </c:pt>
                <c:pt idx="8337">
                  <c:v>21</c:v>
                </c:pt>
                <c:pt idx="8338">
                  <c:v>23</c:v>
                </c:pt>
                <c:pt idx="8339">
                  <c:v>21</c:v>
                </c:pt>
                <c:pt idx="8340">
                  <c:v>21</c:v>
                </c:pt>
                <c:pt idx="8341">
                  <c:v>22</c:v>
                </c:pt>
                <c:pt idx="8342">
                  <c:v>21</c:v>
                </c:pt>
                <c:pt idx="8343">
                  <c:v>21</c:v>
                </c:pt>
                <c:pt idx="8344">
                  <c:v>23</c:v>
                </c:pt>
                <c:pt idx="8345">
                  <c:v>21</c:v>
                </c:pt>
                <c:pt idx="8346">
                  <c:v>22</c:v>
                </c:pt>
                <c:pt idx="8347">
                  <c:v>22</c:v>
                </c:pt>
                <c:pt idx="8348">
                  <c:v>25</c:v>
                </c:pt>
                <c:pt idx="8349">
                  <c:v>20</c:v>
                </c:pt>
                <c:pt idx="8350">
                  <c:v>22</c:v>
                </c:pt>
                <c:pt idx="8351">
                  <c:v>24</c:v>
                </c:pt>
                <c:pt idx="8352">
                  <c:v>21</c:v>
                </c:pt>
                <c:pt idx="8353">
                  <c:v>21</c:v>
                </c:pt>
                <c:pt idx="8354">
                  <c:v>21</c:v>
                </c:pt>
                <c:pt idx="8355">
                  <c:v>21</c:v>
                </c:pt>
                <c:pt idx="8356">
                  <c:v>22</c:v>
                </c:pt>
                <c:pt idx="8357">
                  <c:v>20</c:v>
                </c:pt>
                <c:pt idx="8358">
                  <c:v>20</c:v>
                </c:pt>
                <c:pt idx="8359">
                  <c:v>22</c:v>
                </c:pt>
                <c:pt idx="8360">
                  <c:v>20</c:v>
                </c:pt>
                <c:pt idx="8361">
                  <c:v>21</c:v>
                </c:pt>
                <c:pt idx="8362">
                  <c:v>20</c:v>
                </c:pt>
                <c:pt idx="8363">
                  <c:v>27</c:v>
                </c:pt>
                <c:pt idx="8364">
                  <c:v>26</c:v>
                </c:pt>
                <c:pt idx="8365">
                  <c:v>24</c:v>
                </c:pt>
                <c:pt idx="8366">
                  <c:v>25</c:v>
                </c:pt>
                <c:pt idx="8367">
                  <c:v>22</c:v>
                </c:pt>
                <c:pt idx="8368">
                  <c:v>21</c:v>
                </c:pt>
                <c:pt idx="8369">
                  <c:v>21</c:v>
                </c:pt>
                <c:pt idx="8370">
                  <c:v>22</c:v>
                </c:pt>
                <c:pt idx="8371">
                  <c:v>21</c:v>
                </c:pt>
                <c:pt idx="8372">
                  <c:v>21</c:v>
                </c:pt>
                <c:pt idx="8373">
                  <c:v>21</c:v>
                </c:pt>
                <c:pt idx="8374">
                  <c:v>21</c:v>
                </c:pt>
                <c:pt idx="8375">
                  <c:v>19</c:v>
                </c:pt>
                <c:pt idx="8376">
                  <c:v>22</c:v>
                </c:pt>
                <c:pt idx="8377">
                  <c:v>24</c:v>
                </c:pt>
                <c:pt idx="8378">
                  <c:v>21</c:v>
                </c:pt>
                <c:pt idx="8379">
                  <c:v>22</c:v>
                </c:pt>
                <c:pt idx="8380">
                  <c:v>21</c:v>
                </c:pt>
                <c:pt idx="8381">
                  <c:v>22</c:v>
                </c:pt>
                <c:pt idx="8382">
                  <c:v>22</c:v>
                </c:pt>
                <c:pt idx="8383">
                  <c:v>21</c:v>
                </c:pt>
                <c:pt idx="8384">
                  <c:v>22</c:v>
                </c:pt>
                <c:pt idx="8385">
                  <c:v>24</c:v>
                </c:pt>
                <c:pt idx="8386">
                  <c:v>23</c:v>
                </c:pt>
                <c:pt idx="8387">
                  <c:v>22</c:v>
                </c:pt>
                <c:pt idx="8388">
                  <c:v>22</c:v>
                </c:pt>
                <c:pt idx="8389">
                  <c:v>24</c:v>
                </c:pt>
                <c:pt idx="8390">
                  <c:v>24</c:v>
                </c:pt>
                <c:pt idx="8391">
                  <c:v>25</c:v>
                </c:pt>
                <c:pt idx="8392">
                  <c:v>23</c:v>
                </c:pt>
                <c:pt idx="8393">
                  <c:v>22</c:v>
                </c:pt>
                <c:pt idx="8394">
                  <c:v>22</c:v>
                </c:pt>
                <c:pt idx="8395">
                  <c:v>22</c:v>
                </c:pt>
                <c:pt idx="8396">
                  <c:v>23</c:v>
                </c:pt>
                <c:pt idx="8397">
                  <c:v>21</c:v>
                </c:pt>
                <c:pt idx="8398">
                  <c:v>25</c:v>
                </c:pt>
                <c:pt idx="8399">
                  <c:v>22</c:v>
                </c:pt>
                <c:pt idx="8400">
                  <c:v>24</c:v>
                </c:pt>
                <c:pt idx="8401">
                  <c:v>22</c:v>
                </c:pt>
                <c:pt idx="8402">
                  <c:v>24</c:v>
                </c:pt>
                <c:pt idx="8403">
                  <c:v>23</c:v>
                </c:pt>
                <c:pt idx="8404">
                  <c:v>22</c:v>
                </c:pt>
                <c:pt idx="8405">
                  <c:v>23</c:v>
                </c:pt>
                <c:pt idx="8406">
                  <c:v>21</c:v>
                </c:pt>
                <c:pt idx="8407">
                  <c:v>21</c:v>
                </c:pt>
                <c:pt idx="8408">
                  <c:v>22</c:v>
                </c:pt>
                <c:pt idx="8409">
                  <c:v>22</c:v>
                </c:pt>
                <c:pt idx="8410">
                  <c:v>21</c:v>
                </c:pt>
                <c:pt idx="8411">
                  <c:v>22</c:v>
                </c:pt>
                <c:pt idx="8412">
                  <c:v>22</c:v>
                </c:pt>
                <c:pt idx="8413">
                  <c:v>23</c:v>
                </c:pt>
                <c:pt idx="8414">
                  <c:v>23</c:v>
                </c:pt>
                <c:pt idx="8415">
                  <c:v>24</c:v>
                </c:pt>
                <c:pt idx="8416">
                  <c:v>21</c:v>
                </c:pt>
                <c:pt idx="8417">
                  <c:v>22</c:v>
                </c:pt>
                <c:pt idx="8418">
                  <c:v>23</c:v>
                </c:pt>
                <c:pt idx="8419">
                  <c:v>22</c:v>
                </c:pt>
                <c:pt idx="8420">
                  <c:v>23</c:v>
                </c:pt>
                <c:pt idx="8421">
                  <c:v>21</c:v>
                </c:pt>
                <c:pt idx="8422">
                  <c:v>22</c:v>
                </c:pt>
                <c:pt idx="8423">
                  <c:v>23</c:v>
                </c:pt>
                <c:pt idx="8424">
                  <c:v>22</c:v>
                </c:pt>
                <c:pt idx="8425">
                  <c:v>22</c:v>
                </c:pt>
                <c:pt idx="8426">
                  <c:v>21</c:v>
                </c:pt>
                <c:pt idx="8427">
                  <c:v>21</c:v>
                </c:pt>
                <c:pt idx="8428">
                  <c:v>21</c:v>
                </c:pt>
                <c:pt idx="8429">
                  <c:v>21</c:v>
                </c:pt>
                <c:pt idx="8430">
                  <c:v>29</c:v>
                </c:pt>
                <c:pt idx="8431">
                  <c:v>23</c:v>
                </c:pt>
                <c:pt idx="8432">
                  <c:v>21</c:v>
                </c:pt>
                <c:pt idx="8433">
                  <c:v>24</c:v>
                </c:pt>
                <c:pt idx="8434">
                  <c:v>24</c:v>
                </c:pt>
                <c:pt idx="8435">
                  <c:v>21</c:v>
                </c:pt>
                <c:pt idx="8436">
                  <c:v>23</c:v>
                </c:pt>
                <c:pt idx="8437">
                  <c:v>22</c:v>
                </c:pt>
                <c:pt idx="8438">
                  <c:v>24</c:v>
                </c:pt>
                <c:pt idx="8439">
                  <c:v>24</c:v>
                </c:pt>
                <c:pt idx="8440">
                  <c:v>25</c:v>
                </c:pt>
                <c:pt idx="8441">
                  <c:v>22</c:v>
                </c:pt>
                <c:pt idx="8442">
                  <c:v>23</c:v>
                </c:pt>
                <c:pt idx="8443">
                  <c:v>24</c:v>
                </c:pt>
                <c:pt idx="8444">
                  <c:v>22</c:v>
                </c:pt>
                <c:pt idx="8445">
                  <c:v>22</c:v>
                </c:pt>
                <c:pt idx="8446">
                  <c:v>24</c:v>
                </c:pt>
                <c:pt idx="8447">
                  <c:v>21</c:v>
                </c:pt>
                <c:pt idx="8448">
                  <c:v>23</c:v>
                </c:pt>
                <c:pt idx="8449">
                  <c:v>21</c:v>
                </c:pt>
                <c:pt idx="8450">
                  <c:v>22</c:v>
                </c:pt>
                <c:pt idx="8451">
                  <c:v>22</c:v>
                </c:pt>
                <c:pt idx="8452">
                  <c:v>23</c:v>
                </c:pt>
                <c:pt idx="8453">
                  <c:v>23</c:v>
                </c:pt>
                <c:pt idx="8454">
                  <c:v>22</c:v>
                </c:pt>
                <c:pt idx="8455">
                  <c:v>22</c:v>
                </c:pt>
                <c:pt idx="8456">
                  <c:v>22</c:v>
                </c:pt>
                <c:pt idx="8457">
                  <c:v>22</c:v>
                </c:pt>
                <c:pt idx="8458">
                  <c:v>22</c:v>
                </c:pt>
                <c:pt idx="8459">
                  <c:v>23</c:v>
                </c:pt>
                <c:pt idx="8460">
                  <c:v>23</c:v>
                </c:pt>
                <c:pt idx="8461">
                  <c:v>29</c:v>
                </c:pt>
                <c:pt idx="8462">
                  <c:v>21</c:v>
                </c:pt>
                <c:pt idx="8463">
                  <c:v>22</c:v>
                </c:pt>
                <c:pt idx="8464">
                  <c:v>21</c:v>
                </c:pt>
                <c:pt idx="8465">
                  <c:v>21</c:v>
                </c:pt>
                <c:pt idx="8466">
                  <c:v>22</c:v>
                </c:pt>
                <c:pt idx="8467">
                  <c:v>22</c:v>
                </c:pt>
                <c:pt idx="8468">
                  <c:v>22</c:v>
                </c:pt>
                <c:pt idx="8469">
                  <c:v>22</c:v>
                </c:pt>
                <c:pt idx="8470">
                  <c:v>21</c:v>
                </c:pt>
                <c:pt idx="8471">
                  <c:v>22</c:v>
                </c:pt>
                <c:pt idx="8472">
                  <c:v>24</c:v>
                </c:pt>
                <c:pt idx="8473">
                  <c:v>19</c:v>
                </c:pt>
                <c:pt idx="8474">
                  <c:v>21</c:v>
                </c:pt>
                <c:pt idx="8475">
                  <c:v>23</c:v>
                </c:pt>
                <c:pt idx="8476">
                  <c:v>21</c:v>
                </c:pt>
                <c:pt idx="8477">
                  <c:v>21</c:v>
                </c:pt>
                <c:pt idx="8478">
                  <c:v>22</c:v>
                </c:pt>
                <c:pt idx="8479">
                  <c:v>21</c:v>
                </c:pt>
                <c:pt idx="8480">
                  <c:v>21</c:v>
                </c:pt>
                <c:pt idx="8481">
                  <c:v>22</c:v>
                </c:pt>
                <c:pt idx="8482">
                  <c:v>23</c:v>
                </c:pt>
                <c:pt idx="8483">
                  <c:v>22</c:v>
                </c:pt>
                <c:pt idx="8484">
                  <c:v>21</c:v>
                </c:pt>
                <c:pt idx="8485">
                  <c:v>20</c:v>
                </c:pt>
                <c:pt idx="8486">
                  <c:v>19</c:v>
                </c:pt>
                <c:pt idx="8487">
                  <c:v>21</c:v>
                </c:pt>
                <c:pt idx="8488">
                  <c:v>22</c:v>
                </c:pt>
                <c:pt idx="8489">
                  <c:v>19</c:v>
                </c:pt>
                <c:pt idx="8490">
                  <c:v>22</c:v>
                </c:pt>
                <c:pt idx="8491">
                  <c:v>25</c:v>
                </c:pt>
                <c:pt idx="8492">
                  <c:v>21</c:v>
                </c:pt>
                <c:pt idx="8493">
                  <c:v>21</c:v>
                </c:pt>
                <c:pt idx="8494">
                  <c:v>20</c:v>
                </c:pt>
                <c:pt idx="8495">
                  <c:v>24</c:v>
                </c:pt>
                <c:pt idx="8496">
                  <c:v>26</c:v>
                </c:pt>
                <c:pt idx="8497">
                  <c:v>26</c:v>
                </c:pt>
                <c:pt idx="8498">
                  <c:v>22</c:v>
                </c:pt>
                <c:pt idx="8499">
                  <c:v>22</c:v>
                </c:pt>
                <c:pt idx="8500">
                  <c:v>24</c:v>
                </c:pt>
                <c:pt idx="8501">
                  <c:v>25</c:v>
                </c:pt>
                <c:pt idx="8502">
                  <c:v>22</c:v>
                </c:pt>
                <c:pt idx="8503">
                  <c:v>20</c:v>
                </c:pt>
                <c:pt idx="8504">
                  <c:v>21</c:v>
                </c:pt>
                <c:pt idx="8505">
                  <c:v>22</c:v>
                </c:pt>
                <c:pt idx="8506">
                  <c:v>22</c:v>
                </c:pt>
                <c:pt idx="8507">
                  <c:v>21</c:v>
                </c:pt>
                <c:pt idx="8508">
                  <c:v>23</c:v>
                </c:pt>
                <c:pt idx="8509">
                  <c:v>24</c:v>
                </c:pt>
                <c:pt idx="8510">
                  <c:v>21</c:v>
                </c:pt>
                <c:pt idx="8511">
                  <c:v>27</c:v>
                </c:pt>
                <c:pt idx="8512">
                  <c:v>24</c:v>
                </c:pt>
                <c:pt idx="8513">
                  <c:v>21</c:v>
                </c:pt>
                <c:pt idx="8514">
                  <c:v>23</c:v>
                </c:pt>
                <c:pt idx="8515">
                  <c:v>20</c:v>
                </c:pt>
                <c:pt idx="8516">
                  <c:v>27</c:v>
                </c:pt>
                <c:pt idx="8517">
                  <c:v>20</c:v>
                </c:pt>
                <c:pt idx="8518">
                  <c:v>21</c:v>
                </c:pt>
                <c:pt idx="8519">
                  <c:v>22</c:v>
                </c:pt>
                <c:pt idx="8520">
                  <c:v>24</c:v>
                </c:pt>
                <c:pt idx="8521">
                  <c:v>22</c:v>
                </c:pt>
                <c:pt idx="8522">
                  <c:v>21</c:v>
                </c:pt>
                <c:pt idx="8523">
                  <c:v>21</c:v>
                </c:pt>
                <c:pt idx="8524">
                  <c:v>23</c:v>
                </c:pt>
                <c:pt idx="8525">
                  <c:v>21</c:v>
                </c:pt>
                <c:pt idx="8526">
                  <c:v>22</c:v>
                </c:pt>
                <c:pt idx="8527">
                  <c:v>22</c:v>
                </c:pt>
                <c:pt idx="8528">
                  <c:v>21</c:v>
                </c:pt>
                <c:pt idx="8529">
                  <c:v>22</c:v>
                </c:pt>
                <c:pt idx="8530">
                  <c:v>22</c:v>
                </c:pt>
                <c:pt idx="8531">
                  <c:v>29</c:v>
                </c:pt>
                <c:pt idx="8532">
                  <c:v>24</c:v>
                </c:pt>
                <c:pt idx="8533">
                  <c:v>21</c:v>
                </c:pt>
                <c:pt idx="8534">
                  <c:v>27</c:v>
                </c:pt>
                <c:pt idx="8535">
                  <c:v>24</c:v>
                </c:pt>
                <c:pt idx="8536">
                  <c:v>23</c:v>
                </c:pt>
                <c:pt idx="8537">
                  <c:v>21</c:v>
                </c:pt>
                <c:pt idx="8538">
                  <c:v>20</c:v>
                </c:pt>
                <c:pt idx="8539">
                  <c:v>21</c:v>
                </c:pt>
                <c:pt idx="8540">
                  <c:v>22</c:v>
                </c:pt>
                <c:pt idx="8541">
                  <c:v>21</c:v>
                </c:pt>
                <c:pt idx="8542">
                  <c:v>21</c:v>
                </c:pt>
                <c:pt idx="8543">
                  <c:v>23</c:v>
                </c:pt>
                <c:pt idx="8544">
                  <c:v>21</c:v>
                </c:pt>
                <c:pt idx="8545">
                  <c:v>21</c:v>
                </c:pt>
                <c:pt idx="8546">
                  <c:v>20</c:v>
                </c:pt>
                <c:pt idx="8547">
                  <c:v>23</c:v>
                </c:pt>
                <c:pt idx="8548">
                  <c:v>24</c:v>
                </c:pt>
                <c:pt idx="8549">
                  <c:v>22</c:v>
                </c:pt>
                <c:pt idx="8550">
                  <c:v>23</c:v>
                </c:pt>
                <c:pt idx="8551">
                  <c:v>20</c:v>
                </c:pt>
                <c:pt idx="8552">
                  <c:v>20</c:v>
                </c:pt>
                <c:pt idx="8553">
                  <c:v>22</c:v>
                </c:pt>
                <c:pt idx="8554">
                  <c:v>25</c:v>
                </c:pt>
                <c:pt idx="8555">
                  <c:v>23</c:v>
                </c:pt>
                <c:pt idx="8556">
                  <c:v>21</c:v>
                </c:pt>
                <c:pt idx="8557">
                  <c:v>23</c:v>
                </c:pt>
                <c:pt idx="8558">
                  <c:v>22</c:v>
                </c:pt>
                <c:pt idx="8559">
                  <c:v>26</c:v>
                </c:pt>
                <c:pt idx="8560">
                  <c:v>28</c:v>
                </c:pt>
                <c:pt idx="8561">
                  <c:v>25</c:v>
                </c:pt>
                <c:pt idx="8562">
                  <c:v>27</c:v>
                </c:pt>
                <c:pt idx="8563">
                  <c:v>22</c:v>
                </c:pt>
                <c:pt idx="8564">
                  <c:v>22</c:v>
                </c:pt>
                <c:pt idx="8565">
                  <c:v>23</c:v>
                </c:pt>
                <c:pt idx="8566">
                  <c:v>22</c:v>
                </c:pt>
                <c:pt idx="8567">
                  <c:v>22</c:v>
                </c:pt>
                <c:pt idx="8568">
                  <c:v>23</c:v>
                </c:pt>
                <c:pt idx="8569">
                  <c:v>24</c:v>
                </c:pt>
                <c:pt idx="8570">
                  <c:v>25</c:v>
                </c:pt>
                <c:pt idx="8571">
                  <c:v>21</c:v>
                </c:pt>
                <c:pt idx="8572">
                  <c:v>24</c:v>
                </c:pt>
                <c:pt idx="8573">
                  <c:v>28</c:v>
                </c:pt>
                <c:pt idx="8574">
                  <c:v>24</c:v>
                </c:pt>
                <c:pt idx="8575">
                  <c:v>23</c:v>
                </c:pt>
                <c:pt idx="8576">
                  <c:v>22</c:v>
                </c:pt>
                <c:pt idx="8577">
                  <c:v>22</c:v>
                </c:pt>
                <c:pt idx="8578">
                  <c:v>22</c:v>
                </c:pt>
                <c:pt idx="8579">
                  <c:v>24</c:v>
                </c:pt>
                <c:pt idx="8580">
                  <c:v>22</c:v>
                </c:pt>
                <c:pt idx="8581">
                  <c:v>21</c:v>
                </c:pt>
                <c:pt idx="8582">
                  <c:v>24</c:v>
                </c:pt>
                <c:pt idx="8583">
                  <c:v>24</c:v>
                </c:pt>
                <c:pt idx="8584">
                  <c:v>24</c:v>
                </c:pt>
                <c:pt idx="8585">
                  <c:v>26</c:v>
                </c:pt>
                <c:pt idx="8586">
                  <c:v>22</c:v>
                </c:pt>
                <c:pt idx="8587">
                  <c:v>21</c:v>
                </c:pt>
                <c:pt idx="8588">
                  <c:v>21</c:v>
                </c:pt>
                <c:pt idx="8589">
                  <c:v>22</c:v>
                </c:pt>
                <c:pt idx="8590">
                  <c:v>20</c:v>
                </c:pt>
                <c:pt idx="8591">
                  <c:v>20</c:v>
                </c:pt>
                <c:pt idx="8592">
                  <c:v>21</c:v>
                </c:pt>
                <c:pt idx="8593">
                  <c:v>19</c:v>
                </c:pt>
                <c:pt idx="8594">
                  <c:v>22</c:v>
                </c:pt>
                <c:pt idx="8595">
                  <c:v>21</c:v>
                </c:pt>
                <c:pt idx="8596">
                  <c:v>20</c:v>
                </c:pt>
                <c:pt idx="8597">
                  <c:v>21</c:v>
                </c:pt>
                <c:pt idx="8598">
                  <c:v>21</c:v>
                </c:pt>
                <c:pt idx="8599">
                  <c:v>20</c:v>
                </c:pt>
                <c:pt idx="8600">
                  <c:v>21</c:v>
                </c:pt>
                <c:pt idx="8601">
                  <c:v>21</c:v>
                </c:pt>
                <c:pt idx="8602">
                  <c:v>21</c:v>
                </c:pt>
                <c:pt idx="8603">
                  <c:v>23</c:v>
                </c:pt>
                <c:pt idx="8604">
                  <c:v>20</c:v>
                </c:pt>
                <c:pt idx="8605">
                  <c:v>23</c:v>
                </c:pt>
                <c:pt idx="8606">
                  <c:v>21</c:v>
                </c:pt>
                <c:pt idx="8607">
                  <c:v>20</c:v>
                </c:pt>
                <c:pt idx="8608">
                  <c:v>22</c:v>
                </c:pt>
                <c:pt idx="8609">
                  <c:v>21</c:v>
                </c:pt>
                <c:pt idx="8610">
                  <c:v>23</c:v>
                </c:pt>
                <c:pt idx="8611">
                  <c:v>20</c:v>
                </c:pt>
                <c:pt idx="8612">
                  <c:v>21</c:v>
                </c:pt>
                <c:pt idx="8613">
                  <c:v>22</c:v>
                </c:pt>
                <c:pt idx="8614">
                  <c:v>20</c:v>
                </c:pt>
                <c:pt idx="8615">
                  <c:v>25</c:v>
                </c:pt>
                <c:pt idx="8616">
                  <c:v>22</c:v>
                </c:pt>
                <c:pt idx="8617">
                  <c:v>23</c:v>
                </c:pt>
                <c:pt idx="8618">
                  <c:v>22</c:v>
                </c:pt>
                <c:pt idx="8619">
                  <c:v>25</c:v>
                </c:pt>
                <c:pt idx="8620">
                  <c:v>22</c:v>
                </c:pt>
                <c:pt idx="8621">
                  <c:v>27</c:v>
                </c:pt>
                <c:pt idx="8622">
                  <c:v>24</c:v>
                </c:pt>
                <c:pt idx="8623">
                  <c:v>26</c:v>
                </c:pt>
                <c:pt idx="8624">
                  <c:v>22</c:v>
                </c:pt>
                <c:pt idx="8625">
                  <c:v>22</c:v>
                </c:pt>
                <c:pt idx="8626">
                  <c:v>22</c:v>
                </c:pt>
                <c:pt idx="8627">
                  <c:v>21</c:v>
                </c:pt>
                <c:pt idx="8628">
                  <c:v>22</c:v>
                </c:pt>
                <c:pt idx="8629">
                  <c:v>24</c:v>
                </c:pt>
                <c:pt idx="8630">
                  <c:v>21</c:v>
                </c:pt>
                <c:pt idx="8631">
                  <c:v>22</c:v>
                </c:pt>
                <c:pt idx="8632">
                  <c:v>23</c:v>
                </c:pt>
                <c:pt idx="8633">
                  <c:v>24</c:v>
                </c:pt>
                <c:pt idx="8634">
                  <c:v>25</c:v>
                </c:pt>
                <c:pt idx="8635">
                  <c:v>24</c:v>
                </c:pt>
                <c:pt idx="8636">
                  <c:v>24</c:v>
                </c:pt>
                <c:pt idx="8637">
                  <c:v>22</c:v>
                </c:pt>
                <c:pt idx="8638">
                  <c:v>27</c:v>
                </c:pt>
                <c:pt idx="8639">
                  <c:v>22</c:v>
                </c:pt>
                <c:pt idx="8640">
                  <c:v>20</c:v>
                </c:pt>
                <c:pt idx="8641">
                  <c:v>21</c:v>
                </c:pt>
                <c:pt idx="8642">
                  <c:v>21</c:v>
                </c:pt>
                <c:pt idx="8643">
                  <c:v>22</c:v>
                </c:pt>
                <c:pt idx="8644">
                  <c:v>24</c:v>
                </c:pt>
                <c:pt idx="8645">
                  <c:v>21</c:v>
                </c:pt>
                <c:pt idx="8646">
                  <c:v>21</c:v>
                </c:pt>
                <c:pt idx="8647">
                  <c:v>23</c:v>
                </c:pt>
                <c:pt idx="8648">
                  <c:v>22</c:v>
                </c:pt>
                <c:pt idx="8649">
                  <c:v>21</c:v>
                </c:pt>
                <c:pt idx="8650">
                  <c:v>20</c:v>
                </c:pt>
                <c:pt idx="8651">
                  <c:v>22</c:v>
                </c:pt>
                <c:pt idx="8652">
                  <c:v>22</c:v>
                </c:pt>
                <c:pt idx="8653">
                  <c:v>21</c:v>
                </c:pt>
                <c:pt idx="8654">
                  <c:v>20</c:v>
                </c:pt>
                <c:pt idx="8655">
                  <c:v>19</c:v>
                </c:pt>
                <c:pt idx="8656">
                  <c:v>20</c:v>
                </c:pt>
                <c:pt idx="8657">
                  <c:v>22</c:v>
                </c:pt>
                <c:pt idx="8658">
                  <c:v>20</c:v>
                </c:pt>
                <c:pt idx="8659">
                  <c:v>24</c:v>
                </c:pt>
                <c:pt idx="8660">
                  <c:v>25</c:v>
                </c:pt>
                <c:pt idx="8661">
                  <c:v>23</c:v>
                </c:pt>
                <c:pt idx="8662">
                  <c:v>25</c:v>
                </c:pt>
                <c:pt idx="8663">
                  <c:v>23</c:v>
                </c:pt>
                <c:pt idx="8664">
                  <c:v>22</c:v>
                </c:pt>
                <c:pt idx="8665">
                  <c:v>21</c:v>
                </c:pt>
                <c:pt idx="8666">
                  <c:v>24</c:v>
                </c:pt>
                <c:pt idx="8667">
                  <c:v>25</c:v>
                </c:pt>
                <c:pt idx="8668">
                  <c:v>21</c:v>
                </c:pt>
                <c:pt idx="8669">
                  <c:v>21</c:v>
                </c:pt>
                <c:pt idx="8670">
                  <c:v>22</c:v>
                </c:pt>
                <c:pt idx="8671">
                  <c:v>22</c:v>
                </c:pt>
                <c:pt idx="8672">
                  <c:v>19</c:v>
                </c:pt>
                <c:pt idx="8673">
                  <c:v>22</c:v>
                </c:pt>
                <c:pt idx="8674">
                  <c:v>23</c:v>
                </c:pt>
                <c:pt idx="8675">
                  <c:v>24</c:v>
                </c:pt>
                <c:pt idx="8676">
                  <c:v>22</c:v>
                </c:pt>
                <c:pt idx="8677">
                  <c:v>22</c:v>
                </c:pt>
                <c:pt idx="8678">
                  <c:v>24</c:v>
                </c:pt>
                <c:pt idx="8679">
                  <c:v>22</c:v>
                </c:pt>
                <c:pt idx="8680">
                  <c:v>22</c:v>
                </c:pt>
                <c:pt idx="8681">
                  <c:v>23</c:v>
                </c:pt>
                <c:pt idx="8682">
                  <c:v>22</c:v>
                </c:pt>
                <c:pt idx="8683">
                  <c:v>29</c:v>
                </c:pt>
                <c:pt idx="8684">
                  <c:v>29</c:v>
                </c:pt>
                <c:pt idx="8685">
                  <c:v>24</c:v>
                </c:pt>
                <c:pt idx="8686">
                  <c:v>24</c:v>
                </c:pt>
                <c:pt idx="8687">
                  <c:v>22</c:v>
                </c:pt>
                <c:pt idx="8688">
                  <c:v>23</c:v>
                </c:pt>
                <c:pt idx="8689">
                  <c:v>24</c:v>
                </c:pt>
                <c:pt idx="8690">
                  <c:v>23</c:v>
                </c:pt>
                <c:pt idx="8691">
                  <c:v>23</c:v>
                </c:pt>
                <c:pt idx="8692">
                  <c:v>28</c:v>
                </c:pt>
                <c:pt idx="8693">
                  <c:v>21</c:v>
                </c:pt>
                <c:pt idx="8694">
                  <c:v>22</c:v>
                </c:pt>
                <c:pt idx="8695">
                  <c:v>23</c:v>
                </c:pt>
                <c:pt idx="8696">
                  <c:v>23</c:v>
                </c:pt>
                <c:pt idx="8697">
                  <c:v>22</c:v>
                </c:pt>
                <c:pt idx="8698">
                  <c:v>22</c:v>
                </c:pt>
                <c:pt idx="8699">
                  <c:v>23</c:v>
                </c:pt>
                <c:pt idx="8700">
                  <c:v>21</c:v>
                </c:pt>
                <c:pt idx="8701">
                  <c:v>22</c:v>
                </c:pt>
                <c:pt idx="8702">
                  <c:v>25</c:v>
                </c:pt>
                <c:pt idx="8703">
                  <c:v>23</c:v>
                </c:pt>
                <c:pt idx="8704">
                  <c:v>22</c:v>
                </c:pt>
                <c:pt idx="8705">
                  <c:v>22</c:v>
                </c:pt>
                <c:pt idx="8706">
                  <c:v>24</c:v>
                </c:pt>
                <c:pt idx="8707">
                  <c:v>26</c:v>
                </c:pt>
                <c:pt idx="8708">
                  <c:v>25</c:v>
                </c:pt>
                <c:pt idx="8709">
                  <c:v>23</c:v>
                </c:pt>
                <c:pt idx="8710">
                  <c:v>22</c:v>
                </c:pt>
                <c:pt idx="8711">
                  <c:v>22</c:v>
                </c:pt>
                <c:pt idx="8712">
                  <c:v>21</c:v>
                </c:pt>
                <c:pt idx="8713">
                  <c:v>22</c:v>
                </c:pt>
                <c:pt idx="8714">
                  <c:v>22</c:v>
                </c:pt>
                <c:pt idx="8715">
                  <c:v>20</c:v>
                </c:pt>
                <c:pt idx="8716">
                  <c:v>21</c:v>
                </c:pt>
                <c:pt idx="8717">
                  <c:v>24</c:v>
                </c:pt>
                <c:pt idx="8718">
                  <c:v>21</c:v>
                </c:pt>
                <c:pt idx="8719">
                  <c:v>22</c:v>
                </c:pt>
                <c:pt idx="8720">
                  <c:v>25</c:v>
                </c:pt>
                <c:pt idx="8721">
                  <c:v>20</c:v>
                </c:pt>
                <c:pt idx="8722">
                  <c:v>23</c:v>
                </c:pt>
                <c:pt idx="8723">
                  <c:v>26</c:v>
                </c:pt>
                <c:pt idx="8724">
                  <c:v>23</c:v>
                </c:pt>
                <c:pt idx="8725">
                  <c:v>23</c:v>
                </c:pt>
                <c:pt idx="8726">
                  <c:v>22</c:v>
                </c:pt>
                <c:pt idx="8727">
                  <c:v>22</c:v>
                </c:pt>
                <c:pt idx="8728">
                  <c:v>21</c:v>
                </c:pt>
                <c:pt idx="8729">
                  <c:v>20</c:v>
                </c:pt>
                <c:pt idx="8730">
                  <c:v>22</c:v>
                </c:pt>
                <c:pt idx="8731">
                  <c:v>23</c:v>
                </c:pt>
                <c:pt idx="8732">
                  <c:v>25</c:v>
                </c:pt>
                <c:pt idx="8733">
                  <c:v>23</c:v>
                </c:pt>
                <c:pt idx="8734">
                  <c:v>25</c:v>
                </c:pt>
                <c:pt idx="8735">
                  <c:v>22</c:v>
                </c:pt>
                <c:pt idx="8736">
                  <c:v>25</c:v>
                </c:pt>
                <c:pt idx="8737">
                  <c:v>22</c:v>
                </c:pt>
                <c:pt idx="8738">
                  <c:v>22</c:v>
                </c:pt>
                <c:pt idx="8739">
                  <c:v>21</c:v>
                </c:pt>
                <c:pt idx="8740">
                  <c:v>23</c:v>
                </c:pt>
                <c:pt idx="8741">
                  <c:v>21</c:v>
                </c:pt>
                <c:pt idx="8742">
                  <c:v>20</c:v>
                </c:pt>
                <c:pt idx="8743">
                  <c:v>22</c:v>
                </c:pt>
                <c:pt idx="8744">
                  <c:v>22</c:v>
                </c:pt>
                <c:pt idx="8745">
                  <c:v>25</c:v>
                </c:pt>
                <c:pt idx="8746">
                  <c:v>21</c:v>
                </c:pt>
                <c:pt idx="8747">
                  <c:v>25</c:v>
                </c:pt>
                <c:pt idx="8748">
                  <c:v>23</c:v>
                </c:pt>
                <c:pt idx="8749">
                  <c:v>21</c:v>
                </c:pt>
                <c:pt idx="8750">
                  <c:v>21</c:v>
                </c:pt>
                <c:pt idx="8751">
                  <c:v>23</c:v>
                </c:pt>
                <c:pt idx="8752">
                  <c:v>22</c:v>
                </c:pt>
                <c:pt idx="8753">
                  <c:v>21</c:v>
                </c:pt>
                <c:pt idx="8754">
                  <c:v>22</c:v>
                </c:pt>
                <c:pt idx="8755">
                  <c:v>21</c:v>
                </c:pt>
                <c:pt idx="8756">
                  <c:v>22</c:v>
                </c:pt>
                <c:pt idx="8757">
                  <c:v>22</c:v>
                </c:pt>
                <c:pt idx="8758">
                  <c:v>21</c:v>
                </c:pt>
                <c:pt idx="8759">
                  <c:v>24</c:v>
                </c:pt>
                <c:pt idx="8760">
                  <c:v>21</c:v>
                </c:pt>
                <c:pt idx="8761">
                  <c:v>22</c:v>
                </c:pt>
                <c:pt idx="8762">
                  <c:v>22</c:v>
                </c:pt>
                <c:pt idx="8763">
                  <c:v>20</c:v>
                </c:pt>
                <c:pt idx="8764">
                  <c:v>23</c:v>
                </c:pt>
                <c:pt idx="8765">
                  <c:v>22</c:v>
                </c:pt>
                <c:pt idx="8766">
                  <c:v>23</c:v>
                </c:pt>
                <c:pt idx="8767">
                  <c:v>21</c:v>
                </c:pt>
                <c:pt idx="8768">
                  <c:v>23</c:v>
                </c:pt>
                <c:pt idx="8769">
                  <c:v>22</c:v>
                </c:pt>
                <c:pt idx="8770">
                  <c:v>19</c:v>
                </c:pt>
                <c:pt idx="8771">
                  <c:v>20</c:v>
                </c:pt>
                <c:pt idx="8772">
                  <c:v>21</c:v>
                </c:pt>
                <c:pt idx="8773">
                  <c:v>24</c:v>
                </c:pt>
                <c:pt idx="8774">
                  <c:v>22</c:v>
                </c:pt>
                <c:pt idx="8775">
                  <c:v>22</c:v>
                </c:pt>
                <c:pt idx="8776">
                  <c:v>22</c:v>
                </c:pt>
                <c:pt idx="8777">
                  <c:v>23</c:v>
                </c:pt>
                <c:pt idx="8778">
                  <c:v>22</c:v>
                </c:pt>
                <c:pt idx="8779">
                  <c:v>21</c:v>
                </c:pt>
                <c:pt idx="8780">
                  <c:v>23</c:v>
                </c:pt>
                <c:pt idx="8781">
                  <c:v>21</c:v>
                </c:pt>
                <c:pt idx="8782">
                  <c:v>22</c:v>
                </c:pt>
                <c:pt idx="8783">
                  <c:v>22</c:v>
                </c:pt>
                <c:pt idx="8784">
                  <c:v>20</c:v>
                </c:pt>
                <c:pt idx="8785">
                  <c:v>22</c:v>
                </c:pt>
                <c:pt idx="8786">
                  <c:v>23</c:v>
                </c:pt>
                <c:pt idx="8787">
                  <c:v>21</c:v>
                </c:pt>
                <c:pt idx="8788">
                  <c:v>22</c:v>
                </c:pt>
                <c:pt idx="8789">
                  <c:v>23</c:v>
                </c:pt>
                <c:pt idx="8790">
                  <c:v>19</c:v>
                </c:pt>
                <c:pt idx="8791">
                  <c:v>21</c:v>
                </c:pt>
                <c:pt idx="8792">
                  <c:v>21</c:v>
                </c:pt>
                <c:pt idx="8793">
                  <c:v>20</c:v>
                </c:pt>
                <c:pt idx="8794">
                  <c:v>22</c:v>
                </c:pt>
                <c:pt idx="8795">
                  <c:v>22</c:v>
                </c:pt>
                <c:pt idx="8796">
                  <c:v>21</c:v>
                </c:pt>
                <c:pt idx="8797">
                  <c:v>22</c:v>
                </c:pt>
                <c:pt idx="8798">
                  <c:v>22</c:v>
                </c:pt>
                <c:pt idx="8799">
                  <c:v>22</c:v>
                </c:pt>
                <c:pt idx="8800">
                  <c:v>22</c:v>
                </c:pt>
                <c:pt idx="8801">
                  <c:v>23</c:v>
                </c:pt>
                <c:pt idx="8802">
                  <c:v>21</c:v>
                </c:pt>
                <c:pt idx="8803">
                  <c:v>23</c:v>
                </c:pt>
                <c:pt idx="8804">
                  <c:v>23</c:v>
                </c:pt>
                <c:pt idx="8805">
                  <c:v>23</c:v>
                </c:pt>
                <c:pt idx="8806">
                  <c:v>22</c:v>
                </c:pt>
                <c:pt idx="8807">
                  <c:v>21</c:v>
                </c:pt>
                <c:pt idx="8808">
                  <c:v>22</c:v>
                </c:pt>
                <c:pt idx="8809">
                  <c:v>21</c:v>
                </c:pt>
                <c:pt idx="8810">
                  <c:v>23</c:v>
                </c:pt>
                <c:pt idx="8811">
                  <c:v>22</c:v>
                </c:pt>
                <c:pt idx="8812">
                  <c:v>23</c:v>
                </c:pt>
                <c:pt idx="8813">
                  <c:v>24</c:v>
                </c:pt>
                <c:pt idx="8814">
                  <c:v>26</c:v>
                </c:pt>
                <c:pt idx="8815">
                  <c:v>22</c:v>
                </c:pt>
                <c:pt idx="8816">
                  <c:v>22</c:v>
                </c:pt>
                <c:pt idx="8817">
                  <c:v>23</c:v>
                </c:pt>
                <c:pt idx="8818">
                  <c:v>24</c:v>
                </c:pt>
                <c:pt idx="8819">
                  <c:v>24</c:v>
                </c:pt>
                <c:pt idx="8820">
                  <c:v>22</c:v>
                </c:pt>
                <c:pt idx="8821">
                  <c:v>22</c:v>
                </c:pt>
                <c:pt idx="8822">
                  <c:v>21</c:v>
                </c:pt>
                <c:pt idx="8823">
                  <c:v>24</c:v>
                </c:pt>
                <c:pt idx="8824">
                  <c:v>23</c:v>
                </c:pt>
                <c:pt idx="8825">
                  <c:v>24</c:v>
                </c:pt>
                <c:pt idx="8826">
                  <c:v>20</c:v>
                </c:pt>
                <c:pt idx="8827">
                  <c:v>23</c:v>
                </c:pt>
                <c:pt idx="8828">
                  <c:v>23</c:v>
                </c:pt>
                <c:pt idx="8829">
                  <c:v>20</c:v>
                </c:pt>
                <c:pt idx="8830">
                  <c:v>22</c:v>
                </c:pt>
                <c:pt idx="8831">
                  <c:v>21</c:v>
                </c:pt>
                <c:pt idx="8832">
                  <c:v>21</c:v>
                </c:pt>
                <c:pt idx="8833">
                  <c:v>21</c:v>
                </c:pt>
                <c:pt idx="8834">
                  <c:v>22</c:v>
                </c:pt>
                <c:pt idx="8835">
                  <c:v>23</c:v>
                </c:pt>
                <c:pt idx="8836">
                  <c:v>21</c:v>
                </c:pt>
                <c:pt idx="8837">
                  <c:v>24</c:v>
                </c:pt>
                <c:pt idx="8838">
                  <c:v>24</c:v>
                </c:pt>
                <c:pt idx="8839">
                  <c:v>25</c:v>
                </c:pt>
                <c:pt idx="8840">
                  <c:v>21</c:v>
                </c:pt>
                <c:pt idx="8841">
                  <c:v>25</c:v>
                </c:pt>
                <c:pt idx="8842">
                  <c:v>22</c:v>
                </c:pt>
                <c:pt idx="8843">
                  <c:v>22</c:v>
                </c:pt>
                <c:pt idx="8844">
                  <c:v>19</c:v>
                </c:pt>
                <c:pt idx="8845">
                  <c:v>21</c:v>
                </c:pt>
                <c:pt idx="8846">
                  <c:v>22</c:v>
                </c:pt>
                <c:pt idx="8847">
                  <c:v>22</c:v>
                </c:pt>
                <c:pt idx="8848">
                  <c:v>23</c:v>
                </c:pt>
                <c:pt idx="8849">
                  <c:v>22</c:v>
                </c:pt>
                <c:pt idx="8850">
                  <c:v>23</c:v>
                </c:pt>
                <c:pt idx="8851">
                  <c:v>22</c:v>
                </c:pt>
                <c:pt idx="8852">
                  <c:v>21</c:v>
                </c:pt>
                <c:pt idx="8853">
                  <c:v>24</c:v>
                </c:pt>
                <c:pt idx="8854">
                  <c:v>25</c:v>
                </c:pt>
                <c:pt idx="8855">
                  <c:v>21</c:v>
                </c:pt>
                <c:pt idx="8856">
                  <c:v>24</c:v>
                </c:pt>
                <c:pt idx="8857">
                  <c:v>23</c:v>
                </c:pt>
                <c:pt idx="8858">
                  <c:v>23</c:v>
                </c:pt>
                <c:pt idx="8859">
                  <c:v>21</c:v>
                </c:pt>
                <c:pt idx="8860">
                  <c:v>21</c:v>
                </c:pt>
                <c:pt idx="8861">
                  <c:v>23</c:v>
                </c:pt>
                <c:pt idx="8862">
                  <c:v>22</c:v>
                </c:pt>
                <c:pt idx="8863">
                  <c:v>24</c:v>
                </c:pt>
                <c:pt idx="8864">
                  <c:v>26</c:v>
                </c:pt>
                <c:pt idx="8865">
                  <c:v>22</c:v>
                </c:pt>
                <c:pt idx="8866">
                  <c:v>22</c:v>
                </c:pt>
                <c:pt idx="8867">
                  <c:v>23</c:v>
                </c:pt>
                <c:pt idx="8868">
                  <c:v>22</c:v>
                </c:pt>
                <c:pt idx="8869">
                  <c:v>23</c:v>
                </c:pt>
                <c:pt idx="8870">
                  <c:v>25</c:v>
                </c:pt>
                <c:pt idx="8871">
                  <c:v>22</c:v>
                </c:pt>
                <c:pt idx="8872">
                  <c:v>21</c:v>
                </c:pt>
                <c:pt idx="8873">
                  <c:v>22</c:v>
                </c:pt>
                <c:pt idx="8874">
                  <c:v>22</c:v>
                </c:pt>
                <c:pt idx="8875">
                  <c:v>21</c:v>
                </c:pt>
                <c:pt idx="8876">
                  <c:v>22</c:v>
                </c:pt>
                <c:pt idx="8877">
                  <c:v>21</c:v>
                </c:pt>
                <c:pt idx="8878">
                  <c:v>22</c:v>
                </c:pt>
                <c:pt idx="8879">
                  <c:v>24</c:v>
                </c:pt>
                <c:pt idx="8880">
                  <c:v>20</c:v>
                </c:pt>
                <c:pt idx="8881">
                  <c:v>22</c:v>
                </c:pt>
                <c:pt idx="8882">
                  <c:v>20</c:v>
                </c:pt>
                <c:pt idx="8883">
                  <c:v>22</c:v>
                </c:pt>
                <c:pt idx="8884">
                  <c:v>24</c:v>
                </c:pt>
                <c:pt idx="8885">
                  <c:v>22</c:v>
                </c:pt>
                <c:pt idx="8886">
                  <c:v>23</c:v>
                </c:pt>
                <c:pt idx="8887">
                  <c:v>28</c:v>
                </c:pt>
                <c:pt idx="8888">
                  <c:v>26</c:v>
                </c:pt>
                <c:pt idx="8889">
                  <c:v>23</c:v>
                </c:pt>
                <c:pt idx="8890">
                  <c:v>23</c:v>
                </c:pt>
                <c:pt idx="8891">
                  <c:v>21</c:v>
                </c:pt>
                <c:pt idx="8892">
                  <c:v>21</c:v>
                </c:pt>
                <c:pt idx="8893">
                  <c:v>22</c:v>
                </c:pt>
                <c:pt idx="8894">
                  <c:v>21</c:v>
                </c:pt>
                <c:pt idx="8895">
                  <c:v>22</c:v>
                </c:pt>
                <c:pt idx="8896">
                  <c:v>30</c:v>
                </c:pt>
                <c:pt idx="8897">
                  <c:v>23</c:v>
                </c:pt>
                <c:pt idx="8898">
                  <c:v>22</c:v>
                </c:pt>
                <c:pt idx="8899">
                  <c:v>17</c:v>
                </c:pt>
                <c:pt idx="8900">
                  <c:v>20</c:v>
                </c:pt>
                <c:pt idx="8901">
                  <c:v>21</c:v>
                </c:pt>
                <c:pt idx="8902">
                  <c:v>22</c:v>
                </c:pt>
                <c:pt idx="8903">
                  <c:v>21</c:v>
                </c:pt>
                <c:pt idx="8904">
                  <c:v>21</c:v>
                </c:pt>
                <c:pt idx="8905">
                  <c:v>23</c:v>
                </c:pt>
                <c:pt idx="8906">
                  <c:v>24</c:v>
                </c:pt>
                <c:pt idx="8907">
                  <c:v>24</c:v>
                </c:pt>
                <c:pt idx="8908">
                  <c:v>24</c:v>
                </c:pt>
                <c:pt idx="8909">
                  <c:v>21</c:v>
                </c:pt>
                <c:pt idx="8910">
                  <c:v>23</c:v>
                </c:pt>
                <c:pt idx="8911">
                  <c:v>22</c:v>
                </c:pt>
                <c:pt idx="8912">
                  <c:v>21</c:v>
                </c:pt>
                <c:pt idx="8913">
                  <c:v>24</c:v>
                </c:pt>
                <c:pt idx="8914">
                  <c:v>21</c:v>
                </c:pt>
                <c:pt idx="8915">
                  <c:v>22</c:v>
                </c:pt>
                <c:pt idx="8916">
                  <c:v>20</c:v>
                </c:pt>
                <c:pt idx="8917">
                  <c:v>22</c:v>
                </c:pt>
                <c:pt idx="8918">
                  <c:v>21</c:v>
                </c:pt>
                <c:pt idx="8919">
                  <c:v>22</c:v>
                </c:pt>
                <c:pt idx="8920">
                  <c:v>21</c:v>
                </c:pt>
                <c:pt idx="8921">
                  <c:v>22</c:v>
                </c:pt>
                <c:pt idx="8922">
                  <c:v>22</c:v>
                </c:pt>
                <c:pt idx="8923">
                  <c:v>25</c:v>
                </c:pt>
                <c:pt idx="8924">
                  <c:v>24</c:v>
                </c:pt>
                <c:pt idx="8925">
                  <c:v>27</c:v>
                </c:pt>
                <c:pt idx="8926">
                  <c:v>21</c:v>
                </c:pt>
                <c:pt idx="8927">
                  <c:v>22</c:v>
                </c:pt>
                <c:pt idx="8928">
                  <c:v>21</c:v>
                </c:pt>
                <c:pt idx="8929">
                  <c:v>23</c:v>
                </c:pt>
                <c:pt idx="8930">
                  <c:v>22</c:v>
                </c:pt>
                <c:pt idx="8931">
                  <c:v>21</c:v>
                </c:pt>
                <c:pt idx="8932">
                  <c:v>26</c:v>
                </c:pt>
                <c:pt idx="8933">
                  <c:v>21</c:v>
                </c:pt>
                <c:pt idx="8934">
                  <c:v>22</c:v>
                </c:pt>
                <c:pt idx="8935">
                  <c:v>20</c:v>
                </c:pt>
                <c:pt idx="8936">
                  <c:v>20</c:v>
                </c:pt>
                <c:pt idx="8937">
                  <c:v>20</c:v>
                </c:pt>
                <c:pt idx="8938">
                  <c:v>20</c:v>
                </c:pt>
                <c:pt idx="8939">
                  <c:v>25</c:v>
                </c:pt>
                <c:pt idx="8940">
                  <c:v>21</c:v>
                </c:pt>
                <c:pt idx="8941">
                  <c:v>21</c:v>
                </c:pt>
                <c:pt idx="8942">
                  <c:v>22</c:v>
                </c:pt>
                <c:pt idx="8943">
                  <c:v>21</c:v>
                </c:pt>
                <c:pt idx="8944">
                  <c:v>21</c:v>
                </c:pt>
                <c:pt idx="8945">
                  <c:v>21</c:v>
                </c:pt>
                <c:pt idx="8946">
                  <c:v>21</c:v>
                </c:pt>
                <c:pt idx="8947">
                  <c:v>20</c:v>
                </c:pt>
                <c:pt idx="8948">
                  <c:v>21</c:v>
                </c:pt>
                <c:pt idx="8949">
                  <c:v>21</c:v>
                </c:pt>
                <c:pt idx="8950">
                  <c:v>21</c:v>
                </c:pt>
                <c:pt idx="8951">
                  <c:v>21</c:v>
                </c:pt>
                <c:pt idx="8952">
                  <c:v>21</c:v>
                </c:pt>
                <c:pt idx="8953">
                  <c:v>23</c:v>
                </c:pt>
                <c:pt idx="8954">
                  <c:v>21</c:v>
                </c:pt>
                <c:pt idx="8955">
                  <c:v>21</c:v>
                </c:pt>
                <c:pt idx="8956">
                  <c:v>22</c:v>
                </c:pt>
                <c:pt idx="8957">
                  <c:v>22</c:v>
                </c:pt>
                <c:pt idx="8958">
                  <c:v>23</c:v>
                </c:pt>
                <c:pt idx="8959">
                  <c:v>22</c:v>
                </c:pt>
                <c:pt idx="8960">
                  <c:v>22</c:v>
                </c:pt>
                <c:pt idx="8961">
                  <c:v>21</c:v>
                </c:pt>
                <c:pt idx="8962">
                  <c:v>23</c:v>
                </c:pt>
                <c:pt idx="8963">
                  <c:v>22</c:v>
                </c:pt>
                <c:pt idx="8964">
                  <c:v>21</c:v>
                </c:pt>
                <c:pt idx="8965">
                  <c:v>22</c:v>
                </c:pt>
                <c:pt idx="8966">
                  <c:v>24</c:v>
                </c:pt>
                <c:pt idx="8967">
                  <c:v>22</c:v>
                </c:pt>
                <c:pt idx="8968">
                  <c:v>24</c:v>
                </c:pt>
                <c:pt idx="8969">
                  <c:v>23</c:v>
                </c:pt>
                <c:pt idx="8970">
                  <c:v>24</c:v>
                </c:pt>
                <c:pt idx="8971">
                  <c:v>25</c:v>
                </c:pt>
                <c:pt idx="8972">
                  <c:v>25</c:v>
                </c:pt>
                <c:pt idx="8973">
                  <c:v>22</c:v>
                </c:pt>
                <c:pt idx="8974">
                  <c:v>24</c:v>
                </c:pt>
                <c:pt idx="8975">
                  <c:v>20</c:v>
                </c:pt>
                <c:pt idx="8976">
                  <c:v>25</c:v>
                </c:pt>
                <c:pt idx="8977">
                  <c:v>23</c:v>
                </c:pt>
                <c:pt idx="8978">
                  <c:v>21</c:v>
                </c:pt>
                <c:pt idx="8979">
                  <c:v>22</c:v>
                </c:pt>
                <c:pt idx="8980">
                  <c:v>23</c:v>
                </c:pt>
                <c:pt idx="8981">
                  <c:v>22</c:v>
                </c:pt>
                <c:pt idx="8982">
                  <c:v>21</c:v>
                </c:pt>
                <c:pt idx="8983">
                  <c:v>23</c:v>
                </c:pt>
                <c:pt idx="8984">
                  <c:v>21</c:v>
                </c:pt>
                <c:pt idx="8985">
                  <c:v>24</c:v>
                </c:pt>
                <c:pt idx="8986">
                  <c:v>23</c:v>
                </c:pt>
                <c:pt idx="8987">
                  <c:v>22</c:v>
                </c:pt>
                <c:pt idx="8988">
                  <c:v>23</c:v>
                </c:pt>
                <c:pt idx="8989">
                  <c:v>22</c:v>
                </c:pt>
                <c:pt idx="8990">
                  <c:v>20</c:v>
                </c:pt>
                <c:pt idx="8991">
                  <c:v>24</c:v>
                </c:pt>
                <c:pt idx="8992">
                  <c:v>20</c:v>
                </c:pt>
                <c:pt idx="8993">
                  <c:v>20</c:v>
                </c:pt>
                <c:pt idx="8994">
                  <c:v>24</c:v>
                </c:pt>
                <c:pt idx="8995">
                  <c:v>25</c:v>
                </c:pt>
                <c:pt idx="8996">
                  <c:v>25</c:v>
                </c:pt>
                <c:pt idx="8997">
                  <c:v>23</c:v>
                </c:pt>
                <c:pt idx="8998">
                  <c:v>22</c:v>
                </c:pt>
                <c:pt idx="8999">
                  <c:v>22</c:v>
                </c:pt>
                <c:pt idx="9000">
                  <c:v>23</c:v>
                </c:pt>
                <c:pt idx="9001">
                  <c:v>23</c:v>
                </c:pt>
                <c:pt idx="9002">
                  <c:v>22</c:v>
                </c:pt>
                <c:pt idx="9003">
                  <c:v>22</c:v>
                </c:pt>
                <c:pt idx="9004">
                  <c:v>25</c:v>
                </c:pt>
                <c:pt idx="9005">
                  <c:v>24</c:v>
                </c:pt>
                <c:pt idx="9006">
                  <c:v>22</c:v>
                </c:pt>
                <c:pt idx="9007">
                  <c:v>23</c:v>
                </c:pt>
                <c:pt idx="9008">
                  <c:v>20</c:v>
                </c:pt>
                <c:pt idx="9009">
                  <c:v>21</c:v>
                </c:pt>
                <c:pt idx="9010">
                  <c:v>21</c:v>
                </c:pt>
                <c:pt idx="9011">
                  <c:v>22</c:v>
                </c:pt>
                <c:pt idx="9012">
                  <c:v>21</c:v>
                </c:pt>
                <c:pt idx="9013">
                  <c:v>22</c:v>
                </c:pt>
                <c:pt idx="9014">
                  <c:v>21</c:v>
                </c:pt>
                <c:pt idx="9015">
                  <c:v>23</c:v>
                </c:pt>
                <c:pt idx="9016">
                  <c:v>19</c:v>
                </c:pt>
                <c:pt idx="9017">
                  <c:v>21</c:v>
                </c:pt>
                <c:pt idx="9018">
                  <c:v>21</c:v>
                </c:pt>
                <c:pt idx="9019">
                  <c:v>22</c:v>
                </c:pt>
                <c:pt idx="9020">
                  <c:v>21</c:v>
                </c:pt>
                <c:pt idx="9021">
                  <c:v>22</c:v>
                </c:pt>
                <c:pt idx="9022">
                  <c:v>21</c:v>
                </c:pt>
                <c:pt idx="9023">
                  <c:v>23</c:v>
                </c:pt>
                <c:pt idx="9024">
                  <c:v>22</c:v>
                </c:pt>
                <c:pt idx="9025">
                  <c:v>20</c:v>
                </c:pt>
                <c:pt idx="9026">
                  <c:v>24</c:v>
                </c:pt>
                <c:pt idx="9027">
                  <c:v>22</c:v>
                </c:pt>
                <c:pt idx="9028">
                  <c:v>21</c:v>
                </c:pt>
                <c:pt idx="9029">
                  <c:v>23</c:v>
                </c:pt>
                <c:pt idx="9030">
                  <c:v>22</c:v>
                </c:pt>
                <c:pt idx="9031">
                  <c:v>21</c:v>
                </c:pt>
                <c:pt idx="9032">
                  <c:v>23</c:v>
                </c:pt>
                <c:pt idx="9033">
                  <c:v>22</c:v>
                </c:pt>
                <c:pt idx="9034">
                  <c:v>23</c:v>
                </c:pt>
                <c:pt idx="9035">
                  <c:v>25</c:v>
                </c:pt>
                <c:pt idx="9036">
                  <c:v>22</c:v>
                </c:pt>
                <c:pt idx="9037">
                  <c:v>22</c:v>
                </c:pt>
                <c:pt idx="9038">
                  <c:v>20</c:v>
                </c:pt>
                <c:pt idx="9039">
                  <c:v>22</c:v>
                </c:pt>
                <c:pt idx="9040">
                  <c:v>21</c:v>
                </c:pt>
                <c:pt idx="9041">
                  <c:v>20</c:v>
                </c:pt>
                <c:pt idx="9042">
                  <c:v>23</c:v>
                </c:pt>
                <c:pt idx="9043">
                  <c:v>24</c:v>
                </c:pt>
                <c:pt idx="9044">
                  <c:v>24</c:v>
                </c:pt>
                <c:pt idx="9045">
                  <c:v>21</c:v>
                </c:pt>
                <c:pt idx="9046">
                  <c:v>21</c:v>
                </c:pt>
                <c:pt idx="9047">
                  <c:v>22</c:v>
                </c:pt>
                <c:pt idx="9048">
                  <c:v>22</c:v>
                </c:pt>
                <c:pt idx="9049">
                  <c:v>24</c:v>
                </c:pt>
                <c:pt idx="9050">
                  <c:v>21</c:v>
                </c:pt>
                <c:pt idx="9051">
                  <c:v>22</c:v>
                </c:pt>
                <c:pt idx="9052">
                  <c:v>20</c:v>
                </c:pt>
                <c:pt idx="9053">
                  <c:v>22</c:v>
                </c:pt>
                <c:pt idx="9054">
                  <c:v>21</c:v>
                </c:pt>
                <c:pt idx="9055">
                  <c:v>22</c:v>
                </c:pt>
                <c:pt idx="9056">
                  <c:v>22</c:v>
                </c:pt>
                <c:pt idx="9057">
                  <c:v>22</c:v>
                </c:pt>
                <c:pt idx="9058">
                  <c:v>22</c:v>
                </c:pt>
                <c:pt idx="9059">
                  <c:v>22</c:v>
                </c:pt>
                <c:pt idx="9060">
                  <c:v>22</c:v>
                </c:pt>
                <c:pt idx="9061">
                  <c:v>21</c:v>
                </c:pt>
                <c:pt idx="9062">
                  <c:v>22</c:v>
                </c:pt>
                <c:pt idx="9063">
                  <c:v>24</c:v>
                </c:pt>
                <c:pt idx="9064">
                  <c:v>24</c:v>
                </c:pt>
                <c:pt idx="9065">
                  <c:v>25</c:v>
                </c:pt>
                <c:pt idx="9066">
                  <c:v>22</c:v>
                </c:pt>
                <c:pt idx="9067">
                  <c:v>21</c:v>
                </c:pt>
                <c:pt idx="9068">
                  <c:v>21</c:v>
                </c:pt>
                <c:pt idx="9069">
                  <c:v>20</c:v>
                </c:pt>
                <c:pt idx="9070">
                  <c:v>22</c:v>
                </c:pt>
                <c:pt idx="9071">
                  <c:v>22</c:v>
                </c:pt>
                <c:pt idx="9072">
                  <c:v>21</c:v>
                </c:pt>
                <c:pt idx="9073">
                  <c:v>23</c:v>
                </c:pt>
                <c:pt idx="9074">
                  <c:v>21</c:v>
                </c:pt>
                <c:pt idx="9075">
                  <c:v>21</c:v>
                </c:pt>
                <c:pt idx="9076">
                  <c:v>21</c:v>
                </c:pt>
                <c:pt idx="9077">
                  <c:v>22</c:v>
                </c:pt>
                <c:pt idx="9078">
                  <c:v>22</c:v>
                </c:pt>
                <c:pt idx="9079">
                  <c:v>23</c:v>
                </c:pt>
                <c:pt idx="9080">
                  <c:v>20</c:v>
                </c:pt>
                <c:pt idx="9081">
                  <c:v>22</c:v>
                </c:pt>
                <c:pt idx="9082">
                  <c:v>23</c:v>
                </c:pt>
                <c:pt idx="9083">
                  <c:v>23</c:v>
                </c:pt>
                <c:pt idx="9084">
                  <c:v>22</c:v>
                </c:pt>
                <c:pt idx="9085">
                  <c:v>21</c:v>
                </c:pt>
                <c:pt idx="9086">
                  <c:v>24</c:v>
                </c:pt>
                <c:pt idx="9087">
                  <c:v>26</c:v>
                </c:pt>
                <c:pt idx="9088">
                  <c:v>24</c:v>
                </c:pt>
                <c:pt idx="9089">
                  <c:v>26</c:v>
                </c:pt>
                <c:pt idx="9090">
                  <c:v>24</c:v>
                </c:pt>
                <c:pt idx="9091">
                  <c:v>21</c:v>
                </c:pt>
                <c:pt idx="9092">
                  <c:v>23</c:v>
                </c:pt>
                <c:pt idx="9093">
                  <c:v>20</c:v>
                </c:pt>
                <c:pt idx="9094">
                  <c:v>21</c:v>
                </c:pt>
                <c:pt idx="9095">
                  <c:v>23</c:v>
                </c:pt>
                <c:pt idx="9096">
                  <c:v>22</c:v>
                </c:pt>
                <c:pt idx="9097">
                  <c:v>22</c:v>
                </c:pt>
                <c:pt idx="9098">
                  <c:v>22</c:v>
                </c:pt>
                <c:pt idx="9099">
                  <c:v>21</c:v>
                </c:pt>
                <c:pt idx="9100">
                  <c:v>23</c:v>
                </c:pt>
                <c:pt idx="9101">
                  <c:v>23</c:v>
                </c:pt>
                <c:pt idx="9102">
                  <c:v>22</c:v>
                </c:pt>
                <c:pt idx="9103">
                  <c:v>22</c:v>
                </c:pt>
                <c:pt idx="9104">
                  <c:v>23</c:v>
                </c:pt>
                <c:pt idx="9105">
                  <c:v>25</c:v>
                </c:pt>
                <c:pt idx="9106">
                  <c:v>24</c:v>
                </c:pt>
                <c:pt idx="9107">
                  <c:v>23</c:v>
                </c:pt>
                <c:pt idx="9108">
                  <c:v>20</c:v>
                </c:pt>
                <c:pt idx="9109">
                  <c:v>22</c:v>
                </c:pt>
                <c:pt idx="9110">
                  <c:v>23</c:v>
                </c:pt>
                <c:pt idx="9111">
                  <c:v>22</c:v>
                </c:pt>
                <c:pt idx="9112">
                  <c:v>23</c:v>
                </c:pt>
                <c:pt idx="9113">
                  <c:v>25</c:v>
                </c:pt>
                <c:pt idx="9114">
                  <c:v>26</c:v>
                </c:pt>
                <c:pt idx="9115">
                  <c:v>20</c:v>
                </c:pt>
                <c:pt idx="9116">
                  <c:v>22</c:v>
                </c:pt>
                <c:pt idx="9117">
                  <c:v>21</c:v>
                </c:pt>
                <c:pt idx="9118">
                  <c:v>21</c:v>
                </c:pt>
                <c:pt idx="9119">
                  <c:v>25</c:v>
                </c:pt>
                <c:pt idx="9120">
                  <c:v>24</c:v>
                </c:pt>
                <c:pt idx="9121">
                  <c:v>21</c:v>
                </c:pt>
                <c:pt idx="9122">
                  <c:v>22</c:v>
                </c:pt>
                <c:pt idx="9123">
                  <c:v>23</c:v>
                </c:pt>
                <c:pt idx="9124">
                  <c:v>21</c:v>
                </c:pt>
                <c:pt idx="9125">
                  <c:v>21</c:v>
                </c:pt>
                <c:pt idx="9126">
                  <c:v>20</c:v>
                </c:pt>
                <c:pt idx="9127">
                  <c:v>20</c:v>
                </c:pt>
                <c:pt idx="9128">
                  <c:v>23</c:v>
                </c:pt>
                <c:pt idx="9129">
                  <c:v>24</c:v>
                </c:pt>
                <c:pt idx="9130">
                  <c:v>21</c:v>
                </c:pt>
                <c:pt idx="9131">
                  <c:v>28</c:v>
                </c:pt>
                <c:pt idx="9132">
                  <c:v>22</c:v>
                </c:pt>
                <c:pt idx="9133">
                  <c:v>25</c:v>
                </c:pt>
                <c:pt idx="9134">
                  <c:v>24</c:v>
                </c:pt>
                <c:pt idx="9135">
                  <c:v>21</c:v>
                </c:pt>
                <c:pt idx="9136">
                  <c:v>24</c:v>
                </c:pt>
                <c:pt idx="9137">
                  <c:v>25</c:v>
                </c:pt>
                <c:pt idx="9138">
                  <c:v>24</c:v>
                </c:pt>
                <c:pt idx="9139">
                  <c:v>27</c:v>
                </c:pt>
                <c:pt idx="9140">
                  <c:v>22</c:v>
                </c:pt>
                <c:pt idx="9141">
                  <c:v>22</c:v>
                </c:pt>
                <c:pt idx="9142">
                  <c:v>22</c:v>
                </c:pt>
                <c:pt idx="9143">
                  <c:v>20</c:v>
                </c:pt>
                <c:pt idx="9144">
                  <c:v>23</c:v>
                </c:pt>
                <c:pt idx="9145">
                  <c:v>24</c:v>
                </c:pt>
                <c:pt idx="9146">
                  <c:v>22</c:v>
                </c:pt>
                <c:pt idx="9147">
                  <c:v>22</c:v>
                </c:pt>
                <c:pt idx="9148">
                  <c:v>22</c:v>
                </c:pt>
                <c:pt idx="9149">
                  <c:v>20</c:v>
                </c:pt>
                <c:pt idx="9150">
                  <c:v>22</c:v>
                </c:pt>
                <c:pt idx="9151">
                  <c:v>25</c:v>
                </c:pt>
                <c:pt idx="9152">
                  <c:v>23</c:v>
                </c:pt>
                <c:pt idx="9153">
                  <c:v>22</c:v>
                </c:pt>
                <c:pt idx="9154">
                  <c:v>28</c:v>
                </c:pt>
                <c:pt idx="9155">
                  <c:v>23</c:v>
                </c:pt>
                <c:pt idx="9156">
                  <c:v>22</c:v>
                </c:pt>
                <c:pt idx="9157">
                  <c:v>22</c:v>
                </c:pt>
                <c:pt idx="9158">
                  <c:v>22</c:v>
                </c:pt>
                <c:pt idx="9159">
                  <c:v>22</c:v>
                </c:pt>
                <c:pt idx="9160">
                  <c:v>23</c:v>
                </c:pt>
                <c:pt idx="9161">
                  <c:v>23</c:v>
                </c:pt>
                <c:pt idx="9162">
                  <c:v>24</c:v>
                </c:pt>
                <c:pt idx="9163">
                  <c:v>26</c:v>
                </c:pt>
                <c:pt idx="9164">
                  <c:v>21</c:v>
                </c:pt>
                <c:pt idx="9165">
                  <c:v>23</c:v>
                </c:pt>
                <c:pt idx="9166">
                  <c:v>21</c:v>
                </c:pt>
                <c:pt idx="9167">
                  <c:v>24</c:v>
                </c:pt>
                <c:pt idx="9168">
                  <c:v>21</c:v>
                </c:pt>
                <c:pt idx="9169">
                  <c:v>21</c:v>
                </c:pt>
                <c:pt idx="9170">
                  <c:v>21</c:v>
                </c:pt>
                <c:pt idx="9171">
                  <c:v>21</c:v>
                </c:pt>
                <c:pt idx="9172">
                  <c:v>27</c:v>
                </c:pt>
                <c:pt idx="9173">
                  <c:v>21</c:v>
                </c:pt>
                <c:pt idx="9174">
                  <c:v>21</c:v>
                </c:pt>
                <c:pt idx="9175">
                  <c:v>28</c:v>
                </c:pt>
                <c:pt idx="9176">
                  <c:v>21</c:v>
                </c:pt>
                <c:pt idx="9177">
                  <c:v>20</c:v>
                </c:pt>
                <c:pt idx="9178">
                  <c:v>20</c:v>
                </c:pt>
                <c:pt idx="9179">
                  <c:v>19</c:v>
                </c:pt>
                <c:pt idx="9180">
                  <c:v>24</c:v>
                </c:pt>
                <c:pt idx="9181">
                  <c:v>20</c:v>
                </c:pt>
                <c:pt idx="9182">
                  <c:v>21</c:v>
                </c:pt>
                <c:pt idx="9183">
                  <c:v>20</c:v>
                </c:pt>
                <c:pt idx="9184">
                  <c:v>23</c:v>
                </c:pt>
                <c:pt idx="9185">
                  <c:v>25</c:v>
                </c:pt>
                <c:pt idx="9186">
                  <c:v>22</c:v>
                </c:pt>
                <c:pt idx="9187">
                  <c:v>22</c:v>
                </c:pt>
                <c:pt idx="9188">
                  <c:v>25</c:v>
                </c:pt>
                <c:pt idx="9189">
                  <c:v>24</c:v>
                </c:pt>
                <c:pt idx="9190">
                  <c:v>21</c:v>
                </c:pt>
                <c:pt idx="9191">
                  <c:v>22</c:v>
                </c:pt>
                <c:pt idx="9192">
                  <c:v>23</c:v>
                </c:pt>
                <c:pt idx="9193">
                  <c:v>22</c:v>
                </c:pt>
                <c:pt idx="9194">
                  <c:v>17</c:v>
                </c:pt>
                <c:pt idx="9195">
                  <c:v>23</c:v>
                </c:pt>
                <c:pt idx="9196">
                  <c:v>23</c:v>
                </c:pt>
                <c:pt idx="9197">
                  <c:v>22</c:v>
                </c:pt>
                <c:pt idx="9198">
                  <c:v>23</c:v>
                </c:pt>
                <c:pt idx="9199">
                  <c:v>23</c:v>
                </c:pt>
                <c:pt idx="9200">
                  <c:v>22</c:v>
                </c:pt>
                <c:pt idx="9201">
                  <c:v>24</c:v>
                </c:pt>
                <c:pt idx="9202">
                  <c:v>21</c:v>
                </c:pt>
                <c:pt idx="9203">
                  <c:v>23</c:v>
                </c:pt>
                <c:pt idx="9204">
                  <c:v>22</c:v>
                </c:pt>
                <c:pt idx="9205">
                  <c:v>22</c:v>
                </c:pt>
                <c:pt idx="9206">
                  <c:v>22</c:v>
                </c:pt>
                <c:pt idx="9207">
                  <c:v>21</c:v>
                </c:pt>
                <c:pt idx="9208">
                  <c:v>26</c:v>
                </c:pt>
                <c:pt idx="9209">
                  <c:v>21</c:v>
                </c:pt>
                <c:pt idx="9210">
                  <c:v>22</c:v>
                </c:pt>
                <c:pt idx="9211">
                  <c:v>21</c:v>
                </c:pt>
                <c:pt idx="9212">
                  <c:v>26</c:v>
                </c:pt>
                <c:pt idx="9213">
                  <c:v>25</c:v>
                </c:pt>
                <c:pt idx="9214">
                  <c:v>21</c:v>
                </c:pt>
                <c:pt idx="9215">
                  <c:v>23</c:v>
                </c:pt>
                <c:pt idx="9216">
                  <c:v>20</c:v>
                </c:pt>
                <c:pt idx="9217">
                  <c:v>21</c:v>
                </c:pt>
                <c:pt idx="9218">
                  <c:v>21</c:v>
                </c:pt>
                <c:pt idx="9219">
                  <c:v>23</c:v>
                </c:pt>
                <c:pt idx="9220">
                  <c:v>19</c:v>
                </c:pt>
                <c:pt idx="9221">
                  <c:v>22</c:v>
                </c:pt>
                <c:pt idx="9222">
                  <c:v>21</c:v>
                </c:pt>
                <c:pt idx="9223">
                  <c:v>20</c:v>
                </c:pt>
                <c:pt idx="9224">
                  <c:v>22</c:v>
                </c:pt>
                <c:pt idx="9225">
                  <c:v>21</c:v>
                </c:pt>
                <c:pt idx="9226">
                  <c:v>22</c:v>
                </c:pt>
                <c:pt idx="9227">
                  <c:v>21</c:v>
                </c:pt>
                <c:pt idx="9228">
                  <c:v>23</c:v>
                </c:pt>
                <c:pt idx="9229">
                  <c:v>22</c:v>
                </c:pt>
                <c:pt idx="9230">
                  <c:v>22</c:v>
                </c:pt>
                <c:pt idx="9231">
                  <c:v>20</c:v>
                </c:pt>
                <c:pt idx="9232">
                  <c:v>21</c:v>
                </c:pt>
                <c:pt idx="9233">
                  <c:v>21</c:v>
                </c:pt>
                <c:pt idx="9234">
                  <c:v>23</c:v>
                </c:pt>
                <c:pt idx="9235">
                  <c:v>22</c:v>
                </c:pt>
                <c:pt idx="9236">
                  <c:v>22</c:v>
                </c:pt>
                <c:pt idx="9237">
                  <c:v>25</c:v>
                </c:pt>
                <c:pt idx="9238">
                  <c:v>21</c:v>
                </c:pt>
                <c:pt idx="9239">
                  <c:v>22</c:v>
                </c:pt>
                <c:pt idx="9240">
                  <c:v>22</c:v>
                </c:pt>
                <c:pt idx="9241">
                  <c:v>22</c:v>
                </c:pt>
                <c:pt idx="9242">
                  <c:v>21</c:v>
                </c:pt>
                <c:pt idx="9243">
                  <c:v>23</c:v>
                </c:pt>
                <c:pt idx="9244">
                  <c:v>23</c:v>
                </c:pt>
                <c:pt idx="9245">
                  <c:v>25</c:v>
                </c:pt>
                <c:pt idx="9246">
                  <c:v>23</c:v>
                </c:pt>
                <c:pt idx="9247">
                  <c:v>27</c:v>
                </c:pt>
                <c:pt idx="9248">
                  <c:v>25</c:v>
                </c:pt>
                <c:pt idx="9249">
                  <c:v>22</c:v>
                </c:pt>
                <c:pt idx="9250">
                  <c:v>22</c:v>
                </c:pt>
                <c:pt idx="9251">
                  <c:v>22</c:v>
                </c:pt>
                <c:pt idx="9252">
                  <c:v>23</c:v>
                </c:pt>
                <c:pt idx="9253">
                  <c:v>26</c:v>
                </c:pt>
                <c:pt idx="9254">
                  <c:v>24</c:v>
                </c:pt>
                <c:pt idx="9255">
                  <c:v>22</c:v>
                </c:pt>
                <c:pt idx="9256">
                  <c:v>21</c:v>
                </c:pt>
                <c:pt idx="9257">
                  <c:v>22</c:v>
                </c:pt>
                <c:pt idx="9258">
                  <c:v>22</c:v>
                </c:pt>
                <c:pt idx="9259">
                  <c:v>22</c:v>
                </c:pt>
                <c:pt idx="9260">
                  <c:v>22</c:v>
                </c:pt>
                <c:pt idx="9261">
                  <c:v>21</c:v>
                </c:pt>
                <c:pt idx="9262">
                  <c:v>22</c:v>
                </c:pt>
                <c:pt idx="9263">
                  <c:v>23</c:v>
                </c:pt>
                <c:pt idx="9264">
                  <c:v>22</c:v>
                </c:pt>
                <c:pt idx="9265">
                  <c:v>22</c:v>
                </c:pt>
                <c:pt idx="9266">
                  <c:v>24</c:v>
                </c:pt>
                <c:pt idx="9267">
                  <c:v>24</c:v>
                </c:pt>
                <c:pt idx="9268">
                  <c:v>22</c:v>
                </c:pt>
                <c:pt idx="9269">
                  <c:v>22</c:v>
                </c:pt>
                <c:pt idx="9270">
                  <c:v>22</c:v>
                </c:pt>
                <c:pt idx="9271">
                  <c:v>21</c:v>
                </c:pt>
                <c:pt idx="9272">
                  <c:v>27</c:v>
                </c:pt>
                <c:pt idx="9273">
                  <c:v>25</c:v>
                </c:pt>
                <c:pt idx="9274">
                  <c:v>23</c:v>
                </c:pt>
                <c:pt idx="9275">
                  <c:v>23</c:v>
                </c:pt>
                <c:pt idx="9276">
                  <c:v>20</c:v>
                </c:pt>
                <c:pt idx="9277">
                  <c:v>26</c:v>
                </c:pt>
                <c:pt idx="9278">
                  <c:v>23</c:v>
                </c:pt>
                <c:pt idx="9279">
                  <c:v>21</c:v>
                </c:pt>
                <c:pt idx="9280">
                  <c:v>25</c:v>
                </c:pt>
                <c:pt idx="9281">
                  <c:v>30</c:v>
                </c:pt>
                <c:pt idx="9282">
                  <c:v>24</c:v>
                </c:pt>
                <c:pt idx="9283">
                  <c:v>22</c:v>
                </c:pt>
                <c:pt idx="9284">
                  <c:v>20</c:v>
                </c:pt>
                <c:pt idx="9285">
                  <c:v>21</c:v>
                </c:pt>
                <c:pt idx="9286">
                  <c:v>20</c:v>
                </c:pt>
                <c:pt idx="9287">
                  <c:v>22</c:v>
                </c:pt>
                <c:pt idx="9288">
                  <c:v>20</c:v>
                </c:pt>
                <c:pt idx="9289">
                  <c:v>21</c:v>
                </c:pt>
                <c:pt idx="9290">
                  <c:v>22</c:v>
                </c:pt>
                <c:pt idx="9291">
                  <c:v>21</c:v>
                </c:pt>
                <c:pt idx="9292">
                  <c:v>20</c:v>
                </c:pt>
                <c:pt idx="9293">
                  <c:v>26</c:v>
                </c:pt>
                <c:pt idx="9294">
                  <c:v>20</c:v>
                </c:pt>
                <c:pt idx="9295">
                  <c:v>20</c:v>
                </c:pt>
                <c:pt idx="9296">
                  <c:v>21</c:v>
                </c:pt>
                <c:pt idx="9297">
                  <c:v>21</c:v>
                </c:pt>
                <c:pt idx="9298">
                  <c:v>21</c:v>
                </c:pt>
                <c:pt idx="9299">
                  <c:v>23</c:v>
                </c:pt>
                <c:pt idx="9300">
                  <c:v>23</c:v>
                </c:pt>
                <c:pt idx="9301">
                  <c:v>20</c:v>
                </c:pt>
                <c:pt idx="9302">
                  <c:v>21</c:v>
                </c:pt>
                <c:pt idx="9303">
                  <c:v>22</c:v>
                </c:pt>
                <c:pt idx="9304">
                  <c:v>24</c:v>
                </c:pt>
                <c:pt idx="9305">
                  <c:v>24</c:v>
                </c:pt>
                <c:pt idx="9306">
                  <c:v>23</c:v>
                </c:pt>
                <c:pt idx="9307">
                  <c:v>25</c:v>
                </c:pt>
                <c:pt idx="9308">
                  <c:v>21</c:v>
                </c:pt>
                <c:pt idx="9309">
                  <c:v>23</c:v>
                </c:pt>
                <c:pt idx="9310">
                  <c:v>22</c:v>
                </c:pt>
                <c:pt idx="9311">
                  <c:v>24</c:v>
                </c:pt>
                <c:pt idx="9312">
                  <c:v>21</c:v>
                </c:pt>
                <c:pt idx="9313">
                  <c:v>23</c:v>
                </c:pt>
                <c:pt idx="9314">
                  <c:v>21</c:v>
                </c:pt>
                <c:pt idx="9315">
                  <c:v>24</c:v>
                </c:pt>
                <c:pt idx="9316">
                  <c:v>26</c:v>
                </c:pt>
                <c:pt idx="9317">
                  <c:v>25</c:v>
                </c:pt>
                <c:pt idx="9318">
                  <c:v>21</c:v>
                </c:pt>
                <c:pt idx="9319">
                  <c:v>24</c:v>
                </c:pt>
                <c:pt idx="9320">
                  <c:v>24</c:v>
                </c:pt>
                <c:pt idx="9321">
                  <c:v>22</c:v>
                </c:pt>
                <c:pt idx="9322">
                  <c:v>22</c:v>
                </c:pt>
                <c:pt idx="9323">
                  <c:v>25</c:v>
                </c:pt>
                <c:pt idx="9324">
                  <c:v>21</c:v>
                </c:pt>
                <c:pt idx="9325">
                  <c:v>22</c:v>
                </c:pt>
                <c:pt idx="9326">
                  <c:v>24</c:v>
                </c:pt>
                <c:pt idx="9327">
                  <c:v>23</c:v>
                </c:pt>
                <c:pt idx="9328">
                  <c:v>23</c:v>
                </c:pt>
                <c:pt idx="9329">
                  <c:v>25</c:v>
                </c:pt>
                <c:pt idx="9330">
                  <c:v>23</c:v>
                </c:pt>
                <c:pt idx="9331">
                  <c:v>26</c:v>
                </c:pt>
                <c:pt idx="9332">
                  <c:v>25</c:v>
                </c:pt>
                <c:pt idx="9333">
                  <c:v>19</c:v>
                </c:pt>
                <c:pt idx="9334">
                  <c:v>22</c:v>
                </c:pt>
                <c:pt idx="9335">
                  <c:v>21</c:v>
                </c:pt>
                <c:pt idx="9336">
                  <c:v>22</c:v>
                </c:pt>
                <c:pt idx="9337">
                  <c:v>23</c:v>
                </c:pt>
                <c:pt idx="9338">
                  <c:v>21</c:v>
                </c:pt>
                <c:pt idx="9339">
                  <c:v>21</c:v>
                </c:pt>
                <c:pt idx="9340">
                  <c:v>22</c:v>
                </c:pt>
                <c:pt idx="9341">
                  <c:v>22</c:v>
                </c:pt>
                <c:pt idx="9342">
                  <c:v>21</c:v>
                </c:pt>
                <c:pt idx="9343">
                  <c:v>24</c:v>
                </c:pt>
                <c:pt idx="9344">
                  <c:v>21</c:v>
                </c:pt>
                <c:pt idx="9345">
                  <c:v>20</c:v>
                </c:pt>
                <c:pt idx="9346">
                  <c:v>21</c:v>
                </c:pt>
                <c:pt idx="9347">
                  <c:v>21</c:v>
                </c:pt>
                <c:pt idx="9348">
                  <c:v>21</c:v>
                </c:pt>
                <c:pt idx="9349">
                  <c:v>22</c:v>
                </c:pt>
                <c:pt idx="9350">
                  <c:v>22</c:v>
                </c:pt>
                <c:pt idx="9351">
                  <c:v>22</c:v>
                </c:pt>
                <c:pt idx="9352">
                  <c:v>22</c:v>
                </c:pt>
                <c:pt idx="9353">
                  <c:v>23</c:v>
                </c:pt>
                <c:pt idx="9354">
                  <c:v>24</c:v>
                </c:pt>
                <c:pt idx="9355">
                  <c:v>30</c:v>
                </c:pt>
                <c:pt idx="9356">
                  <c:v>26</c:v>
                </c:pt>
                <c:pt idx="9357">
                  <c:v>25</c:v>
                </c:pt>
                <c:pt idx="9358">
                  <c:v>21</c:v>
                </c:pt>
                <c:pt idx="9359">
                  <c:v>22</c:v>
                </c:pt>
                <c:pt idx="9360">
                  <c:v>25</c:v>
                </c:pt>
                <c:pt idx="9361">
                  <c:v>25</c:v>
                </c:pt>
                <c:pt idx="9362">
                  <c:v>23</c:v>
                </c:pt>
                <c:pt idx="9363">
                  <c:v>24</c:v>
                </c:pt>
                <c:pt idx="9364">
                  <c:v>25</c:v>
                </c:pt>
                <c:pt idx="9365">
                  <c:v>22</c:v>
                </c:pt>
                <c:pt idx="9366">
                  <c:v>23</c:v>
                </c:pt>
                <c:pt idx="9367">
                  <c:v>22</c:v>
                </c:pt>
                <c:pt idx="9368">
                  <c:v>21</c:v>
                </c:pt>
                <c:pt idx="9369">
                  <c:v>24</c:v>
                </c:pt>
                <c:pt idx="9370">
                  <c:v>22</c:v>
                </c:pt>
                <c:pt idx="9371">
                  <c:v>21</c:v>
                </c:pt>
                <c:pt idx="9372">
                  <c:v>18</c:v>
                </c:pt>
                <c:pt idx="9373">
                  <c:v>23</c:v>
                </c:pt>
                <c:pt idx="9374">
                  <c:v>23</c:v>
                </c:pt>
                <c:pt idx="9375">
                  <c:v>22</c:v>
                </c:pt>
                <c:pt idx="9376">
                  <c:v>22</c:v>
                </c:pt>
                <c:pt idx="9377">
                  <c:v>24</c:v>
                </c:pt>
                <c:pt idx="9378">
                  <c:v>22</c:v>
                </c:pt>
                <c:pt idx="9379">
                  <c:v>23</c:v>
                </c:pt>
                <c:pt idx="9380">
                  <c:v>25</c:v>
                </c:pt>
                <c:pt idx="9381">
                  <c:v>25</c:v>
                </c:pt>
                <c:pt idx="9382">
                  <c:v>23</c:v>
                </c:pt>
                <c:pt idx="9383">
                  <c:v>20</c:v>
                </c:pt>
                <c:pt idx="9384">
                  <c:v>22</c:v>
                </c:pt>
                <c:pt idx="9385">
                  <c:v>21</c:v>
                </c:pt>
                <c:pt idx="9386">
                  <c:v>22</c:v>
                </c:pt>
                <c:pt idx="9387">
                  <c:v>23</c:v>
                </c:pt>
                <c:pt idx="9388">
                  <c:v>21</c:v>
                </c:pt>
                <c:pt idx="9389">
                  <c:v>22</c:v>
                </c:pt>
                <c:pt idx="9390">
                  <c:v>22</c:v>
                </c:pt>
                <c:pt idx="9391">
                  <c:v>23</c:v>
                </c:pt>
                <c:pt idx="9392">
                  <c:v>21</c:v>
                </c:pt>
                <c:pt idx="9393">
                  <c:v>21</c:v>
                </c:pt>
                <c:pt idx="9394">
                  <c:v>25</c:v>
                </c:pt>
                <c:pt idx="9395">
                  <c:v>23</c:v>
                </c:pt>
                <c:pt idx="9396">
                  <c:v>22</c:v>
                </c:pt>
                <c:pt idx="9397">
                  <c:v>21</c:v>
                </c:pt>
                <c:pt idx="9398">
                  <c:v>22</c:v>
                </c:pt>
                <c:pt idx="9399">
                  <c:v>23</c:v>
                </c:pt>
                <c:pt idx="9400">
                  <c:v>25</c:v>
                </c:pt>
                <c:pt idx="9401">
                  <c:v>24</c:v>
                </c:pt>
                <c:pt idx="9402">
                  <c:v>24</c:v>
                </c:pt>
                <c:pt idx="9403">
                  <c:v>22</c:v>
                </c:pt>
                <c:pt idx="9404">
                  <c:v>25</c:v>
                </c:pt>
                <c:pt idx="9405">
                  <c:v>25</c:v>
                </c:pt>
                <c:pt idx="9406">
                  <c:v>25</c:v>
                </c:pt>
                <c:pt idx="9407">
                  <c:v>22</c:v>
                </c:pt>
                <c:pt idx="9408">
                  <c:v>22</c:v>
                </c:pt>
                <c:pt idx="9409">
                  <c:v>23</c:v>
                </c:pt>
                <c:pt idx="9410">
                  <c:v>19</c:v>
                </c:pt>
                <c:pt idx="9411">
                  <c:v>22</c:v>
                </c:pt>
                <c:pt idx="9412">
                  <c:v>24</c:v>
                </c:pt>
                <c:pt idx="9413">
                  <c:v>25</c:v>
                </c:pt>
                <c:pt idx="9414">
                  <c:v>21</c:v>
                </c:pt>
                <c:pt idx="9415">
                  <c:v>23</c:v>
                </c:pt>
                <c:pt idx="9416">
                  <c:v>23</c:v>
                </c:pt>
                <c:pt idx="9417">
                  <c:v>23</c:v>
                </c:pt>
                <c:pt idx="9418">
                  <c:v>23</c:v>
                </c:pt>
                <c:pt idx="9419">
                  <c:v>23</c:v>
                </c:pt>
                <c:pt idx="9420">
                  <c:v>23</c:v>
                </c:pt>
                <c:pt idx="9421">
                  <c:v>26</c:v>
                </c:pt>
                <c:pt idx="9422">
                  <c:v>22</c:v>
                </c:pt>
                <c:pt idx="9423">
                  <c:v>26</c:v>
                </c:pt>
                <c:pt idx="9424">
                  <c:v>24</c:v>
                </c:pt>
                <c:pt idx="9425">
                  <c:v>23</c:v>
                </c:pt>
                <c:pt idx="9426">
                  <c:v>24</c:v>
                </c:pt>
                <c:pt idx="9427">
                  <c:v>23</c:v>
                </c:pt>
                <c:pt idx="9428">
                  <c:v>24</c:v>
                </c:pt>
                <c:pt idx="9429">
                  <c:v>26</c:v>
                </c:pt>
                <c:pt idx="9430">
                  <c:v>26</c:v>
                </c:pt>
                <c:pt idx="9431">
                  <c:v>20</c:v>
                </c:pt>
                <c:pt idx="9432">
                  <c:v>21</c:v>
                </c:pt>
                <c:pt idx="9433">
                  <c:v>21</c:v>
                </c:pt>
                <c:pt idx="9434">
                  <c:v>20</c:v>
                </c:pt>
                <c:pt idx="9435">
                  <c:v>21</c:v>
                </c:pt>
                <c:pt idx="9436">
                  <c:v>21</c:v>
                </c:pt>
                <c:pt idx="9437">
                  <c:v>20</c:v>
                </c:pt>
                <c:pt idx="9438">
                  <c:v>21</c:v>
                </c:pt>
                <c:pt idx="9439">
                  <c:v>21</c:v>
                </c:pt>
                <c:pt idx="9440">
                  <c:v>21</c:v>
                </c:pt>
                <c:pt idx="9441">
                  <c:v>23</c:v>
                </c:pt>
                <c:pt idx="9442">
                  <c:v>24</c:v>
                </c:pt>
                <c:pt idx="9443">
                  <c:v>23</c:v>
                </c:pt>
                <c:pt idx="9444">
                  <c:v>20</c:v>
                </c:pt>
                <c:pt idx="9445">
                  <c:v>23</c:v>
                </c:pt>
                <c:pt idx="9446">
                  <c:v>22</c:v>
                </c:pt>
                <c:pt idx="9447">
                  <c:v>21</c:v>
                </c:pt>
                <c:pt idx="9448">
                  <c:v>20</c:v>
                </c:pt>
                <c:pt idx="9449">
                  <c:v>22</c:v>
                </c:pt>
                <c:pt idx="9450">
                  <c:v>23</c:v>
                </c:pt>
                <c:pt idx="9451">
                  <c:v>23</c:v>
                </c:pt>
                <c:pt idx="9452">
                  <c:v>25</c:v>
                </c:pt>
                <c:pt idx="9453">
                  <c:v>24</c:v>
                </c:pt>
                <c:pt idx="9454">
                  <c:v>24</c:v>
                </c:pt>
                <c:pt idx="9455">
                  <c:v>24</c:v>
                </c:pt>
                <c:pt idx="9456">
                  <c:v>25</c:v>
                </c:pt>
                <c:pt idx="9457">
                  <c:v>20</c:v>
                </c:pt>
                <c:pt idx="9458">
                  <c:v>23</c:v>
                </c:pt>
                <c:pt idx="9459">
                  <c:v>17</c:v>
                </c:pt>
                <c:pt idx="9460">
                  <c:v>28</c:v>
                </c:pt>
                <c:pt idx="9461">
                  <c:v>22</c:v>
                </c:pt>
                <c:pt idx="9462">
                  <c:v>20</c:v>
                </c:pt>
                <c:pt idx="9463">
                  <c:v>25</c:v>
                </c:pt>
                <c:pt idx="9464">
                  <c:v>32</c:v>
                </c:pt>
                <c:pt idx="9465">
                  <c:v>21</c:v>
                </c:pt>
                <c:pt idx="9466">
                  <c:v>21</c:v>
                </c:pt>
                <c:pt idx="9467">
                  <c:v>21</c:v>
                </c:pt>
                <c:pt idx="9468">
                  <c:v>20</c:v>
                </c:pt>
                <c:pt idx="9469">
                  <c:v>23</c:v>
                </c:pt>
                <c:pt idx="9470">
                  <c:v>23</c:v>
                </c:pt>
                <c:pt idx="9471">
                  <c:v>21</c:v>
                </c:pt>
                <c:pt idx="9472">
                  <c:v>20</c:v>
                </c:pt>
                <c:pt idx="9473">
                  <c:v>22</c:v>
                </c:pt>
                <c:pt idx="9474">
                  <c:v>26</c:v>
                </c:pt>
                <c:pt idx="9475">
                  <c:v>26</c:v>
                </c:pt>
                <c:pt idx="9476">
                  <c:v>20</c:v>
                </c:pt>
                <c:pt idx="9477">
                  <c:v>19</c:v>
                </c:pt>
                <c:pt idx="9478">
                  <c:v>23</c:v>
                </c:pt>
                <c:pt idx="9479">
                  <c:v>25</c:v>
                </c:pt>
                <c:pt idx="9480">
                  <c:v>25</c:v>
                </c:pt>
                <c:pt idx="9481">
                  <c:v>25</c:v>
                </c:pt>
                <c:pt idx="9482">
                  <c:v>21</c:v>
                </c:pt>
                <c:pt idx="9483">
                  <c:v>22</c:v>
                </c:pt>
                <c:pt idx="9484">
                  <c:v>22</c:v>
                </c:pt>
                <c:pt idx="9485">
                  <c:v>22</c:v>
                </c:pt>
                <c:pt idx="9486">
                  <c:v>21</c:v>
                </c:pt>
                <c:pt idx="9487">
                  <c:v>22</c:v>
                </c:pt>
                <c:pt idx="9488">
                  <c:v>21</c:v>
                </c:pt>
                <c:pt idx="9489">
                  <c:v>21</c:v>
                </c:pt>
                <c:pt idx="9490">
                  <c:v>18</c:v>
                </c:pt>
                <c:pt idx="9491">
                  <c:v>22</c:v>
                </c:pt>
                <c:pt idx="9492">
                  <c:v>24</c:v>
                </c:pt>
                <c:pt idx="9493">
                  <c:v>23</c:v>
                </c:pt>
                <c:pt idx="9494">
                  <c:v>32</c:v>
                </c:pt>
                <c:pt idx="9495">
                  <c:v>24</c:v>
                </c:pt>
                <c:pt idx="9496">
                  <c:v>21</c:v>
                </c:pt>
                <c:pt idx="9497">
                  <c:v>26</c:v>
                </c:pt>
                <c:pt idx="9498">
                  <c:v>21</c:v>
                </c:pt>
                <c:pt idx="9499">
                  <c:v>28</c:v>
                </c:pt>
                <c:pt idx="9500">
                  <c:v>22</c:v>
                </c:pt>
                <c:pt idx="9501">
                  <c:v>24</c:v>
                </c:pt>
                <c:pt idx="9502">
                  <c:v>24</c:v>
                </c:pt>
                <c:pt idx="9503">
                  <c:v>33</c:v>
                </c:pt>
                <c:pt idx="9504">
                  <c:v>28</c:v>
                </c:pt>
                <c:pt idx="9505">
                  <c:v>39</c:v>
                </c:pt>
                <c:pt idx="9506">
                  <c:v>25</c:v>
                </c:pt>
                <c:pt idx="9507">
                  <c:v>21</c:v>
                </c:pt>
                <c:pt idx="9508">
                  <c:v>25</c:v>
                </c:pt>
                <c:pt idx="9509">
                  <c:v>20</c:v>
                </c:pt>
                <c:pt idx="9510">
                  <c:v>20</c:v>
                </c:pt>
                <c:pt idx="9511">
                  <c:v>22</c:v>
                </c:pt>
                <c:pt idx="9512">
                  <c:v>21</c:v>
                </c:pt>
                <c:pt idx="9513">
                  <c:v>22</c:v>
                </c:pt>
                <c:pt idx="9514">
                  <c:v>24</c:v>
                </c:pt>
                <c:pt idx="9515">
                  <c:v>20</c:v>
                </c:pt>
                <c:pt idx="9516">
                  <c:v>21</c:v>
                </c:pt>
                <c:pt idx="9517">
                  <c:v>27</c:v>
                </c:pt>
                <c:pt idx="9518">
                  <c:v>20</c:v>
                </c:pt>
                <c:pt idx="9519">
                  <c:v>23</c:v>
                </c:pt>
                <c:pt idx="9520">
                  <c:v>20</c:v>
                </c:pt>
                <c:pt idx="9521">
                  <c:v>25</c:v>
                </c:pt>
                <c:pt idx="9522">
                  <c:v>22</c:v>
                </c:pt>
                <c:pt idx="9523">
                  <c:v>20</c:v>
                </c:pt>
                <c:pt idx="9524">
                  <c:v>23</c:v>
                </c:pt>
                <c:pt idx="9525">
                  <c:v>21</c:v>
                </c:pt>
                <c:pt idx="9526">
                  <c:v>20</c:v>
                </c:pt>
                <c:pt idx="9527">
                  <c:v>23</c:v>
                </c:pt>
                <c:pt idx="9528">
                  <c:v>24</c:v>
                </c:pt>
                <c:pt idx="9529">
                  <c:v>22</c:v>
                </c:pt>
                <c:pt idx="9530">
                  <c:v>46</c:v>
                </c:pt>
                <c:pt idx="9531">
                  <c:v>21</c:v>
                </c:pt>
                <c:pt idx="9532">
                  <c:v>25</c:v>
                </c:pt>
                <c:pt idx="9533">
                  <c:v>23</c:v>
                </c:pt>
                <c:pt idx="9534">
                  <c:v>21</c:v>
                </c:pt>
                <c:pt idx="9535">
                  <c:v>21</c:v>
                </c:pt>
                <c:pt idx="9536">
                  <c:v>21</c:v>
                </c:pt>
                <c:pt idx="9537">
                  <c:v>24</c:v>
                </c:pt>
                <c:pt idx="9538">
                  <c:v>22</c:v>
                </c:pt>
                <c:pt idx="9539">
                  <c:v>20</c:v>
                </c:pt>
                <c:pt idx="9540">
                  <c:v>19</c:v>
                </c:pt>
                <c:pt idx="9541">
                  <c:v>21</c:v>
                </c:pt>
                <c:pt idx="9542">
                  <c:v>21</c:v>
                </c:pt>
                <c:pt idx="9543">
                  <c:v>23</c:v>
                </c:pt>
                <c:pt idx="9544">
                  <c:v>24</c:v>
                </c:pt>
                <c:pt idx="9545">
                  <c:v>22</c:v>
                </c:pt>
                <c:pt idx="9546">
                  <c:v>22</c:v>
                </c:pt>
                <c:pt idx="9547">
                  <c:v>23</c:v>
                </c:pt>
                <c:pt idx="9548">
                  <c:v>22</c:v>
                </c:pt>
                <c:pt idx="9549">
                  <c:v>24</c:v>
                </c:pt>
                <c:pt idx="9550">
                  <c:v>22</c:v>
                </c:pt>
                <c:pt idx="9551">
                  <c:v>21</c:v>
                </c:pt>
                <c:pt idx="9552">
                  <c:v>25</c:v>
                </c:pt>
                <c:pt idx="9553">
                  <c:v>23</c:v>
                </c:pt>
                <c:pt idx="9554">
                  <c:v>24</c:v>
                </c:pt>
                <c:pt idx="9555">
                  <c:v>25</c:v>
                </c:pt>
                <c:pt idx="9556">
                  <c:v>23</c:v>
                </c:pt>
                <c:pt idx="9557">
                  <c:v>26</c:v>
                </c:pt>
                <c:pt idx="9558">
                  <c:v>18</c:v>
                </c:pt>
                <c:pt idx="9559">
                  <c:v>18</c:v>
                </c:pt>
                <c:pt idx="9560">
                  <c:v>25</c:v>
                </c:pt>
                <c:pt idx="9561">
                  <c:v>23</c:v>
                </c:pt>
                <c:pt idx="9562">
                  <c:v>22</c:v>
                </c:pt>
                <c:pt idx="9563">
                  <c:v>20</c:v>
                </c:pt>
                <c:pt idx="9564">
                  <c:v>21</c:v>
                </c:pt>
                <c:pt idx="9565">
                  <c:v>24</c:v>
                </c:pt>
                <c:pt idx="9566">
                  <c:v>20</c:v>
                </c:pt>
                <c:pt idx="9567">
                  <c:v>22</c:v>
                </c:pt>
                <c:pt idx="9568">
                  <c:v>18</c:v>
                </c:pt>
                <c:pt idx="9569">
                  <c:v>25</c:v>
                </c:pt>
                <c:pt idx="9570">
                  <c:v>20</c:v>
                </c:pt>
                <c:pt idx="9571">
                  <c:v>20</c:v>
                </c:pt>
                <c:pt idx="9572">
                  <c:v>22</c:v>
                </c:pt>
                <c:pt idx="9573">
                  <c:v>21</c:v>
                </c:pt>
                <c:pt idx="9574">
                  <c:v>25</c:v>
                </c:pt>
                <c:pt idx="9575">
                  <c:v>21</c:v>
                </c:pt>
                <c:pt idx="9576">
                  <c:v>23</c:v>
                </c:pt>
                <c:pt idx="9577">
                  <c:v>22</c:v>
                </c:pt>
                <c:pt idx="9578">
                  <c:v>20</c:v>
                </c:pt>
                <c:pt idx="9579">
                  <c:v>23</c:v>
                </c:pt>
                <c:pt idx="9580">
                  <c:v>24</c:v>
                </c:pt>
                <c:pt idx="9581">
                  <c:v>22</c:v>
                </c:pt>
                <c:pt idx="9582">
                  <c:v>21</c:v>
                </c:pt>
                <c:pt idx="9583">
                  <c:v>25</c:v>
                </c:pt>
                <c:pt idx="9584">
                  <c:v>21</c:v>
                </c:pt>
                <c:pt idx="9585">
                  <c:v>19</c:v>
                </c:pt>
                <c:pt idx="9586">
                  <c:v>24</c:v>
                </c:pt>
                <c:pt idx="9587">
                  <c:v>20</c:v>
                </c:pt>
                <c:pt idx="9588">
                  <c:v>21</c:v>
                </c:pt>
                <c:pt idx="9589">
                  <c:v>21</c:v>
                </c:pt>
                <c:pt idx="9590">
                  <c:v>23</c:v>
                </c:pt>
                <c:pt idx="9591">
                  <c:v>25</c:v>
                </c:pt>
                <c:pt idx="9592">
                  <c:v>25</c:v>
                </c:pt>
                <c:pt idx="9593">
                  <c:v>24</c:v>
                </c:pt>
                <c:pt idx="9594">
                  <c:v>23</c:v>
                </c:pt>
                <c:pt idx="9595">
                  <c:v>21</c:v>
                </c:pt>
                <c:pt idx="9596">
                  <c:v>23</c:v>
                </c:pt>
                <c:pt idx="9597">
                  <c:v>24</c:v>
                </c:pt>
                <c:pt idx="9598">
                  <c:v>23</c:v>
                </c:pt>
                <c:pt idx="9599">
                  <c:v>24</c:v>
                </c:pt>
                <c:pt idx="9600">
                  <c:v>22</c:v>
                </c:pt>
                <c:pt idx="9601">
                  <c:v>24</c:v>
                </c:pt>
                <c:pt idx="9602">
                  <c:v>27</c:v>
                </c:pt>
                <c:pt idx="9603">
                  <c:v>22</c:v>
                </c:pt>
                <c:pt idx="9604">
                  <c:v>20</c:v>
                </c:pt>
                <c:pt idx="9605">
                  <c:v>21</c:v>
                </c:pt>
                <c:pt idx="9606">
                  <c:v>21</c:v>
                </c:pt>
                <c:pt idx="9607">
                  <c:v>22</c:v>
                </c:pt>
                <c:pt idx="9608">
                  <c:v>23</c:v>
                </c:pt>
                <c:pt idx="9609">
                  <c:v>24</c:v>
                </c:pt>
                <c:pt idx="9610">
                  <c:v>21</c:v>
                </c:pt>
                <c:pt idx="9611">
                  <c:v>24</c:v>
                </c:pt>
                <c:pt idx="9612">
                  <c:v>28</c:v>
                </c:pt>
                <c:pt idx="9613">
                  <c:v>19</c:v>
                </c:pt>
                <c:pt idx="9614">
                  <c:v>24</c:v>
                </c:pt>
                <c:pt idx="9615">
                  <c:v>23</c:v>
                </c:pt>
                <c:pt idx="9616">
                  <c:v>25</c:v>
                </c:pt>
                <c:pt idx="9617">
                  <c:v>23</c:v>
                </c:pt>
                <c:pt idx="9618">
                  <c:v>24</c:v>
                </c:pt>
                <c:pt idx="9619">
                  <c:v>22</c:v>
                </c:pt>
                <c:pt idx="9620">
                  <c:v>21</c:v>
                </c:pt>
                <c:pt idx="9621">
                  <c:v>21</c:v>
                </c:pt>
                <c:pt idx="9622">
                  <c:v>21</c:v>
                </c:pt>
                <c:pt idx="9623">
                  <c:v>20</c:v>
                </c:pt>
                <c:pt idx="9624">
                  <c:v>22</c:v>
                </c:pt>
                <c:pt idx="9625">
                  <c:v>23</c:v>
                </c:pt>
                <c:pt idx="9626">
                  <c:v>20</c:v>
                </c:pt>
                <c:pt idx="9627">
                  <c:v>21</c:v>
                </c:pt>
                <c:pt idx="9628">
                  <c:v>25</c:v>
                </c:pt>
                <c:pt idx="9629">
                  <c:v>21</c:v>
                </c:pt>
                <c:pt idx="9630">
                  <c:v>24</c:v>
                </c:pt>
                <c:pt idx="9631">
                  <c:v>21</c:v>
                </c:pt>
                <c:pt idx="9632">
                  <c:v>21</c:v>
                </c:pt>
                <c:pt idx="9633">
                  <c:v>23</c:v>
                </c:pt>
                <c:pt idx="9634">
                  <c:v>20</c:v>
                </c:pt>
                <c:pt idx="9635">
                  <c:v>28</c:v>
                </c:pt>
                <c:pt idx="9636">
                  <c:v>24</c:v>
                </c:pt>
                <c:pt idx="9637">
                  <c:v>24</c:v>
                </c:pt>
                <c:pt idx="9638">
                  <c:v>21</c:v>
                </c:pt>
                <c:pt idx="9639">
                  <c:v>23</c:v>
                </c:pt>
                <c:pt idx="9640">
                  <c:v>19</c:v>
                </c:pt>
                <c:pt idx="9641">
                  <c:v>21</c:v>
                </c:pt>
                <c:pt idx="9642">
                  <c:v>26</c:v>
                </c:pt>
                <c:pt idx="9643">
                  <c:v>21</c:v>
                </c:pt>
                <c:pt idx="9644">
                  <c:v>25</c:v>
                </c:pt>
                <c:pt idx="9645">
                  <c:v>20</c:v>
                </c:pt>
                <c:pt idx="9646">
                  <c:v>21</c:v>
                </c:pt>
                <c:pt idx="9647">
                  <c:v>22</c:v>
                </c:pt>
                <c:pt idx="9648">
                  <c:v>21</c:v>
                </c:pt>
                <c:pt idx="9649">
                  <c:v>22</c:v>
                </c:pt>
                <c:pt idx="9650">
                  <c:v>22</c:v>
                </c:pt>
                <c:pt idx="9651">
                  <c:v>24</c:v>
                </c:pt>
                <c:pt idx="9652">
                  <c:v>24</c:v>
                </c:pt>
                <c:pt idx="9653">
                  <c:v>26</c:v>
                </c:pt>
                <c:pt idx="9654">
                  <c:v>25</c:v>
                </c:pt>
                <c:pt idx="9655">
                  <c:v>25</c:v>
                </c:pt>
                <c:pt idx="9656">
                  <c:v>25</c:v>
                </c:pt>
                <c:pt idx="9657">
                  <c:v>22</c:v>
                </c:pt>
                <c:pt idx="9658">
                  <c:v>22</c:v>
                </c:pt>
                <c:pt idx="9659">
                  <c:v>22</c:v>
                </c:pt>
                <c:pt idx="9660">
                  <c:v>25</c:v>
                </c:pt>
                <c:pt idx="9661">
                  <c:v>25</c:v>
                </c:pt>
                <c:pt idx="9662">
                  <c:v>23</c:v>
                </c:pt>
                <c:pt idx="9663">
                  <c:v>21</c:v>
                </c:pt>
                <c:pt idx="9664">
                  <c:v>22</c:v>
                </c:pt>
                <c:pt idx="9665">
                  <c:v>20</c:v>
                </c:pt>
                <c:pt idx="9666">
                  <c:v>23</c:v>
                </c:pt>
                <c:pt idx="9667">
                  <c:v>21</c:v>
                </c:pt>
                <c:pt idx="9668">
                  <c:v>23</c:v>
                </c:pt>
                <c:pt idx="9669">
                  <c:v>26</c:v>
                </c:pt>
                <c:pt idx="9670">
                  <c:v>22</c:v>
                </c:pt>
                <c:pt idx="9671">
                  <c:v>22</c:v>
                </c:pt>
                <c:pt idx="9672">
                  <c:v>21</c:v>
                </c:pt>
                <c:pt idx="9673">
                  <c:v>22</c:v>
                </c:pt>
                <c:pt idx="9674">
                  <c:v>22</c:v>
                </c:pt>
                <c:pt idx="9675">
                  <c:v>24</c:v>
                </c:pt>
                <c:pt idx="9676">
                  <c:v>22</c:v>
                </c:pt>
                <c:pt idx="9677">
                  <c:v>22</c:v>
                </c:pt>
                <c:pt idx="9678">
                  <c:v>22</c:v>
                </c:pt>
                <c:pt idx="9679">
                  <c:v>22</c:v>
                </c:pt>
                <c:pt idx="9680">
                  <c:v>25</c:v>
                </c:pt>
                <c:pt idx="9681">
                  <c:v>23</c:v>
                </c:pt>
                <c:pt idx="9682">
                  <c:v>18</c:v>
                </c:pt>
                <c:pt idx="9683">
                  <c:v>20</c:v>
                </c:pt>
                <c:pt idx="9684">
                  <c:v>24</c:v>
                </c:pt>
                <c:pt idx="9685">
                  <c:v>23</c:v>
                </c:pt>
                <c:pt idx="9686">
                  <c:v>24</c:v>
                </c:pt>
                <c:pt idx="9687">
                  <c:v>20</c:v>
                </c:pt>
                <c:pt idx="9688">
                  <c:v>21</c:v>
                </c:pt>
                <c:pt idx="9689">
                  <c:v>25</c:v>
                </c:pt>
                <c:pt idx="9690">
                  <c:v>22</c:v>
                </c:pt>
                <c:pt idx="9691">
                  <c:v>22</c:v>
                </c:pt>
                <c:pt idx="9692">
                  <c:v>20</c:v>
                </c:pt>
                <c:pt idx="9693">
                  <c:v>28</c:v>
                </c:pt>
                <c:pt idx="9694">
                  <c:v>23</c:v>
                </c:pt>
                <c:pt idx="9695">
                  <c:v>19</c:v>
                </c:pt>
                <c:pt idx="9696">
                  <c:v>25</c:v>
                </c:pt>
                <c:pt idx="9697">
                  <c:v>23</c:v>
                </c:pt>
                <c:pt idx="9698">
                  <c:v>25</c:v>
                </c:pt>
                <c:pt idx="9699">
                  <c:v>23</c:v>
                </c:pt>
                <c:pt idx="9700">
                  <c:v>21</c:v>
                </c:pt>
                <c:pt idx="9701">
                  <c:v>23</c:v>
                </c:pt>
                <c:pt idx="9702">
                  <c:v>23</c:v>
                </c:pt>
                <c:pt idx="9703">
                  <c:v>20</c:v>
                </c:pt>
                <c:pt idx="9704">
                  <c:v>22</c:v>
                </c:pt>
                <c:pt idx="9705">
                  <c:v>23</c:v>
                </c:pt>
                <c:pt idx="9706">
                  <c:v>20</c:v>
                </c:pt>
                <c:pt idx="9707">
                  <c:v>22</c:v>
                </c:pt>
                <c:pt idx="9708">
                  <c:v>25</c:v>
                </c:pt>
                <c:pt idx="9709">
                  <c:v>31</c:v>
                </c:pt>
                <c:pt idx="9710">
                  <c:v>25</c:v>
                </c:pt>
                <c:pt idx="9711">
                  <c:v>25</c:v>
                </c:pt>
                <c:pt idx="9712">
                  <c:v>22</c:v>
                </c:pt>
                <c:pt idx="9713">
                  <c:v>20</c:v>
                </c:pt>
                <c:pt idx="9714">
                  <c:v>22</c:v>
                </c:pt>
                <c:pt idx="9715">
                  <c:v>29</c:v>
                </c:pt>
                <c:pt idx="9716">
                  <c:v>23</c:v>
                </c:pt>
                <c:pt idx="9717">
                  <c:v>24</c:v>
                </c:pt>
                <c:pt idx="9718">
                  <c:v>25</c:v>
                </c:pt>
                <c:pt idx="9719">
                  <c:v>23</c:v>
                </c:pt>
                <c:pt idx="9720">
                  <c:v>23</c:v>
                </c:pt>
                <c:pt idx="9721">
                  <c:v>23</c:v>
                </c:pt>
                <c:pt idx="9722">
                  <c:v>21</c:v>
                </c:pt>
                <c:pt idx="9723">
                  <c:v>20</c:v>
                </c:pt>
                <c:pt idx="9724">
                  <c:v>17</c:v>
                </c:pt>
                <c:pt idx="9725">
                  <c:v>21</c:v>
                </c:pt>
                <c:pt idx="9726">
                  <c:v>19</c:v>
                </c:pt>
                <c:pt idx="9727">
                  <c:v>21</c:v>
                </c:pt>
                <c:pt idx="9728">
                  <c:v>23</c:v>
                </c:pt>
                <c:pt idx="9729">
                  <c:v>27</c:v>
                </c:pt>
                <c:pt idx="9730">
                  <c:v>21</c:v>
                </c:pt>
                <c:pt idx="9731">
                  <c:v>22</c:v>
                </c:pt>
                <c:pt idx="9732">
                  <c:v>22</c:v>
                </c:pt>
                <c:pt idx="9733">
                  <c:v>18</c:v>
                </c:pt>
                <c:pt idx="9734">
                  <c:v>26</c:v>
                </c:pt>
                <c:pt idx="9735">
                  <c:v>26</c:v>
                </c:pt>
                <c:pt idx="9736">
                  <c:v>22</c:v>
                </c:pt>
                <c:pt idx="9737">
                  <c:v>22</c:v>
                </c:pt>
                <c:pt idx="9738">
                  <c:v>22</c:v>
                </c:pt>
                <c:pt idx="9739">
                  <c:v>25</c:v>
                </c:pt>
                <c:pt idx="9740">
                  <c:v>21</c:v>
                </c:pt>
                <c:pt idx="9741">
                  <c:v>21</c:v>
                </c:pt>
                <c:pt idx="9742">
                  <c:v>19</c:v>
                </c:pt>
                <c:pt idx="9743">
                  <c:v>26</c:v>
                </c:pt>
                <c:pt idx="9744">
                  <c:v>21</c:v>
                </c:pt>
                <c:pt idx="9745">
                  <c:v>25</c:v>
                </c:pt>
                <c:pt idx="9746">
                  <c:v>25</c:v>
                </c:pt>
                <c:pt idx="9747">
                  <c:v>23</c:v>
                </c:pt>
                <c:pt idx="9748">
                  <c:v>23</c:v>
                </c:pt>
                <c:pt idx="9749">
                  <c:v>18</c:v>
                </c:pt>
                <c:pt idx="9750">
                  <c:v>23</c:v>
                </c:pt>
                <c:pt idx="9751">
                  <c:v>27</c:v>
                </c:pt>
                <c:pt idx="9752">
                  <c:v>22</c:v>
                </c:pt>
                <c:pt idx="9753">
                  <c:v>25</c:v>
                </c:pt>
                <c:pt idx="9754">
                  <c:v>22</c:v>
                </c:pt>
                <c:pt idx="9755">
                  <c:v>21</c:v>
                </c:pt>
                <c:pt idx="9756">
                  <c:v>21</c:v>
                </c:pt>
                <c:pt idx="9757">
                  <c:v>19</c:v>
                </c:pt>
                <c:pt idx="9758">
                  <c:v>20</c:v>
                </c:pt>
                <c:pt idx="9759">
                  <c:v>24</c:v>
                </c:pt>
                <c:pt idx="9760">
                  <c:v>19</c:v>
                </c:pt>
                <c:pt idx="9761">
                  <c:v>24</c:v>
                </c:pt>
                <c:pt idx="9762">
                  <c:v>19</c:v>
                </c:pt>
                <c:pt idx="9763">
                  <c:v>23</c:v>
                </c:pt>
                <c:pt idx="9764">
                  <c:v>20</c:v>
                </c:pt>
                <c:pt idx="9765">
                  <c:v>28</c:v>
                </c:pt>
                <c:pt idx="9766">
                  <c:v>23</c:v>
                </c:pt>
                <c:pt idx="9767">
                  <c:v>23</c:v>
                </c:pt>
                <c:pt idx="9768">
                  <c:v>22</c:v>
                </c:pt>
                <c:pt idx="9769">
                  <c:v>23</c:v>
                </c:pt>
                <c:pt idx="9770">
                  <c:v>19</c:v>
                </c:pt>
                <c:pt idx="9771">
                  <c:v>18</c:v>
                </c:pt>
                <c:pt idx="9772">
                  <c:v>22</c:v>
                </c:pt>
                <c:pt idx="9773">
                  <c:v>24</c:v>
                </c:pt>
                <c:pt idx="9774">
                  <c:v>21</c:v>
                </c:pt>
                <c:pt idx="9775">
                  <c:v>24</c:v>
                </c:pt>
                <c:pt idx="9776">
                  <c:v>21</c:v>
                </c:pt>
                <c:pt idx="9777">
                  <c:v>21</c:v>
                </c:pt>
                <c:pt idx="9778">
                  <c:v>23</c:v>
                </c:pt>
                <c:pt idx="9779">
                  <c:v>21</c:v>
                </c:pt>
                <c:pt idx="9780">
                  <c:v>24</c:v>
                </c:pt>
                <c:pt idx="9781">
                  <c:v>21</c:v>
                </c:pt>
                <c:pt idx="9782">
                  <c:v>22</c:v>
                </c:pt>
                <c:pt idx="9783">
                  <c:v>21</c:v>
                </c:pt>
                <c:pt idx="9784">
                  <c:v>21</c:v>
                </c:pt>
                <c:pt idx="9785">
                  <c:v>21</c:v>
                </c:pt>
                <c:pt idx="9786">
                  <c:v>20</c:v>
                </c:pt>
                <c:pt idx="9787">
                  <c:v>23</c:v>
                </c:pt>
                <c:pt idx="9788">
                  <c:v>20</c:v>
                </c:pt>
                <c:pt idx="9789">
                  <c:v>23</c:v>
                </c:pt>
                <c:pt idx="9790">
                  <c:v>23</c:v>
                </c:pt>
                <c:pt idx="9791">
                  <c:v>24</c:v>
                </c:pt>
                <c:pt idx="9792">
                  <c:v>24</c:v>
                </c:pt>
                <c:pt idx="9793">
                  <c:v>19</c:v>
                </c:pt>
                <c:pt idx="9794">
                  <c:v>20</c:v>
                </c:pt>
                <c:pt idx="9795">
                  <c:v>24</c:v>
                </c:pt>
                <c:pt idx="9796">
                  <c:v>20</c:v>
                </c:pt>
                <c:pt idx="9797">
                  <c:v>22</c:v>
                </c:pt>
                <c:pt idx="9798">
                  <c:v>26</c:v>
                </c:pt>
                <c:pt idx="9799">
                  <c:v>21</c:v>
                </c:pt>
                <c:pt idx="9800">
                  <c:v>18</c:v>
                </c:pt>
                <c:pt idx="9801">
                  <c:v>24</c:v>
                </c:pt>
                <c:pt idx="9802">
                  <c:v>23</c:v>
                </c:pt>
                <c:pt idx="9803">
                  <c:v>22</c:v>
                </c:pt>
                <c:pt idx="9804">
                  <c:v>20</c:v>
                </c:pt>
                <c:pt idx="9805">
                  <c:v>23</c:v>
                </c:pt>
                <c:pt idx="9806">
                  <c:v>26</c:v>
                </c:pt>
                <c:pt idx="9807">
                  <c:v>25</c:v>
                </c:pt>
                <c:pt idx="9808">
                  <c:v>26</c:v>
                </c:pt>
                <c:pt idx="9809">
                  <c:v>23</c:v>
                </c:pt>
                <c:pt idx="9810">
                  <c:v>22</c:v>
                </c:pt>
                <c:pt idx="9811">
                  <c:v>25</c:v>
                </c:pt>
                <c:pt idx="9812">
                  <c:v>20</c:v>
                </c:pt>
                <c:pt idx="9813">
                  <c:v>29</c:v>
                </c:pt>
                <c:pt idx="9814">
                  <c:v>31</c:v>
                </c:pt>
                <c:pt idx="9815">
                  <c:v>25</c:v>
                </c:pt>
                <c:pt idx="9816">
                  <c:v>28</c:v>
                </c:pt>
                <c:pt idx="9817">
                  <c:v>27</c:v>
                </c:pt>
                <c:pt idx="9818">
                  <c:v>23</c:v>
                </c:pt>
                <c:pt idx="9819">
                  <c:v>29</c:v>
                </c:pt>
                <c:pt idx="9820">
                  <c:v>21</c:v>
                </c:pt>
                <c:pt idx="9821">
                  <c:v>31</c:v>
                </c:pt>
                <c:pt idx="9822">
                  <c:v>27</c:v>
                </c:pt>
                <c:pt idx="9823">
                  <c:v>23</c:v>
                </c:pt>
                <c:pt idx="9824">
                  <c:v>26</c:v>
                </c:pt>
                <c:pt idx="9825">
                  <c:v>22</c:v>
                </c:pt>
                <c:pt idx="9826">
                  <c:v>23</c:v>
                </c:pt>
                <c:pt idx="9827">
                  <c:v>24</c:v>
                </c:pt>
                <c:pt idx="9828">
                  <c:v>23</c:v>
                </c:pt>
                <c:pt idx="9829">
                  <c:v>20</c:v>
                </c:pt>
                <c:pt idx="9830">
                  <c:v>24</c:v>
                </c:pt>
                <c:pt idx="9831">
                  <c:v>26</c:v>
                </c:pt>
                <c:pt idx="9832">
                  <c:v>25</c:v>
                </c:pt>
                <c:pt idx="9833">
                  <c:v>21</c:v>
                </c:pt>
                <c:pt idx="9834">
                  <c:v>21</c:v>
                </c:pt>
                <c:pt idx="9835">
                  <c:v>25</c:v>
                </c:pt>
                <c:pt idx="9836">
                  <c:v>24</c:v>
                </c:pt>
                <c:pt idx="9837">
                  <c:v>24</c:v>
                </c:pt>
                <c:pt idx="9838">
                  <c:v>27</c:v>
                </c:pt>
                <c:pt idx="9839">
                  <c:v>26</c:v>
                </c:pt>
                <c:pt idx="9840">
                  <c:v>29</c:v>
                </c:pt>
                <c:pt idx="9841">
                  <c:v>26</c:v>
                </c:pt>
                <c:pt idx="9842">
                  <c:v>28</c:v>
                </c:pt>
                <c:pt idx="9843">
                  <c:v>27</c:v>
                </c:pt>
                <c:pt idx="9844">
                  <c:v>25</c:v>
                </c:pt>
                <c:pt idx="9845">
                  <c:v>23</c:v>
                </c:pt>
                <c:pt idx="9846">
                  <c:v>24</c:v>
                </c:pt>
                <c:pt idx="9847">
                  <c:v>29</c:v>
                </c:pt>
                <c:pt idx="9848">
                  <c:v>28</c:v>
                </c:pt>
                <c:pt idx="9849">
                  <c:v>21</c:v>
                </c:pt>
                <c:pt idx="9850">
                  <c:v>25</c:v>
                </c:pt>
                <c:pt idx="9851">
                  <c:v>29</c:v>
                </c:pt>
                <c:pt idx="9852">
                  <c:v>24</c:v>
                </c:pt>
                <c:pt idx="9853">
                  <c:v>21</c:v>
                </c:pt>
                <c:pt idx="9854">
                  <c:v>24</c:v>
                </c:pt>
                <c:pt idx="9855">
                  <c:v>22</c:v>
                </c:pt>
                <c:pt idx="9856">
                  <c:v>22</c:v>
                </c:pt>
                <c:pt idx="9857">
                  <c:v>20</c:v>
                </c:pt>
                <c:pt idx="9858">
                  <c:v>21</c:v>
                </c:pt>
                <c:pt idx="9859">
                  <c:v>21</c:v>
                </c:pt>
                <c:pt idx="9860">
                  <c:v>24</c:v>
                </c:pt>
                <c:pt idx="9861">
                  <c:v>22</c:v>
                </c:pt>
                <c:pt idx="9862">
                  <c:v>27</c:v>
                </c:pt>
                <c:pt idx="9863">
                  <c:v>22</c:v>
                </c:pt>
                <c:pt idx="9864">
                  <c:v>28</c:v>
                </c:pt>
                <c:pt idx="9865">
                  <c:v>20</c:v>
                </c:pt>
                <c:pt idx="9866">
                  <c:v>25</c:v>
                </c:pt>
                <c:pt idx="9867">
                  <c:v>20</c:v>
                </c:pt>
                <c:pt idx="9868">
                  <c:v>29</c:v>
                </c:pt>
                <c:pt idx="9869">
                  <c:v>24</c:v>
                </c:pt>
                <c:pt idx="9870">
                  <c:v>23</c:v>
                </c:pt>
                <c:pt idx="9871">
                  <c:v>25</c:v>
                </c:pt>
                <c:pt idx="9872">
                  <c:v>24</c:v>
                </c:pt>
                <c:pt idx="9873">
                  <c:v>29</c:v>
                </c:pt>
                <c:pt idx="9874">
                  <c:v>22</c:v>
                </c:pt>
                <c:pt idx="9875">
                  <c:v>21</c:v>
                </c:pt>
                <c:pt idx="9876">
                  <c:v>23</c:v>
                </c:pt>
                <c:pt idx="9877">
                  <c:v>29</c:v>
                </c:pt>
                <c:pt idx="9878">
                  <c:v>20</c:v>
                </c:pt>
                <c:pt idx="9879">
                  <c:v>22</c:v>
                </c:pt>
                <c:pt idx="9880">
                  <c:v>21</c:v>
                </c:pt>
                <c:pt idx="9881">
                  <c:v>25</c:v>
                </c:pt>
                <c:pt idx="9882">
                  <c:v>22</c:v>
                </c:pt>
                <c:pt idx="9883">
                  <c:v>22</c:v>
                </c:pt>
                <c:pt idx="9884">
                  <c:v>21</c:v>
                </c:pt>
                <c:pt idx="9885">
                  <c:v>22</c:v>
                </c:pt>
                <c:pt idx="9886">
                  <c:v>23</c:v>
                </c:pt>
                <c:pt idx="9887">
                  <c:v>23</c:v>
                </c:pt>
                <c:pt idx="9888">
                  <c:v>24</c:v>
                </c:pt>
                <c:pt idx="9889">
                  <c:v>22</c:v>
                </c:pt>
                <c:pt idx="9890">
                  <c:v>19</c:v>
                </c:pt>
                <c:pt idx="9891">
                  <c:v>28</c:v>
                </c:pt>
                <c:pt idx="9892">
                  <c:v>25</c:v>
                </c:pt>
                <c:pt idx="9893">
                  <c:v>23</c:v>
                </c:pt>
                <c:pt idx="9894">
                  <c:v>21</c:v>
                </c:pt>
                <c:pt idx="9895">
                  <c:v>18</c:v>
                </c:pt>
                <c:pt idx="9896">
                  <c:v>21</c:v>
                </c:pt>
                <c:pt idx="9897">
                  <c:v>23</c:v>
                </c:pt>
                <c:pt idx="9898">
                  <c:v>24</c:v>
                </c:pt>
                <c:pt idx="9899">
                  <c:v>25</c:v>
                </c:pt>
                <c:pt idx="9900">
                  <c:v>23</c:v>
                </c:pt>
                <c:pt idx="9901">
                  <c:v>25</c:v>
                </c:pt>
                <c:pt idx="9902">
                  <c:v>26</c:v>
                </c:pt>
                <c:pt idx="9903">
                  <c:v>25</c:v>
                </c:pt>
                <c:pt idx="9904">
                  <c:v>23</c:v>
                </c:pt>
                <c:pt idx="9905">
                  <c:v>28</c:v>
                </c:pt>
                <c:pt idx="9906">
                  <c:v>24</c:v>
                </c:pt>
                <c:pt idx="9907">
                  <c:v>26</c:v>
                </c:pt>
                <c:pt idx="9908">
                  <c:v>24</c:v>
                </c:pt>
                <c:pt idx="9909">
                  <c:v>30</c:v>
                </c:pt>
                <c:pt idx="9910">
                  <c:v>24</c:v>
                </c:pt>
                <c:pt idx="9911">
                  <c:v>24</c:v>
                </c:pt>
                <c:pt idx="9912">
                  <c:v>22</c:v>
                </c:pt>
                <c:pt idx="9913">
                  <c:v>26</c:v>
                </c:pt>
                <c:pt idx="9914">
                  <c:v>22</c:v>
                </c:pt>
                <c:pt idx="9915">
                  <c:v>25</c:v>
                </c:pt>
                <c:pt idx="9916">
                  <c:v>18</c:v>
                </c:pt>
                <c:pt idx="9917">
                  <c:v>24</c:v>
                </c:pt>
                <c:pt idx="9918">
                  <c:v>22</c:v>
                </c:pt>
                <c:pt idx="9919">
                  <c:v>25</c:v>
                </c:pt>
                <c:pt idx="9920">
                  <c:v>22</c:v>
                </c:pt>
                <c:pt idx="9921">
                  <c:v>26</c:v>
                </c:pt>
                <c:pt idx="9922">
                  <c:v>23</c:v>
                </c:pt>
                <c:pt idx="9923">
                  <c:v>24</c:v>
                </c:pt>
                <c:pt idx="9924">
                  <c:v>28</c:v>
                </c:pt>
                <c:pt idx="9925">
                  <c:v>22</c:v>
                </c:pt>
                <c:pt idx="9926">
                  <c:v>25</c:v>
                </c:pt>
                <c:pt idx="9927">
                  <c:v>22</c:v>
                </c:pt>
                <c:pt idx="9928">
                  <c:v>26</c:v>
                </c:pt>
                <c:pt idx="9929">
                  <c:v>22</c:v>
                </c:pt>
                <c:pt idx="9930">
                  <c:v>20</c:v>
                </c:pt>
                <c:pt idx="9931">
                  <c:v>21</c:v>
                </c:pt>
                <c:pt idx="9932">
                  <c:v>23</c:v>
                </c:pt>
                <c:pt idx="9933">
                  <c:v>18</c:v>
                </c:pt>
                <c:pt idx="9934">
                  <c:v>30</c:v>
                </c:pt>
                <c:pt idx="9935">
                  <c:v>22</c:v>
                </c:pt>
                <c:pt idx="9936">
                  <c:v>22</c:v>
                </c:pt>
                <c:pt idx="9937">
                  <c:v>21</c:v>
                </c:pt>
                <c:pt idx="9938">
                  <c:v>21</c:v>
                </c:pt>
                <c:pt idx="9939">
                  <c:v>22</c:v>
                </c:pt>
                <c:pt idx="9940">
                  <c:v>17</c:v>
                </c:pt>
                <c:pt idx="9941">
                  <c:v>22</c:v>
                </c:pt>
                <c:pt idx="9942">
                  <c:v>26</c:v>
                </c:pt>
                <c:pt idx="9943">
                  <c:v>24</c:v>
                </c:pt>
                <c:pt idx="9944">
                  <c:v>23</c:v>
                </c:pt>
                <c:pt idx="9945">
                  <c:v>25</c:v>
                </c:pt>
                <c:pt idx="9946">
                  <c:v>24</c:v>
                </c:pt>
                <c:pt idx="9947">
                  <c:v>27</c:v>
                </c:pt>
                <c:pt idx="9948">
                  <c:v>22</c:v>
                </c:pt>
                <c:pt idx="9949">
                  <c:v>23</c:v>
                </c:pt>
                <c:pt idx="9950">
                  <c:v>24</c:v>
                </c:pt>
                <c:pt idx="9951">
                  <c:v>20</c:v>
                </c:pt>
                <c:pt idx="9952">
                  <c:v>18</c:v>
                </c:pt>
                <c:pt idx="9953">
                  <c:v>27</c:v>
                </c:pt>
                <c:pt idx="9954">
                  <c:v>23</c:v>
                </c:pt>
                <c:pt idx="9955">
                  <c:v>23</c:v>
                </c:pt>
                <c:pt idx="9956">
                  <c:v>25</c:v>
                </c:pt>
                <c:pt idx="9957">
                  <c:v>24</c:v>
                </c:pt>
                <c:pt idx="9958">
                  <c:v>21</c:v>
                </c:pt>
                <c:pt idx="9959">
                  <c:v>22</c:v>
                </c:pt>
                <c:pt idx="9960">
                  <c:v>24</c:v>
                </c:pt>
                <c:pt idx="9961">
                  <c:v>26</c:v>
                </c:pt>
                <c:pt idx="9962">
                  <c:v>23</c:v>
                </c:pt>
                <c:pt idx="9963">
                  <c:v>25</c:v>
                </c:pt>
                <c:pt idx="9964">
                  <c:v>25</c:v>
                </c:pt>
                <c:pt idx="9965">
                  <c:v>26</c:v>
                </c:pt>
                <c:pt idx="9966">
                  <c:v>21</c:v>
                </c:pt>
                <c:pt idx="9967">
                  <c:v>24</c:v>
                </c:pt>
                <c:pt idx="9968">
                  <c:v>23</c:v>
                </c:pt>
                <c:pt idx="9969">
                  <c:v>23</c:v>
                </c:pt>
                <c:pt idx="9970">
                  <c:v>22</c:v>
                </c:pt>
                <c:pt idx="9971">
                  <c:v>25</c:v>
                </c:pt>
                <c:pt idx="9972">
                  <c:v>26</c:v>
                </c:pt>
                <c:pt idx="9973">
                  <c:v>24</c:v>
                </c:pt>
                <c:pt idx="9974">
                  <c:v>20</c:v>
                </c:pt>
                <c:pt idx="9975">
                  <c:v>20</c:v>
                </c:pt>
                <c:pt idx="9976">
                  <c:v>23</c:v>
                </c:pt>
                <c:pt idx="9977">
                  <c:v>26</c:v>
                </c:pt>
                <c:pt idx="9978">
                  <c:v>24</c:v>
                </c:pt>
                <c:pt idx="9979">
                  <c:v>23</c:v>
                </c:pt>
                <c:pt idx="9980">
                  <c:v>22</c:v>
                </c:pt>
                <c:pt idx="9981">
                  <c:v>23</c:v>
                </c:pt>
                <c:pt idx="9982">
                  <c:v>25</c:v>
                </c:pt>
                <c:pt idx="9983">
                  <c:v>25</c:v>
                </c:pt>
                <c:pt idx="9984">
                  <c:v>24</c:v>
                </c:pt>
                <c:pt idx="9985">
                  <c:v>24</c:v>
                </c:pt>
                <c:pt idx="9986">
                  <c:v>24</c:v>
                </c:pt>
                <c:pt idx="9987">
                  <c:v>22</c:v>
                </c:pt>
                <c:pt idx="9988">
                  <c:v>29</c:v>
                </c:pt>
                <c:pt idx="9989">
                  <c:v>23</c:v>
                </c:pt>
                <c:pt idx="9990">
                  <c:v>25</c:v>
                </c:pt>
                <c:pt idx="9991">
                  <c:v>24</c:v>
                </c:pt>
                <c:pt idx="9992">
                  <c:v>25</c:v>
                </c:pt>
                <c:pt idx="9993">
                  <c:v>23</c:v>
                </c:pt>
                <c:pt idx="9994">
                  <c:v>23</c:v>
                </c:pt>
                <c:pt idx="9995">
                  <c:v>22</c:v>
                </c:pt>
                <c:pt idx="9996">
                  <c:v>24</c:v>
                </c:pt>
                <c:pt idx="9997">
                  <c:v>31</c:v>
                </c:pt>
                <c:pt idx="9998">
                  <c:v>26</c:v>
                </c:pt>
              </c:numCache>
            </c:numRef>
          </c:yVal>
          <c:smooth val="0"/>
          <c:extLst>
            <c:ext xmlns:c16="http://schemas.microsoft.com/office/drawing/2014/chart" uri="{C3380CC4-5D6E-409C-BE32-E72D297353CC}">
              <c16:uniqueId val="{00000000-03CA-8A4B-AE11-AD05288637F3}"/>
            </c:ext>
          </c:extLst>
        </c:ser>
        <c:dLbls>
          <c:showLegendKey val="0"/>
          <c:showVal val="0"/>
          <c:showCatName val="0"/>
          <c:showSerName val="0"/>
          <c:showPercent val="0"/>
          <c:showBubbleSize val="0"/>
        </c:dLbls>
        <c:axId val="1279585200"/>
        <c:axId val="1279586928"/>
      </c:scatterChart>
      <c:valAx>
        <c:axId val="1279585200"/>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6928"/>
        <c:crosses val="autoZero"/>
        <c:crossBetween val="midCat"/>
      </c:valAx>
      <c:valAx>
        <c:axId val="1279586928"/>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layout>
            <c:manualLayout>
              <c:xMode val="edge"/>
              <c:yMode val="edge"/>
              <c:x val="2.240083135488953E-2"/>
              <c:y val="0.337374760987192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52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Groth16</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38748359920461"/>
          <c:y val="6.8084507675560263E-2"/>
          <c:w val="0.86229687931465504"/>
          <c:h val="0.6848068956960921"/>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102:$C$123</c:f>
              <c:numCache>
                <c:formatCode>General</c:formatCode>
                <c:ptCount val="22"/>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7</c:v>
                </c:pt>
                <c:pt idx="20">
                  <c:v>39</c:v>
                </c:pt>
                <c:pt idx="21">
                  <c:v>46</c:v>
                </c:pt>
              </c:numCache>
            </c:numRef>
          </c:cat>
          <c:val>
            <c:numRef>
              <c:f>Sheet1!$A$102:$A$123</c:f>
              <c:numCache>
                <c:formatCode>0.00</c:formatCode>
                <c:ptCount val="22"/>
                <c:pt idx="0">
                  <c:v>0.02</c:v>
                </c:pt>
                <c:pt idx="1">
                  <c:v>0.11</c:v>
                </c:pt>
                <c:pt idx="2">
                  <c:v>0.25</c:v>
                </c:pt>
                <c:pt idx="3">
                  <c:v>1.28</c:v>
                </c:pt>
                <c:pt idx="4">
                  <c:v>7.46</c:v>
                </c:pt>
                <c:pt idx="5">
                  <c:v>21.94</c:v>
                </c:pt>
                <c:pt idx="6">
                  <c:v>28.82</c:v>
                </c:pt>
                <c:pt idx="7">
                  <c:v>17.059999999999999</c:v>
                </c:pt>
                <c:pt idx="8">
                  <c:v>9.629999999999999</c:v>
                </c:pt>
                <c:pt idx="9">
                  <c:v>6.81</c:v>
                </c:pt>
                <c:pt idx="10">
                  <c:v>3.16</c:v>
                </c:pt>
                <c:pt idx="11">
                  <c:v>1.51</c:v>
                </c:pt>
                <c:pt idx="12">
                  <c:v>0.89</c:v>
                </c:pt>
                <c:pt idx="13">
                  <c:v>0.54999999999999993</c:v>
                </c:pt>
                <c:pt idx="14">
                  <c:v>0.22999999999999998</c:v>
                </c:pt>
                <c:pt idx="15">
                  <c:v>0.11</c:v>
                </c:pt>
                <c:pt idx="16">
                  <c:v>0.08</c:v>
                </c:pt>
                <c:pt idx="17">
                  <c:v>0.02</c:v>
                </c:pt>
                <c:pt idx="18">
                  <c:v>0.02</c:v>
                </c:pt>
                <c:pt idx="19">
                  <c:v>0.01</c:v>
                </c:pt>
                <c:pt idx="20">
                  <c:v>0.02</c:v>
                </c:pt>
                <c:pt idx="21">
                  <c:v>0.01</c:v>
                </c:pt>
              </c:numCache>
            </c:numRef>
          </c:val>
          <c:extLst>
            <c:ext xmlns:c16="http://schemas.microsoft.com/office/drawing/2014/chart" uri="{C3380CC4-5D6E-409C-BE32-E72D297353CC}">
              <c16:uniqueId val="{00000000-0290-0C44-8978-88811313476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8010074949388326E-2"/>
              <c:y val="0.28047077394651659"/>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flonk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6770150307264728E-2"/>
          <c:y val="2.6687788286819183E-2"/>
          <c:w val="0.89665183738183962"/>
          <c:h val="0.8368917475431849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yVal>
            <c:numRef>
              <c:f>Sheet1!$A$1:$NTP$1</c:f>
              <c:numCache>
                <c:formatCode>General</c:formatCode>
                <c:ptCount val="10000"/>
                <c:pt idx="0">
                  <c:v>43</c:v>
                </c:pt>
                <c:pt idx="1">
                  <c:v>25</c:v>
                </c:pt>
                <c:pt idx="2">
                  <c:v>22</c:v>
                </c:pt>
                <c:pt idx="3">
                  <c:v>22</c:v>
                </c:pt>
                <c:pt idx="4">
                  <c:v>23</c:v>
                </c:pt>
                <c:pt idx="5">
                  <c:v>23</c:v>
                </c:pt>
                <c:pt idx="6">
                  <c:v>21</c:v>
                </c:pt>
                <c:pt idx="7">
                  <c:v>23</c:v>
                </c:pt>
                <c:pt idx="8">
                  <c:v>16</c:v>
                </c:pt>
                <c:pt idx="9">
                  <c:v>23</c:v>
                </c:pt>
                <c:pt idx="10">
                  <c:v>21</c:v>
                </c:pt>
                <c:pt idx="11">
                  <c:v>21</c:v>
                </c:pt>
                <c:pt idx="12">
                  <c:v>24</c:v>
                </c:pt>
                <c:pt idx="13">
                  <c:v>22</c:v>
                </c:pt>
                <c:pt idx="14">
                  <c:v>22</c:v>
                </c:pt>
                <c:pt idx="15">
                  <c:v>21</c:v>
                </c:pt>
                <c:pt idx="16">
                  <c:v>20</c:v>
                </c:pt>
                <c:pt idx="17">
                  <c:v>19</c:v>
                </c:pt>
                <c:pt idx="18">
                  <c:v>21</c:v>
                </c:pt>
                <c:pt idx="19">
                  <c:v>20</c:v>
                </c:pt>
                <c:pt idx="20">
                  <c:v>23</c:v>
                </c:pt>
                <c:pt idx="21">
                  <c:v>21</c:v>
                </c:pt>
                <c:pt idx="22">
                  <c:v>20</c:v>
                </c:pt>
                <c:pt idx="23">
                  <c:v>22</c:v>
                </c:pt>
                <c:pt idx="24">
                  <c:v>23</c:v>
                </c:pt>
                <c:pt idx="25">
                  <c:v>20</c:v>
                </c:pt>
                <c:pt idx="26">
                  <c:v>22</c:v>
                </c:pt>
                <c:pt idx="27">
                  <c:v>21</c:v>
                </c:pt>
                <c:pt idx="28">
                  <c:v>22</c:v>
                </c:pt>
                <c:pt idx="29">
                  <c:v>21</c:v>
                </c:pt>
                <c:pt idx="30">
                  <c:v>21</c:v>
                </c:pt>
                <c:pt idx="31">
                  <c:v>21</c:v>
                </c:pt>
                <c:pt idx="32">
                  <c:v>22</c:v>
                </c:pt>
                <c:pt idx="33">
                  <c:v>22</c:v>
                </c:pt>
                <c:pt idx="34">
                  <c:v>23</c:v>
                </c:pt>
                <c:pt idx="35">
                  <c:v>21</c:v>
                </c:pt>
                <c:pt idx="36">
                  <c:v>20</c:v>
                </c:pt>
                <c:pt idx="37">
                  <c:v>22</c:v>
                </c:pt>
                <c:pt idx="38">
                  <c:v>23</c:v>
                </c:pt>
                <c:pt idx="39">
                  <c:v>21</c:v>
                </c:pt>
                <c:pt idx="40">
                  <c:v>20</c:v>
                </c:pt>
                <c:pt idx="41">
                  <c:v>22</c:v>
                </c:pt>
                <c:pt idx="42">
                  <c:v>23</c:v>
                </c:pt>
                <c:pt idx="43">
                  <c:v>21</c:v>
                </c:pt>
                <c:pt idx="44">
                  <c:v>23</c:v>
                </c:pt>
                <c:pt idx="45">
                  <c:v>22</c:v>
                </c:pt>
                <c:pt idx="46">
                  <c:v>20</c:v>
                </c:pt>
                <c:pt idx="47">
                  <c:v>22</c:v>
                </c:pt>
                <c:pt idx="48">
                  <c:v>22</c:v>
                </c:pt>
                <c:pt idx="49">
                  <c:v>21</c:v>
                </c:pt>
                <c:pt idx="50">
                  <c:v>23</c:v>
                </c:pt>
                <c:pt idx="51">
                  <c:v>21</c:v>
                </c:pt>
                <c:pt idx="52">
                  <c:v>21</c:v>
                </c:pt>
                <c:pt idx="53">
                  <c:v>22</c:v>
                </c:pt>
                <c:pt idx="54">
                  <c:v>22</c:v>
                </c:pt>
                <c:pt idx="55">
                  <c:v>22</c:v>
                </c:pt>
                <c:pt idx="56">
                  <c:v>23</c:v>
                </c:pt>
                <c:pt idx="57">
                  <c:v>21</c:v>
                </c:pt>
                <c:pt idx="58">
                  <c:v>21</c:v>
                </c:pt>
                <c:pt idx="59">
                  <c:v>23</c:v>
                </c:pt>
                <c:pt idx="60">
                  <c:v>23</c:v>
                </c:pt>
                <c:pt idx="61">
                  <c:v>23</c:v>
                </c:pt>
                <c:pt idx="62">
                  <c:v>22</c:v>
                </c:pt>
                <c:pt idx="63">
                  <c:v>21</c:v>
                </c:pt>
                <c:pt idx="64">
                  <c:v>22</c:v>
                </c:pt>
                <c:pt idx="65">
                  <c:v>23</c:v>
                </c:pt>
                <c:pt idx="66">
                  <c:v>21</c:v>
                </c:pt>
                <c:pt idx="67">
                  <c:v>23</c:v>
                </c:pt>
                <c:pt idx="68">
                  <c:v>21</c:v>
                </c:pt>
                <c:pt idx="69">
                  <c:v>20</c:v>
                </c:pt>
                <c:pt idx="70">
                  <c:v>22</c:v>
                </c:pt>
                <c:pt idx="71">
                  <c:v>23</c:v>
                </c:pt>
                <c:pt idx="72">
                  <c:v>20</c:v>
                </c:pt>
                <c:pt idx="73">
                  <c:v>21</c:v>
                </c:pt>
                <c:pt idx="74">
                  <c:v>21</c:v>
                </c:pt>
                <c:pt idx="75">
                  <c:v>21</c:v>
                </c:pt>
                <c:pt idx="76">
                  <c:v>20</c:v>
                </c:pt>
                <c:pt idx="77">
                  <c:v>20</c:v>
                </c:pt>
                <c:pt idx="78">
                  <c:v>23</c:v>
                </c:pt>
                <c:pt idx="79">
                  <c:v>21</c:v>
                </c:pt>
                <c:pt idx="80">
                  <c:v>21</c:v>
                </c:pt>
                <c:pt idx="81">
                  <c:v>19</c:v>
                </c:pt>
                <c:pt idx="82">
                  <c:v>21</c:v>
                </c:pt>
                <c:pt idx="83">
                  <c:v>21</c:v>
                </c:pt>
                <c:pt idx="84">
                  <c:v>21</c:v>
                </c:pt>
                <c:pt idx="85">
                  <c:v>21</c:v>
                </c:pt>
                <c:pt idx="86">
                  <c:v>20</c:v>
                </c:pt>
                <c:pt idx="87">
                  <c:v>19</c:v>
                </c:pt>
                <c:pt idx="88">
                  <c:v>21</c:v>
                </c:pt>
                <c:pt idx="89">
                  <c:v>22</c:v>
                </c:pt>
                <c:pt idx="90">
                  <c:v>21</c:v>
                </c:pt>
                <c:pt idx="91">
                  <c:v>23</c:v>
                </c:pt>
                <c:pt idx="92">
                  <c:v>22</c:v>
                </c:pt>
                <c:pt idx="93">
                  <c:v>24</c:v>
                </c:pt>
                <c:pt idx="94">
                  <c:v>21</c:v>
                </c:pt>
                <c:pt idx="95">
                  <c:v>22</c:v>
                </c:pt>
                <c:pt idx="96">
                  <c:v>22</c:v>
                </c:pt>
                <c:pt idx="97">
                  <c:v>21</c:v>
                </c:pt>
                <c:pt idx="98">
                  <c:v>22</c:v>
                </c:pt>
                <c:pt idx="99">
                  <c:v>21</c:v>
                </c:pt>
                <c:pt idx="100">
                  <c:v>20</c:v>
                </c:pt>
                <c:pt idx="101">
                  <c:v>22</c:v>
                </c:pt>
                <c:pt idx="102">
                  <c:v>21</c:v>
                </c:pt>
                <c:pt idx="103">
                  <c:v>19</c:v>
                </c:pt>
                <c:pt idx="104">
                  <c:v>21</c:v>
                </c:pt>
                <c:pt idx="105">
                  <c:v>20</c:v>
                </c:pt>
                <c:pt idx="106">
                  <c:v>22</c:v>
                </c:pt>
                <c:pt idx="107">
                  <c:v>21</c:v>
                </c:pt>
                <c:pt idx="108">
                  <c:v>22</c:v>
                </c:pt>
                <c:pt idx="109">
                  <c:v>20</c:v>
                </c:pt>
                <c:pt idx="110">
                  <c:v>21</c:v>
                </c:pt>
                <c:pt idx="111">
                  <c:v>22</c:v>
                </c:pt>
                <c:pt idx="112">
                  <c:v>20</c:v>
                </c:pt>
                <c:pt idx="113">
                  <c:v>21</c:v>
                </c:pt>
                <c:pt idx="114">
                  <c:v>21</c:v>
                </c:pt>
                <c:pt idx="115">
                  <c:v>21</c:v>
                </c:pt>
                <c:pt idx="116">
                  <c:v>19</c:v>
                </c:pt>
                <c:pt idx="117">
                  <c:v>22</c:v>
                </c:pt>
                <c:pt idx="118">
                  <c:v>22</c:v>
                </c:pt>
                <c:pt idx="119">
                  <c:v>20</c:v>
                </c:pt>
                <c:pt idx="120">
                  <c:v>21</c:v>
                </c:pt>
                <c:pt idx="121">
                  <c:v>19</c:v>
                </c:pt>
                <c:pt idx="122">
                  <c:v>21</c:v>
                </c:pt>
                <c:pt idx="123">
                  <c:v>21</c:v>
                </c:pt>
                <c:pt idx="124">
                  <c:v>22</c:v>
                </c:pt>
                <c:pt idx="125">
                  <c:v>22</c:v>
                </c:pt>
                <c:pt idx="126">
                  <c:v>21</c:v>
                </c:pt>
                <c:pt idx="127">
                  <c:v>22</c:v>
                </c:pt>
                <c:pt idx="128">
                  <c:v>22</c:v>
                </c:pt>
                <c:pt idx="129">
                  <c:v>21</c:v>
                </c:pt>
                <c:pt idx="130">
                  <c:v>22</c:v>
                </c:pt>
                <c:pt idx="131">
                  <c:v>20</c:v>
                </c:pt>
                <c:pt idx="132">
                  <c:v>21</c:v>
                </c:pt>
                <c:pt idx="133">
                  <c:v>25</c:v>
                </c:pt>
                <c:pt idx="134">
                  <c:v>22</c:v>
                </c:pt>
                <c:pt idx="135">
                  <c:v>22</c:v>
                </c:pt>
                <c:pt idx="136">
                  <c:v>22</c:v>
                </c:pt>
                <c:pt idx="137">
                  <c:v>22</c:v>
                </c:pt>
                <c:pt idx="138">
                  <c:v>22</c:v>
                </c:pt>
                <c:pt idx="139">
                  <c:v>22</c:v>
                </c:pt>
                <c:pt idx="140">
                  <c:v>21</c:v>
                </c:pt>
                <c:pt idx="141">
                  <c:v>21</c:v>
                </c:pt>
                <c:pt idx="142">
                  <c:v>18</c:v>
                </c:pt>
                <c:pt idx="143">
                  <c:v>19</c:v>
                </c:pt>
                <c:pt idx="144">
                  <c:v>14</c:v>
                </c:pt>
                <c:pt idx="145">
                  <c:v>23</c:v>
                </c:pt>
                <c:pt idx="146">
                  <c:v>21</c:v>
                </c:pt>
                <c:pt idx="147">
                  <c:v>21</c:v>
                </c:pt>
                <c:pt idx="148">
                  <c:v>20</c:v>
                </c:pt>
                <c:pt idx="149">
                  <c:v>23</c:v>
                </c:pt>
                <c:pt idx="150">
                  <c:v>22</c:v>
                </c:pt>
                <c:pt idx="151">
                  <c:v>20</c:v>
                </c:pt>
                <c:pt idx="152">
                  <c:v>22</c:v>
                </c:pt>
                <c:pt idx="153">
                  <c:v>23</c:v>
                </c:pt>
                <c:pt idx="154">
                  <c:v>22</c:v>
                </c:pt>
                <c:pt idx="155">
                  <c:v>22</c:v>
                </c:pt>
                <c:pt idx="156">
                  <c:v>21</c:v>
                </c:pt>
                <c:pt idx="157">
                  <c:v>21</c:v>
                </c:pt>
                <c:pt idx="158">
                  <c:v>15</c:v>
                </c:pt>
                <c:pt idx="159">
                  <c:v>21</c:v>
                </c:pt>
                <c:pt idx="160">
                  <c:v>21</c:v>
                </c:pt>
                <c:pt idx="161">
                  <c:v>20</c:v>
                </c:pt>
                <c:pt idx="162">
                  <c:v>22</c:v>
                </c:pt>
                <c:pt idx="163">
                  <c:v>21</c:v>
                </c:pt>
                <c:pt idx="164">
                  <c:v>21</c:v>
                </c:pt>
                <c:pt idx="165">
                  <c:v>23</c:v>
                </c:pt>
                <c:pt idx="166">
                  <c:v>20</c:v>
                </c:pt>
                <c:pt idx="167">
                  <c:v>21</c:v>
                </c:pt>
                <c:pt idx="168">
                  <c:v>21</c:v>
                </c:pt>
                <c:pt idx="169">
                  <c:v>20</c:v>
                </c:pt>
                <c:pt idx="170">
                  <c:v>22</c:v>
                </c:pt>
                <c:pt idx="171">
                  <c:v>22</c:v>
                </c:pt>
                <c:pt idx="172">
                  <c:v>21</c:v>
                </c:pt>
                <c:pt idx="173">
                  <c:v>21</c:v>
                </c:pt>
                <c:pt idx="174">
                  <c:v>21</c:v>
                </c:pt>
                <c:pt idx="175">
                  <c:v>21</c:v>
                </c:pt>
                <c:pt idx="176">
                  <c:v>20</c:v>
                </c:pt>
                <c:pt idx="177">
                  <c:v>22</c:v>
                </c:pt>
                <c:pt idx="178">
                  <c:v>21</c:v>
                </c:pt>
                <c:pt idx="179">
                  <c:v>20</c:v>
                </c:pt>
                <c:pt idx="180">
                  <c:v>23</c:v>
                </c:pt>
                <c:pt idx="181">
                  <c:v>22</c:v>
                </c:pt>
                <c:pt idx="182">
                  <c:v>20</c:v>
                </c:pt>
                <c:pt idx="183">
                  <c:v>21</c:v>
                </c:pt>
                <c:pt idx="184">
                  <c:v>22</c:v>
                </c:pt>
                <c:pt idx="185">
                  <c:v>22</c:v>
                </c:pt>
                <c:pt idx="186">
                  <c:v>22</c:v>
                </c:pt>
                <c:pt idx="187">
                  <c:v>21</c:v>
                </c:pt>
                <c:pt idx="188">
                  <c:v>22</c:v>
                </c:pt>
                <c:pt idx="189">
                  <c:v>20</c:v>
                </c:pt>
                <c:pt idx="190">
                  <c:v>22</c:v>
                </c:pt>
                <c:pt idx="191">
                  <c:v>22</c:v>
                </c:pt>
                <c:pt idx="192">
                  <c:v>20</c:v>
                </c:pt>
                <c:pt idx="193">
                  <c:v>21</c:v>
                </c:pt>
                <c:pt idx="194">
                  <c:v>22</c:v>
                </c:pt>
                <c:pt idx="195">
                  <c:v>20</c:v>
                </c:pt>
                <c:pt idx="196">
                  <c:v>21</c:v>
                </c:pt>
                <c:pt idx="197">
                  <c:v>20</c:v>
                </c:pt>
                <c:pt idx="198">
                  <c:v>22</c:v>
                </c:pt>
                <c:pt idx="199">
                  <c:v>22</c:v>
                </c:pt>
                <c:pt idx="200">
                  <c:v>21</c:v>
                </c:pt>
                <c:pt idx="201">
                  <c:v>23</c:v>
                </c:pt>
                <c:pt idx="202">
                  <c:v>22</c:v>
                </c:pt>
                <c:pt idx="203">
                  <c:v>23</c:v>
                </c:pt>
                <c:pt idx="204">
                  <c:v>22</c:v>
                </c:pt>
                <c:pt idx="205">
                  <c:v>22</c:v>
                </c:pt>
                <c:pt idx="206">
                  <c:v>22</c:v>
                </c:pt>
                <c:pt idx="207">
                  <c:v>21</c:v>
                </c:pt>
                <c:pt idx="208">
                  <c:v>22</c:v>
                </c:pt>
                <c:pt idx="209">
                  <c:v>22</c:v>
                </c:pt>
                <c:pt idx="210">
                  <c:v>22</c:v>
                </c:pt>
                <c:pt idx="211">
                  <c:v>19</c:v>
                </c:pt>
                <c:pt idx="212">
                  <c:v>21</c:v>
                </c:pt>
                <c:pt idx="213">
                  <c:v>22</c:v>
                </c:pt>
                <c:pt idx="214">
                  <c:v>21</c:v>
                </c:pt>
                <c:pt idx="215">
                  <c:v>20</c:v>
                </c:pt>
                <c:pt idx="216">
                  <c:v>21</c:v>
                </c:pt>
                <c:pt idx="217">
                  <c:v>21</c:v>
                </c:pt>
                <c:pt idx="218">
                  <c:v>21</c:v>
                </c:pt>
                <c:pt idx="219">
                  <c:v>20</c:v>
                </c:pt>
                <c:pt idx="220">
                  <c:v>20</c:v>
                </c:pt>
                <c:pt idx="221">
                  <c:v>21</c:v>
                </c:pt>
                <c:pt idx="222">
                  <c:v>22</c:v>
                </c:pt>
                <c:pt idx="223">
                  <c:v>20</c:v>
                </c:pt>
                <c:pt idx="224">
                  <c:v>21</c:v>
                </c:pt>
                <c:pt idx="225">
                  <c:v>21</c:v>
                </c:pt>
                <c:pt idx="226">
                  <c:v>20</c:v>
                </c:pt>
                <c:pt idx="227">
                  <c:v>20</c:v>
                </c:pt>
                <c:pt idx="228">
                  <c:v>23</c:v>
                </c:pt>
                <c:pt idx="229">
                  <c:v>21</c:v>
                </c:pt>
                <c:pt idx="230">
                  <c:v>22</c:v>
                </c:pt>
                <c:pt idx="231">
                  <c:v>20</c:v>
                </c:pt>
                <c:pt idx="232">
                  <c:v>23</c:v>
                </c:pt>
                <c:pt idx="233">
                  <c:v>22</c:v>
                </c:pt>
                <c:pt idx="234">
                  <c:v>20</c:v>
                </c:pt>
                <c:pt idx="235">
                  <c:v>21</c:v>
                </c:pt>
                <c:pt idx="236">
                  <c:v>22</c:v>
                </c:pt>
                <c:pt idx="237">
                  <c:v>23</c:v>
                </c:pt>
                <c:pt idx="238">
                  <c:v>21</c:v>
                </c:pt>
                <c:pt idx="239">
                  <c:v>21</c:v>
                </c:pt>
                <c:pt idx="240">
                  <c:v>20</c:v>
                </c:pt>
                <c:pt idx="241">
                  <c:v>20</c:v>
                </c:pt>
                <c:pt idx="242">
                  <c:v>22</c:v>
                </c:pt>
                <c:pt idx="243">
                  <c:v>20</c:v>
                </c:pt>
                <c:pt idx="244">
                  <c:v>23</c:v>
                </c:pt>
                <c:pt idx="245">
                  <c:v>20</c:v>
                </c:pt>
                <c:pt idx="246">
                  <c:v>21</c:v>
                </c:pt>
                <c:pt idx="247">
                  <c:v>21</c:v>
                </c:pt>
                <c:pt idx="248">
                  <c:v>20</c:v>
                </c:pt>
                <c:pt idx="249">
                  <c:v>21</c:v>
                </c:pt>
                <c:pt idx="250">
                  <c:v>19</c:v>
                </c:pt>
                <c:pt idx="251">
                  <c:v>21</c:v>
                </c:pt>
                <c:pt idx="252">
                  <c:v>21</c:v>
                </c:pt>
                <c:pt idx="253">
                  <c:v>21</c:v>
                </c:pt>
                <c:pt idx="254">
                  <c:v>22</c:v>
                </c:pt>
                <c:pt idx="255">
                  <c:v>21</c:v>
                </c:pt>
                <c:pt idx="256">
                  <c:v>21</c:v>
                </c:pt>
                <c:pt idx="257">
                  <c:v>20</c:v>
                </c:pt>
                <c:pt idx="258">
                  <c:v>21</c:v>
                </c:pt>
                <c:pt idx="259">
                  <c:v>21</c:v>
                </c:pt>
                <c:pt idx="260">
                  <c:v>22</c:v>
                </c:pt>
                <c:pt idx="261">
                  <c:v>21</c:v>
                </c:pt>
                <c:pt idx="262">
                  <c:v>23</c:v>
                </c:pt>
                <c:pt idx="263">
                  <c:v>20</c:v>
                </c:pt>
                <c:pt idx="264">
                  <c:v>22</c:v>
                </c:pt>
                <c:pt idx="265">
                  <c:v>21</c:v>
                </c:pt>
                <c:pt idx="266">
                  <c:v>21</c:v>
                </c:pt>
                <c:pt idx="267">
                  <c:v>22</c:v>
                </c:pt>
                <c:pt idx="268">
                  <c:v>20</c:v>
                </c:pt>
                <c:pt idx="269">
                  <c:v>20</c:v>
                </c:pt>
                <c:pt idx="270">
                  <c:v>19</c:v>
                </c:pt>
                <c:pt idx="271">
                  <c:v>22</c:v>
                </c:pt>
                <c:pt idx="272">
                  <c:v>20</c:v>
                </c:pt>
                <c:pt idx="273">
                  <c:v>21</c:v>
                </c:pt>
                <c:pt idx="274">
                  <c:v>21</c:v>
                </c:pt>
                <c:pt idx="275">
                  <c:v>19</c:v>
                </c:pt>
                <c:pt idx="276">
                  <c:v>20</c:v>
                </c:pt>
                <c:pt idx="277">
                  <c:v>22</c:v>
                </c:pt>
                <c:pt idx="278">
                  <c:v>23</c:v>
                </c:pt>
                <c:pt idx="279">
                  <c:v>20</c:v>
                </c:pt>
                <c:pt idx="280">
                  <c:v>20</c:v>
                </c:pt>
                <c:pt idx="281">
                  <c:v>22</c:v>
                </c:pt>
                <c:pt idx="282">
                  <c:v>21</c:v>
                </c:pt>
                <c:pt idx="283">
                  <c:v>18</c:v>
                </c:pt>
                <c:pt idx="284">
                  <c:v>22</c:v>
                </c:pt>
                <c:pt idx="285">
                  <c:v>20</c:v>
                </c:pt>
                <c:pt idx="286">
                  <c:v>19</c:v>
                </c:pt>
                <c:pt idx="287">
                  <c:v>21</c:v>
                </c:pt>
                <c:pt idx="288">
                  <c:v>20</c:v>
                </c:pt>
                <c:pt idx="289">
                  <c:v>20</c:v>
                </c:pt>
                <c:pt idx="290">
                  <c:v>21</c:v>
                </c:pt>
                <c:pt idx="291">
                  <c:v>23</c:v>
                </c:pt>
                <c:pt idx="292">
                  <c:v>20</c:v>
                </c:pt>
                <c:pt idx="293">
                  <c:v>22</c:v>
                </c:pt>
                <c:pt idx="294">
                  <c:v>20</c:v>
                </c:pt>
                <c:pt idx="295">
                  <c:v>22</c:v>
                </c:pt>
                <c:pt idx="296">
                  <c:v>22</c:v>
                </c:pt>
                <c:pt idx="297">
                  <c:v>20</c:v>
                </c:pt>
                <c:pt idx="298">
                  <c:v>22</c:v>
                </c:pt>
                <c:pt idx="299">
                  <c:v>20</c:v>
                </c:pt>
                <c:pt idx="300">
                  <c:v>21</c:v>
                </c:pt>
                <c:pt idx="301">
                  <c:v>20</c:v>
                </c:pt>
                <c:pt idx="302">
                  <c:v>21</c:v>
                </c:pt>
                <c:pt idx="303">
                  <c:v>20</c:v>
                </c:pt>
                <c:pt idx="304">
                  <c:v>20</c:v>
                </c:pt>
                <c:pt idx="305">
                  <c:v>21</c:v>
                </c:pt>
                <c:pt idx="306">
                  <c:v>19</c:v>
                </c:pt>
                <c:pt idx="307">
                  <c:v>22</c:v>
                </c:pt>
                <c:pt idx="308">
                  <c:v>20</c:v>
                </c:pt>
                <c:pt idx="309">
                  <c:v>21</c:v>
                </c:pt>
                <c:pt idx="310">
                  <c:v>22</c:v>
                </c:pt>
                <c:pt idx="311">
                  <c:v>20</c:v>
                </c:pt>
                <c:pt idx="312">
                  <c:v>20</c:v>
                </c:pt>
                <c:pt idx="313">
                  <c:v>20</c:v>
                </c:pt>
                <c:pt idx="314">
                  <c:v>20</c:v>
                </c:pt>
                <c:pt idx="315">
                  <c:v>20</c:v>
                </c:pt>
                <c:pt idx="316">
                  <c:v>20</c:v>
                </c:pt>
                <c:pt idx="317">
                  <c:v>21</c:v>
                </c:pt>
                <c:pt idx="318">
                  <c:v>20</c:v>
                </c:pt>
                <c:pt idx="319">
                  <c:v>23</c:v>
                </c:pt>
                <c:pt idx="320">
                  <c:v>19</c:v>
                </c:pt>
                <c:pt idx="321">
                  <c:v>20</c:v>
                </c:pt>
                <c:pt idx="322">
                  <c:v>20</c:v>
                </c:pt>
                <c:pt idx="323">
                  <c:v>21</c:v>
                </c:pt>
                <c:pt idx="324">
                  <c:v>23</c:v>
                </c:pt>
                <c:pt idx="325">
                  <c:v>21</c:v>
                </c:pt>
                <c:pt idx="326">
                  <c:v>22</c:v>
                </c:pt>
                <c:pt idx="327">
                  <c:v>21</c:v>
                </c:pt>
                <c:pt idx="328">
                  <c:v>21</c:v>
                </c:pt>
                <c:pt idx="329">
                  <c:v>21</c:v>
                </c:pt>
                <c:pt idx="330">
                  <c:v>19</c:v>
                </c:pt>
                <c:pt idx="331">
                  <c:v>22</c:v>
                </c:pt>
                <c:pt idx="332">
                  <c:v>20</c:v>
                </c:pt>
                <c:pt idx="333">
                  <c:v>21</c:v>
                </c:pt>
                <c:pt idx="334">
                  <c:v>20</c:v>
                </c:pt>
                <c:pt idx="335">
                  <c:v>20</c:v>
                </c:pt>
                <c:pt idx="336">
                  <c:v>22</c:v>
                </c:pt>
                <c:pt idx="337">
                  <c:v>21</c:v>
                </c:pt>
                <c:pt idx="338">
                  <c:v>20</c:v>
                </c:pt>
                <c:pt idx="339">
                  <c:v>24</c:v>
                </c:pt>
                <c:pt idx="340">
                  <c:v>20</c:v>
                </c:pt>
                <c:pt idx="341">
                  <c:v>20</c:v>
                </c:pt>
                <c:pt idx="342">
                  <c:v>21</c:v>
                </c:pt>
                <c:pt idx="343">
                  <c:v>21</c:v>
                </c:pt>
                <c:pt idx="344">
                  <c:v>20</c:v>
                </c:pt>
                <c:pt idx="345">
                  <c:v>20</c:v>
                </c:pt>
                <c:pt idx="346">
                  <c:v>20</c:v>
                </c:pt>
                <c:pt idx="347">
                  <c:v>20</c:v>
                </c:pt>
                <c:pt idx="348">
                  <c:v>21</c:v>
                </c:pt>
                <c:pt idx="349">
                  <c:v>20</c:v>
                </c:pt>
                <c:pt idx="350">
                  <c:v>22</c:v>
                </c:pt>
                <c:pt idx="351">
                  <c:v>21</c:v>
                </c:pt>
                <c:pt idx="352">
                  <c:v>21</c:v>
                </c:pt>
                <c:pt idx="353">
                  <c:v>20</c:v>
                </c:pt>
                <c:pt idx="354">
                  <c:v>21</c:v>
                </c:pt>
                <c:pt idx="355">
                  <c:v>21</c:v>
                </c:pt>
                <c:pt idx="356">
                  <c:v>20</c:v>
                </c:pt>
                <c:pt idx="357">
                  <c:v>19</c:v>
                </c:pt>
                <c:pt idx="358">
                  <c:v>20</c:v>
                </c:pt>
                <c:pt idx="359">
                  <c:v>20</c:v>
                </c:pt>
                <c:pt idx="360">
                  <c:v>23</c:v>
                </c:pt>
                <c:pt idx="361">
                  <c:v>20</c:v>
                </c:pt>
                <c:pt idx="362">
                  <c:v>23</c:v>
                </c:pt>
                <c:pt idx="363">
                  <c:v>19</c:v>
                </c:pt>
                <c:pt idx="364">
                  <c:v>20</c:v>
                </c:pt>
                <c:pt idx="365">
                  <c:v>21</c:v>
                </c:pt>
                <c:pt idx="366">
                  <c:v>20</c:v>
                </c:pt>
                <c:pt idx="367">
                  <c:v>20</c:v>
                </c:pt>
                <c:pt idx="368">
                  <c:v>20</c:v>
                </c:pt>
                <c:pt idx="369">
                  <c:v>20</c:v>
                </c:pt>
                <c:pt idx="370">
                  <c:v>18</c:v>
                </c:pt>
                <c:pt idx="371">
                  <c:v>21</c:v>
                </c:pt>
                <c:pt idx="372">
                  <c:v>22</c:v>
                </c:pt>
                <c:pt idx="373">
                  <c:v>20</c:v>
                </c:pt>
                <c:pt idx="374">
                  <c:v>20</c:v>
                </c:pt>
                <c:pt idx="375">
                  <c:v>21</c:v>
                </c:pt>
                <c:pt idx="376">
                  <c:v>20</c:v>
                </c:pt>
                <c:pt idx="377">
                  <c:v>20</c:v>
                </c:pt>
                <c:pt idx="378">
                  <c:v>19</c:v>
                </c:pt>
                <c:pt idx="379">
                  <c:v>21</c:v>
                </c:pt>
                <c:pt idx="380">
                  <c:v>21</c:v>
                </c:pt>
                <c:pt idx="381">
                  <c:v>20</c:v>
                </c:pt>
                <c:pt idx="382">
                  <c:v>20</c:v>
                </c:pt>
                <c:pt idx="383">
                  <c:v>20</c:v>
                </c:pt>
                <c:pt idx="384">
                  <c:v>22</c:v>
                </c:pt>
                <c:pt idx="385">
                  <c:v>20</c:v>
                </c:pt>
                <c:pt idx="386">
                  <c:v>21</c:v>
                </c:pt>
                <c:pt idx="387">
                  <c:v>20</c:v>
                </c:pt>
                <c:pt idx="388">
                  <c:v>20</c:v>
                </c:pt>
                <c:pt idx="389">
                  <c:v>23</c:v>
                </c:pt>
                <c:pt idx="390">
                  <c:v>21</c:v>
                </c:pt>
                <c:pt idx="391">
                  <c:v>21</c:v>
                </c:pt>
                <c:pt idx="392">
                  <c:v>20</c:v>
                </c:pt>
                <c:pt idx="393">
                  <c:v>21</c:v>
                </c:pt>
                <c:pt idx="394">
                  <c:v>22</c:v>
                </c:pt>
                <c:pt idx="395">
                  <c:v>22</c:v>
                </c:pt>
                <c:pt idx="396">
                  <c:v>20</c:v>
                </c:pt>
                <c:pt idx="397">
                  <c:v>19</c:v>
                </c:pt>
                <c:pt idx="398">
                  <c:v>23</c:v>
                </c:pt>
                <c:pt idx="399">
                  <c:v>19</c:v>
                </c:pt>
                <c:pt idx="400">
                  <c:v>20</c:v>
                </c:pt>
                <c:pt idx="401">
                  <c:v>20</c:v>
                </c:pt>
                <c:pt idx="402">
                  <c:v>23</c:v>
                </c:pt>
                <c:pt idx="403">
                  <c:v>21</c:v>
                </c:pt>
                <c:pt idx="404">
                  <c:v>21</c:v>
                </c:pt>
                <c:pt idx="405">
                  <c:v>21</c:v>
                </c:pt>
                <c:pt idx="406">
                  <c:v>17</c:v>
                </c:pt>
                <c:pt idx="407">
                  <c:v>20</c:v>
                </c:pt>
                <c:pt idx="408">
                  <c:v>21</c:v>
                </c:pt>
                <c:pt idx="409">
                  <c:v>21</c:v>
                </c:pt>
                <c:pt idx="410">
                  <c:v>21</c:v>
                </c:pt>
                <c:pt idx="411">
                  <c:v>20</c:v>
                </c:pt>
                <c:pt idx="412">
                  <c:v>21</c:v>
                </c:pt>
                <c:pt idx="413">
                  <c:v>19</c:v>
                </c:pt>
                <c:pt idx="414">
                  <c:v>21</c:v>
                </c:pt>
                <c:pt idx="415">
                  <c:v>20</c:v>
                </c:pt>
                <c:pt idx="416">
                  <c:v>21</c:v>
                </c:pt>
                <c:pt idx="417">
                  <c:v>19</c:v>
                </c:pt>
                <c:pt idx="418">
                  <c:v>21</c:v>
                </c:pt>
                <c:pt idx="419">
                  <c:v>22</c:v>
                </c:pt>
                <c:pt idx="420">
                  <c:v>20</c:v>
                </c:pt>
                <c:pt idx="421">
                  <c:v>23</c:v>
                </c:pt>
                <c:pt idx="422">
                  <c:v>20</c:v>
                </c:pt>
                <c:pt idx="423">
                  <c:v>23</c:v>
                </c:pt>
                <c:pt idx="424">
                  <c:v>18</c:v>
                </c:pt>
                <c:pt idx="425">
                  <c:v>21</c:v>
                </c:pt>
                <c:pt idx="426">
                  <c:v>22</c:v>
                </c:pt>
                <c:pt idx="427">
                  <c:v>22</c:v>
                </c:pt>
                <c:pt idx="428">
                  <c:v>23</c:v>
                </c:pt>
                <c:pt idx="429">
                  <c:v>21</c:v>
                </c:pt>
                <c:pt idx="430">
                  <c:v>19</c:v>
                </c:pt>
                <c:pt idx="431">
                  <c:v>22</c:v>
                </c:pt>
                <c:pt idx="432">
                  <c:v>20</c:v>
                </c:pt>
                <c:pt idx="433">
                  <c:v>22</c:v>
                </c:pt>
                <c:pt idx="434">
                  <c:v>21</c:v>
                </c:pt>
                <c:pt idx="435">
                  <c:v>21</c:v>
                </c:pt>
                <c:pt idx="436">
                  <c:v>20</c:v>
                </c:pt>
                <c:pt idx="437">
                  <c:v>20</c:v>
                </c:pt>
                <c:pt idx="438">
                  <c:v>22</c:v>
                </c:pt>
                <c:pt idx="439">
                  <c:v>20</c:v>
                </c:pt>
                <c:pt idx="440">
                  <c:v>20</c:v>
                </c:pt>
                <c:pt idx="441">
                  <c:v>21</c:v>
                </c:pt>
                <c:pt idx="442">
                  <c:v>22</c:v>
                </c:pt>
                <c:pt idx="443">
                  <c:v>20</c:v>
                </c:pt>
                <c:pt idx="444">
                  <c:v>20</c:v>
                </c:pt>
                <c:pt idx="445">
                  <c:v>21</c:v>
                </c:pt>
                <c:pt idx="446">
                  <c:v>20</c:v>
                </c:pt>
                <c:pt idx="447">
                  <c:v>23</c:v>
                </c:pt>
                <c:pt idx="448">
                  <c:v>22</c:v>
                </c:pt>
                <c:pt idx="449">
                  <c:v>20</c:v>
                </c:pt>
                <c:pt idx="450">
                  <c:v>21</c:v>
                </c:pt>
                <c:pt idx="451">
                  <c:v>21</c:v>
                </c:pt>
                <c:pt idx="452">
                  <c:v>20</c:v>
                </c:pt>
                <c:pt idx="453">
                  <c:v>21</c:v>
                </c:pt>
                <c:pt idx="454">
                  <c:v>19</c:v>
                </c:pt>
                <c:pt idx="455">
                  <c:v>23</c:v>
                </c:pt>
                <c:pt idx="456">
                  <c:v>21</c:v>
                </c:pt>
                <c:pt idx="457">
                  <c:v>20</c:v>
                </c:pt>
                <c:pt idx="458">
                  <c:v>22</c:v>
                </c:pt>
                <c:pt idx="459">
                  <c:v>22</c:v>
                </c:pt>
                <c:pt idx="460">
                  <c:v>21</c:v>
                </c:pt>
                <c:pt idx="461">
                  <c:v>22</c:v>
                </c:pt>
                <c:pt idx="462">
                  <c:v>21</c:v>
                </c:pt>
                <c:pt idx="463">
                  <c:v>20</c:v>
                </c:pt>
                <c:pt idx="464">
                  <c:v>18</c:v>
                </c:pt>
                <c:pt idx="465">
                  <c:v>21</c:v>
                </c:pt>
                <c:pt idx="466">
                  <c:v>22</c:v>
                </c:pt>
                <c:pt idx="467">
                  <c:v>21</c:v>
                </c:pt>
                <c:pt idx="468">
                  <c:v>21</c:v>
                </c:pt>
                <c:pt idx="469">
                  <c:v>21</c:v>
                </c:pt>
                <c:pt idx="470">
                  <c:v>18</c:v>
                </c:pt>
                <c:pt idx="471">
                  <c:v>20</c:v>
                </c:pt>
                <c:pt idx="472">
                  <c:v>21</c:v>
                </c:pt>
                <c:pt idx="473">
                  <c:v>19</c:v>
                </c:pt>
                <c:pt idx="474">
                  <c:v>23</c:v>
                </c:pt>
                <c:pt idx="475">
                  <c:v>20</c:v>
                </c:pt>
                <c:pt idx="476">
                  <c:v>19</c:v>
                </c:pt>
                <c:pt idx="477">
                  <c:v>21</c:v>
                </c:pt>
                <c:pt idx="478">
                  <c:v>21</c:v>
                </c:pt>
                <c:pt idx="479">
                  <c:v>20</c:v>
                </c:pt>
                <c:pt idx="480">
                  <c:v>19</c:v>
                </c:pt>
                <c:pt idx="481">
                  <c:v>21</c:v>
                </c:pt>
                <c:pt idx="482">
                  <c:v>21</c:v>
                </c:pt>
                <c:pt idx="483">
                  <c:v>20</c:v>
                </c:pt>
                <c:pt idx="484">
                  <c:v>21</c:v>
                </c:pt>
                <c:pt idx="485">
                  <c:v>20</c:v>
                </c:pt>
                <c:pt idx="486">
                  <c:v>22</c:v>
                </c:pt>
                <c:pt idx="487">
                  <c:v>22</c:v>
                </c:pt>
                <c:pt idx="488">
                  <c:v>20</c:v>
                </c:pt>
                <c:pt idx="489">
                  <c:v>21</c:v>
                </c:pt>
                <c:pt idx="490">
                  <c:v>19</c:v>
                </c:pt>
                <c:pt idx="491">
                  <c:v>20</c:v>
                </c:pt>
                <c:pt idx="492">
                  <c:v>19</c:v>
                </c:pt>
                <c:pt idx="493">
                  <c:v>22</c:v>
                </c:pt>
                <c:pt idx="494">
                  <c:v>20</c:v>
                </c:pt>
                <c:pt idx="495">
                  <c:v>22</c:v>
                </c:pt>
                <c:pt idx="496">
                  <c:v>21</c:v>
                </c:pt>
                <c:pt idx="497">
                  <c:v>21</c:v>
                </c:pt>
                <c:pt idx="498">
                  <c:v>21</c:v>
                </c:pt>
                <c:pt idx="499">
                  <c:v>21</c:v>
                </c:pt>
                <c:pt idx="500">
                  <c:v>21</c:v>
                </c:pt>
                <c:pt idx="501">
                  <c:v>20</c:v>
                </c:pt>
                <c:pt idx="502">
                  <c:v>21</c:v>
                </c:pt>
                <c:pt idx="503">
                  <c:v>20</c:v>
                </c:pt>
                <c:pt idx="504">
                  <c:v>20</c:v>
                </c:pt>
                <c:pt idx="505">
                  <c:v>22</c:v>
                </c:pt>
                <c:pt idx="506">
                  <c:v>22</c:v>
                </c:pt>
                <c:pt idx="507">
                  <c:v>22</c:v>
                </c:pt>
                <c:pt idx="508">
                  <c:v>21</c:v>
                </c:pt>
                <c:pt idx="509">
                  <c:v>20</c:v>
                </c:pt>
                <c:pt idx="510">
                  <c:v>22</c:v>
                </c:pt>
                <c:pt idx="511">
                  <c:v>21</c:v>
                </c:pt>
                <c:pt idx="512">
                  <c:v>25</c:v>
                </c:pt>
                <c:pt idx="513">
                  <c:v>21</c:v>
                </c:pt>
                <c:pt idx="514">
                  <c:v>21</c:v>
                </c:pt>
                <c:pt idx="515">
                  <c:v>22</c:v>
                </c:pt>
                <c:pt idx="516">
                  <c:v>21</c:v>
                </c:pt>
                <c:pt idx="517">
                  <c:v>21</c:v>
                </c:pt>
                <c:pt idx="518">
                  <c:v>20</c:v>
                </c:pt>
                <c:pt idx="519">
                  <c:v>21</c:v>
                </c:pt>
                <c:pt idx="520">
                  <c:v>20</c:v>
                </c:pt>
                <c:pt idx="521">
                  <c:v>20</c:v>
                </c:pt>
                <c:pt idx="522">
                  <c:v>20</c:v>
                </c:pt>
                <c:pt idx="523">
                  <c:v>21</c:v>
                </c:pt>
                <c:pt idx="524">
                  <c:v>21</c:v>
                </c:pt>
                <c:pt idx="525">
                  <c:v>21</c:v>
                </c:pt>
                <c:pt idx="526">
                  <c:v>22</c:v>
                </c:pt>
                <c:pt idx="527">
                  <c:v>20</c:v>
                </c:pt>
                <c:pt idx="528">
                  <c:v>20</c:v>
                </c:pt>
                <c:pt idx="529">
                  <c:v>19</c:v>
                </c:pt>
                <c:pt idx="530">
                  <c:v>22</c:v>
                </c:pt>
                <c:pt idx="531">
                  <c:v>20</c:v>
                </c:pt>
                <c:pt idx="532">
                  <c:v>21</c:v>
                </c:pt>
                <c:pt idx="533">
                  <c:v>20</c:v>
                </c:pt>
                <c:pt idx="534">
                  <c:v>20</c:v>
                </c:pt>
                <c:pt idx="535">
                  <c:v>19</c:v>
                </c:pt>
                <c:pt idx="536">
                  <c:v>21</c:v>
                </c:pt>
                <c:pt idx="537">
                  <c:v>20</c:v>
                </c:pt>
                <c:pt idx="538">
                  <c:v>20</c:v>
                </c:pt>
                <c:pt idx="539">
                  <c:v>21</c:v>
                </c:pt>
                <c:pt idx="540">
                  <c:v>23</c:v>
                </c:pt>
                <c:pt idx="541">
                  <c:v>20</c:v>
                </c:pt>
                <c:pt idx="542">
                  <c:v>20</c:v>
                </c:pt>
                <c:pt idx="543">
                  <c:v>20</c:v>
                </c:pt>
                <c:pt idx="544">
                  <c:v>20</c:v>
                </c:pt>
                <c:pt idx="545">
                  <c:v>18</c:v>
                </c:pt>
                <c:pt idx="546">
                  <c:v>24</c:v>
                </c:pt>
                <c:pt idx="547">
                  <c:v>20</c:v>
                </c:pt>
                <c:pt idx="548">
                  <c:v>20</c:v>
                </c:pt>
                <c:pt idx="549">
                  <c:v>19</c:v>
                </c:pt>
                <c:pt idx="550">
                  <c:v>20</c:v>
                </c:pt>
                <c:pt idx="551">
                  <c:v>20</c:v>
                </c:pt>
                <c:pt idx="552">
                  <c:v>22</c:v>
                </c:pt>
                <c:pt idx="553">
                  <c:v>23</c:v>
                </c:pt>
                <c:pt idx="554">
                  <c:v>21</c:v>
                </c:pt>
                <c:pt idx="555">
                  <c:v>23</c:v>
                </c:pt>
                <c:pt idx="556">
                  <c:v>20</c:v>
                </c:pt>
                <c:pt idx="557">
                  <c:v>21</c:v>
                </c:pt>
                <c:pt idx="558">
                  <c:v>21</c:v>
                </c:pt>
                <c:pt idx="559">
                  <c:v>21</c:v>
                </c:pt>
                <c:pt idx="560">
                  <c:v>20</c:v>
                </c:pt>
                <c:pt idx="561">
                  <c:v>20</c:v>
                </c:pt>
                <c:pt idx="562">
                  <c:v>20</c:v>
                </c:pt>
                <c:pt idx="563">
                  <c:v>21</c:v>
                </c:pt>
                <c:pt idx="564">
                  <c:v>22</c:v>
                </c:pt>
                <c:pt idx="565">
                  <c:v>21</c:v>
                </c:pt>
                <c:pt idx="566">
                  <c:v>21</c:v>
                </c:pt>
                <c:pt idx="567">
                  <c:v>21</c:v>
                </c:pt>
                <c:pt idx="568">
                  <c:v>21</c:v>
                </c:pt>
                <c:pt idx="569">
                  <c:v>20</c:v>
                </c:pt>
                <c:pt idx="570">
                  <c:v>22</c:v>
                </c:pt>
                <c:pt idx="571">
                  <c:v>20</c:v>
                </c:pt>
                <c:pt idx="572">
                  <c:v>20</c:v>
                </c:pt>
                <c:pt idx="573">
                  <c:v>20</c:v>
                </c:pt>
                <c:pt idx="574">
                  <c:v>20</c:v>
                </c:pt>
                <c:pt idx="575">
                  <c:v>23</c:v>
                </c:pt>
                <c:pt idx="576">
                  <c:v>20</c:v>
                </c:pt>
                <c:pt idx="577">
                  <c:v>21</c:v>
                </c:pt>
                <c:pt idx="578">
                  <c:v>21</c:v>
                </c:pt>
                <c:pt idx="579">
                  <c:v>21</c:v>
                </c:pt>
                <c:pt idx="580">
                  <c:v>22</c:v>
                </c:pt>
                <c:pt idx="581">
                  <c:v>21</c:v>
                </c:pt>
                <c:pt idx="582">
                  <c:v>20</c:v>
                </c:pt>
                <c:pt idx="583">
                  <c:v>22</c:v>
                </c:pt>
                <c:pt idx="584">
                  <c:v>21</c:v>
                </c:pt>
                <c:pt idx="585">
                  <c:v>20</c:v>
                </c:pt>
                <c:pt idx="586">
                  <c:v>20</c:v>
                </c:pt>
                <c:pt idx="587">
                  <c:v>21</c:v>
                </c:pt>
                <c:pt idx="588">
                  <c:v>19</c:v>
                </c:pt>
                <c:pt idx="589">
                  <c:v>21</c:v>
                </c:pt>
                <c:pt idx="590">
                  <c:v>21</c:v>
                </c:pt>
                <c:pt idx="591">
                  <c:v>21</c:v>
                </c:pt>
                <c:pt idx="592">
                  <c:v>23</c:v>
                </c:pt>
                <c:pt idx="593">
                  <c:v>20</c:v>
                </c:pt>
                <c:pt idx="594">
                  <c:v>20</c:v>
                </c:pt>
                <c:pt idx="595">
                  <c:v>21</c:v>
                </c:pt>
                <c:pt idx="596">
                  <c:v>20</c:v>
                </c:pt>
                <c:pt idx="597">
                  <c:v>21</c:v>
                </c:pt>
                <c:pt idx="598">
                  <c:v>21</c:v>
                </c:pt>
                <c:pt idx="599">
                  <c:v>20</c:v>
                </c:pt>
                <c:pt idx="600">
                  <c:v>20</c:v>
                </c:pt>
                <c:pt idx="601">
                  <c:v>21</c:v>
                </c:pt>
                <c:pt idx="602">
                  <c:v>20</c:v>
                </c:pt>
                <c:pt idx="603">
                  <c:v>20</c:v>
                </c:pt>
                <c:pt idx="604">
                  <c:v>20</c:v>
                </c:pt>
                <c:pt idx="605">
                  <c:v>21</c:v>
                </c:pt>
                <c:pt idx="606">
                  <c:v>21</c:v>
                </c:pt>
                <c:pt idx="607">
                  <c:v>20</c:v>
                </c:pt>
                <c:pt idx="608">
                  <c:v>23</c:v>
                </c:pt>
                <c:pt idx="609">
                  <c:v>20</c:v>
                </c:pt>
                <c:pt idx="610">
                  <c:v>20</c:v>
                </c:pt>
                <c:pt idx="611">
                  <c:v>20</c:v>
                </c:pt>
                <c:pt idx="612">
                  <c:v>21</c:v>
                </c:pt>
                <c:pt idx="613">
                  <c:v>21</c:v>
                </c:pt>
                <c:pt idx="614">
                  <c:v>20</c:v>
                </c:pt>
                <c:pt idx="615">
                  <c:v>22</c:v>
                </c:pt>
                <c:pt idx="616">
                  <c:v>20</c:v>
                </c:pt>
                <c:pt idx="617">
                  <c:v>22</c:v>
                </c:pt>
                <c:pt idx="618">
                  <c:v>20</c:v>
                </c:pt>
                <c:pt idx="619">
                  <c:v>21</c:v>
                </c:pt>
                <c:pt idx="620">
                  <c:v>21</c:v>
                </c:pt>
                <c:pt idx="621">
                  <c:v>20</c:v>
                </c:pt>
                <c:pt idx="622">
                  <c:v>20</c:v>
                </c:pt>
                <c:pt idx="623">
                  <c:v>21</c:v>
                </c:pt>
                <c:pt idx="624">
                  <c:v>21</c:v>
                </c:pt>
                <c:pt idx="625">
                  <c:v>20</c:v>
                </c:pt>
                <c:pt idx="626">
                  <c:v>19</c:v>
                </c:pt>
                <c:pt idx="627">
                  <c:v>20</c:v>
                </c:pt>
                <c:pt idx="628">
                  <c:v>21</c:v>
                </c:pt>
                <c:pt idx="629">
                  <c:v>21</c:v>
                </c:pt>
                <c:pt idx="630">
                  <c:v>21</c:v>
                </c:pt>
                <c:pt idx="631">
                  <c:v>20</c:v>
                </c:pt>
                <c:pt idx="632">
                  <c:v>21</c:v>
                </c:pt>
                <c:pt idx="633">
                  <c:v>20</c:v>
                </c:pt>
                <c:pt idx="634">
                  <c:v>21</c:v>
                </c:pt>
                <c:pt idx="635">
                  <c:v>20</c:v>
                </c:pt>
                <c:pt idx="636">
                  <c:v>22</c:v>
                </c:pt>
                <c:pt idx="637">
                  <c:v>22</c:v>
                </c:pt>
                <c:pt idx="638">
                  <c:v>23</c:v>
                </c:pt>
                <c:pt idx="639">
                  <c:v>23</c:v>
                </c:pt>
                <c:pt idx="640">
                  <c:v>21</c:v>
                </c:pt>
                <c:pt idx="641">
                  <c:v>21</c:v>
                </c:pt>
                <c:pt idx="642">
                  <c:v>22</c:v>
                </c:pt>
                <c:pt idx="643">
                  <c:v>21</c:v>
                </c:pt>
                <c:pt idx="644">
                  <c:v>18</c:v>
                </c:pt>
                <c:pt idx="645">
                  <c:v>19</c:v>
                </c:pt>
                <c:pt idx="646">
                  <c:v>21</c:v>
                </c:pt>
                <c:pt idx="647">
                  <c:v>20</c:v>
                </c:pt>
                <c:pt idx="648">
                  <c:v>23</c:v>
                </c:pt>
                <c:pt idx="649">
                  <c:v>20</c:v>
                </c:pt>
                <c:pt idx="650">
                  <c:v>21</c:v>
                </c:pt>
                <c:pt idx="651">
                  <c:v>22</c:v>
                </c:pt>
                <c:pt idx="652">
                  <c:v>22</c:v>
                </c:pt>
                <c:pt idx="653">
                  <c:v>21</c:v>
                </c:pt>
                <c:pt idx="654">
                  <c:v>21</c:v>
                </c:pt>
                <c:pt idx="655">
                  <c:v>19</c:v>
                </c:pt>
                <c:pt idx="656">
                  <c:v>20</c:v>
                </c:pt>
                <c:pt idx="657">
                  <c:v>19</c:v>
                </c:pt>
                <c:pt idx="658">
                  <c:v>21</c:v>
                </c:pt>
                <c:pt idx="659">
                  <c:v>21</c:v>
                </c:pt>
                <c:pt idx="660">
                  <c:v>20</c:v>
                </c:pt>
                <c:pt idx="661">
                  <c:v>20</c:v>
                </c:pt>
                <c:pt idx="662">
                  <c:v>21</c:v>
                </c:pt>
                <c:pt idx="663">
                  <c:v>20</c:v>
                </c:pt>
                <c:pt idx="664">
                  <c:v>21</c:v>
                </c:pt>
                <c:pt idx="665">
                  <c:v>22</c:v>
                </c:pt>
                <c:pt idx="666">
                  <c:v>21</c:v>
                </c:pt>
                <c:pt idx="667">
                  <c:v>22</c:v>
                </c:pt>
                <c:pt idx="668">
                  <c:v>21</c:v>
                </c:pt>
                <c:pt idx="669">
                  <c:v>20</c:v>
                </c:pt>
                <c:pt idx="670">
                  <c:v>22</c:v>
                </c:pt>
                <c:pt idx="671">
                  <c:v>21</c:v>
                </c:pt>
                <c:pt idx="672">
                  <c:v>22</c:v>
                </c:pt>
                <c:pt idx="673">
                  <c:v>20</c:v>
                </c:pt>
                <c:pt idx="674">
                  <c:v>21</c:v>
                </c:pt>
                <c:pt idx="675">
                  <c:v>22</c:v>
                </c:pt>
                <c:pt idx="676">
                  <c:v>20</c:v>
                </c:pt>
                <c:pt idx="677">
                  <c:v>19</c:v>
                </c:pt>
                <c:pt idx="678">
                  <c:v>20</c:v>
                </c:pt>
                <c:pt idx="679">
                  <c:v>19</c:v>
                </c:pt>
                <c:pt idx="680">
                  <c:v>21</c:v>
                </c:pt>
                <c:pt idx="681">
                  <c:v>21</c:v>
                </c:pt>
                <c:pt idx="682">
                  <c:v>21</c:v>
                </c:pt>
                <c:pt idx="683">
                  <c:v>19</c:v>
                </c:pt>
                <c:pt idx="684">
                  <c:v>20</c:v>
                </c:pt>
                <c:pt idx="685">
                  <c:v>20</c:v>
                </c:pt>
                <c:pt idx="686">
                  <c:v>21</c:v>
                </c:pt>
                <c:pt idx="687">
                  <c:v>20</c:v>
                </c:pt>
                <c:pt idx="688">
                  <c:v>20</c:v>
                </c:pt>
                <c:pt idx="689">
                  <c:v>21</c:v>
                </c:pt>
                <c:pt idx="690">
                  <c:v>20</c:v>
                </c:pt>
                <c:pt idx="691">
                  <c:v>20</c:v>
                </c:pt>
                <c:pt idx="692">
                  <c:v>21</c:v>
                </c:pt>
                <c:pt idx="693">
                  <c:v>21</c:v>
                </c:pt>
                <c:pt idx="694">
                  <c:v>20</c:v>
                </c:pt>
                <c:pt idx="695">
                  <c:v>19</c:v>
                </c:pt>
                <c:pt idx="696">
                  <c:v>21</c:v>
                </c:pt>
                <c:pt idx="697">
                  <c:v>22</c:v>
                </c:pt>
                <c:pt idx="698">
                  <c:v>22</c:v>
                </c:pt>
                <c:pt idx="699">
                  <c:v>21</c:v>
                </c:pt>
                <c:pt idx="700">
                  <c:v>22</c:v>
                </c:pt>
                <c:pt idx="701">
                  <c:v>21</c:v>
                </c:pt>
                <c:pt idx="702">
                  <c:v>17</c:v>
                </c:pt>
                <c:pt idx="703">
                  <c:v>21</c:v>
                </c:pt>
                <c:pt idx="704">
                  <c:v>20</c:v>
                </c:pt>
                <c:pt idx="705">
                  <c:v>21</c:v>
                </c:pt>
                <c:pt idx="706">
                  <c:v>20</c:v>
                </c:pt>
                <c:pt idx="707">
                  <c:v>20</c:v>
                </c:pt>
                <c:pt idx="708">
                  <c:v>19</c:v>
                </c:pt>
                <c:pt idx="709">
                  <c:v>21</c:v>
                </c:pt>
                <c:pt idx="710">
                  <c:v>22</c:v>
                </c:pt>
                <c:pt idx="711">
                  <c:v>20</c:v>
                </c:pt>
                <c:pt idx="712">
                  <c:v>22</c:v>
                </c:pt>
                <c:pt idx="713">
                  <c:v>20</c:v>
                </c:pt>
                <c:pt idx="714">
                  <c:v>18</c:v>
                </c:pt>
                <c:pt idx="715">
                  <c:v>22</c:v>
                </c:pt>
                <c:pt idx="716">
                  <c:v>21</c:v>
                </c:pt>
                <c:pt idx="717">
                  <c:v>21</c:v>
                </c:pt>
                <c:pt idx="718">
                  <c:v>20</c:v>
                </c:pt>
                <c:pt idx="719">
                  <c:v>22</c:v>
                </c:pt>
                <c:pt idx="720">
                  <c:v>20</c:v>
                </c:pt>
                <c:pt idx="721">
                  <c:v>20</c:v>
                </c:pt>
                <c:pt idx="722">
                  <c:v>21</c:v>
                </c:pt>
                <c:pt idx="723">
                  <c:v>17</c:v>
                </c:pt>
                <c:pt idx="724">
                  <c:v>20</c:v>
                </c:pt>
                <c:pt idx="725">
                  <c:v>20</c:v>
                </c:pt>
                <c:pt idx="726">
                  <c:v>22</c:v>
                </c:pt>
                <c:pt idx="727">
                  <c:v>21</c:v>
                </c:pt>
                <c:pt idx="728">
                  <c:v>20</c:v>
                </c:pt>
                <c:pt idx="729">
                  <c:v>21</c:v>
                </c:pt>
                <c:pt idx="730">
                  <c:v>20</c:v>
                </c:pt>
                <c:pt idx="731">
                  <c:v>19</c:v>
                </c:pt>
                <c:pt idx="732">
                  <c:v>22</c:v>
                </c:pt>
                <c:pt idx="733">
                  <c:v>20</c:v>
                </c:pt>
                <c:pt idx="734">
                  <c:v>22</c:v>
                </c:pt>
                <c:pt idx="735">
                  <c:v>19</c:v>
                </c:pt>
                <c:pt idx="736">
                  <c:v>20</c:v>
                </c:pt>
                <c:pt idx="737">
                  <c:v>22</c:v>
                </c:pt>
                <c:pt idx="738">
                  <c:v>20</c:v>
                </c:pt>
                <c:pt idx="739">
                  <c:v>20</c:v>
                </c:pt>
                <c:pt idx="740">
                  <c:v>21</c:v>
                </c:pt>
                <c:pt idx="741">
                  <c:v>20</c:v>
                </c:pt>
                <c:pt idx="742">
                  <c:v>20</c:v>
                </c:pt>
                <c:pt idx="743">
                  <c:v>20</c:v>
                </c:pt>
                <c:pt idx="744">
                  <c:v>20</c:v>
                </c:pt>
                <c:pt idx="745">
                  <c:v>21</c:v>
                </c:pt>
                <c:pt idx="746">
                  <c:v>21</c:v>
                </c:pt>
                <c:pt idx="747">
                  <c:v>21</c:v>
                </c:pt>
                <c:pt idx="748">
                  <c:v>22</c:v>
                </c:pt>
                <c:pt idx="749">
                  <c:v>20</c:v>
                </c:pt>
                <c:pt idx="750">
                  <c:v>20</c:v>
                </c:pt>
                <c:pt idx="751">
                  <c:v>21</c:v>
                </c:pt>
                <c:pt idx="752">
                  <c:v>20</c:v>
                </c:pt>
                <c:pt idx="753">
                  <c:v>21</c:v>
                </c:pt>
                <c:pt idx="754">
                  <c:v>21</c:v>
                </c:pt>
                <c:pt idx="755">
                  <c:v>19</c:v>
                </c:pt>
                <c:pt idx="756">
                  <c:v>20</c:v>
                </c:pt>
                <c:pt idx="757">
                  <c:v>23</c:v>
                </c:pt>
                <c:pt idx="758">
                  <c:v>20</c:v>
                </c:pt>
                <c:pt idx="759">
                  <c:v>22</c:v>
                </c:pt>
                <c:pt idx="760">
                  <c:v>21</c:v>
                </c:pt>
                <c:pt idx="761">
                  <c:v>20</c:v>
                </c:pt>
                <c:pt idx="762">
                  <c:v>21</c:v>
                </c:pt>
                <c:pt idx="763">
                  <c:v>21</c:v>
                </c:pt>
                <c:pt idx="764">
                  <c:v>20</c:v>
                </c:pt>
                <c:pt idx="765">
                  <c:v>22</c:v>
                </c:pt>
                <c:pt idx="766">
                  <c:v>19</c:v>
                </c:pt>
                <c:pt idx="767">
                  <c:v>21</c:v>
                </c:pt>
                <c:pt idx="768">
                  <c:v>20</c:v>
                </c:pt>
                <c:pt idx="769">
                  <c:v>21</c:v>
                </c:pt>
                <c:pt idx="770">
                  <c:v>20</c:v>
                </c:pt>
                <c:pt idx="771">
                  <c:v>22</c:v>
                </c:pt>
                <c:pt idx="772">
                  <c:v>21</c:v>
                </c:pt>
                <c:pt idx="773">
                  <c:v>20</c:v>
                </c:pt>
                <c:pt idx="774">
                  <c:v>22</c:v>
                </c:pt>
                <c:pt idx="775">
                  <c:v>21</c:v>
                </c:pt>
                <c:pt idx="776">
                  <c:v>21</c:v>
                </c:pt>
                <c:pt idx="777">
                  <c:v>22</c:v>
                </c:pt>
                <c:pt idx="778">
                  <c:v>21</c:v>
                </c:pt>
                <c:pt idx="779">
                  <c:v>20</c:v>
                </c:pt>
                <c:pt idx="780">
                  <c:v>21</c:v>
                </c:pt>
                <c:pt idx="781">
                  <c:v>21</c:v>
                </c:pt>
                <c:pt idx="782">
                  <c:v>20</c:v>
                </c:pt>
                <c:pt idx="783">
                  <c:v>19</c:v>
                </c:pt>
                <c:pt idx="784">
                  <c:v>20</c:v>
                </c:pt>
                <c:pt idx="785">
                  <c:v>20</c:v>
                </c:pt>
                <c:pt idx="786">
                  <c:v>21</c:v>
                </c:pt>
                <c:pt idx="787">
                  <c:v>19</c:v>
                </c:pt>
                <c:pt idx="788">
                  <c:v>21</c:v>
                </c:pt>
                <c:pt idx="789">
                  <c:v>20</c:v>
                </c:pt>
                <c:pt idx="790">
                  <c:v>19</c:v>
                </c:pt>
                <c:pt idx="791">
                  <c:v>20</c:v>
                </c:pt>
                <c:pt idx="792">
                  <c:v>21</c:v>
                </c:pt>
                <c:pt idx="793">
                  <c:v>21</c:v>
                </c:pt>
                <c:pt idx="794">
                  <c:v>21</c:v>
                </c:pt>
                <c:pt idx="795">
                  <c:v>19</c:v>
                </c:pt>
                <c:pt idx="796">
                  <c:v>18</c:v>
                </c:pt>
                <c:pt idx="797">
                  <c:v>20</c:v>
                </c:pt>
                <c:pt idx="798">
                  <c:v>22</c:v>
                </c:pt>
                <c:pt idx="799">
                  <c:v>21</c:v>
                </c:pt>
                <c:pt idx="800">
                  <c:v>20</c:v>
                </c:pt>
                <c:pt idx="801">
                  <c:v>22</c:v>
                </c:pt>
                <c:pt idx="802">
                  <c:v>22</c:v>
                </c:pt>
                <c:pt idx="803">
                  <c:v>20</c:v>
                </c:pt>
                <c:pt idx="804">
                  <c:v>21</c:v>
                </c:pt>
                <c:pt idx="805">
                  <c:v>20</c:v>
                </c:pt>
                <c:pt idx="806">
                  <c:v>21</c:v>
                </c:pt>
                <c:pt idx="807">
                  <c:v>22</c:v>
                </c:pt>
                <c:pt idx="808">
                  <c:v>20</c:v>
                </c:pt>
                <c:pt idx="809">
                  <c:v>21</c:v>
                </c:pt>
                <c:pt idx="810">
                  <c:v>21</c:v>
                </c:pt>
                <c:pt idx="811">
                  <c:v>22</c:v>
                </c:pt>
                <c:pt idx="812">
                  <c:v>21</c:v>
                </c:pt>
                <c:pt idx="813">
                  <c:v>20</c:v>
                </c:pt>
                <c:pt idx="814">
                  <c:v>20</c:v>
                </c:pt>
                <c:pt idx="815">
                  <c:v>20</c:v>
                </c:pt>
                <c:pt idx="816">
                  <c:v>22</c:v>
                </c:pt>
                <c:pt idx="817">
                  <c:v>20</c:v>
                </c:pt>
                <c:pt idx="818">
                  <c:v>21</c:v>
                </c:pt>
                <c:pt idx="819">
                  <c:v>20</c:v>
                </c:pt>
                <c:pt idx="820">
                  <c:v>20</c:v>
                </c:pt>
                <c:pt idx="821">
                  <c:v>17</c:v>
                </c:pt>
                <c:pt idx="822">
                  <c:v>21</c:v>
                </c:pt>
                <c:pt idx="823">
                  <c:v>23</c:v>
                </c:pt>
                <c:pt idx="824">
                  <c:v>20</c:v>
                </c:pt>
                <c:pt idx="825">
                  <c:v>21</c:v>
                </c:pt>
                <c:pt idx="826">
                  <c:v>19</c:v>
                </c:pt>
                <c:pt idx="827">
                  <c:v>20</c:v>
                </c:pt>
                <c:pt idx="828">
                  <c:v>21</c:v>
                </c:pt>
                <c:pt idx="829">
                  <c:v>21</c:v>
                </c:pt>
                <c:pt idx="830">
                  <c:v>19</c:v>
                </c:pt>
                <c:pt idx="831">
                  <c:v>20</c:v>
                </c:pt>
                <c:pt idx="832">
                  <c:v>20</c:v>
                </c:pt>
                <c:pt idx="833">
                  <c:v>19</c:v>
                </c:pt>
                <c:pt idx="834">
                  <c:v>21</c:v>
                </c:pt>
                <c:pt idx="835">
                  <c:v>22</c:v>
                </c:pt>
                <c:pt idx="836">
                  <c:v>21</c:v>
                </c:pt>
                <c:pt idx="837">
                  <c:v>22</c:v>
                </c:pt>
                <c:pt idx="838">
                  <c:v>22</c:v>
                </c:pt>
                <c:pt idx="839">
                  <c:v>19</c:v>
                </c:pt>
                <c:pt idx="840">
                  <c:v>21</c:v>
                </c:pt>
                <c:pt idx="841">
                  <c:v>20</c:v>
                </c:pt>
                <c:pt idx="842">
                  <c:v>20</c:v>
                </c:pt>
                <c:pt idx="843">
                  <c:v>20</c:v>
                </c:pt>
                <c:pt idx="844">
                  <c:v>20</c:v>
                </c:pt>
                <c:pt idx="845">
                  <c:v>20</c:v>
                </c:pt>
                <c:pt idx="846">
                  <c:v>20</c:v>
                </c:pt>
                <c:pt idx="847">
                  <c:v>22</c:v>
                </c:pt>
                <c:pt idx="848">
                  <c:v>21</c:v>
                </c:pt>
                <c:pt idx="849">
                  <c:v>21</c:v>
                </c:pt>
                <c:pt idx="850">
                  <c:v>21</c:v>
                </c:pt>
                <c:pt idx="851">
                  <c:v>21</c:v>
                </c:pt>
                <c:pt idx="852">
                  <c:v>20</c:v>
                </c:pt>
                <c:pt idx="853">
                  <c:v>22</c:v>
                </c:pt>
                <c:pt idx="854">
                  <c:v>20</c:v>
                </c:pt>
                <c:pt idx="855">
                  <c:v>21</c:v>
                </c:pt>
                <c:pt idx="856">
                  <c:v>22</c:v>
                </c:pt>
                <c:pt idx="857">
                  <c:v>23</c:v>
                </c:pt>
                <c:pt idx="858">
                  <c:v>22</c:v>
                </c:pt>
                <c:pt idx="859">
                  <c:v>22</c:v>
                </c:pt>
                <c:pt idx="860">
                  <c:v>20</c:v>
                </c:pt>
                <c:pt idx="861">
                  <c:v>20</c:v>
                </c:pt>
                <c:pt idx="862">
                  <c:v>21</c:v>
                </c:pt>
                <c:pt idx="863">
                  <c:v>21</c:v>
                </c:pt>
                <c:pt idx="864">
                  <c:v>21</c:v>
                </c:pt>
                <c:pt idx="865">
                  <c:v>20</c:v>
                </c:pt>
                <c:pt idx="866">
                  <c:v>21</c:v>
                </c:pt>
                <c:pt idx="867">
                  <c:v>19</c:v>
                </c:pt>
                <c:pt idx="868">
                  <c:v>21</c:v>
                </c:pt>
                <c:pt idx="869">
                  <c:v>22</c:v>
                </c:pt>
                <c:pt idx="870">
                  <c:v>22</c:v>
                </c:pt>
                <c:pt idx="871">
                  <c:v>20</c:v>
                </c:pt>
                <c:pt idx="872">
                  <c:v>20</c:v>
                </c:pt>
                <c:pt idx="873">
                  <c:v>20</c:v>
                </c:pt>
                <c:pt idx="874">
                  <c:v>22</c:v>
                </c:pt>
                <c:pt idx="875">
                  <c:v>21</c:v>
                </c:pt>
                <c:pt idx="876">
                  <c:v>20</c:v>
                </c:pt>
                <c:pt idx="877">
                  <c:v>21</c:v>
                </c:pt>
                <c:pt idx="878">
                  <c:v>21</c:v>
                </c:pt>
                <c:pt idx="879">
                  <c:v>20</c:v>
                </c:pt>
                <c:pt idx="880">
                  <c:v>21</c:v>
                </c:pt>
                <c:pt idx="881">
                  <c:v>22</c:v>
                </c:pt>
                <c:pt idx="882">
                  <c:v>20</c:v>
                </c:pt>
                <c:pt idx="883">
                  <c:v>20</c:v>
                </c:pt>
                <c:pt idx="884">
                  <c:v>21</c:v>
                </c:pt>
                <c:pt idx="885">
                  <c:v>21</c:v>
                </c:pt>
                <c:pt idx="886">
                  <c:v>20</c:v>
                </c:pt>
                <c:pt idx="887">
                  <c:v>21</c:v>
                </c:pt>
                <c:pt idx="888">
                  <c:v>21</c:v>
                </c:pt>
                <c:pt idx="889">
                  <c:v>20</c:v>
                </c:pt>
                <c:pt idx="890">
                  <c:v>20</c:v>
                </c:pt>
                <c:pt idx="891">
                  <c:v>17</c:v>
                </c:pt>
                <c:pt idx="892">
                  <c:v>22</c:v>
                </c:pt>
                <c:pt idx="893">
                  <c:v>20</c:v>
                </c:pt>
                <c:pt idx="894">
                  <c:v>20</c:v>
                </c:pt>
                <c:pt idx="895">
                  <c:v>21</c:v>
                </c:pt>
                <c:pt idx="896">
                  <c:v>20</c:v>
                </c:pt>
                <c:pt idx="897">
                  <c:v>21</c:v>
                </c:pt>
                <c:pt idx="898">
                  <c:v>21</c:v>
                </c:pt>
                <c:pt idx="899">
                  <c:v>21</c:v>
                </c:pt>
                <c:pt idx="900">
                  <c:v>21</c:v>
                </c:pt>
                <c:pt idx="901">
                  <c:v>21</c:v>
                </c:pt>
                <c:pt idx="902">
                  <c:v>23</c:v>
                </c:pt>
                <c:pt idx="903">
                  <c:v>20</c:v>
                </c:pt>
                <c:pt idx="904">
                  <c:v>20</c:v>
                </c:pt>
                <c:pt idx="905">
                  <c:v>20</c:v>
                </c:pt>
                <c:pt idx="906">
                  <c:v>21</c:v>
                </c:pt>
                <c:pt idx="907">
                  <c:v>21</c:v>
                </c:pt>
                <c:pt idx="908">
                  <c:v>21</c:v>
                </c:pt>
                <c:pt idx="909">
                  <c:v>21</c:v>
                </c:pt>
                <c:pt idx="910">
                  <c:v>21</c:v>
                </c:pt>
                <c:pt idx="911">
                  <c:v>20</c:v>
                </c:pt>
                <c:pt idx="912">
                  <c:v>21</c:v>
                </c:pt>
                <c:pt idx="913">
                  <c:v>20</c:v>
                </c:pt>
                <c:pt idx="914">
                  <c:v>18</c:v>
                </c:pt>
                <c:pt idx="915">
                  <c:v>20</c:v>
                </c:pt>
                <c:pt idx="916">
                  <c:v>23</c:v>
                </c:pt>
                <c:pt idx="917">
                  <c:v>21</c:v>
                </c:pt>
                <c:pt idx="918">
                  <c:v>20</c:v>
                </c:pt>
                <c:pt idx="919">
                  <c:v>21</c:v>
                </c:pt>
                <c:pt idx="920">
                  <c:v>20</c:v>
                </c:pt>
                <c:pt idx="921">
                  <c:v>20</c:v>
                </c:pt>
                <c:pt idx="922">
                  <c:v>20</c:v>
                </c:pt>
                <c:pt idx="923">
                  <c:v>20</c:v>
                </c:pt>
                <c:pt idx="924">
                  <c:v>20</c:v>
                </c:pt>
                <c:pt idx="925">
                  <c:v>20</c:v>
                </c:pt>
                <c:pt idx="926">
                  <c:v>20</c:v>
                </c:pt>
                <c:pt idx="927">
                  <c:v>21</c:v>
                </c:pt>
                <c:pt idx="928">
                  <c:v>19</c:v>
                </c:pt>
                <c:pt idx="929">
                  <c:v>21</c:v>
                </c:pt>
                <c:pt idx="930">
                  <c:v>20</c:v>
                </c:pt>
                <c:pt idx="931">
                  <c:v>21</c:v>
                </c:pt>
                <c:pt idx="932">
                  <c:v>21</c:v>
                </c:pt>
                <c:pt idx="933">
                  <c:v>22</c:v>
                </c:pt>
                <c:pt idx="934">
                  <c:v>21</c:v>
                </c:pt>
                <c:pt idx="935">
                  <c:v>21</c:v>
                </c:pt>
                <c:pt idx="936">
                  <c:v>21</c:v>
                </c:pt>
                <c:pt idx="937">
                  <c:v>20</c:v>
                </c:pt>
                <c:pt idx="938">
                  <c:v>19</c:v>
                </c:pt>
                <c:pt idx="939">
                  <c:v>21</c:v>
                </c:pt>
                <c:pt idx="940">
                  <c:v>22</c:v>
                </c:pt>
                <c:pt idx="941">
                  <c:v>21</c:v>
                </c:pt>
                <c:pt idx="942">
                  <c:v>22</c:v>
                </c:pt>
                <c:pt idx="943">
                  <c:v>20</c:v>
                </c:pt>
                <c:pt idx="944">
                  <c:v>20</c:v>
                </c:pt>
                <c:pt idx="945">
                  <c:v>20</c:v>
                </c:pt>
                <c:pt idx="946">
                  <c:v>21</c:v>
                </c:pt>
                <c:pt idx="947">
                  <c:v>20</c:v>
                </c:pt>
                <c:pt idx="948">
                  <c:v>21</c:v>
                </c:pt>
                <c:pt idx="949">
                  <c:v>19</c:v>
                </c:pt>
                <c:pt idx="950">
                  <c:v>20</c:v>
                </c:pt>
                <c:pt idx="951">
                  <c:v>20</c:v>
                </c:pt>
                <c:pt idx="952">
                  <c:v>23</c:v>
                </c:pt>
                <c:pt idx="953">
                  <c:v>21</c:v>
                </c:pt>
                <c:pt idx="954">
                  <c:v>22</c:v>
                </c:pt>
                <c:pt idx="955">
                  <c:v>21</c:v>
                </c:pt>
                <c:pt idx="956">
                  <c:v>19</c:v>
                </c:pt>
                <c:pt idx="957">
                  <c:v>20</c:v>
                </c:pt>
                <c:pt idx="958">
                  <c:v>20</c:v>
                </c:pt>
                <c:pt idx="959">
                  <c:v>21</c:v>
                </c:pt>
                <c:pt idx="960">
                  <c:v>18</c:v>
                </c:pt>
                <c:pt idx="961">
                  <c:v>20</c:v>
                </c:pt>
                <c:pt idx="962">
                  <c:v>20</c:v>
                </c:pt>
                <c:pt idx="963">
                  <c:v>20</c:v>
                </c:pt>
                <c:pt idx="964">
                  <c:v>20</c:v>
                </c:pt>
                <c:pt idx="965">
                  <c:v>21</c:v>
                </c:pt>
                <c:pt idx="966">
                  <c:v>20</c:v>
                </c:pt>
                <c:pt idx="967">
                  <c:v>20</c:v>
                </c:pt>
                <c:pt idx="968">
                  <c:v>19</c:v>
                </c:pt>
                <c:pt idx="969">
                  <c:v>19</c:v>
                </c:pt>
                <c:pt idx="970">
                  <c:v>20</c:v>
                </c:pt>
                <c:pt idx="971">
                  <c:v>20</c:v>
                </c:pt>
                <c:pt idx="972">
                  <c:v>19</c:v>
                </c:pt>
                <c:pt idx="973">
                  <c:v>19</c:v>
                </c:pt>
                <c:pt idx="974">
                  <c:v>22</c:v>
                </c:pt>
                <c:pt idx="975">
                  <c:v>20</c:v>
                </c:pt>
                <c:pt idx="976">
                  <c:v>20</c:v>
                </c:pt>
                <c:pt idx="977">
                  <c:v>20</c:v>
                </c:pt>
                <c:pt idx="978">
                  <c:v>22</c:v>
                </c:pt>
                <c:pt idx="979">
                  <c:v>20</c:v>
                </c:pt>
                <c:pt idx="980">
                  <c:v>20</c:v>
                </c:pt>
                <c:pt idx="981">
                  <c:v>19</c:v>
                </c:pt>
                <c:pt idx="982">
                  <c:v>20</c:v>
                </c:pt>
                <c:pt idx="983">
                  <c:v>21</c:v>
                </c:pt>
                <c:pt idx="984">
                  <c:v>21</c:v>
                </c:pt>
                <c:pt idx="985">
                  <c:v>21</c:v>
                </c:pt>
                <c:pt idx="986">
                  <c:v>20</c:v>
                </c:pt>
                <c:pt idx="987">
                  <c:v>21</c:v>
                </c:pt>
                <c:pt idx="988">
                  <c:v>21</c:v>
                </c:pt>
                <c:pt idx="989">
                  <c:v>21</c:v>
                </c:pt>
                <c:pt idx="990">
                  <c:v>20</c:v>
                </c:pt>
                <c:pt idx="991">
                  <c:v>21</c:v>
                </c:pt>
                <c:pt idx="992">
                  <c:v>20</c:v>
                </c:pt>
                <c:pt idx="993">
                  <c:v>21</c:v>
                </c:pt>
                <c:pt idx="994">
                  <c:v>21</c:v>
                </c:pt>
                <c:pt idx="995">
                  <c:v>21</c:v>
                </c:pt>
                <c:pt idx="996">
                  <c:v>20</c:v>
                </c:pt>
                <c:pt idx="997">
                  <c:v>21</c:v>
                </c:pt>
                <c:pt idx="998">
                  <c:v>21</c:v>
                </c:pt>
                <c:pt idx="999">
                  <c:v>21</c:v>
                </c:pt>
                <c:pt idx="1000">
                  <c:v>20</c:v>
                </c:pt>
                <c:pt idx="1001">
                  <c:v>20</c:v>
                </c:pt>
                <c:pt idx="1002">
                  <c:v>21</c:v>
                </c:pt>
                <c:pt idx="1003">
                  <c:v>22</c:v>
                </c:pt>
                <c:pt idx="1004">
                  <c:v>20</c:v>
                </c:pt>
                <c:pt idx="1005">
                  <c:v>22</c:v>
                </c:pt>
                <c:pt idx="1006">
                  <c:v>20</c:v>
                </c:pt>
                <c:pt idx="1007">
                  <c:v>21</c:v>
                </c:pt>
                <c:pt idx="1008">
                  <c:v>20</c:v>
                </c:pt>
                <c:pt idx="1009">
                  <c:v>21</c:v>
                </c:pt>
                <c:pt idx="1010">
                  <c:v>22</c:v>
                </c:pt>
                <c:pt idx="1011">
                  <c:v>21</c:v>
                </c:pt>
                <c:pt idx="1012">
                  <c:v>21</c:v>
                </c:pt>
                <c:pt idx="1013">
                  <c:v>20</c:v>
                </c:pt>
                <c:pt idx="1014">
                  <c:v>21</c:v>
                </c:pt>
                <c:pt idx="1015">
                  <c:v>21</c:v>
                </c:pt>
                <c:pt idx="1016">
                  <c:v>22</c:v>
                </c:pt>
                <c:pt idx="1017">
                  <c:v>20</c:v>
                </c:pt>
                <c:pt idx="1018">
                  <c:v>21</c:v>
                </c:pt>
                <c:pt idx="1019">
                  <c:v>19</c:v>
                </c:pt>
                <c:pt idx="1020">
                  <c:v>21</c:v>
                </c:pt>
                <c:pt idx="1021">
                  <c:v>21</c:v>
                </c:pt>
                <c:pt idx="1022">
                  <c:v>21</c:v>
                </c:pt>
                <c:pt idx="1023">
                  <c:v>20</c:v>
                </c:pt>
                <c:pt idx="1024">
                  <c:v>22</c:v>
                </c:pt>
                <c:pt idx="1025">
                  <c:v>20</c:v>
                </c:pt>
                <c:pt idx="1026">
                  <c:v>20</c:v>
                </c:pt>
                <c:pt idx="1027">
                  <c:v>20</c:v>
                </c:pt>
                <c:pt idx="1028">
                  <c:v>19</c:v>
                </c:pt>
                <c:pt idx="1029">
                  <c:v>21</c:v>
                </c:pt>
                <c:pt idx="1030">
                  <c:v>20</c:v>
                </c:pt>
                <c:pt idx="1031">
                  <c:v>20</c:v>
                </c:pt>
                <c:pt idx="1032">
                  <c:v>22</c:v>
                </c:pt>
                <c:pt idx="1033">
                  <c:v>20</c:v>
                </c:pt>
                <c:pt idx="1034">
                  <c:v>21</c:v>
                </c:pt>
                <c:pt idx="1035">
                  <c:v>20</c:v>
                </c:pt>
                <c:pt idx="1036">
                  <c:v>20</c:v>
                </c:pt>
                <c:pt idx="1037">
                  <c:v>19</c:v>
                </c:pt>
                <c:pt idx="1038">
                  <c:v>20</c:v>
                </c:pt>
                <c:pt idx="1039">
                  <c:v>21</c:v>
                </c:pt>
                <c:pt idx="1040">
                  <c:v>20</c:v>
                </c:pt>
                <c:pt idx="1041">
                  <c:v>19</c:v>
                </c:pt>
                <c:pt idx="1042">
                  <c:v>20</c:v>
                </c:pt>
                <c:pt idx="1043">
                  <c:v>21</c:v>
                </c:pt>
                <c:pt idx="1044">
                  <c:v>22</c:v>
                </c:pt>
                <c:pt idx="1045">
                  <c:v>21</c:v>
                </c:pt>
                <c:pt idx="1046">
                  <c:v>21</c:v>
                </c:pt>
                <c:pt idx="1047">
                  <c:v>20</c:v>
                </c:pt>
                <c:pt idx="1048">
                  <c:v>21</c:v>
                </c:pt>
                <c:pt idx="1049">
                  <c:v>23</c:v>
                </c:pt>
                <c:pt idx="1050">
                  <c:v>22</c:v>
                </c:pt>
                <c:pt idx="1051">
                  <c:v>20</c:v>
                </c:pt>
                <c:pt idx="1052">
                  <c:v>23</c:v>
                </c:pt>
                <c:pt idx="1053">
                  <c:v>20</c:v>
                </c:pt>
                <c:pt idx="1054">
                  <c:v>21</c:v>
                </c:pt>
                <c:pt idx="1055">
                  <c:v>21</c:v>
                </c:pt>
                <c:pt idx="1056">
                  <c:v>21</c:v>
                </c:pt>
                <c:pt idx="1057">
                  <c:v>20</c:v>
                </c:pt>
                <c:pt idx="1058">
                  <c:v>21</c:v>
                </c:pt>
                <c:pt idx="1059">
                  <c:v>21</c:v>
                </c:pt>
                <c:pt idx="1060">
                  <c:v>19</c:v>
                </c:pt>
                <c:pt idx="1061">
                  <c:v>20</c:v>
                </c:pt>
                <c:pt idx="1062">
                  <c:v>21</c:v>
                </c:pt>
                <c:pt idx="1063">
                  <c:v>20</c:v>
                </c:pt>
                <c:pt idx="1064">
                  <c:v>23</c:v>
                </c:pt>
                <c:pt idx="1065">
                  <c:v>21</c:v>
                </c:pt>
                <c:pt idx="1066">
                  <c:v>21</c:v>
                </c:pt>
                <c:pt idx="1067">
                  <c:v>19</c:v>
                </c:pt>
                <c:pt idx="1068">
                  <c:v>20</c:v>
                </c:pt>
                <c:pt idx="1069">
                  <c:v>20</c:v>
                </c:pt>
                <c:pt idx="1070">
                  <c:v>20</c:v>
                </c:pt>
                <c:pt idx="1071">
                  <c:v>22</c:v>
                </c:pt>
                <c:pt idx="1072">
                  <c:v>20</c:v>
                </c:pt>
                <c:pt idx="1073">
                  <c:v>21</c:v>
                </c:pt>
                <c:pt idx="1074">
                  <c:v>21</c:v>
                </c:pt>
                <c:pt idx="1075">
                  <c:v>22</c:v>
                </c:pt>
                <c:pt idx="1076">
                  <c:v>20</c:v>
                </c:pt>
                <c:pt idx="1077">
                  <c:v>22</c:v>
                </c:pt>
                <c:pt idx="1078">
                  <c:v>20</c:v>
                </c:pt>
                <c:pt idx="1079">
                  <c:v>20</c:v>
                </c:pt>
                <c:pt idx="1080">
                  <c:v>22</c:v>
                </c:pt>
                <c:pt idx="1081">
                  <c:v>20</c:v>
                </c:pt>
                <c:pt idx="1082">
                  <c:v>20</c:v>
                </c:pt>
                <c:pt idx="1083">
                  <c:v>21</c:v>
                </c:pt>
                <c:pt idx="1084">
                  <c:v>21</c:v>
                </c:pt>
                <c:pt idx="1085">
                  <c:v>20</c:v>
                </c:pt>
                <c:pt idx="1086">
                  <c:v>20</c:v>
                </c:pt>
                <c:pt idx="1087">
                  <c:v>19</c:v>
                </c:pt>
                <c:pt idx="1088">
                  <c:v>19</c:v>
                </c:pt>
                <c:pt idx="1089">
                  <c:v>20</c:v>
                </c:pt>
                <c:pt idx="1090">
                  <c:v>18</c:v>
                </c:pt>
                <c:pt idx="1091">
                  <c:v>22</c:v>
                </c:pt>
                <c:pt idx="1092">
                  <c:v>20</c:v>
                </c:pt>
                <c:pt idx="1093">
                  <c:v>21</c:v>
                </c:pt>
                <c:pt idx="1094">
                  <c:v>21</c:v>
                </c:pt>
                <c:pt idx="1095">
                  <c:v>22</c:v>
                </c:pt>
                <c:pt idx="1096">
                  <c:v>19</c:v>
                </c:pt>
                <c:pt idx="1097">
                  <c:v>20</c:v>
                </c:pt>
                <c:pt idx="1098">
                  <c:v>22</c:v>
                </c:pt>
                <c:pt idx="1099">
                  <c:v>20</c:v>
                </c:pt>
                <c:pt idx="1100">
                  <c:v>19</c:v>
                </c:pt>
                <c:pt idx="1101">
                  <c:v>23</c:v>
                </c:pt>
                <c:pt idx="1102">
                  <c:v>20</c:v>
                </c:pt>
                <c:pt idx="1103">
                  <c:v>22</c:v>
                </c:pt>
                <c:pt idx="1104">
                  <c:v>20</c:v>
                </c:pt>
                <c:pt idx="1105">
                  <c:v>21</c:v>
                </c:pt>
                <c:pt idx="1106">
                  <c:v>22</c:v>
                </c:pt>
                <c:pt idx="1107">
                  <c:v>21</c:v>
                </c:pt>
                <c:pt idx="1108">
                  <c:v>18</c:v>
                </c:pt>
                <c:pt idx="1109">
                  <c:v>20</c:v>
                </c:pt>
                <c:pt idx="1110">
                  <c:v>19</c:v>
                </c:pt>
                <c:pt idx="1111">
                  <c:v>22</c:v>
                </c:pt>
                <c:pt idx="1112">
                  <c:v>22</c:v>
                </c:pt>
                <c:pt idx="1113">
                  <c:v>21</c:v>
                </c:pt>
                <c:pt idx="1114">
                  <c:v>19</c:v>
                </c:pt>
                <c:pt idx="1115">
                  <c:v>21</c:v>
                </c:pt>
                <c:pt idx="1116">
                  <c:v>22</c:v>
                </c:pt>
                <c:pt idx="1117">
                  <c:v>21</c:v>
                </c:pt>
                <c:pt idx="1118">
                  <c:v>21</c:v>
                </c:pt>
                <c:pt idx="1119">
                  <c:v>22</c:v>
                </c:pt>
                <c:pt idx="1120">
                  <c:v>17</c:v>
                </c:pt>
                <c:pt idx="1121">
                  <c:v>21</c:v>
                </c:pt>
                <c:pt idx="1122">
                  <c:v>20</c:v>
                </c:pt>
                <c:pt idx="1123">
                  <c:v>21</c:v>
                </c:pt>
                <c:pt idx="1124">
                  <c:v>20</c:v>
                </c:pt>
                <c:pt idx="1125">
                  <c:v>23</c:v>
                </c:pt>
                <c:pt idx="1126">
                  <c:v>19</c:v>
                </c:pt>
                <c:pt idx="1127">
                  <c:v>21</c:v>
                </c:pt>
                <c:pt idx="1128">
                  <c:v>21</c:v>
                </c:pt>
                <c:pt idx="1129">
                  <c:v>21</c:v>
                </c:pt>
                <c:pt idx="1130">
                  <c:v>21</c:v>
                </c:pt>
                <c:pt idx="1131">
                  <c:v>20</c:v>
                </c:pt>
                <c:pt idx="1132">
                  <c:v>19</c:v>
                </c:pt>
                <c:pt idx="1133">
                  <c:v>20</c:v>
                </c:pt>
                <c:pt idx="1134">
                  <c:v>20</c:v>
                </c:pt>
                <c:pt idx="1135">
                  <c:v>21</c:v>
                </c:pt>
                <c:pt idx="1136">
                  <c:v>21</c:v>
                </c:pt>
                <c:pt idx="1137">
                  <c:v>20</c:v>
                </c:pt>
                <c:pt idx="1138">
                  <c:v>19</c:v>
                </c:pt>
                <c:pt idx="1139">
                  <c:v>20</c:v>
                </c:pt>
                <c:pt idx="1140">
                  <c:v>23</c:v>
                </c:pt>
                <c:pt idx="1141">
                  <c:v>20</c:v>
                </c:pt>
                <c:pt idx="1142">
                  <c:v>21</c:v>
                </c:pt>
                <c:pt idx="1143">
                  <c:v>20</c:v>
                </c:pt>
                <c:pt idx="1144">
                  <c:v>20</c:v>
                </c:pt>
                <c:pt idx="1145">
                  <c:v>21</c:v>
                </c:pt>
                <c:pt idx="1146">
                  <c:v>21</c:v>
                </c:pt>
                <c:pt idx="1147">
                  <c:v>21</c:v>
                </c:pt>
                <c:pt idx="1148">
                  <c:v>22</c:v>
                </c:pt>
                <c:pt idx="1149">
                  <c:v>21</c:v>
                </c:pt>
                <c:pt idx="1150">
                  <c:v>19</c:v>
                </c:pt>
                <c:pt idx="1151">
                  <c:v>21</c:v>
                </c:pt>
                <c:pt idx="1152">
                  <c:v>20</c:v>
                </c:pt>
                <c:pt idx="1153">
                  <c:v>20</c:v>
                </c:pt>
                <c:pt idx="1154">
                  <c:v>21</c:v>
                </c:pt>
                <c:pt idx="1155">
                  <c:v>20</c:v>
                </c:pt>
                <c:pt idx="1156">
                  <c:v>19</c:v>
                </c:pt>
                <c:pt idx="1157">
                  <c:v>20</c:v>
                </c:pt>
                <c:pt idx="1158">
                  <c:v>21</c:v>
                </c:pt>
                <c:pt idx="1159">
                  <c:v>20</c:v>
                </c:pt>
                <c:pt idx="1160">
                  <c:v>22</c:v>
                </c:pt>
                <c:pt idx="1161">
                  <c:v>20</c:v>
                </c:pt>
                <c:pt idx="1162">
                  <c:v>18</c:v>
                </c:pt>
                <c:pt idx="1163">
                  <c:v>20</c:v>
                </c:pt>
                <c:pt idx="1164">
                  <c:v>20</c:v>
                </c:pt>
                <c:pt idx="1165">
                  <c:v>21</c:v>
                </c:pt>
                <c:pt idx="1166">
                  <c:v>20</c:v>
                </c:pt>
                <c:pt idx="1167">
                  <c:v>21</c:v>
                </c:pt>
                <c:pt idx="1168">
                  <c:v>18</c:v>
                </c:pt>
                <c:pt idx="1169">
                  <c:v>21</c:v>
                </c:pt>
                <c:pt idx="1170">
                  <c:v>21</c:v>
                </c:pt>
                <c:pt idx="1171">
                  <c:v>20</c:v>
                </c:pt>
                <c:pt idx="1172">
                  <c:v>21</c:v>
                </c:pt>
                <c:pt idx="1173">
                  <c:v>20</c:v>
                </c:pt>
                <c:pt idx="1174">
                  <c:v>20</c:v>
                </c:pt>
                <c:pt idx="1175">
                  <c:v>20</c:v>
                </c:pt>
                <c:pt idx="1176">
                  <c:v>21</c:v>
                </c:pt>
                <c:pt idx="1177">
                  <c:v>22</c:v>
                </c:pt>
                <c:pt idx="1178">
                  <c:v>22</c:v>
                </c:pt>
                <c:pt idx="1179">
                  <c:v>21</c:v>
                </c:pt>
                <c:pt idx="1180">
                  <c:v>18</c:v>
                </c:pt>
                <c:pt idx="1181">
                  <c:v>20</c:v>
                </c:pt>
                <c:pt idx="1182">
                  <c:v>20</c:v>
                </c:pt>
                <c:pt idx="1183">
                  <c:v>21</c:v>
                </c:pt>
                <c:pt idx="1184">
                  <c:v>21</c:v>
                </c:pt>
                <c:pt idx="1185">
                  <c:v>20</c:v>
                </c:pt>
                <c:pt idx="1186">
                  <c:v>18</c:v>
                </c:pt>
                <c:pt idx="1187">
                  <c:v>20</c:v>
                </c:pt>
                <c:pt idx="1188">
                  <c:v>21</c:v>
                </c:pt>
                <c:pt idx="1189">
                  <c:v>20</c:v>
                </c:pt>
                <c:pt idx="1190">
                  <c:v>21</c:v>
                </c:pt>
                <c:pt idx="1191">
                  <c:v>22</c:v>
                </c:pt>
                <c:pt idx="1192">
                  <c:v>19</c:v>
                </c:pt>
                <c:pt idx="1193">
                  <c:v>21</c:v>
                </c:pt>
                <c:pt idx="1194">
                  <c:v>22</c:v>
                </c:pt>
                <c:pt idx="1195">
                  <c:v>21</c:v>
                </c:pt>
                <c:pt idx="1196">
                  <c:v>21</c:v>
                </c:pt>
                <c:pt idx="1197">
                  <c:v>20</c:v>
                </c:pt>
                <c:pt idx="1198">
                  <c:v>19</c:v>
                </c:pt>
                <c:pt idx="1199">
                  <c:v>21</c:v>
                </c:pt>
                <c:pt idx="1200">
                  <c:v>20</c:v>
                </c:pt>
                <c:pt idx="1201">
                  <c:v>20</c:v>
                </c:pt>
                <c:pt idx="1202">
                  <c:v>22</c:v>
                </c:pt>
                <c:pt idx="1203">
                  <c:v>20</c:v>
                </c:pt>
                <c:pt idx="1204">
                  <c:v>20</c:v>
                </c:pt>
                <c:pt idx="1205">
                  <c:v>21</c:v>
                </c:pt>
                <c:pt idx="1206">
                  <c:v>21</c:v>
                </c:pt>
                <c:pt idx="1207">
                  <c:v>20</c:v>
                </c:pt>
                <c:pt idx="1208">
                  <c:v>18</c:v>
                </c:pt>
                <c:pt idx="1209">
                  <c:v>21</c:v>
                </c:pt>
                <c:pt idx="1210">
                  <c:v>17</c:v>
                </c:pt>
                <c:pt idx="1211">
                  <c:v>21</c:v>
                </c:pt>
                <c:pt idx="1212">
                  <c:v>21</c:v>
                </c:pt>
                <c:pt idx="1213">
                  <c:v>19</c:v>
                </c:pt>
                <c:pt idx="1214">
                  <c:v>21</c:v>
                </c:pt>
                <c:pt idx="1215">
                  <c:v>20</c:v>
                </c:pt>
                <c:pt idx="1216">
                  <c:v>19</c:v>
                </c:pt>
                <c:pt idx="1217">
                  <c:v>21</c:v>
                </c:pt>
                <c:pt idx="1218">
                  <c:v>19</c:v>
                </c:pt>
                <c:pt idx="1219">
                  <c:v>20</c:v>
                </c:pt>
                <c:pt idx="1220">
                  <c:v>21</c:v>
                </c:pt>
                <c:pt idx="1221">
                  <c:v>20</c:v>
                </c:pt>
                <c:pt idx="1222">
                  <c:v>21</c:v>
                </c:pt>
                <c:pt idx="1223">
                  <c:v>21</c:v>
                </c:pt>
                <c:pt idx="1224">
                  <c:v>22</c:v>
                </c:pt>
                <c:pt idx="1225">
                  <c:v>20</c:v>
                </c:pt>
                <c:pt idx="1226">
                  <c:v>21</c:v>
                </c:pt>
                <c:pt idx="1227">
                  <c:v>23</c:v>
                </c:pt>
                <c:pt idx="1228">
                  <c:v>16</c:v>
                </c:pt>
                <c:pt idx="1229">
                  <c:v>21</c:v>
                </c:pt>
                <c:pt idx="1230">
                  <c:v>19</c:v>
                </c:pt>
                <c:pt idx="1231">
                  <c:v>19</c:v>
                </c:pt>
                <c:pt idx="1232">
                  <c:v>22</c:v>
                </c:pt>
                <c:pt idx="1233">
                  <c:v>22</c:v>
                </c:pt>
                <c:pt idx="1234">
                  <c:v>19</c:v>
                </c:pt>
                <c:pt idx="1235">
                  <c:v>20</c:v>
                </c:pt>
                <c:pt idx="1236">
                  <c:v>20</c:v>
                </c:pt>
                <c:pt idx="1237">
                  <c:v>20</c:v>
                </c:pt>
                <c:pt idx="1238">
                  <c:v>20</c:v>
                </c:pt>
                <c:pt idx="1239">
                  <c:v>21</c:v>
                </c:pt>
                <c:pt idx="1240">
                  <c:v>18</c:v>
                </c:pt>
                <c:pt idx="1241">
                  <c:v>20</c:v>
                </c:pt>
                <c:pt idx="1242">
                  <c:v>20</c:v>
                </c:pt>
                <c:pt idx="1243">
                  <c:v>21</c:v>
                </c:pt>
                <c:pt idx="1244">
                  <c:v>21</c:v>
                </c:pt>
                <c:pt idx="1245">
                  <c:v>21</c:v>
                </c:pt>
                <c:pt idx="1246">
                  <c:v>19</c:v>
                </c:pt>
                <c:pt idx="1247">
                  <c:v>19</c:v>
                </c:pt>
                <c:pt idx="1248">
                  <c:v>20</c:v>
                </c:pt>
                <c:pt idx="1249">
                  <c:v>21</c:v>
                </c:pt>
                <c:pt idx="1250">
                  <c:v>20</c:v>
                </c:pt>
                <c:pt idx="1251">
                  <c:v>22</c:v>
                </c:pt>
                <c:pt idx="1252">
                  <c:v>19</c:v>
                </c:pt>
                <c:pt idx="1253">
                  <c:v>19</c:v>
                </c:pt>
                <c:pt idx="1254">
                  <c:v>20</c:v>
                </c:pt>
                <c:pt idx="1255">
                  <c:v>21</c:v>
                </c:pt>
                <c:pt idx="1256">
                  <c:v>20</c:v>
                </c:pt>
                <c:pt idx="1257">
                  <c:v>20</c:v>
                </c:pt>
                <c:pt idx="1258">
                  <c:v>20</c:v>
                </c:pt>
                <c:pt idx="1259">
                  <c:v>21</c:v>
                </c:pt>
                <c:pt idx="1260">
                  <c:v>21</c:v>
                </c:pt>
                <c:pt idx="1261">
                  <c:v>23</c:v>
                </c:pt>
                <c:pt idx="1262">
                  <c:v>21</c:v>
                </c:pt>
                <c:pt idx="1263">
                  <c:v>21</c:v>
                </c:pt>
                <c:pt idx="1264">
                  <c:v>19</c:v>
                </c:pt>
                <c:pt idx="1265">
                  <c:v>20</c:v>
                </c:pt>
                <c:pt idx="1266">
                  <c:v>20</c:v>
                </c:pt>
                <c:pt idx="1267">
                  <c:v>21</c:v>
                </c:pt>
                <c:pt idx="1268">
                  <c:v>20</c:v>
                </c:pt>
                <c:pt idx="1269">
                  <c:v>22</c:v>
                </c:pt>
                <c:pt idx="1270">
                  <c:v>21</c:v>
                </c:pt>
                <c:pt idx="1271">
                  <c:v>21</c:v>
                </c:pt>
                <c:pt idx="1272">
                  <c:v>21</c:v>
                </c:pt>
                <c:pt idx="1273">
                  <c:v>20</c:v>
                </c:pt>
                <c:pt idx="1274">
                  <c:v>21</c:v>
                </c:pt>
                <c:pt idx="1275">
                  <c:v>21</c:v>
                </c:pt>
                <c:pt idx="1276">
                  <c:v>21</c:v>
                </c:pt>
                <c:pt idx="1277">
                  <c:v>20</c:v>
                </c:pt>
                <c:pt idx="1278">
                  <c:v>22</c:v>
                </c:pt>
                <c:pt idx="1279">
                  <c:v>21</c:v>
                </c:pt>
                <c:pt idx="1280">
                  <c:v>19</c:v>
                </c:pt>
                <c:pt idx="1281">
                  <c:v>20</c:v>
                </c:pt>
                <c:pt idx="1282">
                  <c:v>20</c:v>
                </c:pt>
                <c:pt idx="1283">
                  <c:v>19</c:v>
                </c:pt>
                <c:pt idx="1284">
                  <c:v>20</c:v>
                </c:pt>
                <c:pt idx="1285">
                  <c:v>20</c:v>
                </c:pt>
                <c:pt idx="1286">
                  <c:v>21</c:v>
                </c:pt>
                <c:pt idx="1287">
                  <c:v>20</c:v>
                </c:pt>
                <c:pt idx="1288">
                  <c:v>24</c:v>
                </c:pt>
                <c:pt idx="1289">
                  <c:v>13</c:v>
                </c:pt>
                <c:pt idx="1290">
                  <c:v>22</c:v>
                </c:pt>
                <c:pt idx="1291">
                  <c:v>21</c:v>
                </c:pt>
                <c:pt idx="1292">
                  <c:v>19</c:v>
                </c:pt>
                <c:pt idx="1293">
                  <c:v>19</c:v>
                </c:pt>
                <c:pt idx="1294">
                  <c:v>21</c:v>
                </c:pt>
                <c:pt idx="1295">
                  <c:v>21</c:v>
                </c:pt>
                <c:pt idx="1296">
                  <c:v>20</c:v>
                </c:pt>
                <c:pt idx="1297">
                  <c:v>20</c:v>
                </c:pt>
                <c:pt idx="1298">
                  <c:v>20</c:v>
                </c:pt>
                <c:pt idx="1299">
                  <c:v>19</c:v>
                </c:pt>
                <c:pt idx="1300">
                  <c:v>20</c:v>
                </c:pt>
                <c:pt idx="1301">
                  <c:v>20</c:v>
                </c:pt>
                <c:pt idx="1302">
                  <c:v>23</c:v>
                </c:pt>
                <c:pt idx="1303">
                  <c:v>20</c:v>
                </c:pt>
                <c:pt idx="1304">
                  <c:v>20</c:v>
                </c:pt>
                <c:pt idx="1305">
                  <c:v>19</c:v>
                </c:pt>
                <c:pt idx="1306">
                  <c:v>21</c:v>
                </c:pt>
                <c:pt idx="1307">
                  <c:v>20</c:v>
                </c:pt>
                <c:pt idx="1308">
                  <c:v>20</c:v>
                </c:pt>
                <c:pt idx="1309">
                  <c:v>21</c:v>
                </c:pt>
                <c:pt idx="1310">
                  <c:v>19</c:v>
                </c:pt>
                <c:pt idx="1311">
                  <c:v>19</c:v>
                </c:pt>
                <c:pt idx="1312">
                  <c:v>23</c:v>
                </c:pt>
                <c:pt idx="1313">
                  <c:v>20</c:v>
                </c:pt>
                <c:pt idx="1314">
                  <c:v>21</c:v>
                </c:pt>
                <c:pt idx="1315">
                  <c:v>20</c:v>
                </c:pt>
                <c:pt idx="1316">
                  <c:v>19</c:v>
                </c:pt>
                <c:pt idx="1317">
                  <c:v>20</c:v>
                </c:pt>
                <c:pt idx="1318">
                  <c:v>20</c:v>
                </c:pt>
                <c:pt idx="1319">
                  <c:v>20</c:v>
                </c:pt>
                <c:pt idx="1320">
                  <c:v>21</c:v>
                </c:pt>
                <c:pt idx="1321">
                  <c:v>20</c:v>
                </c:pt>
                <c:pt idx="1322">
                  <c:v>21</c:v>
                </c:pt>
                <c:pt idx="1323">
                  <c:v>20</c:v>
                </c:pt>
                <c:pt idx="1324">
                  <c:v>21</c:v>
                </c:pt>
                <c:pt idx="1325">
                  <c:v>21</c:v>
                </c:pt>
                <c:pt idx="1326">
                  <c:v>22</c:v>
                </c:pt>
                <c:pt idx="1327">
                  <c:v>21</c:v>
                </c:pt>
                <c:pt idx="1328">
                  <c:v>21</c:v>
                </c:pt>
                <c:pt idx="1329">
                  <c:v>20</c:v>
                </c:pt>
                <c:pt idx="1330">
                  <c:v>21</c:v>
                </c:pt>
                <c:pt idx="1331">
                  <c:v>20</c:v>
                </c:pt>
                <c:pt idx="1332">
                  <c:v>20</c:v>
                </c:pt>
                <c:pt idx="1333">
                  <c:v>20</c:v>
                </c:pt>
                <c:pt idx="1334">
                  <c:v>20</c:v>
                </c:pt>
                <c:pt idx="1335">
                  <c:v>21</c:v>
                </c:pt>
                <c:pt idx="1336">
                  <c:v>19</c:v>
                </c:pt>
                <c:pt idx="1337">
                  <c:v>21</c:v>
                </c:pt>
                <c:pt idx="1338">
                  <c:v>20</c:v>
                </c:pt>
                <c:pt idx="1339">
                  <c:v>19</c:v>
                </c:pt>
                <c:pt idx="1340">
                  <c:v>20</c:v>
                </c:pt>
                <c:pt idx="1341">
                  <c:v>21</c:v>
                </c:pt>
                <c:pt idx="1342">
                  <c:v>21</c:v>
                </c:pt>
                <c:pt idx="1343">
                  <c:v>20</c:v>
                </c:pt>
                <c:pt idx="1344">
                  <c:v>22</c:v>
                </c:pt>
                <c:pt idx="1345">
                  <c:v>20</c:v>
                </c:pt>
                <c:pt idx="1346">
                  <c:v>21</c:v>
                </c:pt>
                <c:pt idx="1347">
                  <c:v>21</c:v>
                </c:pt>
                <c:pt idx="1348">
                  <c:v>22</c:v>
                </c:pt>
                <c:pt idx="1349">
                  <c:v>21</c:v>
                </c:pt>
                <c:pt idx="1350">
                  <c:v>20</c:v>
                </c:pt>
                <c:pt idx="1351">
                  <c:v>20</c:v>
                </c:pt>
                <c:pt idx="1352">
                  <c:v>21</c:v>
                </c:pt>
                <c:pt idx="1353">
                  <c:v>19</c:v>
                </c:pt>
                <c:pt idx="1354">
                  <c:v>21</c:v>
                </c:pt>
                <c:pt idx="1355">
                  <c:v>21</c:v>
                </c:pt>
                <c:pt idx="1356">
                  <c:v>20</c:v>
                </c:pt>
                <c:pt idx="1357">
                  <c:v>22</c:v>
                </c:pt>
                <c:pt idx="1358">
                  <c:v>19</c:v>
                </c:pt>
                <c:pt idx="1359">
                  <c:v>20</c:v>
                </c:pt>
                <c:pt idx="1360">
                  <c:v>21</c:v>
                </c:pt>
                <c:pt idx="1361">
                  <c:v>20</c:v>
                </c:pt>
                <c:pt idx="1362">
                  <c:v>22</c:v>
                </c:pt>
                <c:pt idx="1363">
                  <c:v>20</c:v>
                </c:pt>
                <c:pt idx="1364">
                  <c:v>20</c:v>
                </c:pt>
                <c:pt idx="1365">
                  <c:v>20</c:v>
                </c:pt>
                <c:pt idx="1366">
                  <c:v>21</c:v>
                </c:pt>
                <c:pt idx="1367">
                  <c:v>20</c:v>
                </c:pt>
                <c:pt idx="1368">
                  <c:v>21</c:v>
                </c:pt>
                <c:pt idx="1369">
                  <c:v>22</c:v>
                </c:pt>
                <c:pt idx="1370">
                  <c:v>20</c:v>
                </c:pt>
                <c:pt idx="1371">
                  <c:v>20</c:v>
                </c:pt>
                <c:pt idx="1372">
                  <c:v>21</c:v>
                </c:pt>
                <c:pt idx="1373">
                  <c:v>21</c:v>
                </c:pt>
                <c:pt idx="1374">
                  <c:v>21</c:v>
                </c:pt>
                <c:pt idx="1375">
                  <c:v>20</c:v>
                </c:pt>
                <c:pt idx="1376">
                  <c:v>19</c:v>
                </c:pt>
                <c:pt idx="1377">
                  <c:v>19</c:v>
                </c:pt>
                <c:pt idx="1378">
                  <c:v>22</c:v>
                </c:pt>
                <c:pt idx="1379">
                  <c:v>20</c:v>
                </c:pt>
                <c:pt idx="1380">
                  <c:v>19</c:v>
                </c:pt>
                <c:pt idx="1381">
                  <c:v>20</c:v>
                </c:pt>
                <c:pt idx="1382">
                  <c:v>21</c:v>
                </c:pt>
                <c:pt idx="1383">
                  <c:v>22</c:v>
                </c:pt>
                <c:pt idx="1384">
                  <c:v>22</c:v>
                </c:pt>
                <c:pt idx="1385">
                  <c:v>21</c:v>
                </c:pt>
                <c:pt idx="1386">
                  <c:v>21</c:v>
                </c:pt>
                <c:pt idx="1387">
                  <c:v>21</c:v>
                </c:pt>
                <c:pt idx="1388">
                  <c:v>20</c:v>
                </c:pt>
                <c:pt idx="1389">
                  <c:v>22</c:v>
                </c:pt>
                <c:pt idx="1390">
                  <c:v>22</c:v>
                </c:pt>
                <c:pt idx="1391">
                  <c:v>21</c:v>
                </c:pt>
                <c:pt idx="1392">
                  <c:v>21</c:v>
                </c:pt>
                <c:pt idx="1393">
                  <c:v>19</c:v>
                </c:pt>
                <c:pt idx="1394">
                  <c:v>21</c:v>
                </c:pt>
                <c:pt idx="1395">
                  <c:v>21</c:v>
                </c:pt>
                <c:pt idx="1396">
                  <c:v>22</c:v>
                </c:pt>
                <c:pt idx="1397">
                  <c:v>18</c:v>
                </c:pt>
                <c:pt idx="1398">
                  <c:v>22</c:v>
                </c:pt>
                <c:pt idx="1399">
                  <c:v>20</c:v>
                </c:pt>
                <c:pt idx="1400">
                  <c:v>18</c:v>
                </c:pt>
                <c:pt idx="1401">
                  <c:v>21</c:v>
                </c:pt>
                <c:pt idx="1402">
                  <c:v>19</c:v>
                </c:pt>
                <c:pt idx="1403">
                  <c:v>21</c:v>
                </c:pt>
                <c:pt idx="1404">
                  <c:v>19</c:v>
                </c:pt>
                <c:pt idx="1405">
                  <c:v>21</c:v>
                </c:pt>
                <c:pt idx="1406">
                  <c:v>21</c:v>
                </c:pt>
                <c:pt idx="1407">
                  <c:v>20</c:v>
                </c:pt>
                <c:pt idx="1408">
                  <c:v>22</c:v>
                </c:pt>
                <c:pt idx="1409">
                  <c:v>19</c:v>
                </c:pt>
                <c:pt idx="1410">
                  <c:v>22</c:v>
                </c:pt>
                <c:pt idx="1411">
                  <c:v>20</c:v>
                </c:pt>
                <c:pt idx="1412">
                  <c:v>21</c:v>
                </c:pt>
                <c:pt idx="1413">
                  <c:v>21</c:v>
                </c:pt>
                <c:pt idx="1414">
                  <c:v>21</c:v>
                </c:pt>
                <c:pt idx="1415">
                  <c:v>17</c:v>
                </c:pt>
                <c:pt idx="1416">
                  <c:v>20</c:v>
                </c:pt>
                <c:pt idx="1417">
                  <c:v>20</c:v>
                </c:pt>
                <c:pt idx="1418">
                  <c:v>22</c:v>
                </c:pt>
                <c:pt idx="1419">
                  <c:v>20</c:v>
                </c:pt>
                <c:pt idx="1420">
                  <c:v>20</c:v>
                </c:pt>
                <c:pt idx="1421">
                  <c:v>18</c:v>
                </c:pt>
                <c:pt idx="1422">
                  <c:v>21</c:v>
                </c:pt>
                <c:pt idx="1423">
                  <c:v>21</c:v>
                </c:pt>
                <c:pt idx="1424">
                  <c:v>21</c:v>
                </c:pt>
                <c:pt idx="1425">
                  <c:v>21</c:v>
                </c:pt>
                <c:pt idx="1426">
                  <c:v>20</c:v>
                </c:pt>
                <c:pt idx="1427">
                  <c:v>17</c:v>
                </c:pt>
                <c:pt idx="1428">
                  <c:v>22</c:v>
                </c:pt>
                <c:pt idx="1429">
                  <c:v>20</c:v>
                </c:pt>
                <c:pt idx="1430">
                  <c:v>21</c:v>
                </c:pt>
                <c:pt idx="1431">
                  <c:v>21</c:v>
                </c:pt>
                <c:pt idx="1432">
                  <c:v>20</c:v>
                </c:pt>
                <c:pt idx="1433">
                  <c:v>19</c:v>
                </c:pt>
                <c:pt idx="1434">
                  <c:v>21</c:v>
                </c:pt>
                <c:pt idx="1435">
                  <c:v>21</c:v>
                </c:pt>
                <c:pt idx="1436">
                  <c:v>22</c:v>
                </c:pt>
                <c:pt idx="1437">
                  <c:v>21</c:v>
                </c:pt>
                <c:pt idx="1438">
                  <c:v>21</c:v>
                </c:pt>
                <c:pt idx="1439">
                  <c:v>20</c:v>
                </c:pt>
                <c:pt idx="1440">
                  <c:v>20</c:v>
                </c:pt>
                <c:pt idx="1441">
                  <c:v>19</c:v>
                </c:pt>
                <c:pt idx="1442">
                  <c:v>19</c:v>
                </c:pt>
                <c:pt idx="1443">
                  <c:v>20</c:v>
                </c:pt>
                <c:pt idx="1444">
                  <c:v>20</c:v>
                </c:pt>
                <c:pt idx="1445">
                  <c:v>21</c:v>
                </c:pt>
                <c:pt idx="1446">
                  <c:v>21</c:v>
                </c:pt>
                <c:pt idx="1447">
                  <c:v>20</c:v>
                </c:pt>
                <c:pt idx="1448">
                  <c:v>21</c:v>
                </c:pt>
                <c:pt idx="1449">
                  <c:v>20</c:v>
                </c:pt>
                <c:pt idx="1450">
                  <c:v>19</c:v>
                </c:pt>
                <c:pt idx="1451">
                  <c:v>21</c:v>
                </c:pt>
                <c:pt idx="1452">
                  <c:v>20</c:v>
                </c:pt>
                <c:pt idx="1453">
                  <c:v>21</c:v>
                </c:pt>
                <c:pt idx="1454">
                  <c:v>21</c:v>
                </c:pt>
                <c:pt idx="1455">
                  <c:v>21</c:v>
                </c:pt>
                <c:pt idx="1456">
                  <c:v>19</c:v>
                </c:pt>
                <c:pt idx="1457">
                  <c:v>20</c:v>
                </c:pt>
                <c:pt idx="1458">
                  <c:v>20</c:v>
                </c:pt>
                <c:pt idx="1459">
                  <c:v>20</c:v>
                </c:pt>
                <c:pt idx="1460">
                  <c:v>20</c:v>
                </c:pt>
                <c:pt idx="1461">
                  <c:v>22</c:v>
                </c:pt>
                <c:pt idx="1462">
                  <c:v>21</c:v>
                </c:pt>
                <c:pt idx="1463">
                  <c:v>20</c:v>
                </c:pt>
                <c:pt idx="1464">
                  <c:v>20</c:v>
                </c:pt>
                <c:pt idx="1465">
                  <c:v>21</c:v>
                </c:pt>
                <c:pt idx="1466">
                  <c:v>21</c:v>
                </c:pt>
                <c:pt idx="1467">
                  <c:v>22</c:v>
                </c:pt>
                <c:pt idx="1468">
                  <c:v>20</c:v>
                </c:pt>
                <c:pt idx="1469">
                  <c:v>21</c:v>
                </c:pt>
                <c:pt idx="1470">
                  <c:v>20</c:v>
                </c:pt>
                <c:pt idx="1471">
                  <c:v>20</c:v>
                </c:pt>
                <c:pt idx="1472">
                  <c:v>20</c:v>
                </c:pt>
                <c:pt idx="1473">
                  <c:v>21</c:v>
                </c:pt>
                <c:pt idx="1474">
                  <c:v>19</c:v>
                </c:pt>
                <c:pt idx="1475">
                  <c:v>20</c:v>
                </c:pt>
                <c:pt idx="1476">
                  <c:v>20</c:v>
                </c:pt>
                <c:pt idx="1477">
                  <c:v>24</c:v>
                </c:pt>
                <c:pt idx="1478">
                  <c:v>20</c:v>
                </c:pt>
                <c:pt idx="1479">
                  <c:v>21</c:v>
                </c:pt>
                <c:pt idx="1480">
                  <c:v>21</c:v>
                </c:pt>
                <c:pt idx="1481">
                  <c:v>21</c:v>
                </c:pt>
                <c:pt idx="1482">
                  <c:v>23</c:v>
                </c:pt>
                <c:pt idx="1483">
                  <c:v>23</c:v>
                </c:pt>
                <c:pt idx="1484">
                  <c:v>20</c:v>
                </c:pt>
                <c:pt idx="1485">
                  <c:v>20</c:v>
                </c:pt>
                <c:pt idx="1486">
                  <c:v>22</c:v>
                </c:pt>
                <c:pt idx="1487">
                  <c:v>22</c:v>
                </c:pt>
                <c:pt idx="1488">
                  <c:v>22</c:v>
                </c:pt>
                <c:pt idx="1489">
                  <c:v>20</c:v>
                </c:pt>
                <c:pt idx="1490">
                  <c:v>20</c:v>
                </c:pt>
                <c:pt idx="1491">
                  <c:v>22</c:v>
                </c:pt>
                <c:pt idx="1492">
                  <c:v>20</c:v>
                </c:pt>
                <c:pt idx="1493">
                  <c:v>21</c:v>
                </c:pt>
                <c:pt idx="1494">
                  <c:v>20</c:v>
                </c:pt>
                <c:pt idx="1495">
                  <c:v>20</c:v>
                </c:pt>
                <c:pt idx="1496">
                  <c:v>20</c:v>
                </c:pt>
                <c:pt idx="1497">
                  <c:v>23</c:v>
                </c:pt>
                <c:pt idx="1498">
                  <c:v>20</c:v>
                </c:pt>
                <c:pt idx="1499">
                  <c:v>20</c:v>
                </c:pt>
                <c:pt idx="1500">
                  <c:v>22</c:v>
                </c:pt>
                <c:pt idx="1501">
                  <c:v>20</c:v>
                </c:pt>
                <c:pt idx="1502">
                  <c:v>22</c:v>
                </c:pt>
                <c:pt idx="1503">
                  <c:v>20</c:v>
                </c:pt>
                <c:pt idx="1504">
                  <c:v>21</c:v>
                </c:pt>
                <c:pt idx="1505">
                  <c:v>21</c:v>
                </c:pt>
                <c:pt idx="1506">
                  <c:v>21</c:v>
                </c:pt>
                <c:pt idx="1507">
                  <c:v>22</c:v>
                </c:pt>
                <c:pt idx="1508">
                  <c:v>21</c:v>
                </c:pt>
                <c:pt idx="1509">
                  <c:v>20</c:v>
                </c:pt>
                <c:pt idx="1510">
                  <c:v>20</c:v>
                </c:pt>
                <c:pt idx="1511">
                  <c:v>21</c:v>
                </c:pt>
                <c:pt idx="1512">
                  <c:v>20</c:v>
                </c:pt>
                <c:pt idx="1513">
                  <c:v>21</c:v>
                </c:pt>
                <c:pt idx="1514">
                  <c:v>20</c:v>
                </c:pt>
                <c:pt idx="1515">
                  <c:v>21</c:v>
                </c:pt>
                <c:pt idx="1516">
                  <c:v>21</c:v>
                </c:pt>
                <c:pt idx="1517">
                  <c:v>21</c:v>
                </c:pt>
                <c:pt idx="1518">
                  <c:v>17</c:v>
                </c:pt>
                <c:pt idx="1519">
                  <c:v>20</c:v>
                </c:pt>
                <c:pt idx="1520">
                  <c:v>20</c:v>
                </c:pt>
                <c:pt idx="1521">
                  <c:v>20</c:v>
                </c:pt>
                <c:pt idx="1522">
                  <c:v>21</c:v>
                </c:pt>
                <c:pt idx="1523">
                  <c:v>21</c:v>
                </c:pt>
                <c:pt idx="1524">
                  <c:v>18</c:v>
                </c:pt>
                <c:pt idx="1525">
                  <c:v>20</c:v>
                </c:pt>
                <c:pt idx="1526">
                  <c:v>21</c:v>
                </c:pt>
                <c:pt idx="1527">
                  <c:v>20</c:v>
                </c:pt>
                <c:pt idx="1528">
                  <c:v>20</c:v>
                </c:pt>
                <c:pt idx="1529">
                  <c:v>21</c:v>
                </c:pt>
                <c:pt idx="1530">
                  <c:v>24</c:v>
                </c:pt>
                <c:pt idx="1531">
                  <c:v>20</c:v>
                </c:pt>
                <c:pt idx="1532">
                  <c:v>21</c:v>
                </c:pt>
                <c:pt idx="1533">
                  <c:v>21</c:v>
                </c:pt>
                <c:pt idx="1534">
                  <c:v>20</c:v>
                </c:pt>
                <c:pt idx="1535">
                  <c:v>18</c:v>
                </c:pt>
                <c:pt idx="1536">
                  <c:v>21</c:v>
                </c:pt>
                <c:pt idx="1537">
                  <c:v>21</c:v>
                </c:pt>
                <c:pt idx="1538">
                  <c:v>22</c:v>
                </c:pt>
                <c:pt idx="1539">
                  <c:v>20</c:v>
                </c:pt>
                <c:pt idx="1540">
                  <c:v>20</c:v>
                </c:pt>
                <c:pt idx="1541">
                  <c:v>20</c:v>
                </c:pt>
                <c:pt idx="1542">
                  <c:v>22</c:v>
                </c:pt>
                <c:pt idx="1543">
                  <c:v>22</c:v>
                </c:pt>
                <c:pt idx="1544">
                  <c:v>19</c:v>
                </c:pt>
                <c:pt idx="1545">
                  <c:v>20</c:v>
                </c:pt>
                <c:pt idx="1546">
                  <c:v>24</c:v>
                </c:pt>
                <c:pt idx="1547">
                  <c:v>20</c:v>
                </c:pt>
                <c:pt idx="1548">
                  <c:v>20</c:v>
                </c:pt>
                <c:pt idx="1549">
                  <c:v>20</c:v>
                </c:pt>
                <c:pt idx="1550">
                  <c:v>21</c:v>
                </c:pt>
                <c:pt idx="1551">
                  <c:v>21</c:v>
                </c:pt>
                <c:pt idx="1552">
                  <c:v>22</c:v>
                </c:pt>
                <c:pt idx="1553">
                  <c:v>19</c:v>
                </c:pt>
                <c:pt idx="1554">
                  <c:v>21</c:v>
                </c:pt>
                <c:pt idx="1555">
                  <c:v>22</c:v>
                </c:pt>
                <c:pt idx="1556">
                  <c:v>19</c:v>
                </c:pt>
                <c:pt idx="1557">
                  <c:v>20</c:v>
                </c:pt>
                <c:pt idx="1558">
                  <c:v>21</c:v>
                </c:pt>
                <c:pt idx="1559">
                  <c:v>21</c:v>
                </c:pt>
                <c:pt idx="1560">
                  <c:v>21</c:v>
                </c:pt>
                <c:pt idx="1561">
                  <c:v>22</c:v>
                </c:pt>
                <c:pt idx="1562">
                  <c:v>22</c:v>
                </c:pt>
                <c:pt idx="1563">
                  <c:v>19</c:v>
                </c:pt>
                <c:pt idx="1564">
                  <c:v>21</c:v>
                </c:pt>
                <c:pt idx="1565">
                  <c:v>20</c:v>
                </c:pt>
                <c:pt idx="1566">
                  <c:v>20</c:v>
                </c:pt>
                <c:pt idx="1567">
                  <c:v>22</c:v>
                </c:pt>
                <c:pt idx="1568">
                  <c:v>22</c:v>
                </c:pt>
                <c:pt idx="1569">
                  <c:v>13</c:v>
                </c:pt>
                <c:pt idx="1570">
                  <c:v>23</c:v>
                </c:pt>
                <c:pt idx="1571">
                  <c:v>20</c:v>
                </c:pt>
                <c:pt idx="1572">
                  <c:v>23</c:v>
                </c:pt>
                <c:pt idx="1573">
                  <c:v>22</c:v>
                </c:pt>
                <c:pt idx="1574">
                  <c:v>22</c:v>
                </c:pt>
                <c:pt idx="1575">
                  <c:v>25</c:v>
                </c:pt>
                <c:pt idx="1576">
                  <c:v>20</c:v>
                </c:pt>
                <c:pt idx="1577">
                  <c:v>22</c:v>
                </c:pt>
                <c:pt idx="1578">
                  <c:v>24</c:v>
                </c:pt>
                <c:pt idx="1579">
                  <c:v>20</c:v>
                </c:pt>
                <c:pt idx="1580">
                  <c:v>17</c:v>
                </c:pt>
                <c:pt idx="1581">
                  <c:v>22</c:v>
                </c:pt>
                <c:pt idx="1582">
                  <c:v>21</c:v>
                </c:pt>
                <c:pt idx="1583">
                  <c:v>22</c:v>
                </c:pt>
                <c:pt idx="1584">
                  <c:v>22</c:v>
                </c:pt>
                <c:pt idx="1585">
                  <c:v>22</c:v>
                </c:pt>
                <c:pt idx="1586">
                  <c:v>22</c:v>
                </c:pt>
                <c:pt idx="1587">
                  <c:v>22</c:v>
                </c:pt>
                <c:pt idx="1588">
                  <c:v>29</c:v>
                </c:pt>
                <c:pt idx="1589">
                  <c:v>21</c:v>
                </c:pt>
                <c:pt idx="1590">
                  <c:v>20</c:v>
                </c:pt>
                <c:pt idx="1591">
                  <c:v>18</c:v>
                </c:pt>
                <c:pt idx="1592">
                  <c:v>22</c:v>
                </c:pt>
                <c:pt idx="1593">
                  <c:v>20</c:v>
                </c:pt>
                <c:pt idx="1594">
                  <c:v>20</c:v>
                </c:pt>
                <c:pt idx="1595">
                  <c:v>19</c:v>
                </c:pt>
                <c:pt idx="1596">
                  <c:v>22</c:v>
                </c:pt>
                <c:pt idx="1597">
                  <c:v>20</c:v>
                </c:pt>
                <c:pt idx="1598">
                  <c:v>22</c:v>
                </c:pt>
                <c:pt idx="1599">
                  <c:v>21</c:v>
                </c:pt>
                <c:pt idx="1600">
                  <c:v>21</c:v>
                </c:pt>
                <c:pt idx="1601">
                  <c:v>21</c:v>
                </c:pt>
                <c:pt idx="1602">
                  <c:v>21</c:v>
                </c:pt>
                <c:pt idx="1603">
                  <c:v>21</c:v>
                </c:pt>
                <c:pt idx="1604">
                  <c:v>21</c:v>
                </c:pt>
                <c:pt idx="1605">
                  <c:v>21</c:v>
                </c:pt>
                <c:pt idx="1606">
                  <c:v>20</c:v>
                </c:pt>
                <c:pt idx="1607">
                  <c:v>20</c:v>
                </c:pt>
                <c:pt idx="1608">
                  <c:v>23</c:v>
                </c:pt>
                <c:pt idx="1609">
                  <c:v>21</c:v>
                </c:pt>
                <c:pt idx="1610">
                  <c:v>21</c:v>
                </c:pt>
                <c:pt idx="1611">
                  <c:v>21</c:v>
                </c:pt>
                <c:pt idx="1612">
                  <c:v>22</c:v>
                </c:pt>
                <c:pt idx="1613">
                  <c:v>21</c:v>
                </c:pt>
                <c:pt idx="1614">
                  <c:v>19</c:v>
                </c:pt>
                <c:pt idx="1615">
                  <c:v>22</c:v>
                </c:pt>
                <c:pt idx="1616">
                  <c:v>21</c:v>
                </c:pt>
                <c:pt idx="1617">
                  <c:v>20</c:v>
                </c:pt>
                <c:pt idx="1618">
                  <c:v>20</c:v>
                </c:pt>
                <c:pt idx="1619">
                  <c:v>23</c:v>
                </c:pt>
                <c:pt idx="1620">
                  <c:v>21</c:v>
                </c:pt>
                <c:pt idx="1621">
                  <c:v>20</c:v>
                </c:pt>
                <c:pt idx="1622">
                  <c:v>20</c:v>
                </c:pt>
                <c:pt idx="1623">
                  <c:v>22</c:v>
                </c:pt>
                <c:pt idx="1624">
                  <c:v>21</c:v>
                </c:pt>
                <c:pt idx="1625">
                  <c:v>20</c:v>
                </c:pt>
                <c:pt idx="1626">
                  <c:v>22</c:v>
                </c:pt>
                <c:pt idx="1627">
                  <c:v>20</c:v>
                </c:pt>
                <c:pt idx="1628">
                  <c:v>21</c:v>
                </c:pt>
                <c:pt idx="1629">
                  <c:v>21</c:v>
                </c:pt>
                <c:pt idx="1630">
                  <c:v>19</c:v>
                </c:pt>
                <c:pt idx="1631">
                  <c:v>22</c:v>
                </c:pt>
                <c:pt idx="1632">
                  <c:v>20</c:v>
                </c:pt>
                <c:pt idx="1633">
                  <c:v>19</c:v>
                </c:pt>
                <c:pt idx="1634">
                  <c:v>22</c:v>
                </c:pt>
                <c:pt idx="1635">
                  <c:v>21</c:v>
                </c:pt>
                <c:pt idx="1636">
                  <c:v>21</c:v>
                </c:pt>
                <c:pt idx="1637">
                  <c:v>20</c:v>
                </c:pt>
                <c:pt idx="1638">
                  <c:v>24</c:v>
                </c:pt>
                <c:pt idx="1639">
                  <c:v>20</c:v>
                </c:pt>
                <c:pt idx="1640">
                  <c:v>20</c:v>
                </c:pt>
                <c:pt idx="1641">
                  <c:v>21</c:v>
                </c:pt>
                <c:pt idx="1642">
                  <c:v>22</c:v>
                </c:pt>
                <c:pt idx="1643">
                  <c:v>19</c:v>
                </c:pt>
                <c:pt idx="1644">
                  <c:v>23</c:v>
                </c:pt>
                <c:pt idx="1645">
                  <c:v>20</c:v>
                </c:pt>
                <c:pt idx="1646">
                  <c:v>21</c:v>
                </c:pt>
                <c:pt idx="1647">
                  <c:v>21</c:v>
                </c:pt>
                <c:pt idx="1648">
                  <c:v>19</c:v>
                </c:pt>
                <c:pt idx="1649">
                  <c:v>20</c:v>
                </c:pt>
                <c:pt idx="1650">
                  <c:v>21</c:v>
                </c:pt>
                <c:pt idx="1651">
                  <c:v>21</c:v>
                </c:pt>
                <c:pt idx="1652">
                  <c:v>20</c:v>
                </c:pt>
                <c:pt idx="1653">
                  <c:v>22</c:v>
                </c:pt>
                <c:pt idx="1654">
                  <c:v>21</c:v>
                </c:pt>
                <c:pt idx="1655">
                  <c:v>20</c:v>
                </c:pt>
                <c:pt idx="1656">
                  <c:v>22</c:v>
                </c:pt>
                <c:pt idx="1657">
                  <c:v>20</c:v>
                </c:pt>
                <c:pt idx="1658">
                  <c:v>20</c:v>
                </c:pt>
                <c:pt idx="1659">
                  <c:v>21</c:v>
                </c:pt>
                <c:pt idx="1660">
                  <c:v>21</c:v>
                </c:pt>
                <c:pt idx="1661">
                  <c:v>20</c:v>
                </c:pt>
                <c:pt idx="1662">
                  <c:v>21</c:v>
                </c:pt>
                <c:pt idx="1663">
                  <c:v>21</c:v>
                </c:pt>
                <c:pt idx="1664">
                  <c:v>22</c:v>
                </c:pt>
                <c:pt idx="1665">
                  <c:v>20</c:v>
                </c:pt>
                <c:pt idx="1666">
                  <c:v>21</c:v>
                </c:pt>
                <c:pt idx="1667">
                  <c:v>21</c:v>
                </c:pt>
                <c:pt idx="1668">
                  <c:v>20</c:v>
                </c:pt>
                <c:pt idx="1669">
                  <c:v>20</c:v>
                </c:pt>
                <c:pt idx="1670">
                  <c:v>19</c:v>
                </c:pt>
                <c:pt idx="1671">
                  <c:v>21</c:v>
                </c:pt>
                <c:pt idx="1672">
                  <c:v>21</c:v>
                </c:pt>
                <c:pt idx="1673">
                  <c:v>19</c:v>
                </c:pt>
                <c:pt idx="1674">
                  <c:v>21</c:v>
                </c:pt>
                <c:pt idx="1675">
                  <c:v>21</c:v>
                </c:pt>
                <c:pt idx="1676">
                  <c:v>21</c:v>
                </c:pt>
                <c:pt idx="1677">
                  <c:v>21</c:v>
                </c:pt>
                <c:pt idx="1678">
                  <c:v>19</c:v>
                </c:pt>
                <c:pt idx="1679">
                  <c:v>21</c:v>
                </c:pt>
                <c:pt idx="1680">
                  <c:v>20</c:v>
                </c:pt>
                <c:pt idx="1681">
                  <c:v>20</c:v>
                </c:pt>
                <c:pt idx="1682">
                  <c:v>19</c:v>
                </c:pt>
                <c:pt idx="1683">
                  <c:v>21</c:v>
                </c:pt>
                <c:pt idx="1684">
                  <c:v>21</c:v>
                </c:pt>
                <c:pt idx="1685">
                  <c:v>20</c:v>
                </c:pt>
                <c:pt idx="1686">
                  <c:v>21</c:v>
                </c:pt>
                <c:pt idx="1687">
                  <c:v>20</c:v>
                </c:pt>
                <c:pt idx="1688">
                  <c:v>20</c:v>
                </c:pt>
                <c:pt idx="1689">
                  <c:v>20</c:v>
                </c:pt>
                <c:pt idx="1690">
                  <c:v>20</c:v>
                </c:pt>
                <c:pt idx="1691">
                  <c:v>19</c:v>
                </c:pt>
                <c:pt idx="1692">
                  <c:v>21</c:v>
                </c:pt>
                <c:pt idx="1693">
                  <c:v>21</c:v>
                </c:pt>
                <c:pt idx="1694">
                  <c:v>23</c:v>
                </c:pt>
                <c:pt idx="1695">
                  <c:v>21</c:v>
                </c:pt>
                <c:pt idx="1696">
                  <c:v>21</c:v>
                </c:pt>
                <c:pt idx="1697">
                  <c:v>18</c:v>
                </c:pt>
                <c:pt idx="1698">
                  <c:v>21</c:v>
                </c:pt>
                <c:pt idx="1699">
                  <c:v>21</c:v>
                </c:pt>
                <c:pt idx="1700">
                  <c:v>22</c:v>
                </c:pt>
                <c:pt idx="1701">
                  <c:v>20</c:v>
                </c:pt>
                <c:pt idx="1702">
                  <c:v>18</c:v>
                </c:pt>
                <c:pt idx="1703">
                  <c:v>21</c:v>
                </c:pt>
                <c:pt idx="1704">
                  <c:v>21</c:v>
                </c:pt>
                <c:pt idx="1705">
                  <c:v>21</c:v>
                </c:pt>
                <c:pt idx="1706">
                  <c:v>22</c:v>
                </c:pt>
                <c:pt idx="1707">
                  <c:v>20</c:v>
                </c:pt>
                <c:pt idx="1708">
                  <c:v>19</c:v>
                </c:pt>
                <c:pt idx="1709">
                  <c:v>20</c:v>
                </c:pt>
                <c:pt idx="1710">
                  <c:v>21</c:v>
                </c:pt>
                <c:pt idx="1711">
                  <c:v>22</c:v>
                </c:pt>
                <c:pt idx="1712">
                  <c:v>20</c:v>
                </c:pt>
                <c:pt idx="1713">
                  <c:v>20</c:v>
                </c:pt>
                <c:pt idx="1714">
                  <c:v>21</c:v>
                </c:pt>
                <c:pt idx="1715">
                  <c:v>20</c:v>
                </c:pt>
                <c:pt idx="1716">
                  <c:v>20</c:v>
                </c:pt>
                <c:pt idx="1717">
                  <c:v>22</c:v>
                </c:pt>
                <c:pt idx="1718">
                  <c:v>20</c:v>
                </c:pt>
                <c:pt idx="1719">
                  <c:v>20</c:v>
                </c:pt>
                <c:pt idx="1720">
                  <c:v>20</c:v>
                </c:pt>
                <c:pt idx="1721">
                  <c:v>20</c:v>
                </c:pt>
                <c:pt idx="1722">
                  <c:v>19</c:v>
                </c:pt>
                <c:pt idx="1723">
                  <c:v>20</c:v>
                </c:pt>
                <c:pt idx="1724">
                  <c:v>23</c:v>
                </c:pt>
                <c:pt idx="1725">
                  <c:v>20</c:v>
                </c:pt>
                <c:pt idx="1726">
                  <c:v>18</c:v>
                </c:pt>
                <c:pt idx="1727">
                  <c:v>21</c:v>
                </c:pt>
                <c:pt idx="1728">
                  <c:v>20</c:v>
                </c:pt>
                <c:pt idx="1729">
                  <c:v>21</c:v>
                </c:pt>
                <c:pt idx="1730">
                  <c:v>23</c:v>
                </c:pt>
                <c:pt idx="1731">
                  <c:v>20</c:v>
                </c:pt>
                <c:pt idx="1732">
                  <c:v>20</c:v>
                </c:pt>
                <c:pt idx="1733">
                  <c:v>22</c:v>
                </c:pt>
                <c:pt idx="1734">
                  <c:v>19</c:v>
                </c:pt>
                <c:pt idx="1735">
                  <c:v>21</c:v>
                </c:pt>
                <c:pt idx="1736">
                  <c:v>21</c:v>
                </c:pt>
                <c:pt idx="1737">
                  <c:v>18</c:v>
                </c:pt>
                <c:pt idx="1738">
                  <c:v>20</c:v>
                </c:pt>
                <c:pt idx="1739">
                  <c:v>22</c:v>
                </c:pt>
                <c:pt idx="1740">
                  <c:v>20</c:v>
                </c:pt>
                <c:pt idx="1741">
                  <c:v>23</c:v>
                </c:pt>
                <c:pt idx="1742">
                  <c:v>20</c:v>
                </c:pt>
                <c:pt idx="1743">
                  <c:v>20</c:v>
                </c:pt>
                <c:pt idx="1744">
                  <c:v>21</c:v>
                </c:pt>
                <c:pt idx="1745">
                  <c:v>21</c:v>
                </c:pt>
                <c:pt idx="1746">
                  <c:v>20</c:v>
                </c:pt>
                <c:pt idx="1747">
                  <c:v>20</c:v>
                </c:pt>
                <c:pt idx="1748">
                  <c:v>23</c:v>
                </c:pt>
                <c:pt idx="1749">
                  <c:v>20</c:v>
                </c:pt>
                <c:pt idx="1750">
                  <c:v>21</c:v>
                </c:pt>
                <c:pt idx="1751">
                  <c:v>21</c:v>
                </c:pt>
                <c:pt idx="1752">
                  <c:v>21</c:v>
                </c:pt>
                <c:pt idx="1753">
                  <c:v>21</c:v>
                </c:pt>
                <c:pt idx="1754">
                  <c:v>20</c:v>
                </c:pt>
                <c:pt idx="1755">
                  <c:v>19</c:v>
                </c:pt>
                <c:pt idx="1756">
                  <c:v>21</c:v>
                </c:pt>
                <c:pt idx="1757">
                  <c:v>20</c:v>
                </c:pt>
                <c:pt idx="1758">
                  <c:v>20</c:v>
                </c:pt>
                <c:pt idx="1759">
                  <c:v>19</c:v>
                </c:pt>
                <c:pt idx="1760">
                  <c:v>25</c:v>
                </c:pt>
                <c:pt idx="1761">
                  <c:v>23</c:v>
                </c:pt>
                <c:pt idx="1762">
                  <c:v>22</c:v>
                </c:pt>
                <c:pt idx="1763">
                  <c:v>21</c:v>
                </c:pt>
                <c:pt idx="1764">
                  <c:v>20</c:v>
                </c:pt>
                <c:pt idx="1765">
                  <c:v>19</c:v>
                </c:pt>
                <c:pt idx="1766">
                  <c:v>19</c:v>
                </c:pt>
                <c:pt idx="1767">
                  <c:v>19</c:v>
                </c:pt>
                <c:pt idx="1768">
                  <c:v>21</c:v>
                </c:pt>
                <c:pt idx="1769">
                  <c:v>21</c:v>
                </c:pt>
                <c:pt idx="1770">
                  <c:v>21</c:v>
                </c:pt>
                <c:pt idx="1771">
                  <c:v>22</c:v>
                </c:pt>
                <c:pt idx="1772">
                  <c:v>21</c:v>
                </c:pt>
                <c:pt idx="1773">
                  <c:v>21</c:v>
                </c:pt>
                <c:pt idx="1774">
                  <c:v>21</c:v>
                </c:pt>
                <c:pt idx="1775">
                  <c:v>22</c:v>
                </c:pt>
                <c:pt idx="1776">
                  <c:v>20</c:v>
                </c:pt>
                <c:pt idx="1777">
                  <c:v>20</c:v>
                </c:pt>
                <c:pt idx="1778">
                  <c:v>21</c:v>
                </c:pt>
                <c:pt idx="1779">
                  <c:v>20</c:v>
                </c:pt>
                <c:pt idx="1780">
                  <c:v>22</c:v>
                </c:pt>
                <c:pt idx="1781">
                  <c:v>21</c:v>
                </c:pt>
                <c:pt idx="1782">
                  <c:v>20</c:v>
                </c:pt>
                <c:pt idx="1783">
                  <c:v>22</c:v>
                </c:pt>
                <c:pt idx="1784">
                  <c:v>20</c:v>
                </c:pt>
                <c:pt idx="1785">
                  <c:v>20</c:v>
                </c:pt>
                <c:pt idx="1786">
                  <c:v>21</c:v>
                </c:pt>
                <c:pt idx="1787">
                  <c:v>22</c:v>
                </c:pt>
                <c:pt idx="1788">
                  <c:v>21</c:v>
                </c:pt>
                <c:pt idx="1789">
                  <c:v>20</c:v>
                </c:pt>
                <c:pt idx="1790">
                  <c:v>23</c:v>
                </c:pt>
                <c:pt idx="1791">
                  <c:v>22</c:v>
                </c:pt>
                <c:pt idx="1792">
                  <c:v>20</c:v>
                </c:pt>
                <c:pt idx="1793">
                  <c:v>20</c:v>
                </c:pt>
                <c:pt idx="1794">
                  <c:v>20</c:v>
                </c:pt>
                <c:pt idx="1795">
                  <c:v>20</c:v>
                </c:pt>
                <c:pt idx="1796">
                  <c:v>21</c:v>
                </c:pt>
                <c:pt idx="1797">
                  <c:v>21</c:v>
                </c:pt>
                <c:pt idx="1798">
                  <c:v>19</c:v>
                </c:pt>
                <c:pt idx="1799">
                  <c:v>20</c:v>
                </c:pt>
                <c:pt idx="1800">
                  <c:v>20</c:v>
                </c:pt>
                <c:pt idx="1801">
                  <c:v>20</c:v>
                </c:pt>
                <c:pt idx="1802">
                  <c:v>21</c:v>
                </c:pt>
                <c:pt idx="1803">
                  <c:v>21</c:v>
                </c:pt>
                <c:pt idx="1804">
                  <c:v>21</c:v>
                </c:pt>
                <c:pt idx="1805">
                  <c:v>21</c:v>
                </c:pt>
                <c:pt idx="1806">
                  <c:v>20</c:v>
                </c:pt>
                <c:pt idx="1807">
                  <c:v>20</c:v>
                </c:pt>
                <c:pt idx="1808">
                  <c:v>23</c:v>
                </c:pt>
                <c:pt idx="1809">
                  <c:v>21</c:v>
                </c:pt>
                <c:pt idx="1810">
                  <c:v>22</c:v>
                </c:pt>
                <c:pt idx="1811">
                  <c:v>20</c:v>
                </c:pt>
                <c:pt idx="1812">
                  <c:v>20</c:v>
                </c:pt>
                <c:pt idx="1813">
                  <c:v>22</c:v>
                </c:pt>
                <c:pt idx="1814">
                  <c:v>21</c:v>
                </c:pt>
                <c:pt idx="1815">
                  <c:v>22</c:v>
                </c:pt>
                <c:pt idx="1816">
                  <c:v>20</c:v>
                </c:pt>
                <c:pt idx="1817">
                  <c:v>21</c:v>
                </c:pt>
                <c:pt idx="1818">
                  <c:v>20</c:v>
                </c:pt>
                <c:pt idx="1819">
                  <c:v>21</c:v>
                </c:pt>
                <c:pt idx="1820">
                  <c:v>20</c:v>
                </c:pt>
                <c:pt idx="1821">
                  <c:v>21</c:v>
                </c:pt>
                <c:pt idx="1822">
                  <c:v>20</c:v>
                </c:pt>
                <c:pt idx="1823">
                  <c:v>21</c:v>
                </c:pt>
                <c:pt idx="1824">
                  <c:v>20</c:v>
                </c:pt>
                <c:pt idx="1825">
                  <c:v>21</c:v>
                </c:pt>
                <c:pt idx="1826">
                  <c:v>19</c:v>
                </c:pt>
                <c:pt idx="1827">
                  <c:v>21</c:v>
                </c:pt>
                <c:pt idx="1828">
                  <c:v>20</c:v>
                </c:pt>
                <c:pt idx="1829">
                  <c:v>20</c:v>
                </c:pt>
                <c:pt idx="1830">
                  <c:v>21</c:v>
                </c:pt>
                <c:pt idx="1831">
                  <c:v>22</c:v>
                </c:pt>
                <c:pt idx="1832">
                  <c:v>20</c:v>
                </c:pt>
                <c:pt idx="1833">
                  <c:v>22</c:v>
                </c:pt>
                <c:pt idx="1834">
                  <c:v>21</c:v>
                </c:pt>
                <c:pt idx="1835">
                  <c:v>21</c:v>
                </c:pt>
                <c:pt idx="1836">
                  <c:v>21</c:v>
                </c:pt>
                <c:pt idx="1837">
                  <c:v>22</c:v>
                </c:pt>
                <c:pt idx="1838">
                  <c:v>21</c:v>
                </c:pt>
                <c:pt idx="1839">
                  <c:v>22</c:v>
                </c:pt>
                <c:pt idx="1840">
                  <c:v>22</c:v>
                </c:pt>
                <c:pt idx="1841">
                  <c:v>23</c:v>
                </c:pt>
                <c:pt idx="1842">
                  <c:v>22</c:v>
                </c:pt>
                <c:pt idx="1843">
                  <c:v>20</c:v>
                </c:pt>
                <c:pt idx="1844">
                  <c:v>20</c:v>
                </c:pt>
                <c:pt idx="1845">
                  <c:v>21</c:v>
                </c:pt>
                <c:pt idx="1846">
                  <c:v>21</c:v>
                </c:pt>
                <c:pt idx="1847">
                  <c:v>20</c:v>
                </c:pt>
                <c:pt idx="1848">
                  <c:v>21</c:v>
                </c:pt>
                <c:pt idx="1849">
                  <c:v>21</c:v>
                </c:pt>
                <c:pt idx="1850">
                  <c:v>20</c:v>
                </c:pt>
                <c:pt idx="1851">
                  <c:v>21</c:v>
                </c:pt>
                <c:pt idx="1852">
                  <c:v>21</c:v>
                </c:pt>
                <c:pt idx="1853">
                  <c:v>17</c:v>
                </c:pt>
                <c:pt idx="1854">
                  <c:v>21</c:v>
                </c:pt>
                <c:pt idx="1855">
                  <c:v>20</c:v>
                </c:pt>
                <c:pt idx="1856">
                  <c:v>21</c:v>
                </c:pt>
                <c:pt idx="1857">
                  <c:v>20</c:v>
                </c:pt>
                <c:pt idx="1858">
                  <c:v>21</c:v>
                </c:pt>
                <c:pt idx="1859">
                  <c:v>21</c:v>
                </c:pt>
                <c:pt idx="1860">
                  <c:v>22</c:v>
                </c:pt>
                <c:pt idx="1861">
                  <c:v>22</c:v>
                </c:pt>
                <c:pt idx="1862">
                  <c:v>20</c:v>
                </c:pt>
                <c:pt idx="1863">
                  <c:v>21</c:v>
                </c:pt>
                <c:pt idx="1864">
                  <c:v>18</c:v>
                </c:pt>
                <c:pt idx="1865">
                  <c:v>23</c:v>
                </c:pt>
                <c:pt idx="1866">
                  <c:v>20</c:v>
                </c:pt>
                <c:pt idx="1867">
                  <c:v>21</c:v>
                </c:pt>
                <c:pt idx="1868">
                  <c:v>20</c:v>
                </c:pt>
                <c:pt idx="1869">
                  <c:v>22</c:v>
                </c:pt>
                <c:pt idx="1870">
                  <c:v>20</c:v>
                </c:pt>
                <c:pt idx="1871">
                  <c:v>21</c:v>
                </c:pt>
                <c:pt idx="1872">
                  <c:v>19</c:v>
                </c:pt>
                <c:pt idx="1873">
                  <c:v>22</c:v>
                </c:pt>
                <c:pt idx="1874">
                  <c:v>20</c:v>
                </c:pt>
                <c:pt idx="1875">
                  <c:v>20</c:v>
                </c:pt>
                <c:pt idx="1876">
                  <c:v>20</c:v>
                </c:pt>
                <c:pt idx="1877">
                  <c:v>20</c:v>
                </c:pt>
                <c:pt idx="1878">
                  <c:v>20</c:v>
                </c:pt>
                <c:pt idx="1879">
                  <c:v>21</c:v>
                </c:pt>
                <c:pt idx="1880">
                  <c:v>21</c:v>
                </c:pt>
                <c:pt idx="1881">
                  <c:v>22</c:v>
                </c:pt>
                <c:pt idx="1882">
                  <c:v>20</c:v>
                </c:pt>
                <c:pt idx="1883">
                  <c:v>21</c:v>
                </c:pt>
                <c:pt idx="1884">
                  <c:v>21</c:v>
                </c:pt>
                <c:pt idx="1885">
                  <c:v>21</c:v>
                </c:pt>
                <c:pt idx="1886">
                  <c:v>21</c:v>
                </c:pt>
                <c:pt idx="1887">
                  <c:v>20</c:v>
                </c:pt>
                <c:pt idx="1888">
                  <c:v>21</c:v>
                </c:pt>
                <c:pt idx="1889">
                  <c:v>22</c:v>
                </c:pt>
                <c:pt idx="1890">
                  <c:v>22</c:v>
                </c:pt>
                <c:pt idx="1891">
                  <c:v>22</c:v>
                </c:pt>
                <c:pt idx="1892">
                  <c:v>20</c:v>
                </c:pt>
                <c:pt idx="1893">
                  <c:v>20</c:v>
                </c:pt>
                <c:pt idx="1894">
                  <c:v>21</c:v>
                </c:pt>
                <c:pt idx="1895">
                  <c:v>21</c:v>
                </c:pt>
                <c:pt idx="1896">
                  <c:v>21</c:v>
                </c:pt>
                <c:pt idx="1897">
                  <c:v>21</c:v>
                </c:pt>
                <c:pt idx="1898">
                  <c:v>20</c:v>
                </c:pt>
                <c:pt idx="1899">
                  <c:v>21</c:v>
                </c:pt>
                <c:pt idx="1900">
                  <c:v>20</c:v>
                </c:pt>
                <c:pt idx="1901">
                  <c:v>21</c:v>
                </c:pt>
                <c:pt idx="1902">
                  <c:v>21</c:v>
                </c:pt>
                <c:pt idx="1903">
                  <c:v>22</c:v>
                </c:pt>
                <c:pt idx="1904">
                  <c:v>20</c:v>
                </c:pt>
                <c:pt idx="1905">
                  <c:v>20</c:v>
                </c:pt>
                <c:pt idx="1906">
                  <c:v>21</c:v>
                </c:pt>
                <c:pt idx="1907">
                  <c:v>21</c:v>
                </c:pt>
                <c:pt idx="1908">
                  <c:v>21</c:v>
                </c:pt>
                <c:pt idx="1909">
                  <c:v>21</c:v>
                </c:pt>
                <c:pt idx="1910">
                  <c:v>20</c:v>
                </c:pt>
                <c:pt idx="1911">
                  <c:v>20</c:v>
                </c:pt>
                <c:pt idx="1912">
                  <c:v>21</c:v>
                </c:pt>
                <c:pt idx="1913">
                  <c:v>21</c:v>
                </c:pt>
                <c:pt idx="1914">
                  <c:v>23</c:v>
                </c:pt>
                <c:pt idx="1915">
                  <c:v>21</c:v>
                </c:pt>
                <c:pt idx="1916">
                  <c:v>20</c:v>
                </c:pt>
                <c:pt idx="1917">
                  <c:v>20</c:v>
                </c:pt>
                <c:pt idx="1918">
                  <c:v>22</c:v>
                </c:pt>
                <c:pt idx="1919">
                  <c:v>18</c:v>
                </c:pt>
                <c:pt idx="1920">
                  <c:v>21</c:v>
                </c:pt>
                <c:pt idx="1921">
                  <c:v>21</c:v>
                </c:pt>
                <c:pt idx="1922">
                  <c:v>20</c:v>
                </c:pt>
                <c:pt idx="1923">
                  <c:v>20</c:v>
                </c:pt>
                <c:pt idx="1924">
                  <c:v>21</c:v>
                </c:pt>
                <c:pt idx="1925">
                  <c:v>20</c:v>
                </c:pt>
                <c:pt idx="1926">
                  <c:v>19</c:v>
                </c:pt>
                <c:pt idx="1927">
                  <c:v>20</c:v>
                </c:pt>
                <c:pt idx="1928">
                  <c:v>21</c:v>
                </c:pt>
                <c:pt idx="1929">
                  <c:v>21</c:v>
                </c:pt>
                <c:pt idx="1930">
                  <c:v>20</c:v>
                </c:pt>
                <c:pt idx="1931">
                  <c:v>20</c:v>
                </c:pt>
                <c:pt idx="1932">
                  <c:v>21</c:v>
                </c:pt>
                <c:pt idx="1933">
                  <c:v>20</c:v>
                </c:pt>
                <c:pt idx="1934">
                  <c:v>21</c:v>
                </c:pt>
                <c:pt idx="1935">
                  <c:v>21</c:v>
                </c:pt>
                <c:pt idx="1936">
                  <c:v>21</c:v>
                </c:pt>
                <c:pt idx="1937">
                  <c:v>23</c:v>
                </c:pt>
                <c:pt idx="1938">
                  <c:v>20</c:v>
                </c:pt>
                <c:pt idx="1939">
                  <c:v>19</c:v>
                </c:pt>
                <c:pt idx="1940">
                  <c:v>19</c:v>
                </c:pt>
                <c:pt idx="1941">
                  <c:v>21</c:v>
                </c:pt>
                <c:pt idx="1942">
                  <c:v>22</c:v>
                </c:pt>
                <c:pt idx="1943">
                  <c:v>20</c:v>
                </c:pt>
                <c:pt idx="1944">
                  <c:v>21</c:v>
                </c:pt>
                <c:pt idx="1945">
                  <c:v>20</c:v>
                </c:pt>
                <c:pt idx="1946">
                  <c:v>20</c:v>
                </c:pt>
                <c:pt idx="1947">
                  <c:v>23</c:v>
                </c:pt>
                <c:pt idx="1948">
                  <c:v>19</c:v>
                </c:pt>
                <c:pt idx="1949">
                  <c:v>22</c:v>
                </c:pt>
                <c:pt idx="1950">
                  <c:v>20</c:v>
                </c:pt>
                <c:pt idx="1951">
                  <c:v>22</c:v>
                </c:pt>
                <c:pt idx="1952">
                  <c:v>19</c:v>
                </c:pt>
                <c:pt idx="1953">
                  <c:v>20</c:v>
                </c:pt>
                <c:pt idx="1954">
                  <c:v>21</c:v>
                </c:pt>
                <c:pt idx="1955">
                  <c:v>21</c:v>
                </c:pt>
                <c:pt idx="1956">
                  <c:v>21</c:v>
                </c:pt>
                <c:pt idx="1957">
                  <c:v>17</c:v>
                </c:pt>
                <c:pt idx="1958">
                  <c:v>20</c:v>
                </c:pt>
                <c:pt idx="1959">
                  <c:v>21</c:v>
                </c:pt>
                <c:pt idx="1960">
                  <c:v>22</c:v>
                </c:pt>
                <c:pt idx="1961">
                  <c:v>20</c:v>
                </c:pt>
                <c:pt idx="1962">
                  <c:v>21</c:v>
                </c:pt>
                <c:pt idx="1963">
                  <c:v>19</c:v>
                </c:pt>
                <c:pt idx="1964">
                  <c:v>21</c:v>
                </c:pt>
                <c:pt idx="1965">
                  <c:v>20</c:v>
                </c:pt>
                <c:pt idx="1966">
                  <c:v>20</c:v>
                </c:pt>
                <c:pt idx="1967">
                  <c:v>21</c:v>
                </c:pt>
                <c:pt idx="1968">
                  <c:v>19</c:v>
                </c:pt>
                <c:pt idx="1969">
                  <c:v>22</c:v>
                </c:pt>
                <c:pt idx="1970">
                  <c:v>21</c:v>
                </c:pt>
                <c:pt idx="1971">
                  <c:v>20</c:v>
                </c:pt>
                <c:pt idx="1972">
                  <c:v>21</c:v>
                </c:pt>
                <c:pt idx="1973">
                  <c:v>21</c:v>
                </c:pt>
                <c:pt idx="1974">
                  <c:v>20</c:v>
                </c:pt>
                <c:pt idx="1975">
                  <c:v>20</c:v>
                </c:pt>
                <c:pt idx="1976">
                  <c:v>22</c:v>
                </c:pt>
                <c:pt idx="1977">
                  <c:v>21</c:v>
                </c:pt>
                <c:pt idx="1978">
                  <c:v>21</c:v>
                </c:pt>
                <c:pt idx="1979">
                  <c:v>20</c:v>
                </c:pt>
                <c:pt idx="1980">
                  <c:v>22</c:v>
                </c:pt>
                <c:pt idx="1981">
                  <c:v>21</c:v>
                </c:pt>
                <c:pt idx="1982">
                  <c:v>21</c:v>
                </c:pt>
                <c:pt idx="1983">
                  <c:v>20</c:v>
                </c:pt>
                <c:pt idx="1984">
                  <c:v>19</c:v>
                </c:pt>
                <c:pt idx="1985">
                  <c:v>20</c:v>
                </c:pt>
                <c:pt idx="1986">
                  <c:v>21</c:v>
                </c:pt>
                <c:pt idx="1987">
                  <c:v>21</c:v>
                </c:pt>
                <c:pt idx="1988">
                  <c:v>21</c:v>
                </c:pt>
                <c:pt idx="1989">
                  <c:v>20</c:v>
                </c:pt>
                <c:pt idx="1990">
                  <c:v>20</c:v>
                </c:pt>
                <c:pt idx="1991">
                  <c:v>21</c:v>
                </c:pt>
                <c:pt idx="1992">
                  <c:v>21</c:v>
                </c:pt>
                <c:pt idx="1993">
                  <c:v>21</c:v>
                </c:pt>
                <c:pt idx="1994">
                  <c:v>21</c:v>
                </c:pt>
                <c:pt idx="1995">
                  <c:v>20</c:v>
                </c:pt>
                <c:pt idx="1996">
                  <c:v>22</c:v>
                </c:pt>
                <c:pt idx="1997">
                  <c:v>21</c:v>
                </c:pt>
                <c:pt idx="1998">
                  <c:v>22</c:v>
                </c:pt>
                <c:pt idx="1999">
                  <c:v>20</c:v>
                </c:pt>
                <c:pt idx="2000">
                  <c:v>22</c:v>
                </c:pt>
                <c:pt idx="2001">
                  <c:v>22</c:v>
                </c:pt>
                <c:pt idx="2002">
                  <c:v>21</c:v>
                </c:pt>
                <c:pt idx="2003">
                  <c:v>20</c:v>
                </c:pt>
                <c:pt idx="2004">
                  <c:v>20</c:v>
                </c:pt>
                <c:pt idx="2005">
                  <c:v>21</c:v>
                </c:pt>
                <c:pt idx="2006">
                  <c:v>19</c:v>
                </c:pt>
                <c:pt idx="2007">
                  <c:v>20</c:v>
                </c:pt>
                <c:pt idx="2008">
                  <c:v>21</c:v>
                </c:pt>
                <c:pt idx="2009">
                  <c:v>20</c:v>
                </c:pt>
                <c:pt idx="2010">
                  <c:v>20</c:v>
                </c:pt>
                <c:pt idx="2011">
                  <c:v>21</c:v>
                </c:pt>
                <c:pt idx="2012">
                  <c:v>21</c:v>
                </c:pt>
                <c:pt idx="2013">
                  <c:v>21</c:v>
                </c:pt>
                <c:pt idx="2014">
                  <c:v>21</c:v>
                </c:pt>
                <c:pt idx="2015">
                  <c:v>20</c:v>
                </c:pt>
                <c:pt idx="2016">
                  <c:v>20</c:v>
                </c:pt>
                <c:pt idx="2017">
                  <c:v>19</c:v>
                </c:pt>
                <c:pt idx="2018">
                  <c:v>22</c:v>
                </c:pt>
                <c:pt idx="2019">
                  <c:v>20</c:v>
                </c:pt>
                <c:pt idx="2020">
                  <c:v>21</c:v>
                </c:pt>
                <c:pt idx="2021">
                  <c:v>22</c:v>
                </c:pt>
                <c:pt idx="2022">
                  <c:v>20</c:v>
                </c:pt>
                <c:pt idx="2023">
                  <c:v>21</c:v>
                </c:pt>
                <c:pt idx="2024">
                  <c:v>21</c:v>
                </c:pt>
                <c:pt idx="2025">
                  <c:v>22</c:v>
                </c:pt>
                <c:pt idx="2026">
                  <c:v>21</c:v>
                </c:pt>
                <c:pt idx="2027">
                  <c:v>20</c:v>
                </c:pt>
                <c:pt idx="2028">
                  <c:v>20</c:v>
                </c:pt>
                <c:pt idx="2029">
                  <c:v>21</c:v>
                </c:pt>
                <c:pt idx="2030">
                  <c:v>20</c:v>
                </c:pt>
                <c:pt idx="2031">
                  <c:v>21</c:v>
                </c:pt>
                <c:pt idx="2032">
                  <c:v>20</c:v>
                </c:pt>
                <c:pt idx="2033">
                  <c:v>21</c:v>
                </c:pt>
                <c:pt idx="2034">
                  <c:v>21</c:v>
                </c:pt>
                <c:pt idx="2035">
                  <c:v>21</c:v>
                </c:pt>
                <c:pt idx="2036">
                  <c:v>21</c:v>
                </c:pt>
                <c:pt idx="2037">
                  <c:v>21</c:v>
                </c:pt>
                <c:pt idx="2038">
                  <c:v>20</c:v>
                </c:pt>
                <c:pt idx="2039">
                  <c:v>21</c:v>
                </c:pt>
                <c:pt idx="2040">
                  <c:v>21</c:v>
                </c:pt>
                <c:pt idx="2041">
                  <c:v>20</c:v>
                </c:pt>
                <c:pt idx="2042">
                  <c:v>21</c:v>
                </c:pt>
                <c:pt idx="2043">
                  <c:v>20</c:v>
                </c:pt>
                <c:pt idx="2044">
                  <c:v>20</c:v>
                </c:pt>
                <c:pt idx="2045">
                  <c:v>21</c:v>
                </c:pt>
                <c:pt idx="2046">
                  <c:v>20</c:v>
                </c:pt>
                <c:pt idx="2047">
                  <c:v>22</c:v>
                </c:pt>
                <c:pt idx="2048">
                  <c:v>19</c:v>
                </c:pt>
                <c:pt idx="2049">
                  <c:v>21</c:v>
                </c:pt>
                <c:pt idx="2050">
                  <c:v>20</c:v>
                </c:pt>
                <c:pt idx="2051">
                  <c:v>22</c:v>
                </c:pt>
                <c:pt idx="2052">
                  <c:v>22</c:v>
                </c:pt>
                <c:pt idx="2053">
                  <c:v>20</c:v>
                </c:pt>
                <c:pt idx="2054">
                  <c:v>20</c:v>
                </c:pt>
                <c:pt idx="2055">
                  <c:v>21</c:v>
                </c:pt>
                <c:pt idx="2056">
                  <c:v>20</c:v>
                </c:pt>
                <c:pt idx="2057">
                  <c:v>20</c:v>
                </c:pt>
                <c:pt idx="2058">
                  <c:v>21</c:v>
                </c:pt>
                <c:pt idx="2059">
                  <c:v>22</c:v>
                </c:pt>
                <c:pt idx="2060">
                  <c:v>19</c:v>
                </c:pt>
                <c:pt idx="2061">
                  <c:v>20</c:v>
                </c:pt>
                <c:pt idx="2062">
                  <c:v>20</c:v>
                </c:pt>
                <c:pt idx="2063">
                  <c:v>22</c:v>
                </c:pt>
                <c:pt idx="2064">
                  <c:v>22</c:v>
                </c:pt>
                <c:pt idx="2065">
                  <c:v>20</c:v>
                </c:pt>
                <c:pt idx="2066">
                  <c:v>22</c:v>
                </c:pt>
                <c:pt idx="2067">
                  <c:v>21</c:v>
                </c:pt>
                <c:pt idx="2068">
                  <c:v>21</c:v>
                </c:pt>
                <c:pt idx="2069">
                  <c:v>20</c:v>
                </c:pt>
                <c:pt idx="2070">
                  <c:v>22</c:v>
                </c:pt>
                <c:pt idx="2071">
                  <c:v>20</c:v>
                </c:pt>
                <c:pt idx="2072">
                  <c:v>20</c:v>
                </c:pt>
                <c:pt idx="2073">
                  <c:v>19</c:v>
                </c:pt>
                <c:pt idx="2074">
                  <c:v>21</c:v>
                </c:pt>
                <c:pt idx="2075">
                  <c:v>20</c:v>
                </c:pt>
                <c:pt idx="2076">
                  <c:v>22</c:v>
                </c:pt>
                <c:pt idx="2077">
                  <c:v>21</c:v>
                </c:pt>
                <c:pt idx="2078">
                  <c:v>20</c:v>
                </c:pt>
                <c:pt idx="2079">
                  <c:v>20</c:v>
                </c:pt>
                <c:pt idx="2080">
                  <c:v>21</c:v>
                </c:pt>
                <c:pt idx="2081">
                  <c:v>21</c:v>
                </c:pt>
                <c:pt idx="2082">
                  <c:v>14</c:v>
                </c:pt>
                <c:pt idx="2083">
                  <c:v>22</c:v>
                </c:pt>
                <c:pt idx="2084">
                  <c:v>21</c:v>
                </c:pt>
                <c:pt idx="2085">
                  <c:v>21</c:v>
                </c:pt>
                <c:pt idx="2086">
                  <c:v>20</c:v>
                </c:pt>
                <c:pt idx="2087">
                  <c:v>20</c:v>
                </c:pt>
                <c:pt idx="2088">
                  <c:v>22</c:v>
                </c:pt>
                <c:pt idx="2089">
                  <c:v>18</c:v>
                </c:pt>
                <c:pt idx="2090">
                  <c:v>13</c:v>
                </c:pt>
                <c:pt idx="2091">
                  <c:v>12</c:v>
                </c:pt>
                <c:pt idx="2092">
                  <c:v>23</c:v>
                </c:pt>
                <c:pt idx="2093">
                  <c:v>21</c:v>
                </c:pt>
                <c:pt idx="2094">
                  <c:v>22</c:v>
                </c:pt>
                <c:pt idx="2095">
                  <c:v>20</c:v>
                </c:pt>
                <c:pt idx="2096">
                  <c:v>23</c:v>
                </c:pt>
                <c:pt idx="2097">
                  <c:v>20</c:v>
                </c:pt>
                <c:pt idx="2098">
                  <c:v>18</c:v>
                </c:pt>
                <c:pt idx="2099">
                  <c:v>21</c:v>
                </c:pt>
                <c:pt idx="2100">
                  <c:v>19</c:v>
                </c:pt>
                <c:pt idx="2101">
                  <c:v>21</c:v>
                </c:pt>
                <c:pt idx="2102">
                  <c:v>20</c:v>
                </c:pt>
                <c:pt idx="2103">
                  <c:v>21</c:v>
                </c:pt>
                <c:pt idx="2104">
                  <c:v>21</c:v>
                </c:pt>
                <c:pt idx="2105">
                  <c:v>20</c:v>
                </c:pt>
                <c:pt idx="2106">
                  <c:v>20</c:v>
                </c:pt>
                <c:pt idx="2107">
                  <c:v>20</c:v>
                </c:pt>
                <c:pt idx="2108">
                  <c:v>23</c:v>
                </c:pt>
                <c:pt idx="2109">
                  <c:v>19</c:v>
                </c:pt>
                <c:pt idx="2110">
                  <c:v>20</c:v>
                </c:pt>
                <c:pt idx="2111">
                  <c:v>22</c:v>
                </c:pt>
                <c:pt idx="2112">
                  <c:v>20</c:v>
                </c:pt>
                <c:pt idx="2113">
                  <c:v>21</c:v>
                </c:pt>
                <c:pt idx="2114">
                  <c:v>21</c:v>
                </c:pt>
                <c:pt idx="2115">
                  <c:v>20</c:v>
                </c:pt>
                <c:pt idx="2116">
                  <c:v>20</c:v>
                </c:pt>
                <c:pt idx="2117">
                  <c:v>22</c:v>
                </c:pt>
                <c:pt idx="2118">
                  <c:v>21</c:v>
                </c:pt>
                <c:pt idx="2119">
                  <c:v>21</c:v>
                </c:pt>
                <c:pt idx="2120">
                  <c:v>21</c:v>
                </c:pt>
                <c:pt idx="2121">
                  <c:v>23</c:v>
                </c:pt>
                <c:pt idx="2122">
                  <c:v>21</c:v>
                </c:pt>
                <c:pt idx="2123">
                  <c:v>19</c:v>
                </c:pt>
                <c:pt idx="2124">
                  <c:v>21</c:v>
                </c:pt>
                <c:pt idx="2125">
                  <c:v>21</c:v>
                </c:pt>
                <c:pt idx="2126">
                  <c:v>21</c:v>
                </c:pt>
                <c:pt idx="2127">
                  <c:v>22</c:v>
                </c:pt>
                <c:pt idx="2128">
                  <c:v>20</c:v>
                </c:pt>
                <c:pt idx="2129">
                  <c:v>21</c:v>
                </c:pt>
                <c:pt idx="2130">
                  <c:v>22</c:v>
                </c:pt>
                <c:pt idx="2131">
                  <c:v>20</c:v>
                </c:pt>
                <c:pt idx="2132">
                  <c:v>20</c:v>
                </c:pt>
                <c:pt idx="2133">
                  <c:v>13</c:v>
                </c:pt>
                <c:pt idx="2134">
                  <c:v>20</c:v>
                </c:pt>
                <c:pt idx="2135">
                  <c:v>23</c:v>
                </c:pt>
                <c:pt idx="2136">
                  <c:v>21</c:v>
                </c:pt>
                <c:pt idx="2137">
                  <c:v>20</c:v>
                </c:pt>
                <c:pt idx="2138">
                  <c:v>20</c:v>
                </c:pt>
                <c:pt idx="2139">
                  <c:v>20</c:v>
                </c:pt>
                <c:pt idx="2140">
                  <c:v>20</c:v>
                </c:pt>
                <c:pt idx="2141">
                  <c:v>19</c:v>
                </c:pt>
                <c:pt idx="2142">
                  <c:v>20</c:v>
                </c:pt>
                <c:pt idx="2143">
                  <c:v>21</c:v>
                </c:pt>
                <c:pt idx="2144">
                  <c:v>20</c:v>
                </c:pt>
                <c:pt idx="2145">
                  <c:v>20</c:v>
                </c:pt>
                <c:pt idx="2146">
                  <c:v>20</c:v>
                </c:pt>
                <c:pt idx="2147">
                  <c:v>23</c:v>
                </c:pt>
                <c:pt idx="2148">
                  <c:v>20</c:v>
                </c:pt>
                <c:pt idx="2149">
                  <c:v>23</c:v>
                </c:pt>
                <c:pt idx="2150">
                  <c:v>20</c:v>
                </c:pt>
                <c:pt idx="2151">
                  <c:v>13</c:v>
                </c:pt>
                <c:pt idx="2152">
                  <c:v>19</c:v>
                </c:pt>
                <c:pt idx="2153">
                  <c:v>20</c:v>
                </c:pt>
                <c:pt idx="2154">
                  <c:v>21</c:v>
                </c:pt>
                <c:pt idx="2155">
                  <c:v>20</c:v>
                </c:pt>
                <c:pt idx="2156">
                  <c:v>20</c:v>
                </c:pt>
                <c:pt idx="2157">
                  <c:v>19</c:v>
                </c:pt>
                <c:pt idx="2158">
                  <c:v>20</c:v>
                </c:pt>
                <c:pt idx="2159">
                  <c:v>20</c:v>
                </c:pt>
                <c:pt idx="2160">
                  <c:v>21</c:v>
                </c:pt>
                <c:pt idx="2161">
                  <c:v>21</c:v>
                </c:pt>
                <c:pt idx="2162">
                  <c:v>20</c:v>
                </c:pt>
                <c:pt idx="2163">
                  <c:v>22</c:v>
                </c:pt>
                <c:pt idx="2164">
                  <c:v>21</c:v>
                </c:pt>
                <c:pt idx="2165">
                  <c:v>21</c:v>
                </c:pt>
                <c:pt idx="2166">
                  <c:v>20</c:v>
                </c:pt>
                <c:pt idx="2167">
                  <c:v>20</c:v>
                </c:pt>
                <c:pt idx="2168">
                  <c:v>19</c:v>
                </c:pt>
                <c:pt idx="2169">
                  <c:v>20</c:v>
                </c:pt>
                <c:pt idx="2170">
                  <c:v>20</c:v>
                </c:pt>
                <c:pt idx="2171">
                  <c:v>20</c:v>
                </c:pt>
                <c:pt idx="2172">
                  <c:v>20</c:v>
                </c:pt>
                <c:pt idx="2173">
                  <c:v>21</c:v>
                </c:pt>
                <c:pt idx="2174">
                  <c:v>20</c:v>
                </c:pt>
                <c:pt idx="2175">
                  <c:v>22</c:v>
                </c:pt>
                <c:pt idx="2176">
                  <c:v>21</c:v>
                </c:pt>
                <c:pt idx="2177">
                  <c:v>23</c:v>
                </c:pt>
                <c:pt idx="2178">
                  <c:v>20</c:v>
                </c:pt>
                <c:pt idx="2179">
                  <c:v>21</c:v>
                </c:pt>
                <c:pt idx="2180">
                  <c:v>21</c:v>
                </c:pt>
                <c:pt idx="2181">
                  <c:v>21</c:v>
                </c:pt>
                <c:pt idx="2182">
                  <c:v>23</c:v>
                </c:pt>
                <c:pt idx="2183">
                  <c:v>22</c:v>
                </c:pt>
                <c:pt idx="2184">
                  <c:v>19</c:v>
                </c:pt>
                <c:pt idx="2185">
                  <c:v>22</c:v>
                </c:pt>
                <c:pt idx="2186">
                  <c:v>20</c:v>
                </c:pt>
                <c:pt idx="2187">
                  <c:v>22</c:v>
                </c:pt>
                <c:pt idx="2188">
                  <c:v>20</c:v>
                </c:pt>
                <c:pt idx="2189">
                  <c:v>19</c:v>
                </c:pt>
                <c:pt idx="2190">
                  <c:v>21</c:v>
                </c:pt>
                <c:pt idx="2191">
                  <c:v>20</c:v>
                </c:pt>
                <c:pt idx="2192">
                  <c:v>20</c:v>
                </c:pt>
                <c:pt idx="2193">
                  <c:v>22</c:v>
                </c:pt>
                <c:pt idx="2194">
                  <c:v>22</c:v>
                </c:pt>
                <c:pt idx="2195">
                  <c:v>21</c:v>
                </c:pt>
                <c:pt idx="2196">
                  <c:v>21</c:v>
                </c:pt>
                <c:pt idx="2197">
                  <c:v>20</c:v>
                </c:pt>
                <c:pt idx="2198">
                  <c:v>19</c:v>
                </c:pt>
                <c:pt idx="2199">
                  <c:v>19</c:v>
                </c:pt>
                <c:pt idx="2200">
                  <c:v>22</c:v>
                </c:pt>
                <c:pt idx="2201">
                  <c:v>22</c:v>
                </c:pt>
                <c:pt idx="2202">
                  <c:v>22</c:v>
                </c:pt>
                <c:pt idx="2203">
                  <c:v>21</c:v>
                </c:pt>
                <c:pt idx="2204">
                  <c:v>20</c:v>
                </c:pt>
                <c:pt idx="2205">
                  <c:v>20</c:v>
                </c:pt>
                <c:pt idx="2206">
                  <c:v>22</c:v>
                </c:pt>
                <c:pt idx="2207">
                  <c:v>21</c:v>
                </c:pt>
                <c:pt idx="2208">
                  <c:v>21</c:v>
                </c:pt>
                <c:pt idx="2209">
                  <c:v>22</c:v>
                </c:pt>
                <c:pt idx="2210">
                  <c:v>21</c:v>
                </c:pt>
                <c:pt idx="2211">
                  <c:v>21</c:v>
                </c:pt>
                <c:pt idx="2212">
                  <c:v>22</c:v>
                </c:pt>
                <c:pt idx="2213">
                  <c:v>22</c:v>
                </c:pt>
                <c:pt idx="2214">
                  <c:v>20</c:v>
                </c:pt>
                <c:pt idx="2215">
                  <c:v>19</c:v>
                </c:pt>
                <c:pt idx="2216">
                  <c:v>20</c:v>
                </c:pt>
                <c:pt idx="2217">
                  <c:v>21</c:v>
                </c:pt>
                <c:pt idx="2218">
                  <c:v>21</c:v>
                </c:pt>
                <c:pt idx="2219">
                  <c:v>21</c:v>
                </c:pt>
                <c:pt idx="2220">
                  <c:v>22</c:v>
                </c:pt>
                <c:pt idx="2221">
                  <c:v>21</c:v>
                </c:pt>
                <c:pt idx="2222">
                  <c:v>21</c:v>
                </c:pt>
                <c:pt idx="2223">
                  <c:v>21</c:v>
                </c:pt>
                <c:pt idx="2224">
                  <c:v>22</c:v>
                </c:pt>
                <c:pt idx="2225">
                  <c:v>21</c:v>
                </c:pt>
                <c:pt idx="2226">
                  <c:v>19</c:v>
                </c:pt>
                <c:pt idx="2227">
                  <c:v>22</c:v>
                </c:pt>
                <c:pt idx="2228">
                  <c:v>20</c:v>
                </c:pt>
                <c:pt idx="2229">
                  <c:v>20</c:v>
                </c:pt>
                <c:pt idx="2230">
                  <c:v>21</c:v>
                </c:pt>
                <c:pt idx="2231">
                  <c:v>21</c:v>
                </c:pt>
                <c:pt idx="2232">
                  <c:v>21</c:v>
                </c:pt>
                <c:pt idx="2233">
                  <c:v>20</c:v>
                </c:pt>
                <c:pt idx="2234">
                  <c:v>20</c:v>
                </c:pt>
                <c:pt idx="2235">
                  <c:v>21</c:v>
                </c:pt>
                <c:pt idx="2236">
                  <c:v>22</c:v>
                </c:pt>
                <c:pt idx="2237">
                  <c:v>21</c:v>
                </c:pt>
                <c:pt idx="2238">
                  <c:v>14</c:v>
                </c:pt>
                <c:pt idx="2239">
                  <c:v>21</c:v>
                </c:pt>
                <c:pt idx="2240">
                  <c:v>22</c:v>
                </c:pt>
                <c:pt idx="2241">
                  <c:v>20</c:v>
                </c:pt>
                <c:pt idx="2242">
                  <c:v>21</c:v>
                </c:pt>
                <c:pt idx="2243">
                  <c:v>21</c:v>
                </c:pt>
                <c:pt idx="2244">
                  <c:v>20</c:v>
                </c:pt>
                <c:pt idx="2245">
                  <c:v>21</c:v>
                </c:pt>
                <c:pt idx="2246">
                  <c:v>22</c:v>
                </c:pt>
                <c:pt idx="2247">
                  <c:v>21</c:v>
                </c:pt>
                <c:pt idx="2248">
                  <c:v>23</c:v>
                </c:pt>
                <c:pt idx="2249">
                  <c:v>21</c:v>
                </c:pt>
                <c:pt idx="2250">
                  <c:v>20</c:v>
                </c:pt>
                <c:pt idx="2251">
                  <c:v>20</c:v>
                </c:pt>
                <c:pt idx="2252">
                  <c:v>21</c:v>
                </c:pt>
                <c:pt idx="2253">
                  <c:v>22</c:v>
                </c:pt>
                <c:pt idx="2254">
                  <c:v>20</c:v>
                </c:pt>
                <c:pt idx="2255">
                  <c:v>20</c:v>
                </c:pt>
                <c:pt idx="2256">
                  <c:v>22</c:v>
                </c:pt>
                <c:pt idx="2257">
                  <c:v>20</c:v>
                </c:pt>
                <c:pt idx="2258">
                  <c:v>21</c:v>
                </c:pt>
                <c:pt idx="2259">
                  <c:v>21</c:v>
                </c:pt>
                <c:pt idx="2260">
                  <c:v>20</c:v>
                </c:pt>
                <c:pt idx="2261">
                  <c:v>22</c:v>
                </c:pt>
                <c:pt idx="2262">
                  <c:v>21</c:v>
                </c:pt>
                <c:pt idx="2263">
                  <c:v>19</c:v>
                </c:pt>
                <c:pt idx="2264">
                  <c:v>20</c:v>
                </c:pt>
                <c:pt idx="2265">
                  <c:v>20</c:v>
                </c:pt>
                <c:pt idx="2266">
                  <c:v>21</c:v>
                </c:pt>
                <c:pt idx="2267">
                  <c:v>21</c:v>
                </c:pt>
                <c:pt idx="2268">
                  <c:v>21</c:v>
                </c:pt>
                <c:pt idx="2269">
                  <c:v>22</c:v>
                </c:pt>
                <c:pt idx="2270">
                  <c:v>20</c:v>
                </c:pt>
                <c:pt idx="2271">
                  <c:v>21</c:v>
                </c:pt>
                <c:pt idx="2272">
                  <c:v>21</c:v>
                </c:pt>
                <c:pt idx="2273">
                  <c:v>21</c:v>
                </c:pt>
                <c:pt idx="2274">
                  <c:v>22</c:v>
                </c:pt>
                <c:pt idx="2275">
                  <c:v>22</c:v>
                </c:pt>
                <c:pt idx="2276">
                  <c:v>20</c:v>
                </c:pt>
                <c:pt idx="2277">
                  <c:v>21</c:v>
                </c:pt>
                <c:pt idx="2278">
                  <c:v>20</c:v>
                </c:pt>
                <c:pt idx="2279">
                  <c:v>21</c:v>
                </c:pt>
                <c:pt idx="2280">
                  <c:v>22</c:v>
                </c:pt>
                <c:pt idx="2281">
                  <c:v>20</c:v>
                </c:pt>
                <c:pt idx="2282">
                  <c:v>21</c:v>
                </c:pt>
                <c:pt idx="2283">
                  <c:v>21</c:v>
                </c:pt>
                <c:pt idx="2284">
                  <c:v>21</c:v>
                </c:pt>
                <c:pt idx="2285">
                  <c:v>22</c:v>
                </c:pt>
                <c:pt idx="2286">
                  <c:v>21</c:v>
                </c:pt>
                <c:pt idx="2287">
                  <c:v>21</c:v>
                </c:pt>
                <c:pt idx="2288">
                  <c:v>22</c:v>
                </c:pt>
                <c:pt idx="2289">
                  <c:v>19</c:v>
                </c:pt>
                <c:pt idx="2290">
                  <c:v>20</c:v>
                </c:pt>
                <c:pt idx="2291">
                  <c:v>20</c:v>
                </c:pt>
                <c:pt idx="2292">
                  <c:v>21</c:v>
                </c:pt>
                <c:pt idx="2293">
                  <c:v>21</c:v>
                </c:pt>
                <c:pt idx="2294">
                  <c:v>19</c:v>
                </c:pt>
                <c:pt idx="2295">
                  <c:v>21</c:v>
                </c:pt>
                <c:pt idx="2296">
                  <c:v>21</c:v>
                </c:pt>
                <c:pt idx="2297">
                  <c:v>21</c:v>
                </c:pt>
                <c:pt idx="2298">
                  <c:v>20</c:v>
                </c:pt>
                <c:pt idx="2299">
                  <c:v>21</c:v>
                </c:pt>
                <c:pt idx="2300">
                  <c:v>23</c:v>
                </c:pt>
                <c:pt idx="2301">
                  <c:v>22</c:v>
                </c:pt>
                <c:pt idx="2302">
                  <c:v>20</c:v>
                </c:pt>
                <c:pt idx="2303">
                  <c:v>22</c:v>
                </c:pt>
                <c:pt idx="2304">
                  <c:v>21</c:v>
                </c:pt>
                <c:pt idx="2305">
                  <c:v>20</c:v>
                </c:pt>
                <c:pt idx="2306">
                  <c:v>22</c:v>
                </c:pt>
                <c:pt idx="2307">
                  <c:v>21</c:v>
                </c:pt>
                <c:pt idx="2308">
                  <c:v>20</c:v>
                </c:pt>
                <c:pt idx="2309">
                  <c:v>22</c:v>
                </c:pt>
                <c:pt idx="2310">
                  <c:v>20</c:v>
                </c:pt>
                <c:pt idx="2311">
                  <c:v>22</c:v>
                </c:pt>
                <c:pt idx="2312">
                  <c:v>22</c:v>
                </c:pt>
                <c:pt idx="2313">
                  <c:v>21</c:v>
                </c:pt>
                <c:pt idx="2314">
                  <c:v>20</c:v>
                </c:pt>
                <c:pt idx="2315">
                  <c:v>20</c:v>
                </c:pt>
                <c:pt idx="2316">
                  <c:v>21</c:v>
                </c:pt>
                <c:pt idx="2317">
                  <c:v>22</c:v>
                </c:pt>
                <c:pt idx="2318">
                  <c:v>20</c:v>
                </c:pt>
                <c:pt idx="2319">
                  <c:v>20</c:v>
                </c:pt>
                <c:pt idx="2320">
                  <c:v>20</c:v>
                </c:pt>
                <c:pt idx="2321">
                  <c:v>21</c:v>
                </c:pt>
                <c:pt idx="2322">
                  <c:v>20</c:v>
                </c:pt>
                <c:pt idx="2323">
                  <c:v>21</c:v>
                </c:pt>
                <c:pt idx="2324">
                  <c:v>22</c:v>
                </c:pt>
                <c:pt idx="2325">
                  <c:v>22</c:v>
                </c:pt>
                <c:pt idx="2326">
                  <c:v>19</c:v>
                </c:pt>
                <c:pt idx="2327">
                  <c:v>20</c:v>
                </c:pt>
                <c:pt idx="2328">
                  <c:v>20</c:v>
                </c:pt>
                <c:pt idx="2329">
                  <c:v>18</c:v>
                </c:pt>
                <c:pt idx="2330">
                  <c:v>21</c:v>
                </c:pt>
                <c:pt idx="2331">
                  <c:v>21</c:v>
                </c:pt>
                <c:pt idx="2332">
                  <c:v>21</c:v>
                </c:pt>
                <c:pt idx="2333">
                  <c:v>22</c:v>
                </c:pt>
                <c:pt idx="2334">
                  <c:v>21</c:v>
                </c:pt>
                <c:pt idx="2335">
                  <c:v>13</c:v>
                </c:pt>
                <c:pt idx="2336">
                  <c:v>23</c:v>
                </c:pt>
                <c:pt idx="2337">
                  <c:v>21</c:v>
                </c:pt>
                <c:pt idx="2338">
                  <c:v>21</c:v>
                </c:pt>
                <c:pt idx="2339">
                  <c:v>21</c:v>
                </c:pt>
                <c:pt idx="2340">
                  <c:v>20</c:v>
                </c:pt>
                <c:pt idx="2341">
                  <c:v>21</c:v>
                </c:pt>
                <c:pt idx="2342">
                  <c:v>22</c:v>
                </c:pt>
                <c:pt idx="2343">
                  <c:v>21</c:v>
                </c:pt>
                <c:pt idx="2344">
                  <c:v>22</c:v>
                </c:pt>
                <c:pt idx="2345">
                  <c:v>20</c:v>
                </c:pt>
                <c:pt idx="2346">
                  <c:v>20</c:v>
                </c:pt>
                <c:pt idx="2347">
                  <c:v>20</c:v>
                </c:pt>
                <c:pt idx="2348">
                  <c:v>22</c:v>
                </c:pt>
                <c:pt idx="2349">
                  <c:v>23</c:v>
                </c:pt>
                <c:pt idx="2350">
                  <c:v>22</c:v>
                </c:pt>
                <c:pt idx="2351">
                  <c:v>21</c:v>
                </c:pt>
                <c:pt idx="2352">
                  <c:v>21</c:v>
                </c:pt>
                <c:pt idx="2353">
                  <c:v>21</c:v>
                </c:pt>
                <c:pt idx="2354">
                  <c:v>21</c:v>
                </c:pt>
                <c:pt idx="2355">
                  <c:v>22</c:v>
                </c:pt>
                <c:pt idx="2356">
                  <c:v>21</c:v>
                </c:pt>
                <c:pt idx="2357">
                  <c:v>21</c:v>
                </c:pt>
                <c:pt idx="2358">
                  <c:v>21</c:v>
                </c:pt>
                <c:pt idx="2359">
                  <c:v>21</c:v>
                </c:pt>
                <c:pt idx="2360">
                  <c:v>22</c:v>
                </c:pt>
                <c:pt idx="2361">
                  <c:v>21</c:v>
                </c:pt>
                <c:pt idx="2362">
                  <c:v>20</c:v>
                </c:pt>
                <c:pt idx="2363">
                  <c:v>20</c:v>
                </c:pt>
                <c:pt idx="2364">
                  <c:v>22</c:v>
                </c:pt>
                <c:pt idx="2365">
                  <c:v>20</c:v>
                </c:pt>
                <c:pt idx="2366">
                  <c:v>21</c:v>
                </c:pt>
                <c:pt idx="2367">
                  <c:v>22</c:v>
                </c:pt>
                <c:pt idx="2368">
                  <c:v>22</c:v>
                </c:pt>
                <c:pt idx="2369">
                  <c:v>21</c:v>
                </c:pt>
                <c:pt idx="2370">
                  <c:v>22</c:v>
                </c:pt>
                <c:pt idx="2371">
                  <c:v>20</c:v>
                </c:pt>
                <c:pt idx="2372">
                  <c:v>22</c:v>
                </c:pt>
                <c:pt idx="2373">
                  <c:v>19</c:v>
                </c:pt>
                <c:pt idx="2374">
                  <c:v>23</c:v>
                </c:pt>
                <c:pt idx="2375">
                  <c:v>20</c:v>
                </c:pt>
                <c:pt idx="2376">
                  <c:v>20</c:v>
                </c:pt>
                <c:pt idx="2377">
                  <c:v>21</c:v>
                </c:pt>
                <c:pt idx="2378">
                  <c:v>21</c:v>
                </c:pt>
                <c:pt idx="2379">
                  <c:v>20</c:v>
                </c:pt>
                <c:pt idx="2380">
                  <c:v>21</c:v>
                </c:pt>
                <c:pt idx="2381">
                  <c:v>20</c:v>
                </c:pt>
                <c:pt idx="2382">
                  <c:v>20</c:v>
                </c:pt>
                <c:pt idx="2383">
                  <c:v>20</c:v>
                </c:pt>
                <c:pt idx="2384">
                  <c:v>21</c:v>
                </c:pt>
                <c:pt idx="2385">
                  <c:v>21</c:v>
                </c:pt>
                <c:pt idx="2386">
                  <c:v>21</c:v>
                </c:pt>
                <c:pt idx="2387">
                  <c:v>23</c:v>
                </c:pt>
                <c:pt idx="2388">
                  <c:v>21</c:v>
                </c:pt>
                <c:pt idx="2389">
                  <c:v>21</c:v>
                </c:pt>
                <c:pt idx="2390">
                  <c:v>21</c:v>
                </c:pt>
                <c:pt idx="2391">
                  <c:v>20</c:v>
                </c:pt>
                <c:pt idx="2392">
                  <c:v>20</c:v>
                </c:pt>
                <c:pt idx="2393">
                  <c:v>21</c:v>
                </c:pt>
                <c:pt idx="2394">
                  <c:v>20</c:v>
                </c:pt>
                <c:pt idx="2395">
                  <c:v>19</c:v>
                </c:pt>
                <c:pt idx="2396">
                  <c:v>17</c:v>
                </c:pt>
                <c:pt idx="2397">
                  <c:v>14</c:v>
                </c:pt>
                <c:pt idx="2398">
                  <c:v>22</c:v>
                </c:pt>
                <c:pt idx="2399">
                  <c:v>20</c:v>
                </c:pt>
                <c:pt idx="2400">
                  <c:v>20</c:v>
                </c:pt>
                <c:pt idx="2401">
                  <c:v>20</c:v>
                </c:pt>
                <c:pt idx="2402">
                  <c:v>20</c:v>
                </c:pt>
                <c:pt idx="2403">
                  <c:v>21</c:v>
                </c:pt>
                <c:pt idx="2404">
                  <c:v>22</c:v>
                </c:pt>
                <c:pt idx="2405">
                  <c:v>19</c:v>
                </c:pt>
                <c:pt idx="2406">
                  <c:v>20</c:v>
                </c:pt>
                <c:pt idx="2407">
                  <c:v>22</c:v>
                </c:pt>
                <c:pt idx="2408">
                  <c:v>22</c:v>
                </c:pt>
                <c:pt idx="2409">
                  <c:v>21</c:v>
                </c:pt>
                <c:pt idx="2410">
                  <c:v>21</c:v>
                </c:pt>
                <c:pt idx="2411">
                  <c:v>22</c:v>
                </c:pt>
                <c:pt idx="2412">
                  <c:v>21</c:v>
                </c:pt>
                <c:pt idx="2413">
                  <c:v>22</c:v>
                </c:pt>
                <c:pt idx="2414">
                  <c:v>22</c:v>
                </c:pt>
                <c:pt idx="2415">
                  <c:v>20</c:v>
                </c:pt>
                <c:pt idx="2416">
                  <c:v>21</c:v>
                </c:pt>
                <c:pt idx="2417">
                  <c:v>20</c:v>
                </c:pt>
                <c:pt idx="2418">
                  <c:v>19</c:v>
                </c:pt>
                <c:pt idx="2419">
                  <c:v>22</c:v>
                </c:pt>
                <c:pt idx="2420">
                  <c:v>20</c:v>
                </c:pt>
                <c:pt idx="2421">
                  <c:v>12</c:v>
                </c:pt>
                <c:pt idx="2422">
                  <c:v>21</c:v>
                </c:pt>
                <c:pt idx="2423">
                  <c:v>22</c:v>
                </c:pt>
                <c:pt idx="2424">
                  <c:v>20</c:v>
                </c:pt>
                <c:pt idx="2425">
                  <c:v>22</c:v>
                </c:pt>
                <c:pt idx="2426">
                  <c:v>21</c:v>
                </c:pt>
                <c:pt idx="2427">
                  <c:v>22</c:v>
                </c:pt>
                <c:pt idx="2428">
                  <c:v>20</c:v>
                </c:pt>
                <c:pt idx="2429">
                  <c:v>22</c:v>
                </c:pt>
                <c:pt idx="2430">
                  <c:v>20</c:v>
                </c:pt>
                <c:pt idx="2431">
                  <c:v>22</c:v>
                </c:pt>
                <c:pt idx="2432">
                  <c:v>20</c:v>
                </c:pt>
                <c:pt idx="2433">
                  <c:v>22</c:v>
                </c:pt>
                <c:pt idx="2434">
                  <c:v>21</c:v>
                </c:pt>
                <c:pt idx="2435">
                  <c:v>21</c:v>
                </c:pt>
                <c:pt idx="2436">
                  <c:v>23</c:v>
                </c:pt>
                <c:pt idx="2437">
                  <c:v>21</c:v>
                </c:pt>
                <c:pt idx="2438">
                  <c:v>21</c:v>
                </c:pt>
                <c:pt idx="2439">
                  <c:v>21</c:v>
                </c:pt>
                <c:pt idx="2440">
                  <c:v>20</c:v>
                </c:pt>
                <c:pt idx="2441">
                  <c:v>23</c:v>
                </c:pt>
                <c:pt idx="2442">
                  <c:v>21</c:v>
                </c:pt>
                <c:pt idx="2443">
                  <c:v>20</c:v>
                </c:pt>
                <c:pt idx="2444">
                  <c:v>20</c:v>
                </c:pt>
                <c:pt idx="2445">
                  <c:v>22</c:v>
                </c:pt>
                <c:pt idx="2446">
                  <c:v>20</c:v>
                </c:pt>
                <c:pt idx="2447">
                  <c:v>21</c:v>
                </c:pt>
                <c:pt idx="2448">
                  <c:v>21</c:v>
                </c:pt>
                <c:pt idx="2449">
                  <c:v>22</c:v>
                </c:pt>
                <c:pt idx="2450">
                  <c:v>20</c:v>
                </c:pt>
                <c:pt idx="2451">
                  <c:v>21</c:v>
                </c:pt>
                <c:pt idx="2452">
                  <c:v>23</c:v>
                </c:pt>
                <c:pt idx="2453">
                  <c:v>21</c:v>
                </c:pt>
                <c:pt idx="2454">
                  <c:v>20</c:v>
                </c:pt>
                <c:pt idx="2455">
                  <c:v>20</c:v>
                </c:pt>
                <c:pt idx="2456">
                  <c:v>20</c:v>
                </c:pt>
                <c:pt idx="2457">
                  <c:v>21</c:v>
                </c:pt>
                <c:pt idx="2458">
                  <c:v>21</c:v>
                </c:pt>
                <c:pt idx="2459">
                  <c:v>22</c:v>
                </c:pt>
                <c:pt idx="2460">
                  <c:v>20</c:v>
                </c:pt>
                <c:pt idx="2461">
                  <c:v>20</c:v>
                </c:pt>
                <c:pt idx="2462">
                  <c:v>22</c:v>
                </c:pt>
                <c:pt idx="2463">
                  <c:v>19</c:v>
                </c:pt>
                <c:pt idx="2464">
                  <c:v>20</c:v>
                </c:pt>
                <c:pt idx="2465">
                  <c:v>24</c:v>
                </c:pt>
                <c:pt idx="2466">
                  <c:v>20</c:v>
                </c:pt>
                <c:pt idx="2467">
                  <c:v>22</c:v>
                </c:pt>
                <c:pt idx="2468">
                  <c:v>20</c:v>
                </c:pt>
                <c:pt idx="2469">
                  <c:v>20</c:v>
                </c:pt>
                <c:pt idx="2470">
                  <c:v>20</c:v>
                </c:pt>
                <c:pt idx="2471">
                  <c:v>20</c:v>
                </c:pt>
                <c:pt idx="2472">
                  <c:v>20</c:v>
                </c:pt>
                <c:pt idx="2473">
                  <c:v>21</c:v>
                </c:pt>
                <c:pt idx="2474">
                  <c:v>21</c:v>
                </c:pt>
                <c:pt idx="2475">
                  <c:v>18</c:v>
                </c:pt>
                <c:pt idx="2476">
                  <c:v>20</c:v>
                </c:pt>
                <c:pt idx="2477">
                  <c:v>20</c:v>
                </c:pt>
                <c:pt idx="2478">
                  <c:v>21</c:v>
                </c:pt>
                <c:pt idx="2479">
                  <c:v>20</c:v>
                </c:pt>
                <c:pt idx="2480">
                  <c:v>23</c:v>
                </c:pt>
                <c:pt idx="2481">
                  <c:v>19</c:v>
                </c:pt>
                <c:pt idx="2482">
                  <c:v>21</c:v>
                </c:pt>
                <c:pt idx="2483">
                  <c:v>21</c:v>
                </c:pt>
                <c:pt idx="2484">
                  <c:v>21</c:v>
                </c:pt>
                <c:pt idx="2485">
                  <c:v>20</c:v>
                </c:pt>
                <c:pt idx="2486">
                  <c:v>21</c:v>
                </c:pt>
                <c:pt idx="2487">
                  <c:v>20</c:v>
                </c:pt>
                <c:pt idx="2488">
                  <c:v>21</c:v>
                </c:pt>
                <c:pt idx="2489">
                  <c:v>21</c:v>
                </c:pt>
                <c:pt idx="2490">
                  <c:v>22</c:v>
                </c:pt>
                <c:pt idx="2491">
                  <c:v>23</c:v>
                </c:pt>
                <c:pt idx="2492">
                  <c:v>21</c:v>
                </c:pt>
                <c:pt idx="2493">
                  <c:v>21</c:v>
                </c:pt>
                <c:pt idx="2494">
                  <c:v>21</c:v>
                </c:pt>
                <c:pt idx="2495">
                  <c:v>22</c:v>
                </c:pt>
                <c:pt idx="2496">
                  <c:v>21</c:v>
                </c:pt>
                <c:pt idx="2497">
                  <c:v>21</c:v>
                </c:pt>
                <c:pt idx="2498">
                  <c:v>22</c:v>
                </c:pt>
                <c:pt idx="2499">
                  <c:v>21</c:v>
                </c:pt>
                <c:pt idx="2500">
                  <c:v>21</c:v>
                </c:pt>
                <c:pt idx="2501">
                  <c:v>19</c:v>
                </c:pt>
                <c:pt idx="2502">
                  <c:v>21</c:v>
                </c:pt>
                <c:pt idx="2503">
                  <c:v>20</c:v>
                </c:pt>
                <c:pt idx="2504">
                  <c:v>21</c:v>
                </c:pt>
                <c:pt idx="2505">
                  <c:v>19</c:v>
                </c:pt>
                <c:pt idx="2506">
                  <c:v>20</c:v>
                </c:pt>
                <c:pt idx="2507">
                  <c:v>20</c:v>
                </c:pt>
                <c:pt idx="2508">
                  <c:v>20</c:v>
                </c:pt>
                <c:pt idx="2509">
                  <c:v>20</c:v>
                </c:pt>
                <c:pt idx="2510">
                  <c:v>20</c:v>
                </c:pt>
                <c:pt idx="2511">
                  <c:v>19</c:v>
                </c:pt>
                <c:pt idx="2512">
                  <c:v>21</c:v>
                </c:pt>
                <c:pt idx="2513">
                  <c:v>21</c:v>
                </c:pt>
                <c:pt idx="2514">
                  <c:v>21</c:v>
                </c:pt>
                <c:pt idx="2515">
                  <c:v>20</c:v>
                </c:pt>
                <c:pt idx="2516">
                  <c:v>20</c:v>
                </c:pt>
                <c:pt idx="2517">
                  <c:v>21</c:v>
                </c:pt>
                <c:pt idx="2518">
                  <c:v>21</c:v>
                </c:pt>
                <c:pt idx="2519">
                  <c:v>23</c:v>
                </c:pt>
                <c:pt idx="2520">
                  <c:v>21</c:v>
                </c:pt>
                <c:pt idx="2521">
                  <c:v>20</c:v>
                </c:pt>
                <c:pt idx="2522">
                  <c:v>20</c:v>
                </c:pt>
                <c:pt idx="2523">
                  <c:v>20</c:v>
                </c:pt>
                <c:pt idx="2524">
                  <c:v>21</c:v>
                </c:pt>
                <c:pt idx="2525">
                  <c:v>21</c:v>
                </c:pt>
                <c:pt idx="2526">
                  <c:v>20</c:v>
                </c:pt>
                <c:pt idx="2527">
                  <c:v>20</c:v>
                </c:pt>
                <c:pt idx="2528">
                  <c:v>21</c:v>
                </c:pt>
                <c:pt idx="2529">
                  <c:v>21</c:v>
                </c:pt>
                <c:pt idx="2530">
                  <c:v>19</c:v>
                </c:pt>
                <c:pt idx="2531">
                  <c:v>23</c:v>
                </c:pt>
                <c:pt idx="2532">
                  <c:v>20</c:v>
                </c:pt>
                <c:pt idx="2533">
                  <c:v>21</c:v>
                </c:pt>
                <c:pt idx="2534">
                  <c:v>22</c:v>
                </c:pt>
                <c:pt idx="2535">
                  <c:v>20</c:v>
                </c:pt>
                <c:pt idx="2536">
                  <c:v>21</c:v>
                </c:pt>
                <c:pt idx="2537">
                  <c:v>20</c:v>
                </c:pt>
                <c:pt idx="2538">
                  <c:v>20</c:v>
                </c:pt>
                <c:pt idx="2539">
                  <c:v>20</c:v>
                </c:pt>
                <c:pt idx="2540">
                  <c:v>21</c:v>
                </c:pt>
                <c:pt idx="2541">
                  <c:v>22</c:v>
                </c:pt>
                <c:pt idx="2542">
                  <c:v>23</c:v>
                </c:pt>
                <c:pt idx="2543">
                  <c:v>19</c:v>
                </c:pt>
                <c:pt idx="2544">
                  <c:v>20</c:v>
                </c:pt>
                <c:pt idx="2545">
                  <c:v>21</c:v>
                </c:pt>
                <c:pt idx="2546">
                  <c:v>21</c:v>
                </c:pt>
                <c:pt idx="2547">
                  <c:v>21</c:v>
                </c:pt>
                <c:pt idx="2548">
                  <c:v>21</c:v>
                </c:pt>
                <c:pt idx="2549">
                  <c:v>20</c:v>
                </c:pt>
                <c:pt idx="2550">
                  <c:v>21</c:v>
                </c:pt>
                <c:pt idx="2551">
                  <c:v>21</c:v>
                </c:pt>
                <c:pt idx="2552">
                  <c:v>21</c:v>
                </c:pt>
                <c:pt idx="2553">
                  <c:v>20</c:v>
                </c:pt>
                <c:pt idx="2554">
                  <c:v>20</c:v>
                </c:pt>
                <c:pt idx="2555">
                  <c:v>20</c:v>
                </c:pt>
                <c:pt idx="2556">
                  <c:v>20</c:v>
                </c:pt>
                <c:pt idx="2557">
                  <c:v>20</c:v>
                </c:pt>
                <c:pt idx="2558">
                  <c:v>21</c:v>
                </c:pt>
                <c:pt idx="2559">
                  <c:v>20</c:v>
                </c:pt>
                <c:pt idx="2560">
                  <c:v>20</c:v>
                </c:pt>
                <c:pt idx="2561">
                  <c:v>21</c:v>
                </c:pt>
                <c:pt idx="2562">
                  <c:v>20</c:v>
                </c:pt>
                <c:pt idx="2563">
                  <c:v>20</c:v>
                </c:pt>
                <c:pt idx="2564">
                  <c:v>22</c:v>
                </c:pt>
                <c:pt idx="2565">
                  <c:v>19</c:v>
                </c:pt>
                <c:pt idx="2566">
                  <c:v>20</c:v>
                </c:pt>
                <c:pt idx="2567">
                  <c:v>20</c:v>
                </c:pt>
                <c:pt idx="2568">
                  <c:v>21</c:v>
                </c:pt>
                <c:pt idx="2569">
                  <c:v>21</c:v>
                </c:pt>
                <c:pt idx="2570">
                  <c:v>21</c:v>
                </c:pt>
                <c:pt idx="2571">
                  <c:v>21</c:v>
                </c:pt>
                <c:pt idx="2572">
                  <c:v>20</c:v>
                </c:pt>
                <c:pt idx="2573">
                  <c:v>21</c:v>
                </c:pt>
                <c:pt idx="2574">
                  <c:v>21</c:v>
                </c:pt>
                <c:pt idx="2575">
                  <c:v>21</c:v>
                </c:pt>
                <c:pt idx="2576">
                  <c:v>21</c:v>
                </c:pt>
                <c:pt idx="2577">
                  <c:v>20</c:v>
                </c:pt>
                <c:pt idx="2578">
                  <c:v>20</c:v>
                </c:pt>
                <c:pt idx="2579">
                  <c:v>21</c:v>
                </c:pt>
                <c:pt idx="2580">
                  <c:v>20</c:v>
                </c:pt>
                <c:pt idx="2581">
                  <c:v>21</c:v>
                </c:pt>
                <c:pt idx="2582">
                  <c:v>21</c:v>
                </c:pt>
                <c:pt idx="2583">
                  <c:v>20</c:v>
                </c:pt>
                <c:pt idx="2584">
                  <c:v>19</c:v>
                </c:pt>
                <c:pt idx="2585">
                  <c:v>20</c:v>
                </c:pt>
                <c:pt idx="2586">
                  <c:v>19</c:v>
                </c:pt>
                <c:pt idx="2587">
                  <c:v>21</c:v>
                </c:pt>
                <c:pt idx="2588">
                  <c:v>20</c:v>
                </c:pt>
                <c:pt idx="2589">
                  <c:v>20</c:v>
                </c:pt>
                <c:pt idx="2590">
                  <c:v>19</c:v>
                </c:pt>
                <c:pt idx="2591">
                  <c:v>21</c:v>
                </c:pt>
                <c:pt idx="2592">
                  <c:v>22</c:v>
                </c:pt>
                <c:pt idx="2593">
                  <c:v>17</c:v>
                </c:pt>
                <c:pt idx="2594">
                  <c:v>20</c:v>
                </c:pt>
                <c:pt idx="2595">
                  <c:v>20</c:v>
                </c:pt>
                <c:pt idx="2596">
                  <c:v>20</c:v>
                </c:pt>
                <c:pt idx="2597">
                  <c:v>21</c:v>
                </c:pt>
                <c:pt idx="2598">
                  <c:v>20</c:v>
                </c:pt>
                <c:pt idx="2599">
                  <c:v>21</c:v>
                </c:pt>
                <c:pt idx="2600">
                  <c:v>20</c:v>
                </c:pt>
                <c:pt idx="2601">
                  <c:v>20</c:v>
                </c:pt>
                <c:pt idx="2602">
                  <c:v>21</c:v>
                </c:pt>
                <c:pt idx="2603">
                  <c:v>21</c:v>
                </c:pt>
                <c:pt idx="2604">
                  <c:v>20</c:v>
                </c:pt>
                <c:pt idx="2605">
                  <c:v>21</c:v>
                </c:pt>
                <c:pt idx="2606">
                  <c:v>20</c:v>
                </c:pt>
                <c:pt idx="2607">
                  <c:v>21</c:v>
                </c:pt>
                <c:pt idx="2608">
                  <c:v>21</c:v>
                </c:pt>
                <c:pt idx="2609">
                  <c:v>21</c:v>
                </c:pt>
                <c:pt idx="2610">
                  <c:v>22</c:v>
                </c:pt>
                <c:pt idx="2611">
                  <c:v>20</c:v>
                </c:pt>
                <c:pt idx="2612">
                  <c:v>21</c:v>
                </c:pt>
                <c:pt idx="2613">
                  <c:v>21</c:v>
                </c:pt>
                <c:pt idx="2614">
                  <c:v>20</c:v>
                </c:pt>
                <c:pt idx="2615">
                  <c:v>21</c:v>
                </c:pt>
                <c:pt idx="2616">
                  <c:v>20</c:v>
                </c:pt>
                <c:pt idx="2617">
                  <c:v>22</c:v>
                </c:pt>
                <c:pt idx="2618">
                  <c:v>19</c:v>
                </c:pt>
                <c:pt idx="2619">
                  <c:v>19</c:v>
                </c:pt>
                <c:pt idx="2620">
                  <c:v>21</c:v>
                </c:pt>
                <c:pt idx="2621">
                  <c:v>23</c:v>
                </c:pt>
                <c:pt idx="2622">
                  <c:v>20</c:v>
                </c:pt>
                <c:pt idx="2623">
                  <c:v>20</c:v>
                </c:pt>
                <c:pt idx="2624">
                  <c:v>22</c:v>
                </c:pt>
                <c:pt idx="2625">
                  <c:v>21</c:v>
                </c:pt>
                <c:pt idx="2626">
                  <c:v>20</c:v>
                </c:pt>
                <c:pt idx="2627">
                  <c:v>21</c:v>
                </c:pt>
                <c:pt idx="2628">
                  <c:v>20</c:v>
                </c:pt>
                <c:pt idx="2629">
                  <c:v>22</c:v>
                </c:pt>
                <c:pt idx="2630">
                  <c:v>20</c:v>
                </c:pt>
                <c:pt idx="2631">
                  <c:v>20</c:v>
                </c:pt>
                <c:pt idx="2632">
                  <c:v>22</c:v>
                </c:pt>
                <c:pt idx="2633">
                  <c:v>21</c:v>
                </c:pt>
                <c:pt idx="2634">
                  <c:v>22</c:v>
                </c:pt>
                <c:pt idx="2635">
                  <c:v>19</c:v>
                </c:pt>
                <c:pt idx="2636">
                  <c:v>16</c:v>
                </c:pt>
                <c:pt idx="2637">
                  <c:v>21</c:v>
                </c:pt>
                <c:pt idx="2638">
                  <c:v>20</c:v>
                </c:pt>
                <c:pt idx="2639">
                  <c:v>21</c:v>
                </c:pt>
                <c:pt idx="2640">
                  <c:v>20</c:v>
                </c:pt>
                <c:pt idx="2641">
                  <c:v>21</c:v>
                </c:pt>
                <c:pt idx="2642">
                  <c:v>20</c:v>
                </c:pt>
                <c:pt idx="2643">
                  <c:v>18</c:v>
                </c:pt>
                <c:pt idx="2644">
                  <c:v>21</c:v>
                </c:pt>
                <c:pt idx="2645">
                  <c:v>20</c:v>
                </c:pt>
                <c:pt idx="2646">
                  <c:v>22</c:v>
                </c:pt>
                <c:pt idx="2647">
                  <c:v>20</c:v>
                </c:pt>
                <c:pt idx="2648">
                  <c:v>19</c:v>
                </c:pt>
                <c:pt idx="2649">
                  <c:v>21</c:v>
                </c:pt>
                <c:pt idx="2650">
                  <c:v>26</c:v>
                </c:pt>
                <c:pt idx="2651">
                  <c:v>20</c:v>
                </c:pt>
                <c:pt idx="2652">
                  <c:v>20</c:v>
                </c:pt>
                <c:pt idx="2653">
                  <c:v>21</c:v>
                </c:pt>
                <c:pt idx="2654">
                  <c:v>20</c:v>
                </c:pt>
                <c:pt idx="2655">
                  <c:v>21</c:v>
                </c:pt>
                <c:pt idx="2656">
                  <c:v>21</c:v>
                </c:pt>
                <c:pt idx="2657">
                  <c:v>21</c:v>
                </c:pt>
                <c:pt idx="2658">
                  <c:v>19</c:v>
                </c:pt>
                <c:pt idx="2659">
                  <c:v>21</c:v>
                </c:pt>
                <c:pt idx="2660">
                  <c:v>21</c:v>
                </c:pt>
                <c:pt idx="2661">
                  <c:v>20</c:v>
                </c:pt>
                <c:pt idx="2662">
                  <c:v>21</c:v>
                </c:pt>
                <c:pt idx="2663">
                  <c:v>20</c:v>
                </c:pt>
                <c:pt idx="2664">
                  <c:v>18</c:v>
                </c:pt>
                <c:pt idx="2665">
                  <c:v>20</c:v>
                </c:pt>
                <c:pt idx="2666">
                  <c:v>20</c:v>
                </c:pt>
                <c:pt idx="2667">
                  <c:v>20</c:v>
                </c:pt>
                <c:pt idx="2668">
                  <c:v>18</c:v>
                </c:pt>
                <c:pt idx="2669">
                  <c:v>22</c:v>
                </c:pt>
                <c:pt idx="2670">
                  <c:v>21</c:v>
                </c:pt>
                <c:pt idx="2671">
                  <c:v>20</c:v>
                </c:pt>
                <c:pt idx="2672">
                  <c:v>20</c:v>
                </c:pt>
                <c:pt idx="2673">
                  <c:v>18</c:v>
                </c:pt>
                <c:pt idx="2674">
                  <c:v>22</c:v>
                </c:pt>
                <c:pt idx="2675">
                  <c:v>20</c:v>
                </c:pt>
                <c:pt idx="2676">
                  <c:v>20</c:v>
                </c:pt>
                <c:pt idx="2677">
                  <c:v>21</c:v>
                </c:pt>
                <c:pt idx="2678">
                  <c:v>20</c:v>
                </c:pt>
                <c:pt idx="2679">
                  <c:v>17</c:v>
                </c:pt>
                <c:pt idx="2680">
                  <c:v>21</c:v>
                </c:pt>
                <c:pt idx="2681">
                  <c:v>20</c:v>
                </c:pt>
                <c:pt idx="2682">
                  <c:v>20</c:v>
                </c:pt>
                <c:pt idx="2683">
                  <c:v>20</c:v>
                </c:pt>
                <c:pt idx="2684">
                  <c:v>20</c:v>
                </c:pt>
                <c:pt idx="2685">
                  <c:v>21</c:v>
                </c:pt>
                <c:pt idx="2686">
                  <c:v>21</c:v>
                </c:pt>
                <c:pt idx="2687">
                  <c:v>21</c:v>
                </c:pt>
                <c:pt idx="2688">
                  <c:v>20</c:v>
                </c:pt>
                <c:pt idx="2689">
                  <c:v>21</c:v>
                </c:pt>
                <c:pt idx="2690">
                  <c:v>24</c:v>
                </c:pt>
                <c:pt idx="2691">
                  <c:v>22</c:v>
                </c:pt>
                <c:pt idx="2692">
                  <c:v>21</c:v>
                </c:pt>
                <c:pt idx="2693">
                  <c:v>20</c:v>
                </c:pt>
                <c:pt idx="2694">
                  <c:v>20</c:v>
                </c:pt>
                <c:pt idx="2695">
                  <c:v>22</c:v>
                </c:pt>
                <c:pt idx="2696">
                  <c:v>21</c:v>
                </c:pt>
                <c:pt idx="2697">
                  <c:v>22</c:v>
                </c:pt>
                <c:pt idx="2698">
                  <c:v>19</c:v>
                </c:pt>
                <c:pt idx="2699">
                  <c:v>20</c:v>
                </c:pt>
                <c:pt idx="2700">
                  <c:v>20</c:v>
                </c:pt>
                <c:pt idx="2701">
                  <c:v>21</c:v>
                </c:pt>
                <c:pt idx="2702">
                  <c:v>21</c:v>
                </c:pt>
                <c:pt idx="2703">
                  <c:v>19</c:v>
                </c:pt>
                <c:pt idx="2704">
                  <c:v>20</c:v>
                </c:pt>
                <c:pt idx="2705">
                  <c:v>20</c:v>
                </c:pt>
                <c:pt idx="2706">
                  <c:v>21</c:v>
                </c:pt>
                <c:pt idx="2707">
                  <c:v>19</c:v>
                </c:pt>
                <c:pt idx="2708">
                  <c:v>21</c:v>
                </c:pt>
                <c:pt idx="2709">
                  <c:v>21</c:v>
                </c:pt>
                <c:pt idx="2710">
                  <c:v>21</c:v>
                </c:pt>
                <c:pt idx="2711">
                  <c:v>20</c:v>
                </c:pt>
                <c:pt idx="2712">
                  <c:v>20</c:v>
                </c:pt>
                <c:pt idx="2713">
                  <c:v>21</c:v>
                </c:pt>
                <c:pt idx="2714">
                  <c:v>22</c:v>
                </c:pt>
                <c:pt idx="2715">
                  <c:v>21</c:v>
                </c:pt>
                <c:pt idx="2716">
                  <c:v>20</c:v>
                </c:pt>
                <c:pt idx="2717">
                  <c:v>21</c:v>
                </c:pt>
                <c:pt idx="2718">
                  <c:v>16</c:v>
                </c:pt>
                <c:pt idx="2719">
                  <c:v>19</c:v>
                </c:pt>
                <c:pt idx="2720">
                  <c:v>22</c:v>
                </c:pt>
                <c:pt idx="2721">
                  <c:v>23</c:v>
                </c:pt>
                <c:pt idx="2722">
                  <c:v>21</c:v>
                </c:pt>
                <c:pt idx="2723">
                  <c:v>21</c:v>
                </c:pt>
                <c:pt idx="2724">
                  <c:v>22</c:v>
                </c:pt>
                <c:pt idx="2725">
                  <c:v>21</c:v>
                </c:pt>
                <c:pt idx="2726">
                  <c:v>22</c:v>
                </c:pt>
                <c:pt idx="2727">
                  <c:v>20</c:v>
                </c:pt>
                <c:pt idx="2728">
                  <c:v>20</c:v>
                </c:pt>
                <c:pt idx="2729">
                  <c:v>20</c:v>
                </c:pt>
                <c:pt idx="2730">
                  <c:v>20</c:v>
                </c:pt>
                <c:pt idx="2731">
                  <c:v>20</c:v>
                </c:pt>
                <c:pt idx="2732">
                  <c:v>21</c:v>
                </c:pt>
                <c:pt idx="2733">
                  <c:v>21</c:v>
                </c:pt>
                <c:pt idx="2734">
                  <c:v>20</c:v>
                </c:pt>
                <c:pt idx="2735">
                  <c:v>20</c:v>
                </c:pt>
                <c:pt idx="2736">
                  <c:v>21</c:v>
                </c:pt>
                <c:pt idx="2737">
                  <c:v>21</c:v>
                </c:pt>
                <c:pt idx="2738">
                  <c:v>22</c:v>
                </c:pt>
                <c:pt idx="2739">
                  <c:v>21</c:v>
                </c:pt>
                <c:pt idx="2740">
                  <c:v>20</c:v>
                </c:pt>
                <c:pt idx="2741">
                  <c:v>20</c:v>
                </c:pt>
                <c:pt idx="2742">
                  <c:v>20</c:v>
                </c:pt>
                <c:pt idx="2743">
                  <c:v>20</c:v>
                </c:pt>
                <c:pt idx="2744">
                  <c:v>20</c:v>
                </c:pt>
                <c:pt idx="2745">
                  <c:v>20</c:v>
                </c:pt>
                <c:pt idx="2746">
                  <c:v>20</c:v>
                </c:pt>
                <c:pt idx="2747">
                  <c:v>23</c:v>
                </c:pt>
                <c:pt idx="2748">
                  <c:v>21</c:v>
                </c:pt>
                <c:pt idx="2749">
                  <c:v>23</c:v>
                </c:pt>
                <c:pt idx="2750">
                  <c:v>19</c:v>
                </c:pt>
                <c:pt idx="2751">
                  <c:v>21</c:v>
                </c:pt>
                <c:pt idx="2752">
                  <c:v>20</c:v>
                </c:pt>
                <c:pt idx="2753">
                  <c:v>20</c:v>
                </c:pt>
                <c:pt idx="2754">
                  <c:v>20</c:v>
                </c:pt>
                <c:pt idx="2755">
                  <c:v>22</c:v>
                </c:pt>
                <c:pt idx="2756">
                  <c:v>20</c:v>
                </c:pt>
                <c:pt idx="2757">
                  <c:v>22</c:v>
                </c:pt>
                <c:pt idx="2758">
                  <c:v>20</c:v>
                </c:pt>
                <c:pt idx="2759">
                  <c:v>20</c:v>
                </c:pt>
                <c:pt idx="2760">
                  <c:v>20</c:v>
                </c:pt>
                <c:pt idx="2761">
                  <c:v>22</c:v>
                </c:pt>
                <c:pt idx="2762">
                  <c:v>20</c:v>
                </c:pt>
                <c:pt idx="2763">
                  <c:v>21</c:v>
                </c:pt>
                <c:pt idx="2764">
                  <c:v>20</c:v>
                </c:pt>
                <c:pt idx="2765">
                  <c:v>20</c:v>
                </c:pt>
                <c:pt idx="2766">
                  <c:v>21</c:v>
                </c:pt>
                <c:pt idx="2767">
                  <c:v>21</c:v>
                </c:pt>
                <c:pt idx="2768">
                  <c:v>21</c:v>
                </c:pt>
                <c:pt idx="2769">
                  <c:v>20</c:v>
                </c:pt>
                <c:pt idx="2770">
                  <c:v>21</c:v>
                </c:pt>
                <c:pt idx="2771">
                  <c:v>16</c:v>
                </c:pt>
                <c:pt idx="2772">
                  <c:v>22</c:v>
                </c:pt>
                <c:pt idx="2773">
                  <c:v>21</c:v>
                </c:pt>
                <c:pt idx="2774">
                  <c:v>21</c:v>
                </c:pt>
                <c:pt idx="2775">
                  <c:v>21</c:v>
                </c:pt>
                <c:pt idx="2776">
                  <c:v>19</c:v>
                </c:pt>
                <c:pt idx="2777">
                  <c:v>23</c:v>
                </c:pt>
                <c:pt idx="2778">
                  <c:v>20</c:v>
                </c:pt>
                <c:pt idx="2779">
                  <c:v>21</c:v>
                </c:pt>
                <c:pt idx="2780">
                  <c:v>20</c:v>
                </c:pt>
                <c:pt idx="2781">
                  <c:v>21</c:v>
                </c:pt>
                <c:pt idx="2782">
                  <c:v>20</c:v>
                </c:pt>
                <c:pt idx="2783">
                  <c:v>20</c:v>
                </c:pt>
                <c:pt idx="2784">
                  <c:v>21</c:v>
                </c:pt>
                <c:pt idx="2785">
                  <c:v>21</c:v>
                </c:pt>
                <c:pt idx="2786">
                  <c:v>22</c:v>
                </c:pt>
                <c:pt idx="2787">
                  <c:v>14</c:v>
                </c:pt>
                <c:pt idx="2788">
                  <c:v>22</c:v>
                </c:pt>
                <c:pt idx="2789">
                  <c:v>21</c:v>
                </c:pt>
                <c:pt idx="2790">
                  <c:v>20</c:v>
                </c:pt>
                <c:pt idx="2791">
                  <c:v>14</c:v>
                </c:pt>
                <c:pt idx="2792">
                  <c:v>21</c:v>
                </c:pt>
                <c:pt idx="2793">
                  <c:v>22</c:v>
                </c:pt>
                <c:pt idx="2794">
                  <c:v>20</c:v>
                </c:pt>
                <c:pt idx="2795">
                  <c:v>23</c:v>
                </c:pt>
                <c:pt idx="2796">
                  <c:v>21</c:v>
                </c:pt>
                <c:pt idx="2797">
                  <c:v>21</c:v>
                </c:pt>
                <c:pt idx="2798">
                  <c:v>20</c:v>
                </c:pt>
                <c:pt idx="2799">
                  <c:v>20</c:v>
                </c:pt>
                <c:pt idx="2800">
                  <c:v>21</c:v>
                </c:pt>
                <c:pt idx="2801">
                  <c:v>22</c:v>
                </c:pt>
                <c:pt idx="2802">
                  <c:v>20</c:v>
                </c:pt>
                <c:pt idx="2803">
                  <c:v>21</c:v>
                </c:pt>
                <c:pt idx="2804">
                  <c:v>19</c:v>
                </c:pt>
                <c:pt idx="2805">
                  <c:v>22</c:v>
                </c:pt>
                <c:pt idx="2806">
                  <c:v>20</c:v>
                </c:pt>
                <c:pt idx="2807">
                  <c:v>20</c:v>
                </c:pt>
                <c:pt idx="2808">
                  <c:v>21</c:v>
                </c:pt>
                <c:pt idx="2809">
                  <c:v>21</c:v>
                </c:pt>
                <c:pt idx="2810">
                  <c:v>19</c:v>
                </c:pt>
                <c:pt idx="2811">
                  <c:v>20</c:v>
                </c:pt>
                <c:pt idx="2812">
                  <c:v>19</c:v>
                </c:pt>
                <c:pt idx="2813">
                  <c:v>20</c:v>
                </c:pt>
                <c:pt idx="2814">
                  <c:v>22</c:v>
                </c:pt>
                <c:pt idx="2815">
                  <c:v>21</c:v>
                </c:pt>
                <c:pt idx="2816">
                  <c:v>21</c:v>
                </c:pt>
                <c:pt idx="2817">
                  <c:v>21</c:v>
                </c:pt>
                <c:pt idx="2818">
                  <c:v>20</c:v>
                </c:pt>
                <c:pt idx="2819">
                  <c:v>21</c:v>
                </c:pt>
                <c:pt idx="2820">
                  <c:v>21</c:v>
                </c:pt>
                <c:pt idx="2821">
                  <c:v>21</c:v>
                </c:pt>
                <c:pt idx="2822">
                  <c:v>21</c:v>
                </c:pt>
                <c:pt idx="2823">
                  <c:v>21</c:v>
                </c:pt>
                <c:pt idx="2824">
                  <c:v>20</c:v>
                </c:pt>
                <c:pt idx="2825">
                  <c:v>20</c:v>
                </c:pt>
                <c:pt idx="2826">
                  <c:v>20</c:v>
                </c:pt>
                <c:pt idx="2827">
                  <c:v>19</c:v>
                </c:pt>
                <c:pt idx="2828">
                  <c:v>20</c:v>
                </c:pt>
                <c:pt idx="2829">
                  <c:v>20</c:v>
                </c:pt>
                <c:pt idx="2830">
                  <c:v>21</c:v>
                </c:pt>
                <c:pt idx="2831">
                  <c:v>21</c:v>
                </c:pt>
                <c:pt idx="2832">
                  <c:v>20</c:v>
                </c:pt>
                <c:pt idx="2833">
                  <c:v>21</c:v>
                </c:pt>
                <c:pt idx="2834">
                  <c:v>21</c:v>
                </c:pt>
                <c:pt idx="2835">
                  <c:v>19</c:v>
                </c:pt>
                <c:pt idx="2836">
                  <c:v>20</c:v>
                </c:pt>
                <c:pt idx="2837">
                  <c:v>18</c:v>
                </c:pt>
                <c:pt idx="2838">
                  <c:v>21</c:v>
                </c:pt>
                <c:pt idx="2839">
                  <c:v>21</c:v>
                </c:pt>
                <c:pt idx="2840">
                  <c:v>20</c:v>
                </c:pt>
                <c:pt idx="2841">
                  <c:v>21</c:v>
                </c:pt>
                <c:pt idx="2842">
                  <c:v>20</c:v>
                </c:pt>
                <c:pt idx="2843">
                  <c:v>19</c:v>
                </c:pt>
                <c:pt idx="2844">
                  <c:v>22</c:v>
                </c:pt>
                <c:pt idx="2845">
                  <c:v>20</c:v>
                </c:pt>
                <c:pt idx="2846">
                  <c:v>19</c:v>
                </c:pt>
                <c:pt idx="2847">
                  <c:v>22</c:v>
                </c:pt>
                <c:pt idx="2848">
                  <c:v>21</c:v>
                </c:pt>
                <c:pt idx="2849">
                  <c:v>20</c:v>
                </c:pt>
                <c:pt idx="2850">
                  <c:v>19</c:v>
                </c:pt>
                <c:pt idx="2851">
                  <c:v>20</c:v>
                </c:pt>
                <c:pt idx="2852">
                  <c:v>21</c:v>
                </c:pt>
                <c:pt idx="2853">
                  <c:v>21</c:v>
                </c:pt>
                <c:pt idx="2854">
                  <c:v>20</c:v>
                </c:pt>
                <c:pt idx="2855">
                  <c:v>19</c:v>
                </c:pt>
                <c:pt idx="2856">
                  <c:v>20</c:v>
                </c:pt>
                <c:pt idx="2857">
                  <c:v>20</c:v>
                </c:pt>
                <c:pt idx="2858">
                  <c:v>19</c:v>
                </c:pt>
                <c:pt idx="2859">
                  <c:v>21</c:v>
                </c:pt>
                <c:pt idx="2860">
                  <c:v>21</c:v>
                </c:pt>
                <c:pt idx="2861">
                  <c:v>21</c:v>
                </c:pt>
                <c:pt idx="2862">
                  <c:v>20</c:v>
                </c:pt>
                <c:pt idx="2863">
                  <c:v>21</c:v>
                </c:pt>
                <c:pt idx="2864">
                  <c:v>21</c:v>
                </c:pt>
                <c:pt idx="2865">
                  <c:v>22</c:v>
                </c:pt>
                <c:pt idx="2866">
                  <c:v>19</c:v>
                </c:pt>
                <c:pt idx="2867">
                  <c:v>20</c:v>
                </c:pt>
                <c:pt idx="2868">
                  <c:v>20</c:v>
                </c:pt>
                <c:pt idx="2869">
                  <c:v>20</c:v>
                </c:pt>
                <c:pt idx="2870">
                  <c:v>21</c:v>
                </c:pt>
                <c:pt idx="2871">
                  <c:v>21</c:v>
                </c:pt>
                <c:pt idx="2872">
                  <c:v>23</c:v>
                </c:pt>
                <c:pt idx="2873">
                  <c:v>20</c:v>
                </c:pt>
                <c:pt idx="2874">
                  <c:v>22</c:v>
                </c:pt>
                <c:pt idx="2875">
                  <c:v>20</c:v>
                </c:pt>
                <c:pt idx="2876">
                  <c:v>21</c:v>
                </c:pt>
                <c:pt idx="2877">
                  <c:v>19</c:v>
                </c:pt>
                <c:pt idx="2878">
                  <c:v>20</c:v>
                </c:pt>
                <c:pt idx="2879">
                  <c:v>19</c:v>
                </c:pt>
                <c:pt idx="2880">
                  <c:v>21</c:v>
                </c:pt>
                <c:pt idx="2881">
                  <c:v>17</c:v>
                </c:pt>
                <c:pt idx="2882">
                  <c:v>20</c:v>
                </c:pt>
                <c:pt idx="2883">
                  <c:v>21</c:v>
                </c:pt>
                <c:pt idx="2884">
                  <c:v>21</c:v>
                </c:pt>
                <c:pt idx="2885">
                  <c:v>20</c:v>
                </c:pt>
                <c:pt idx="2886">
                  <c:v>20</c:v>
                </c:pt>
                <c:pt idx="2887">
                  <c:v>21</c:v>
                </c:pt>
                <c:pt idx="2888">
                  <c:v>20</c:v>
                </c:pt>
                <c:pt idx="2889">
                  <c:v>20</c:v>
                </c:pt>
                <c:pt idx="2890">
                  <c:v>21</c:v>
                </c:pt>
                <c:pt idx="2891">
                  <c:v>21</c:v>
                </c:pt>
                <c:pt idx="2892">
                  <c:v>22</c:v>
                </c:pt>
                <c:pt idx="2893">
                  <c:v>20</c:v>
                </c:pt>
                <c:pt idx="2894">
                  <c:v>21</c:v>
                </c:pt>
                <c:pt idx="2895">
                  <c:v>22</c:v>
                </c:pt>
                <c:pt idx="2896">
                  <c:v>19</c:v>
                </c:pt>
                <c:pt idx="2897">
                  <c:v>19</c:v>
                </c:pt>
                <c:pt idx="2898">
                  <c:v>21</c:v>
                </c:pt>
                <c:pt idx="2899">
                  <c:v>20</c:v>
                </c:pt>
                <c:pt idx="2900">
                  <c:v>21</c:v>
                </c:pt>
                <c:pt idx="2901">
                  <c:v>21</c:v>
                </c:pt>
                <c:pt idx="2902">
                  <c:v>21</c:v>
                </c:pt>
                <c:pt idx="2903">
                  <c:v>20</c:v>
                </c:pt>
                <c:pt idx="2904">
                  <c:v>20</c:v>
                </c:pt>
                <c:pt idx="2905">
                  <c:v>20</c:v>
                </c:pt>
                <c:pt idx="2906">
                  <c:v>21</c:v>
                </c:pt>
                <c:pt idx="2907">
                  <c:v>20</c:v>
                </c:pt>
                <c:pt idx="2908">
                  <c:v>21</c:v>
                </c:pt>
                <c:pt idx="2909">
                  <c:v>20</c:v>
                </c:pt>
                <c:pt idx="2910">
                  <c:v>21</c:v>
                </c:pt>
                <c:pt idx="2911">
                  <c:v>19</c:v>
                </c:pt>
                <c:pt idx="2912">
                  <c:v>20</c:v>
                </c:pt>
                <c:pt idx="2913">
                  <c:v>20</c:v>
                </c:pt>
                <c:pt idx="2914">
                  <c:v>20</c:v>
                </c:pt>
                <c:pt idx="2915">
                  <c:v>20</c:v>
                </c:pt>
                <c:pt idx="2916">
                  <c:v>20</c:v>
                </c:pt>
                <c:pt idx="2917">
                  <c:v>20</c:v>
                </c:pt>
                <c:pt idx="2918">
                  <c:v>22</c:v>
                </c:pt>
                <c:pt idx="2919">
                  <c:v>20</c:v>
                </c:pt>
                <c:pt idx="2920">
                  <c:v>20</c:v>
                </c:pt>
                <c:pt idx="2921">
                  <c:v>20</c:v>
                </c:pt>
                <c:pt idx="2922">
                  <c:v>20</c:v>
                </c:pt>
                <c:pt idx="2923">
                  <c:v>20</c:v>
                </c:pt>
                <c:pt idx="2924">
                  <c:v>21</c:v>
                </c:pt>
                <c:pt idx="2925">
                  <c:v>17</c:v>
                </c:pt>
                <c:pt idx="2926">
                  <c:v>19</c:v>
                </c:pt>
                <c:pt idx="2927">
                  <c:v>20</c:v>
                </c:pt>
                <c:pt idx="2928">
                  <c:v>22</c:v>
                </c:pt>
                <c:pt idx="2929">
                  <c:v>21</c:v>
                </c:pt>
                <c:pt idx="2930">
                  <c:v>20</c:v>
                </c:pt>
                <c:pt idx="2931">
                  <c:v>20</c:v>
                </c:pt>
                <c:pt idx="2932">
                  <c:v>21</c:v>
                </c:pt>
                <c:pt idx="2933">
                  <c:v>21</c:v>
                </c:pt>
                <c:pt idx="2934">
                  <c:v>22</c:v>
                </c:pt>
                <c:pt idx="2935">
                  <c:v>20</c:v>
                </c:pt>
                <c:pt idx="2936">
                  <c:v>22</c:v>
                </c:pt>
                <c:pt idx="2937">
                  <c:v>21</c:v>
                </c:pt>
                <c:pt idx="2938">
                  <c:v>22</c:v>
                </c:pt>
                <c:pt idx="2939">
                  <c:v>21</c:v>
                </c:pt>
                <c:pt idx="2940">
                  <c:v>13</c:v>
                </c:pt>
                <c:pt idx="2941">
                  <c:v>21</c:v>
                </c:pt>
                <c:pt idx="2942">
                  <c:v>20</c:v>
                </c:pt>
                <c:pt idx="2943">
                  <c:v>19</c:v>
                </c:pt>
                <c:pt idx="2944">
                  <c:v>21</c:v>
                </c:pt>
                <c:pt idx="2945">
                  <c:v>22</c:v>
                </c:pt>
                <c:pt idx="2946">
                  <c:v>21</c:v>
                </c:pt>
                <c:pt idx="2947">
                  <c:v>21</c:v>
                </c:pt>
                <c:pt idx="2948">
                  <c:v>21</c:v>
                </c:pt>
                <c:pt idx="2949">
                  <c:v>20</c:v>
                </c:pt>
                <c:pt idx="2950">
                  <c:v>19</c:v>
                </c:pt>
                <c:pt idx="2951">
                  <c:v>20</c:v>
                </c:pt>
                <c:pt idx="2952">
                  <c:v>21</c:v>
                </c:pt>
                <c:pt idx="2953">
                  <c:v>22</c:v>
                </c:pt>
                <c:pt idx="2954">
                  <c:v>22</c:v>
                </c:pt>
                <c:pt idx="2955">
                  <c:v>20</c:v>
                </c:pt>
                <c:pt idx="2956">
                  <c:v>19</c:v>
                </c:pt>
                <c:pt idx="2957">
                  <c:v>21</c:v>
                </c:pt>
                <c:pt idx="2958">
                  <c:v>21</c:v>
                </c:pt>
                <c:pt idx="2959">
                  <c:v>20</c:v>
                </c:pt>
                <c:pt idx="2960">
                  <c:v>23</c:v>
                </c:pt>
                <c:pt idx="2961">
                  <c:v>20</c:v>
                </c:pt>
                <c:pt idx="2962">
                  <c:v>22</c:v>
                </c:pt>
                <c:pt idx="2963">
                  <c:v>19</c:v>
                </c:pt>
                <c:pt idx="2964">
                  <c:v>20</c:v>
                </c:pt>
                <c:pt idx="2965">
                  <c:v>20</c:v>
                </c:pt>
                <c:pt idx="2966">
                  <c:v>21</c:v>
                </c:pt>
                <c:pt idx="2967">
                  <c:v>20</c:v>
                </c:pt>
                <c:pt idx="2968">
                  <c:v>20</c:v>
                </c:pt>
                <c:pt idx="2969">
                  <c:v>19</c:v>
                </c:pt>
                <c:pt idx="2970">
                  <c:v>20</c:v>
                </c:pt>
                <c:pt idx="2971">
                  <c:v>20</c:v>
                </c:pt>
                <c:pt idx="2972">
                  <c:v>20</c:v>
                </c:pt>
                <c:pt idx="2973">
                  <c:v>20</c:v>
                </c:pt>
                <c:pt idx="2974">
                  <c:v>19</c:v>
                </c:pt>
                <c:pt idx="2975">
                  <c:v>20</c:v>
                </c:pt>
                <c:pt idx="2976">
                  <c:v>21</c:v>
                </c:pt>
                <c:pt idx="2977">
                  <c:v>22</c:v>
                </c:pt>
                <c:pt idx="2978">
                  <c:v>20</c:v>
                </c:pt>
                <c:pt idx="2979">
                  <c:v>21</c:v>
                </c:pt>
                <c:pt idx="2980">
                  <c:v>20</c:v>
                </c:pt>
                <c:pt idx="2981">
                  <c:v>21</c:v>
                </c:pt>
                <c:pt idx="2982">
                  <c:v>20</c:v>
                </c:pt>
                <c:pt idx="2983">
                  <c:v>20</c:v>
                </c:pt>
                <c:pt idx="2984">
                  <c:v>20</c:v>
                </c:pt>
                <c:pt idx="2985">
                  <c:v>20</c:v>
                </c:pt>
                <c:pt idx="2986">
                  <c:v>20</c:v>
                </c:pt>
                <c:pt idx="2987">
                  <c:v>20</c:v>
                </c:pt>
                <c:pt idx="2988">
                  <c:v>22</c:v>
                </c:pt>
                <c:pt idx="2989">
                  <c:v>20</c:v>
                </c:pt>
                <c:pt idx="2990">
                  <c:v>19</c:v>
                </c:pt>
                <c:pt idx="2991">
                  <c:v>21</c:v>
                </c:pt>
                <c:pt idx="2992">
                  <c:v>20</c:v>
                </c:pt>
                <c:pt idx="2993">
                  <c:v>22</c:v>
                </c:pt>
                <c:pt idx="2994">
                  <c:v>20</c:v>
                </c:pt>
                <c:pt idx="2995">
                  <c:v>21</c:v>
                </c:pt>
                <c:pt idx="2996">
                  <c:v>21</c:v>
                </c:pt>
                <c:pt idx="2997">
                  <c:v>19</c:v>
                </c:pt>
                <c:pt idx="2998">
                  <c:v>20</c:v>
                </c:pt>
                <c:pt idx="2999">
                  <c:v>20</c:v>
                </c:pt>
                <c:pt idx="3000">
                  <c:v>20</c:v>
                </c:pt>
                <c:pt idx="3001">
                  <c:v>21</c:v>
                </c:pt>
                <c:pt idx="3002">
                  <c:v>22</c:v>
                </c:pt>
                <c:pt idx="3003">
                  <c:v>21</c:v>
                </c:pt>
                <c:pt idx="3004">
                  <c:v>20</c:v>
                </c:pt>
                <c:pt idx="3005">
                  <c:v>21</c:v>
                </c:pt>
                <c:pt idx="3006">
                  <c:v>21</c:v>
                </c:pt>
                <c:pt idx="3007">
                  <c:v>21</c:v>
                </c:pt>
                <c:pt idx="3008">
                  <c:v>19</c:v>
                </c:pt>
                <c:pt idx="3009">
                  <c:v>18</c:v>
                </c:pt>
                <c:pt idx="3010">
                  <c:v>21</c:v>
                </c:pt>
                <c:pt idx="3011">
                  <c:v>21</c:v>
                </c:pt>
                <c:pt idx="3012">
                  <c:v>20</c:v>
                </c:pt>
                <c:pt idx="3013">
                  <c:v>19</c:v>
                </c:pt>
                <c:pt idx="3014">
                  <c:v>21</c:v>
                </c:pt>
                <c:pt idx="3015">
                  <c:v>20</c:v>
                </c:pt>
                <c:pt idx="3016">
                  <c:v>20</c:v>
                </c:pt>
                <c:pt idx="3017">
                  <c:v>20</c:v>
                </c:pt>
                <c:pt idx="3018">
                  <c:v>19</c:v>
                </c:pt>
                <c:pt idx="3019">
                  <c:v>20</c:v>
                </c:pt>
                <c:pt idx="3020">
                  <c:v>21</c:v>
                </c:pt>
                <c:pt idx="3021">
                  <c:v>20</c:v>
                </c:pt>
                <c:pt idx="3022">
                  <c:v>21</c:v>
                </c:pt>
                <c:pt idx="3023">
                  <c:v>21</c:v>
                </c:pt>
                <c:pt idx="3024">
                  <c:v>22</c:v>
                </c:pt>
                <c:pt idx="3025">
                  <c:v>13</c:v>
                </c:pt>
                <c:pt idx="3026">
                  <c:v>22</c:v>
                </c:pt>
                <c:pt idx="3027">
                  <c:v>22</c:v>
                </c:pt>
                <c:pt idx="3028">
                  <c:v>21</c:v>
                </c:pt>
                <c:pt idx="3029">
                  <c:v>20</c:v>
                </c:pt>
                <c:pt idx="3030">
                  <c:v>20</c:v>
                </c:pt>
                <c:pt idx="3031">
                  <c:v>21</c:v>
                </c:pt>
                <c:pt idx="3032">
                  <c:v>20</c:v>
                </c:pt>
                <c:pt idx="3033">
                  <c:v>21</c:v>
                </c:pt>
                <c:pt idx="3034">
                  <c:v>19</c:v>
                </c:pt>
                <c:pt idx="3035">
                  <c:v>21</c:v>
                </c:pt>
                <c:pt idx="3036">
                  <c:v>20</c:v>
                </c:pt>
                <c:pt idx="3037">
                  <c:v>20</c:v>
                </c:pt>
                <c:pt idx="3038">
                  <c:v>20</c:v>
                </c:pt>
                <c:pt idx="3039">
                  <c:v>20</c:v>
                </c:pt>
                <c:pt idx="3040">
                  <c:v>21</c:v>
                </c:pt>
                <c:pt idx="3041">
                  <c:v>20</c:v>
                </c:pt>
                <c:pt idx="3042">
                  <c:v>20</c:v>
                </c:pt>
                <c:pt idx="3043">
                  <c:v>21</c:v>
                </c:pt>
                <c:pt idx="3044">
                  <c:v>21</c:v>
                </c:pt>
                <c:pt idx="3045">
                  <c:v>21</c:v>
                </c:pt>
                <c:pt idx="3046">
                  <c:v>21</c:v>
                </c:pt>
                <c:pt idx="3047">
                  <c:v>22</c:v>
                </c:pt>
                <c:pt idx="3048">
                  <c:v>21</c:v>
                </c:pt>
                <c:pt idx="3049">
                  <c:v>21</c:v>
                </c:pt>
                <c:pt idx="3050">
                  <c:v>20</c:v>
                </c:pt>
                <c:pt idx="3051">
                  <c:v>21</c:v>
                </c:pt>
                <c:pt idx="3052">
                  <c:v>20</c:v>
                </c:pt>
                <c:pt idx="3053">
                  <c:v>21</c:v>
                </c:pt>
                <c:pt idx="3054">
                  <c:v>22</c:v>
                </c:pt>
                <c:pt idx="3055">
                  <c:v>19</c:v>
                </c:pt>
                <c:pt idx="3056">
                  <c:v>21</c:v>
                </c:pt>
                <c:pt idx="3057">
                  <c:v>20</c:v>
                </c:pt>
                <c:pt idx="3058">
                  <c:v>20</c:v>
                </c:pt>
                <c:pt idx="3059">
                  <c:v>19</c:v>
                </c:pt>
                <c:pt idx="3060">
                  <c:v>20</c:v>
                </c:pt>
                <c:pt idx="3061">
                  <c:v>21</c:v>
                </c:pt>
                <c:pt idx="3062">
                  <c:v>19</c:v>
                </c:pt>
                <c:pt idx="3063">
                  <c:v>20</c:v>
                </c:pt>
                <c:pt idx="3064">
                  <c:v>22</c:v>
                </c:pt>
                <c:pt idx="3065">
                  <c:v>20</c:v>
                </c:pt>
                <c:pt idx="3066">
                  <c:v>20</c:v>
                </c:pt>
                <c:pt idx="3067">
                  <c:v>20</c:v>
                </c:pt>
                <c:pt idx="3068">
                  <c:v>21</c:v>
                </c:pt>
                <c:pt idx="3069">
                  <c:v>19</c:v>
                </c:pt>
                <c:pt idx="3070">
                  <c:v>20</c:v>
                </c:pt>
                <c:pt idx="3071">
                  <c:v>21</c:v>
                </c:pt>
                <c:pt idx="3072">
                  <c:v>20</c:v>
                </c:pt>
                <c:pt idx="3073">
                  <c:v>22</c:v>
                </c:pt>
                <c:pt idx="3074">
                  <c:v>20</c:v>
                </c:pt>
                <c:pt idx="3075">
                  <c:v>21</c:v>
                </c:pt>
                <c:pt idx="3076">
                  <c:v>19</c:v>
                </c:pt>
                <c:pt idx="3077">
                  <c:v>21</c:v>
                </c:pt>
                <c:pt idx="3078">
                  <c:v>21</c:v>
                </c:pt>
                <c:pt idx="3079">
                  <c:v>21</c:v>
                </c:pt>
                <c:pt idx="3080">
                  <c:v>21</c:v>
                </c:pt>
                <c:pt idx="3081">
                  <c:v>20</c:v>
                </c:pt>
                <c:pt idx="3082">
                  <c:v>22</c:v>
                </c:pt>
                <c:pt idx="3083">
                  <c:v>22</c:v>
                </c:pt>
                <c:pt idx="3084">
                  <c:v>22</c:v>
                </c:pt>
                <c:pt idx="3085">
                  <c:v>21</c:v>
                </c:pt>
                <c:pt idx="3086">
                  <c:v>20</c:v>
                </c:pt>
                <c:pt idx="3087">
                  <c:v>20</c:v>
                </c:pt>
                <c:pt idx="3088">
                  <c:v>21</c:v>
                </c:pt>
                <c:pt idx="3089">
                  <c:v>20</c:v>
                </c:pt>
                <c:pt idx="3090">
                  <c:v>21</c:v>
                </c:pt>
                <c:pt idx="3091">
                  <c:v>21</c:v>
                </c:pt>
                <c:pt idx="3092">
                  <c:v>19</c:v>
                </c:pt>
                <c:pt idx="3093">
                  <c:v>20</c:v>
                </c:pt>
                <c:pt idx="3094">
                  <c:v>22</c:v>
                </c:pt>
                <c:pt idx="3095">
                  <c:v>21</c:v>
                </c:pt>
                <c:pt idx="3096">
                  <c:v>20</c:v>
                </c:pt>
                <c:pt idx="3097">
                  <c:v>24</c:v>
                </c:pt>
                <c:pt idx="3098">
                  <c:v>22</c:v>
                </c:pt>
                <c:pt idx="3099">
                  <c:v>22</c:v>
                </c:pt>
                <c:pt idx="3100">
                  <c:v>23</c:v>
                </c:pt>
                <c:pt idx="3101">
                  <c:v>21</c:v>
                </c:pt>
                <c:pt idx="3102">
                  <c:v>21</c:v>
                </c:pt>
                <c:pt idx="3103">
                  <c:v>21</c:v>
                </c:pt>
                <c:pt idx="3104">
                  <c:v>19</c:v>
                </c:pt>
                <c:pt idx="3105">
                  <c:v>20</c:v>
                </c:pt>
                <c:pt idx="3106">
                  <c:v>21</c:v>
                </c:pt>
                <c:pt idx="3107">
                  <c:v>21</c:v>
                </c:pt>
                <c:pt idx="3108">
                  <c:v>22</c:v>
                </c:pt>
                <c:pt idx="3109">
                  <c:v>22</c:v>
                </c:pt>
                <c:pt idx="3110">
                  <c:v>21</c:v>
                </c:pt>
                <c:pt idx="3111">
                  <c:v>22</c:v>
                </c:pt>
                <c:pt idx="3112">
                  <c:v>23</c:v>
                </c:pt>
                <c:pt idx="3113">
                  <c:v>21</c:v>
                </c:pt>
                <c:pt idx="3114">
                  <c:v>20</c:v>
                </c:pt>
                <c:pt idx="3115">
                  <c:v>21</c:v>
                </c:pt>
                <c:pt idx="3116">
                  <c:v>21</c:v>
                </c:pt>
                <c:pt idx="3117">
                  <c:v>22</c:v>
                </c:pt>
                <c:pt idx="3118">
                  <c:v>21</c:v>
                </c:pt>
                <c:pt idx="3119">
                  <c:v>21</c:v>
                </c:pt>
                <c:pt idx="3120">
                  <c:v>20</c:v>
                </c:pt>
                <c:pt idx="3121">
                  <c:v>20</c:v>
                </c:pt>
                <c:pt idx="3122">
                  <c:v>20</c:v>
                </c:pt>
                <c:pt idx="3123">
                  <c:v>22</c:v>
                </c:pt>
                <c:pt idx="3124">
                  <c:v>20</c:v>
                </c:pt>
                <c:pt idx="3125">
                  <c:v>21</c:v>
                </c:pt>
                <c:pt idx="3126">
                  <c:v>20</c:v>
                </c:pt>
                <c:pt idx="3127">
                  <c:v>20</c:v>
                </c:pt>
                <c:pt idx="3128">
                  <c:v>21</c:v>
                </c:pt>
                <c:pt idx="3129">
                  <c:v>21</c:v>
                </c:pt>
                <c:pt idx="3130">
                  <c:v>20</c:v>
                </c:pt>
                <c:pt idx="3131">
                  <c:v>21</c:v>
                </c:pt>
                <c:pt idx="3132">
                  <c:v>20</c:v>
                </c:pt>
                <c:pt idx="3133">
                  <c:v>19</c:v>
                </c:pt>
                <c:pt idx="3134">
                  <c:v>22</c:v>
                </c:pt>
                <c:pt idx="3135">
                  <c:v>20</c:v>
                </c:pt>
                <c:pt idx="3136">
                  <c:v>20</c:v>
                </c:pt>
                <c:pt idx="3137">
                  <c:v>19</c:v>
                </c:pt>
                <c:pt idx="3138">
                  <c:v>21</c:v>
                </c:pt>
                <c:pt idx="3139">
                  <c:v>20</c:v>
                </c:pt>
                <c:pt idx="3140">
                  <c:v>23</c:v>
                </c:pt>
                <c:pt idx="3141">
                  <c:v>23</c:v>
                </c:pt>
                <c:pt idx="3142">
                  <c:v>21</c:v>
                </c:pt>
                <c:pt idx="3143">
                  <c:v>20</c:v>
                </c:pt>
                <c:pt idx="3144">
                  <c:v>19</c:v>
                </c:pt>
                <c:pt idx="3145">
                  <c:v>22</c:v>
                </c:pt>
                <c:pt idx="3146">
                  <c:v>22</c:v>
                </c:pt>
                <c:pt idx="3147">
                  <c:v>21</c:v>
                </c:pt>
                <c:pt idx="3148">
                  <c:v>21</c:v>
                </c:pt>
                <c:pt idx="3149">
                  <c:v>20</c:v>
                </c:pt>
                <c:pt idx="3150">
                  <c:v>21</c:v>
                </c:pt>
                <c:pt idx="3151">
                  <c:v>17</c:v>
                </c:pt>
                <c:pt idx="3152">
                  <c:v>20</c:v>
                </c:pt>
                <c:pt idx="3153">
                  <c:v>21</c:v>
                </c:pt>
                <c:pt idx="3154">
                  <c:v>19</c:v>
                </c:pt>
                <c:pt idx="3155">
                  <c:v>20</c:v>
                </c:pt>
                <c:pt idx="3156">
                  <c:v>20</c:v>
                </c:pt>
                <c:pt idx="3157">
                  <c:v>23</c:v>
                </c:pt>
                <c:pt idx="3158">
                  <c:v>22</c:v>
                </c:pt>
                <c:pt idx="3159">
                  <c:v>19</c:v>
                </c:pt>
                <c:pt idx="3160">
                  <c:v>20</c:v>
                </c:pt>
                <c:pt idx="3161">
                  <c:v>20</c:v>
                </c:pt>
                <c:pt idx="3162">
                  <c:v>23</c:v>
                </c:pt>
                <c:pt idx="3163">
                  <c:v>21</c:v>
                </c:pt>
                <c:pt idx="3164">
                  <c:v>20</c:v>
                </c:pt>
                <c:pt idx="3165">
                  <c:v>21</c:v>
                </c:pt>
                <c:pt idx="3166">
                  <c:v>18</c:v>
                </c:pt>
                <c:pt idx="3167">
                  <c:v>22</c:v>
                </c:pt>
                <c:pt idx="3168">
                  <c:v>20</c:v>
                </c:pt>
                <c:pt idx="3169">
                  <c:v>21</c:v>
                </c:pt>
                <c:pt idx="3170">
                  <c:v>21</c:v>
                </c:pt>
                <c:pt idx="3171">
                  <c:v>19</c:v>
                </c:pt>
                <c:pt idx="3172">
                  <c:v>19</c:v>
                </c:pt>
                <c:pt idx="3173">
                  <c:v>21</c:v>
                </c:pt>
                <c:pt idx="3174">
                  <c:v>21</c:v>
                </c:pt>
                <c:pt idx="3175">
                  <c:v>20</c:v>
                </c:pt>
                <c:pt idx="3176">
                  <c:v>21</c:v>
                </c:pt>
                <c:pt idx="3177">
                  <c:v>22</c:v>
                </c:pt>
                <c:pt idx="3178">
                  <c:v>20</c:v>
                </c:pt>
                <c:pt idx="3179">
                  <c:v>20</c:v>
                </c:pt>
                <c:pt idx="3180">
                  <c:v>21</c:v>
                </c:pt>
                <c:pt idx="3181">
                  <c:v>20</c:v>
                </c:pt>
                <c:pt idx="3182">
                  <c:v>22</c:v>
                </c:pt>
                <c:pt idx="3183">
                  <c:v>21</c:v>
                </c:pt>
                <c:pt idx="3184">
                  <c:v>20</c:v>
                </c:pt>
                <c:pt idx="3185">
                  <c:v>19</c:v>
                </c:pt>
                <c:pt idx="3186">
                  <c:v>19</c:v>
                </c:pt>
                <c:pt idx="3187">
                  <c:v>20</c:v>
                </c:pt>
                <c:pt idx="3188">
                  <c:v>20</c:v>
                </c:pt>
                <c:pt idx="3189">
                  <c:v>21</c:v>
                </c:pt>
                <c:pt idx="3190">
                  <c:v>20</c:v>
                </c:pt>
                <c:pt idx="3191">
                  <c:v>20</c:v>
                </c:pt>
                <c:pt idx="3192">
                  <c:v>21</c:v>
                </c:pt>
                <c:pt idx="3193">
                  <c:v>21</c:v>
                </c:pt>
                <c:pt idx="3194">
                  <c:v>21</c:v>
                </c:pt>
                <c:pt idx="3195">
                  <c:v>22</c:v>
                </c:pt>
                <c:pt idx="3196">
                  <c:v>22</c:v>
                </c:pt>
                <c:pt idx="3197">
                  <c:v>20</c:v>
                </c:pt>
                <c:pt idx="3198">
                  <c:v>21</c:v>
                </c:pt>
                <c:pt idx="3199">
                  <c:v>22</c:v>
                </c:pt>
                <c:pt idx="3200">
                  <c:v>21</c:v>
                </c:pt>
                <c:pt idx="3201">
                  <c:v>24</c:v>
                </c:pt>
                <c:pt idx="3202">
                  <c:v>19</c:v>
                </c:pt>
                <c:pt idx="3203">
                  <c:v>20</c:v>
                </c:pt>
                <c:pt idx="3204">
                  <c:v>22</c:v>
                </c:pt>
                <c:pt idx="3205">
                  <c:v>23</c:v>
                </c:pt>
                <c:pt idx="3206">
                  <c:v>20</c:v>
                </c:pt>
                <c:pt idx="3207">
                  <c:v>19</c:v>
                </c:pt>
                <c:pt idx="3208">
                  <c:v>21</c:v>
                </c:pt>
                <c:pt idx="3209">
                  <c:v>20</c:v>
                </c:pt>
                <c:pt idx="3210">
                  <c:v>20</c:v>
                </c:pt>
                <c:pt idx="3211">
                  <c:v>21</c:v>
                </c:pt>
                <c:pt idx="3212">
                  <c:v>22</c:v>
                </c:pt>
                <c:pt idx="3213">
                  <c:v>21</c:v>
                </c:pt>
                <c:pt idx="3214">
                  <c:v>20</c:v>
                </c:pt>
                <c:pt idx="3215">
                  <c:v>18</c:v>
                </c:pt>
                <c:pt idx="3216">
                  <c:v>21</c:v>
                </c:pt>
                <c:pt idx="3217">
                  <c:v>21</c:v>
                </c:pt>
                <c:pt idx="3218">
                  <c:v>20</c:v>
                </c:pt>
                <c:pt idx="3219">
                  <c:v>20</c:v>
                </c:pt>
                <c:pt idx="3220">
                  <c:v>21</c:v>
                </c:pt>
                <c:pt idx="3221">
                  <c:v>19</c:v>
                </c:pt>
                <c:pt idx="3222">
                  <c:v>12</c:v>
                </c:pt>
                <c:pt idx="3223">
                  <c:v>21</c:v>
                </c:pt>
                <c:pt idx="3224">
                  <c:v>20</c:v>
                </c:pt>
                <c:pt idx="3225">
                  <c:v>22</c:v>
                </c:pt>
                <c:pt idx="3226">
                  <c:v>21</c:v>
                </c:pt>
                <c:pt idx="3227">
                  <c:v>20</c:v>
                </c:pt>
                <c:pt idx="3228">
                  <c:v>21</c:v>
                </c:pt>
                <c:pt idx="3229">
                  <c:v>21</c:v>
                </c:pt>
                <c:pt idx="3230">
                  <c:v>20</c:v>
                </c:pt>
                <c:pt idx="3231">
                  <c:v>21</c:v>
                </c:pt>
                <c:pt idx="3232">
                  <c:v>19</c:v>
                </c:pt>
                <c:pt idx="3233">
                  <c:v>21</c:v>
                </c:pt>
                <c:pt idx="3234">
                  <c:v>20</c:v>
                </c:pt>
                <c:pt idx="3235">
                  <c:v>22</c:v>
                </c:pt>
                <c:pt idx="3236">
                  <c:v>21</c:v>
                </c:pt>
                <c:pt idx="3237">
                  <c:v>20</c:v>
                </c:pt>
                <c:pt idx="3238">
                  <c:v>21</c:v>
                </c:pt>
                <c:pt idx="3239">
                  <c:v>18</c:v>
                </c:pt>
                <c:pt idx="3240">
                  <c:v>22</c:v>
                </c:pt>
                <c:pt idx="3241">
                  <c:v>21</c:v>
                </c:pt>
                <c:pt idx="3242">
                  <c:v>19</c:v>
                </c:pt>
                <c:pt idx="3243">
                  <c:v>20</c:v>
                </c:pt>
                <c:pt idx="3244">
                  <c:v>21</c:v>
                </c:pt>
                <c:pt idx="3245">
                  <c:v>20</c:v>
                </c:pt>
                <c:pt idx="3246">
                  <c:v>22</c:v>
                </c:pt>
                <c:pt idx="3247">
                  <c:v>22</c:v>
                </c:pt>
                <c:pt idx="3248">
                  <c:v>20</c:v>
                </c:pt>
                <c:pt idx="3249">
                  <c:v>21</c:v>
                </c:pt>
                <c:pt idx="3250">
                  <c:v>19</c:v>
                </c:pt>
                <c:pt idx="3251">
                  <c:v>21</c:v>
                </c:pt>
                <c:pt idx="3252">
                  <c:v>22</c:v>
                </c:pt>
                <c:pt idx="3253">
                  <c:v>20</c:v>
                </c:pt>
                <c:pt idx="3254">
                  <c:v>21</c:v>
                </c:pt>
                <c:pt idx="3255">
                  <c:v>22</c:v>
                </c:pt>
                <c:pt idx="3256">
                  <c:v>20</c:v>
                </c:pt>
                <c:pt idx="3257">
                  <c:v>19</c:v>
                </c:pt>
                <c:pt idx="3258">
                  <c:v>20</c:v>
                </c:pt>
                <c:pt idx="3259">
                  <c:v>20</c:v>
                </c:pt>
                <c:pt idx="3260">
                  <c:v>20</c:v>
                </c:pt>
                <c:pt idx="3261">
                  <c:v>20</c:v>
                </c:pt>
                <c:pt idx="3262">
                  <c:v>21</c:v>
                </c:pt>
                <c:pt idx="3263">
                  <c:v>20</c:v>
                </c:pt>
                <c:pt idx="3264">
                  <c:v>19</c:v>
                </c:pt>
                <c:pt idx="3265">
                  <c:v>20</c:v>
                </c:pt>
                <c:pt idx="3266">
                  <c:v>20</c:v>
                </c:pt>
                <c:pt idx="3267">
                  <c:v>20</c:v>
                </c:pt>
                <c:pt idx="3268">
                  <c:v>20</c:v>
                </c:pt>
                <c:pt idx="3269">
                  <c:v>21</c:v>
                </c:pt>
                <c:pt idx="3270">
                  <c:v>20</c:v>
                </c:pt>
                <c:pt idx="3271">
                  <c:v>19</c:v>
                </c:pt>
                <c:pt idx="3272">
                  <c:v>19</c:v>
                </c:pt>
                <c:pt idx="3273">
                  <c:v>19</c:v>
                </c:pt>
                <c:pt idx="3274">
                  <c:v>19</c:v>
                </c:pt>
                <c:pt idx="3275">
                  <c:v>23</c:v>
                </c:pt>
                <c:pt idx="3276">
                  <c:v>21</c:v>
                </c:pt>
                <c:pt idx="3277">
                  <c:v>20</c:v>
                </c:pt>
                <c:pt idx="3278">
                  <c:v>21</c:v>
                </c:pt>
                <c:pt idx="3279">
                  <c:v>21</c:v>
                </c:pt>
                <c:pt idx="3280">
                  <c:v>20</c:v>
                </c:pt>
                <c:pt idx="3281">
                  <c:v>21</c:v>
                </c:pt>
                <c:pt idx="3282">
                  <c:v>21</c:v>
                </c:pt>
                <c:pt idx="3283">
                  <c:v>20</c:v>
                </c:pt>
                <c:pt idx="3284">
                  <c:v>20</c:v>
                </c:pt>
                <c:pt idx="3285">
                  <c:v>23</c:v>
                </c:pt>
                <c:pt idx="3286">
                  <c:v>21</c:v>
                </c:pt>
                <c:pt idx="3287">
                  <c:v>22</c:v>
                </c:pt>
                <c:pt idx="3288">
                  <c:v>22</c:v>
                </c:pt>
                <c:pt idx="3289">
                  <c:v>20</c:v>
                </c:pt>
                <c:pt idx="3290">
                  <c:v>23</c:v>
                </c:pt>
                <c:pt idx="3291">
                  <c:v>20</c:v>
                </c:pt>
                <c:pt idx="3292">
                  <c:v>23</c:v>
                </c:pt>
                <c:pt idx="3293">
                  <c:v>20</c:v>
                </c:pt>
                <c:pt idx="3294">
                  <c:v>19</c:v>
                </c:pt>
                <c:pt idx="3295">
                  <c:v>20</c:v>
                </c:pt>
                <c:pt idx="3296">
                  <c:v>21</c:v>
                </c:pt>
                <c:pt idx="3297">
                  <c:v>20</c:v>
                </c:pt>
                <c:pt idx="3298">
                  <c:v>21</c:v>
                </c:pt>
                <c:pt idx="3299">
                  <c:v>20</c:v>
                </c:pt>
                <c:pt idx="3300">
                  <c:v>21</c:v>
                </c:pt>
                <c:pt idx="3301">
                  <c:v>19</c:v>
                </c:pt>
                <c:pt idx="3302">
                  <c:v>23</c:v>
                </c:pt>
                <c:pt idx="3303">
                  <c:v>21</c:v>
                </c:pt>
                <c:pt idx="3304">
                  <c:v>21</c:v>
                </c:pt>
                <c:pt idx="3305">
                  <c:v>22</c:v>
                </c:pt>
                <c:pt idx="3306">
                  <c:v>20</c:v>
                </c:pt>
                <c:pt idx="3307">
                  <c:v>21</c:v>
                </c:pt>
                <c:pt idx="3308">
                  <c:v>20</c:v>
                </c:pt>
                <c:pt idx="3309">
                  <c:v>20</c:v>
                </c:pt>
                <c:pt idx="3310">
                  <c:v>23</c:v>
                </c:pt>
                <c:pt idx="3311">
                  <c:v>21</c:v>
                </c:pt>
                <c:pt idx="3312">
                  <c:v>20</c:v>
                </c:pt>
                <c:pt idx="3313">
                  <c:v>21</c:v>
                </c:pt>
                <c:pt idx="3314">
                  <c:v>22</c:v>
                </c:pt>
                <c:pt idx="3315">
                  <c:v>20</c:v>
                </c:pt>
                <c:pt idx="3316">
                  <c:v>20</c:v>
                </c:pt>
                <c:pt idx="3317">
                  <c:v>21</c:v>
                </c:pt>
                <c:pt idx="3318">
                  <c:v>20</c:v>
                </c:pt>
                <c:pt idx="3319">
                  <c:v>20</c:v>
                </c:pt>
                <c:pt idx="3320">
                  <c:v>21</c:v>
                </c:pt>
                <c:pt idx="3321">
                  <c:v>19</c:v>
                </c:pt>
                <c:pt idx="3322">
                  <c:v>20</c:v>
                </c:pt>
                <c:pt idx="3323">
                  <c:v>21</c:v>
                </c:pt>
                <c:pt idx="3324">
                  <c:v>20</c:v>
                </c:pt>
                <c:pt idx="3325">
                  <c:v>20</c:v>
                </c:pt>
                <c:pt idx="3326">
                  <c:v>21</c:v>
                </c:pt>
                <c:pt idx="3327">
                  <c:v>21</c:v>
                </c:pt>
                <c:pt idx="3328">
                  <c:v>19</c:v>
                </c:pt>
                <c:pt idx="3329">
                  <c:v>21</c:v>
                </c:pt>
                <c:pt idx="3330">
                  <c:v>19</c:v>
                </c:pt>
                <c:pt idx="3331">
                  <c:v>19</c:v>
                </c:pt>
                <c:pt idx="3332">
                  <c:v>20</c:v>
                </c:pt>
                <c:pt idx="3333">
                  <c:v>20</c:v>
                </c:pt>
                <c:pt idx="3334">
                  <c:v>21</c:v>
                </c:pt>
                <c:pt idx="3335">
                  <c:v>20</c:v>
                </c:pt>
                <c:pt idx="3336">
                  <c:v>20</c:v>
                </c:pt>
                <c:pt idx="3337">
                  <c:v>21</c:v>
                </c:pt>
                <c:pt idx="3338">
                  <c:v>20</c:v>
                </c:pt>
                <c:pt idx="3339">
                  <c:v>19</c:v>
                </c:pt>
                <c:pt idx="3340">
                  <c:v>19</c:v>
                </c:pt>
                <c:pt idx="3341">
                  <c:v>20</c:v>
                </c:pt>
                <c:pt idx="3342">
                  <c:v>20</c:v>
                </c:pt>
                <c:pt idx="3343">
                  <c:v>20</c:v>
                </c:pt>
                <c:pt idx="3344">
                  <c:v>20</c:v>
                </c:pt>
                <c:pt idx="3345">
                  <c:v>21</c:v>
                </c:pt>
                <c:pt idx="3346">
                  <c:v>19</c:v>
                </c:pt>
                <c:pt idx="3347">
                  <c:v>20</c:v>
                </c:pt>
                <c:pt idx="3348">
                  <c:v>21</c:v>
                </c:pt>
                <c:pt idx="3349">
                  <c:v>20</c:v>
                </c:pt>
                <c:pt idx="3350">
                  <c:v>21</c:v>
                </c:pt>
                <c:pt idx="3351">
                  <c:v>19</c:v>
                </c:pt>
                <c:pt idx="3352">
                  <c:v>21</c:v>
                </c:pt>
                <c:pt idx="3353">
                  <c:v>21</c:v>
                </c:pt>
                <c:pt idx="3354">
                  <c:v>20</c:v>
                </c:pt>
                <c:pt idx="3355">
                  <c:v>20</c:v>
                </c:pt>
                <c:pt idx="3356">
                  <c:v>21</c:v>
                </c:pt>
                <c:pt idx="3357">
                  <c:v>20</c:v>
                </c:pt>
                <c:pt idx="3358">
                  <c:v>20</c:v>
                </c:pt>
                <c:pt idx="3359">
                  <c:v>22</c:v>
                </c:pt>
                <c:pt idx="3360">
                  <c:v>22</c:v>
                </c:pt>
                <c:pt idx="3361">
                  <c:v>18</c:v>
                </c:pt>
                <c:pt idx="3362">
                  <c:v>22</c:v>
                </c:pt>
                <c:pt idx="3363">
                  <c:v>22</c:v>
                </c:pt>
                <c:pt idx="3364">
                  <c:v>20</c:v>
                </c:pt>
                <c:pt idx="3365">
                  <c:v>21</c:v>
                </c:pt>
                <c:pt idx="3366">
                  <c:v>20</c:v>
                </c:pt>
                <c:pt idx="3367">
                  <c:v>20</c:v>
                </c:pt>
                <c:pt idx="3368">
                  <c:v>22</c:v>
                </c:pt>
                <c:pt idx="3369">
                  <c:v>18</c:v>
                </c:pt>
                <c:pt idx="3370">
                  <c:v>20</c:v>
                </c:pt>
                <c:pt idx="3371">
                  <c:v>20</c:v>
                </c:pt>
                <c:pt idx="3372">
                  <c:v>20</c:v>
                </c:pt>
                <c:pt idx="3373">
                  <c:v>19</c:v>
                </c:pt>
                <c:pt idx="3374">
                  <c:v>21</c:v>
                </c:pt>
                <c:pt idx="3375">
                  <c:v>20</c:v>
                </c:pt>
                <c:pt idx="3376">
                  <c:v>20</c:v>
                </c:pt>
                <c:pt idx="3377">
                  <c:v>20</c:v>
                </c:pt>
                <c:pt idx="3378">
                  <c:v>20</c:v>
                </c:pt>
                <c:pt idx="3379">
                  <c:v>21</c:v>
                </c:pt>
                <c:pt idx="3380">
                  <c:v>20</c:v>
                </c:pt>
                <c:pt idx="3381">
                  <c:v>22</c:v>
                </c:pt>
                <c:pt idx="3382">
                  <c:v>21</c:v>
                </c:pt>
                <c:pt idx="3383">
                  <c:v>20</c:v>
                </c:pt>
                <c:pt idx="3384">
                  <c:v>20</c:v>
                </c:pt>
                <c:pt idx="3385">
                  <c:v>18</c:v>
                </c:pt>
                <c:pt idx="3386">
                  <c:v>20</c:v>
                </c:pt>
                <c:pt idx="3387">
                  <c:v>19</c:v>
                </c:pt>
                <c:pt idx="3388">
                  <c:v>20</c:v>
                </c:pt>
                <c:pt idx="3389">
                  <c:v>22</c:v>
                </c:pt>
                <c:pt idx="3390">
                  <c:v>21</c:v>
                </c:pt>
                <c:pt idx="3391">
                  <c:v>21</c:v>
                </c:pt>
                <c:pt idx="3392">
                  <c:v>21</c:v>
                </c:pt>
                <c:pt idx="3393">
                  <c:v>20</c:v>
                </c:pt>
                <c:pt idx="3394">
                  <c:v>20</c:v>
                </c:pt>
                <c:pt idx="3395">
                  <c:v>21</c:v>
                </c:pt>
                <c:pt idx="3396">
                  <c:v>21</c:v>
                </c:pt>
                <c:pt idx="3397">
                  <c:v>20</c:v>
                </c:pt>
                <c:pt idx="3398">
                  <c:v>20</c:v>
                </c:pt>
                <c:pt idx="3399">
                  <c:v>20</c:v>
                </c:pt>
                <c:pt idx="3400">
                  <c:v>20</c:v>
                </c:pt>
                <c:pt idx="3401">
                  <c:v>21</c:v>
                </c:pt>
                <c:pt idx="3402">
                  <c:v>21</c:v>
                </c:pt>
                <c:pt idx="3403">
                  <c:v>19</c:v>
                </c:pt>
                <c:pt idx="3404">
                  <c:v>20</c:v>
                </c:pt>
                <c:pt idx="3405">
                  <c:v>20</c:v>
                </c:pt>
                <c:pt idx="3406">
                  <c:v>21</c:v>
                </c:pt>
                <c:pt idx="3407">
                  <c:v>20</c:v>
                </c:pt>
                <c:pt idx="3408">
                  <c:v>22</c:v>
                </c:pt>
                <c:pt idx="3409">
                  <c:v>20</c:v>
                </c:pt>
                <c:pt idx="3410">
                  <c:v>20</c:v>
                </c:pt>
                <c:pt idx="3411">
                  <c:v>20</c:v>
                </c:pt>
                <c:pt idx="3412">
                  <c:v>21</c:v>
                </c:pt>
                <c:pt idx="3413">
                  <c:v>19</c:v>
                </c:pt>
                <c:pt idx="3414">
                  <c:v>21</c:v>
                </c:pt>
                <c:pt idx="3415">
                  <c:v>20</c:v>
                </c:pt>
                <c:pt idx="3416">
                  <c:v>20</c:v>
                </c:pt>
                <c:pt idx="3417">
                  <c:v>21</c:v>
                </c:pt>
                <c:pt idx="3418">
                  <c:v>22</c:v>
                </c:pt>
                <c:pt idx="3419">
                  <c:v>20</c:v>
                </c:pt>
                <c:pt idx="3420">
                  <c:v>21</c:v>
                </c:pt>
                <c:pt idx="3421">
                  <c:v>20</c:v>
                </c:pt>
                <c:pt idx="3422">
                  <c:v>20</c:v>
                </c:pt>
                <c:pt idx="3423">
                  <c:v>20</c:v>
                </c:pt>
                <c:pt idx="3424">
                  <c:v>20</c:v>
                </c:pt>
                <c:pt idx="3425">
                  <c:v>22</c:v>
                </c:pt>
                <c:pt idx="3426">
                  <c:v>20</c:v>
                </c:pt>
                <c:pt idx="3427">
                  <c:v>20</c:v>
                </c:pt>
                <c:pt idx="3428">
                  <c:v>20</c:v>
                </c:pt>
                <c:pt idx="3429">
                  <c:v>20</c:v>
                </c:pt>
                <c:pt idx="3430">
                  <c:v>20</c:v>
                </c:pt>
                <c:pt idx="3431">
                  <c:v>21</c:v>
                </c:pt>
                <c:pt idx="3432">
                  <c:v>20</c:v>
                </c:pt>
                <c:pt idx="3433">
                  <c:v>20</c:v>
                </c:pt>
                <c:pt idx="3434">
                  <c:v>20</c:v>
                </c:pt>
                <c:pt idx="3435">
                  <c:v>21</c:v>
                </c:pt>
                <c:pt idx="3436">
                  <c:v>18</c:v>
                </c:pt>
                <c:pt idx="3437">
                  <c:v>21</c:v>
                </c:pt>
                <c:pt idx="3438">
                  <c:v>20</c:v>
                </c:pt>
                <c:pt idx="3439">
                  <c:v>21</c:v>
                </c:pt>
                <c:pt idx="3440">
                  <c:v>21</c:v>
                </c:pt>
                <c:pt idx="3441">
                  <c:v>22</c:v>
                </c:pt>
                <c:pt idx="3442">
                  <c:v>21</c:v>
                </c:pt>
                <c:pt idx="3443">
                  <c:v>21</c:v>
                </c:pt>
                <c:pt idx="3444">
                  <c:v>19</c:v>
                </c:pt>
                <c:pt idx="3445">
                  <c:v>20</c:v>
                </c:pt>
                <c:pt idx="3446">
                  <c:v>20</c:v>
                </c:pt>
                <c:pt idx="3447">
                  <c:v>20</c:v>
                </c:pt>
                <c:pt idx="3448">
                  <c:v>20</c:v>
                </c:pt>
                <c:pt idx="3449">
                  <c:v>20</c:v>
                </c:pt>
                <c:pt idx="3450">
                  <c:v>20</c:v>
                </c:pt>
                <c:pt idx="3451">
                  <c:v>21</c:v>
                </c:pt>
                <c:pt idx="3452">
                  <c:v>20</c:v>
                </c:pt>
                <c:pt idx="3453">
                  <c:v>20</c:v>
                </c:pt>
                <c:pt idx="3454">
                  <c:v>20</c:v>
                </c:pt>
                <c:pt idx="3455">
                  <c:v>20</c:v>
                </c:pt>
                <c:pt idx="3456">
                  <c:v>22</c:v>
                </c:pt>
                <c:pt idx="3457">
                  <c:v>19</c:v>
                </c:pt>
                <c:pt idx="3458">
                  <c:v>23</c:v>
                </c:pt>
                <c:pt idx="3459">
                  <c:v>20</c:v>
                </c:pt>
                <c:pt idx="3460">
                  <c:v>21</c:v>
                </c:pt>
                <c:pt idx="3461">
                  <c:v>21</c:v>
                </c:pt>
                <c:pt idx="3462">
                  <c:v>20</c:v>
                </c:pt>
                <c:pt idx="3463">
                  <c:v>21</c:v>
                </c:pt>
                <c:pt idx="3464">
                  <c:v>20</c:v>
                </c:pt>
                <c:pt idx="3465">
                  <c:v>21</c:v>
                </c:pt>
                <c:pt idx="3466">
                  <c:v>22</c:v>
                </c:pt>
                <c:pt idx="3467">
                  <c:v>22</c:v>
                </c:pt>
                <c:pt idx="3468">
                  <c:v>20</c:v>
                </c:pt>
                <c:pt idx="3469">
                  <c:v>20</c:v>
                </c:pt>
                <c:pt idx="3470">
                  <c:v>19</c:v>
                </c:pt>
                <c:pt idx="3471">
                  <c:v>20</c:v>
                </c:pt>
                <c:pt idx="3472">
                  <c:v>21</c:v>
                </c:pt>
                <c:pt idx="3473">
                  <c:v>21</c:v>
                </c:pt>
                <c:pt idx="3474">
                  <c:v>20</c:v>
                </c:pt>
                <c:pt idx="3475">
                  <c:v>20</c:v>
                </c:pt>
                <c:pt idx="3476">
                  <c:v>20</c:v>
                </c:pt>
                <c:pt idx="3477">
                  <c:v>23</c:v>
                </c:pt>
                <c:pt idx="3478">
                  <c:v>21</c:v>
                </c:pt>
                <c:pt idx="3479">
                  <c:v>21</c:v>
                </c:pt>
                <c:pt idx="3480">
                  <c:v>21</c:v>
                </c:pt>
                <c:pt idx="3481">
                  <c:v>20</c:v>
                </c:pt>
                <c:pt idx="3482">
                  <c:v>21</c:v>
                </c:pt>
                <c:pt idx="3483">
                  <c:v>21</c:v>
                </c:pt>
                <c:pt idx="3484">
                  <c:v>21</c:v>
                </c:pt>
                <c:pt idx="3485">
                  <c:v>20</c:v>
                </c:pt>
                <c:pt idx="3486">
                  <c:v>20</c:v>
                </c:pt>
                <c:pt idx="3487">
                  <c:v>17</c:v>
                </c:pt>
                <c:pt idx="3488">
                  <c:v>21</c:v>
                </c:pt>
                <c:pt idx="3489">
                  <c:v>22</c:v>
                </c:pt>
                <c:pt idx="3490">
                  <c:v>20</c:v>
                </c:pt>
                <c:pt idx="3491">
                  <c:v>21</c:v>
                </c:pt>
                <c:pt idx="3492">
                  <c:v>20</c:v>
                </c:pt>
                <c:pt idx="3493">
                  <c:v>22</c:v>
                </c:pt>
                <c:pt idx="3494">
                  <c:v>21</c:v>
                </c:pt>
                <c:pt idx="3495">
                  <c:v>20</c:v>
                </c:pt>
                <c:pt idx="3496">
                  <c:v>20</c:v>
                </c:pt>
                <c:pt idx="3497">
                  <c:v>22</c:v>
                </c:pt>
                <c:pt idx="3498">
                  <c:v>20</c:v>
                </c:pt>
                <c:pt idx="3499">
                  <c:v>20</c:v>
                </c:pt>
                <c:pt idx="3500">
                  <c:v>19</c:v>
                </c:pt>
                <c:pt idx="3501">
                  <c:v>20</c:v>
                </c:pt>
                <c:pt idx="3502">
                  <c:v>19</c:v>
                </c:pt>
                <c:pt idx="3503">
                  <c:v>20</c:v>
                </c:pt>
                <c:pt idx="3504">
                  <c:v>20</c:v>
                </c:pt>
                <c:pt idx="3505">
                  <c:v>21</c:v>
                </c:pt>
                <c:pt idx="3506">
                  <c:v>17</c:v>
                </c:pt>
                <c:pt idx="3507">
                  <c:v>21</c:v>
                </c:pt>
                <c:pt idx="3508">
                  <c:v>21</c:v>
                </c:pt>
                <c:pt idx="3509">
                  <c:v>21</c:v>
                </c:pt>
                <c:pt idx="3510">
                  <c:v>20</c:v>
                </c:pt>
                <c:pt idx="3511">
                  <c:v>19</c:v>
                </c:pt>
                <c:pt idx="3512">
                  <c:v>19</c:v>
                </c:pt>
                <c:pt idx="3513">
                  <c:v>21</c:v>
                </c:pt>
                <c:pt idx="3514">
                  <c:v>21</c:v>
                </c:pt>
                <c:pt idx="3515">
                  <c:v>19</c:v>
                </c:pt>
                <c:pt idx="3516">
                  <c:v>20</c:v>
                </c:pt>
                <c:pt idx="3517">
                  <c:v>21</c:v>
                </c:pt>
                <c:pt idx="3518">
                  <c:v>20</c:v>
                </c:pt>
                <c:pt idx="3519">
                  <c:v>20</c:v>
                </c:pt>
                <c:pt idx="3520">
                  <c:v>21</c:v>
                </c:pt>
                <c:pt idx="3521">
                  <c:v>19</c:v>
                </c:pt>
                <c:pt idx="3522">
                  <c:v>21</c:v>
                </c:pt>
                <c:pt idx="3523">
                  <c:v>20</c:v>
                </c:pt>
                <c:pt idx="3524">
                  <c:v>21</c:v>
                </c:pt>
                <c:pt idx="3525">
                  <c:v>20</c:v>
                </c:pt>
                <c:pt idx="3526">
                  <c:v>20</c:v>
                </c:pt>
                <c:pt idx="3527">
                  <c:v>22</c:v>
                </c:pt>
                <c:pt idx="3528">
                  <c:v>20</c:v>
                </c:pt>
                <c:pt idx="3529">
                  <c:v>20</c:v>
                </c:pt>
                <c:pt idx="3530">
                  <c:v>21</c:v>
                </c:pt>
                <c:pt idx="3531">
                  <c:v>21</c:v>
                </c:pt>
                <c:pt idx="3532">
                  <c:v>21</c:v>
                </c:pt>
                <c:pt idx="3533">
                  <c:v>21</c:v>
                </c:pt>
                <c:pt idx="3534">
                  <c:v>22</c:v>
                </c:pt>
                <c:pt idx="3535">
                  <c:v>20</c:v>
                </c:pt>
                <c:pt idx="3536">
                  <c:v>22</c:v>
                </c:pt>
                <c:pt idx="3537">
                  <c:v>20</c:v>
                </c:pt>
                <c:pt idx="3538">
                  <c:v>17</c:v>
                </c:pt>
                <c:pt idx="3539">
                  <c:v>20</c:v>
                </c:pt>
                <c:pt idx="3540">
                  <c:v>21</c:v>
                </c:pt>
                <c:pt idx="3541">
                  <c:v>20</c:v>
                </c:pt>
                <c:pt idx="3542">
                  <c:v>20</c:v>
                </c:pt>
                <c:pt idx="3543">
                  <c:v>18</c:v>
                </c:pt>
                <c:pt idx="3544">
                  <c:v>21</c:v>
                </c:pt>
                <c:pt idx="3545">
                  <c:v>21</c:v>
                </c:pt>
                <c:pt idx="3546">
                  <c:v>21</c:v>
                </c:pt>
                <c:pt idx="3547">
                  <c:v>20</c:v>
                </c:pt>
                <c:pt idx="3548">
                  <c:v>21</c:v>
                </c:pt>
                <c:pt idx="3549">
                  <c:v>22</c:v>
                </c:pt>
                <c:pt idx="3550">
                  <c:v>19</c:v>
                </c:pt>
                <c:pt idx="3551">
                  <c:v>21</c:v>
                </c:pt>
                <c:pt idx="3552">
                  <c:v>20</c:v>
                </c:pt>
                <c:pt idx="3553">
                  <c:v>21</c:v>
                </c:pt>
                <c:pt idx="3554">
                  <c:v>20</c:v>
                </c:pt>
                <c:pt idx="3555">
                  <c:v>20</c:v>
                </c:pt>
                <c:pt idx="3556">
                  <c:v>21</c:v>
                </c:pt>
                <c:pt idx="3557">
                  <c:v>23</c:v>
                </c:pt>
                <c:pt idx="3558">
                  <c:v>21</c:v>
                </c:pt>
                <c:pt idx="3559">
                  <c:v>22</c:v>
                </c:pt>
                <c:pt idx="3560">
                  <c:v>21</c:v>
                </c:pt>
                <c:pt idx="3561">
                  <c:v>21</c:v>
                </c:pt>
                <c:pt idx="3562">
                  <c:v>21</c:v>
                </c:pt>
                <c:pt idx="3563">
                  <c:v>23</c:v>
                </c:pt>
                <c:pt idx="3564">
                  <c:v>21</c:v>
                </c:pt>
                <c:pt idx="3565">
                  <c:v>19</c:v>
                </c:pt>
                <c:pt idx="3566">
                  <c:v>21</c:v>
                </c:pt>
                <c:pt idx="3567">
                  <c:v>22</c:v>
                </c:pt>
                <c:pt idx="3568">
                  <c:v>20</c:v>
                </c:pt>
                <c:pt idx="3569">
                  <c:v>21</c:v>
                </c:pt>
                <c:pt idx="3570">
                  <c:v>19</c:v>
                </c:pt>
                <c:pt idx="3571">
                  <c:v>21</c:v>
                </c:pt>
                <c:pt idx="3572">
                  <c:v>20</c:v>
                </c:pt>
                <c:pt idx="3573">
                  <c:v>21</c:v>
                </c:pt>
                <c:pt idx="3574">
                  <c:v>21</c:v>
                </c:pt>
                <c:pt idx="3575">
                  <c:v>22</c:v>
                </c:pt>
                <c:pt idx="3576">
                  <c:v>22</c:v>
                </c:pt>
                <c:pt idx="3577">
                  <c:v>23</c:v>
                </c:pt>
                <c:pt idx="3578">
                  <c:v>20</c:v>
                </c:pt>
                <c:pt idx="3579">
                  <c:v>21</c:v>
                </c:pt>
                <c:pt idx="3580">
                  <c:v>22</c:v>
                </c:pt>
                <c:pt idx="3581">
                  <c:v>22</c:v>
                </c:pt>
                <c:pt idx="3582">
                  <c:v>20</c:v>
                </c:pt>
                <c:pt idx="3583">
                  <c:v>21</c:v>
                </c:pt>
                <c:pt idx="3584">
                  <c:v>20</c:v>
                </c:pt>
                <c:pt idx="3585">
                  <c:v>23</c:v>
                </c:pt>
                <c:pt idx="3586">
                  <c:v>21</c:v>
                </c:pt>
                <c:pt idx="3587">
                  <c:v>21</c:v>
                </c:pt>
                <c:pt idx="3588">
                  <c:v>20</c:v>
                </c:pt>
                <c:pt idx="3589">
                  <c:v>20</c:v>
                </c:pt>
                <c:pt idx="3590">
                  <c:v>19</c:v>
                </c:pt>
                <c:pt idx="3591">
                  <c:v>20</c:v>
                </c:pt>
                <c:pt idx="3592">
                  <c:v>20</c:v>
                </c:pt>
                <c:pt idx="3593">
                  <c:v>20</c:v>
                </c:pt>
                <c:pt idx="3594">
                  <c:v>19</c:v>
                </c:pt>
                <c:pt idx="3595">
                  <c:v>20</c:v>
                </c:pt>
                <c:pt idx="3596">
                  <c:v>21</c:v>
                </c:pt>
                <c:pt idx="3597">
                  <c:v>21</c:v>
                </c:pt>
                <c:pt idx="3598">
                  <c:v>20</c:v>
                </c:pt>
                <c:pt idx="3599">
                  <c:v>20</c:v>
                </c:pt>
                <c:pt idx="3600">
                  <c:v>20</c:v>
                </c:pt>
                <c:pt idx="3601">
                  <c:v>20</c:v>
                </c:pt>
                <c:pt idx="3602">
                  <c:v>20</c:v>
                </c:pt>
                <c:pt idx="3603">
                  <c:v>20</c:v>
                </c:pt>
                <c:pt idx="3604">
                  <c:v>21</c:v>
                </c:pt>
                <c:pt idx="3605">
                  <c:v>20</c:v>
                </c:pt>
                <c:pt idx="3606">
                  <c:v>20</c:v>
                </c:pt>
                <c:pt idx="3607">
                  <c:v>21</c:v>
                </c:pt>
                <c:pt idx="3608">
                  <c:v>21</c:v>
                </c:pt>
                <c:pt idx="3609">
                  <c:v>20</c:v>
                </c:pt>
                <c:pt idx="3610">
                  <c:v>20</c:v>
                </c:pt>
                <c:pt idx="3611">
                  <c:v>20</c:v>
                </c:pt>
                <c:pt idx="3612">
                  <c:v>20</c:v>
                </c:pt>
                <c:pt idx="3613">
                  <c:v>21</c:v>
                </c:pt>
                <c:pt idx="3614">
                  <c:v>20</c:v>
                </c:pt>
                <c:pt idx="3615">
                  <c:v>21</c:v>
                </c:pt>
                <c:pt idx="3616">
                  <c:v>18</c:v>
                </c:pt>
                <c:pt idx="3617">
                  <c:v>20</c:v>
                </c:pt>
                <c:pt idx="3618">
                  <c:v>21</c:v>
                </c:pt>
                <c:pt idx="3619">
                  <c:v>21</c:v>
                </c:pt>
                <c:pt idx="3620">
                  <c:v>22</c:v>
                </c:pt>
                <c:pt idx="3621">
                  <c:v>20</c:v>
                </c:pt>
                <c:pt idx="3622">
                  <c:v>21</c:v>
                </c:pt>
                <c:pt idx="3623">
                  <c:v>20</c:v>
                </c:pt>
                <c:pt idx="3624">
                  <c:v>20</c:v>
                </c:pt>
                <c:pt idx="3625">
                  <c:v>19</c:v>
                </c:pt>
                <c:pt idx="3626">
                  <c:v>20</c:v>
                </c:pt>
                <c:pt idx="3627">
                  <c:v>21</c:v>
                </c:pt>
                <c:pt idx="3628">
                  <c:v>25</c:v>
                </c:pt>
                <c:pt idx="3629">
                  <c:v>21</c:v>
                </c:pt>
                <c:pt idx="3630">
                  <c:v>20</c:v>
                </c:pt>
                <c:pt idx="3631">
                  <c:v>20</c:v>
                </c:pt>
                <c:pt idx="3632">
                  <c:v>20</c:v>
                </c:pt>
                <c:pt idx="3633">
                  <c:v>21</c:v>
                </c:pt>
                <c:pt idx="3634">
                  <c:v>20</c:v>
                </c:pt>
                <c:pt idx="3635">
                  <c:v>20</c:v>
                </c:pt>
                <c:pt idx="3636">
                  <c:v>19</c:v>
                </c:pt>
                <c:pt idx="3637">
                  <c:v>20</c:v>
                </c:pt>
                <c:pt idx="3638">
                  <c:v>22</c:v>
                </c:pt>
                <c:pt idx="3639">
                  <c:v>21</c:v>
                </c:pt>
                <c:pt idx="3640">
                  <c:v>21</c:v>
                </c:pt>
                <c:pt idx="3641">
                  <c:v>21</c:v>
                </c:pt>
                <c:pt idx="3642">
                  <c:v>19</c:v>
                </c:pt>
                <c:pt idx="3643">
                  <c:v>21</c:v>
                </c:pt>
                <c:pt idx="3644">
                  <c:v>21</c:v>
                </c:pt>
                <c:pt idx="3645">
                  <c:v>22</c:v>
                </c:pt>
                <c:pt idx="3646">
                  <c:v>24</c:v>
                </c:pt>
                <c:pt idx="3647">
                  <c:v>20</c:v>
                </c:pt>
                <c:pt idx="3648">
                  <c:v>16</c:v>
                </c:pt>
                <c:pt idx="3649">
                  <c:v>23</c:v>
                </c:pt>
                <c:pt idx="3650">
                  <c:v>20</c:v>
                </c:pt>
                <c:pt idx="3651">
                  <c:v>21</c:v>
                </c:pt>
                <c:pt idx="3652">
                  <c:v>21</c:v>
                </c:pt>
                <c:pt idx="3653">
                  <c:v>20</c:v>
                </c:pt>
                <c:pt idx="3654">
                  <c:v>19</c:v>
                </c:pt>
                <c:pt idx="3655">
                  <c:v>21</c:v>
                </c:pt>
                <c:pt idx="3656">
                  <c:v>22</c:v>
                </c:pt>
                <c:pt idx="3657">
                  <c:v>21</c:v>
                </c:pt>
                <c:pt idx="3658">
                  <c:v>22</c:v>
                </c:pt>
                <c:pt idx="3659">
                  <c:v>20</c:v>
                </c:pt>
                <c:pt idx="3660">
                  <c:v>20</c:v>
                </c:pt>
                <c:pt idx="3661">
                  <c:v>21</c:v>
                </c:pt>
                <c:pt idx="3662">
                  <c:v>20</c:v>
                </c:pt>
                <c:pt idx="3663">
                  <c:v>20</c:v>
                </c:pt>
                <c:pt idx="3664">
                  <c:v>20</c:v>
                </c:pt>
                <c:pt idx="3665">
                  <c:v>21</c:v>
                </c:pt>
                <c:pt idx="3666">
                  <c:v>20</c:v>
                </c:pt>
                <c:pt idx="3667">
                  <c:v>23</c:v>
                </c:pt>
                <c:pt idx="3668">
                  <c:v>12</c:v>
                </c:pt>
                <c:pt idx="3669">
                  <c:v>21</c:v>
                </c:pt>
                <c:pt idx="3670">
                  <c:v>21</c:v>
                </c:pt>
                <c:pt idx="3671">
                  <c:v>20</c:v>
                </c:pt>
                <c:pt idx="3672">
                  <c:v>21</c:v>
                </c:pt>
                <c:pt idx="3673">
                  <c:v>20</c:v>
                </c:pt>
                <c:pt idx="3674">
                  <c:v>18</c:v>
                </c:pt>
                <c:pt idx="3675">
                  <c:v>23</c:v>
                </c:pt>
                <c:pt idx="3676">
                  <c:v>21</c:v>
                </c:pt>
                <c:pt idx="3677">
                  <c:v>21</c:v>
                </c:pt>
                <c:pt idx="3678">
                  <c:v>22</c:v>
                </c:pt>
                <c:pt idx="3679">
                  <c:v>21</c:v>
                </c:pt>
                <c:pt idx="3680">
                  <c:v>21</c:v>
                </c:pt>
                <c:pt idx="3681">
                  <c:v>21</c:v>
                </c:pt>
                <c:pt idx="3682">
                  <c:v>21</c:v>
                </c:pt>
                <c:pt idx="3683">
                  <c:v>20</c:v>
                </c:pt>
                <c:pt idx="3684">
                  <c:v>20</c:v>
                </c:pt>
                <c:pt idx="3685">
                  <c:v>22</c:v>
                </c:pt>
                <c:pt idx="3686">
                  <c:v>21</c:v>
                </c:pt>
                <c:pt idx="3687">
                  <c:v>19</c:v>
                </c:pt>
                <c:pt idx="3688">
                  <c:v>20</c:v>
                </c:pt>
                <c:pt idx="3689">
                  <c:v>20</c:v>
                </c:pt>
                <c:pt idx="3690">
                  <c:v>22</c:v>
                </c:pt>
                <c:pt idx="3691">
                  <c:v>21</c:v>
                </c:pt>
                <c:pt idx="3692">
                  <c:v>21</c:v>
                </c:pt>
                <c:pt idx="3693">
                  <c:v>19</c:v>
                </c:pt>
                <c:pt idx="3694">
                  <c:v>22</c:v>
                </c:pt>
                <c:pt idx="3695">
                  <c:v>21</c:v>
                </c:pt>
                <c:pt idx="3696">
                  <c:v>21</c:v>
                </c:pt>
                <c:pt idx="3697">
                  <c:v>21</c:v>
                </c:pt>
                <c:pt idx="3698">
                  <c:v>20</c:v>
                </c:pt>
                <c:pt idx="3699">
                  <c:v>22</c:v>
                </c:pt>
                <c:pt idx="3700">
                  <c:v>21</c:v>
                </c:pt>
                <c:pt idx="3701">
                  <c:v>20</c:v>
                </c:pt>
                <c:pt idx="3702">
                  <c:v>20</c:v>
                </c:pt>
                <c:pt idx="3703">
                  <c:v>20</c:v>
                </c:pt>
                <c:pt idx="3704">
                  <c:v>21</c:v>
                </c:pt>
                <c:pt idx="3705">
                  <c:v>21</c:v>
                </c:pt>
                <c:pt idx="3706">
                  <c:v>20</c:v>
                </c:pt>
                <c:pt idx="3707">
                  <c:v>20</c:v>
                </c:pt>
                <c:pt idx="3708">
                  <c:v>21</c:v>
                </c:pt>
                <c:pt idx="3709">
                  <c:v>20</c:v>
                </c:pt>
                <c:pt idx="3710">
                  <c:v>21</c:v>
                </c:pt>
                <c:pt idx="3711">
                  <c:v>22</c:v>
                </c:pt>
                <c:pt idx="3712">
                  <c:v>23</c:v>
                </c:pt>
                <c:pt idx="3713">
                  <c:v>21</c:v>
                </c:pt>
                <c:pt idx="3714">
                  <c:v>20</c:v>
                </c:pt>
                <c:pt idx="3715">
                  <c:v>19</c:v>
                </c:pt>
                <c:pt idx="3716">
                  <c:v>21</c:v>
                </c:pt>
                <c:pt idx="3717">
                  <c:v>22</c:v>
                </c:pt>
                <c:pt idx="3718">
                  <c:v>21</c:v>
                </c:pt>
                <c:pt idx="3719">
                  <c:v>20</c:v>
                </c:pt>
                <c:pt idx="3720">
                  <c:v>20</c:v>
                </c:pt>
                <c:pt idx="3721">
                  <c:v>21</c:v>
                </c:pt>
                <c:pt idx="3722">
                  <c:v>21</c:v>
                </c:pt>
                <c:pt idx="3723">
                  <c:v>19</c:v>
                </c:pt>
                <c:pt idx="3724">
                  <c:v>20</c:v>
                </c:pt>
                <c:pt idx="3725">
                  <c:v>21</c:v>
                </c:pt>
                <c:pt idx="3726">
                  <c:v>21</c:v>
                </c:pt>
                <c:pt idx="3727">
                  <c:v>21</c:v>
                </c:pt>
                <c:pt idx="3728">
                  <c:v>23</c:v>
                </c:pt>
                <c:pt idx="3729">
                  <c:v>19</c:v>
                </c:pt>
                <c:pt idx="3730">
                  <c:v>19</c:v>
                </c:pt>
                <c:pt idx="3731">
                  <c:v>21</c:v>
                </c:pt>
                <c:pt idx="3732">
                  <c:v>20</c:v>
                </c:pt>
                <c:pt idx="3733">
                  <c:v>21</c:v>
                </c:pt>
                <c:pt idx="3734">
                  <c:v>20</c:v>
                </c:pt>
                <c:pt idx="3735">
                  <c:v>20</c:v>
                </c:pt>
                <c:pt idx="3736">
                  <c:v>21</c:v>
                </c:pt>
                <c:pt idx="3737">
                  <c:v>20</c:v>
                </c:pt>
                <c:pt idx="3738">
                  <c:v>20</c:v>
                </c:pt>
                <c:pt idx="3739">
                  <c:v>20</c:v>
                </c:pt>
                <c:pt idx="3740">
                  <c:v>21</c:v>
                </c:pt>
                <c:pt idx="3741">
                  <c:v>20</c:v>
                </c:pt>
                <c:pt idx="3742">
                  <c:v>22</c:v>
                </c:pt>
                <c:pt idx="3743">
                  <c:v>19</c:v>
                </c:pt>
                <c:pt idx="3744">
                  <c:v>21</c:v>
                </c:pt>
                <c:pt idx="3745">
                  <c:v>20</c:v>
                </c:pt>
                <c:pt idx="3746">
                  <c:v>21</c:v>
                </c:pt>
                <c:pt idx="3747">
                  <c:v>20</c:v>
                </c:pt>
                <c:pt idx="3748">
                  <c:v>21</c:v>
                </c:pt>
                <c:pt idx="3749">
                  <c:v>21</c:v>
                </c:pt>
                <c:pt idx="3750">
                  <c:v>22</c:v>
                </c:pt>
                <c:pt idx="3751">
                  <c:v>20</c:v>
                </c:pt>
                <c:pt idx="3752">
                  <c:v>20</c:v>
                </c:pt>
                <c:pt idx="3753">
                  <c:v>22</c:v>
                </c:pt>
                <c:pt idx="3754">
                  <c:v>20</c:v>
                </c:pt>
                <c:pt idx="3755">
                  <c:v>21</c:v>
                </c:pt>
                <c:pt idx="3756">
                  <c:v>20</c:v>
                </c:pt>
                <c:pt idx="3757">
                  <c:v>20</c:v>
                </c:pt>
                <c:pt idx="3758">
                  <c:v>20</c:v>
                </c:pt>
                <c:pt idx="3759">
                  <c:v>21</c:v>
                </c:pt>
                <c:pt idx="3760">
                  <c:v>22</c:v>
                </c:pt>
                <c:pt idx="3761">
                  <c:v>21</c:v>
                </c:pt>
                <c:pt idx="3762">
                  <c:v>21</c:v>
                </c:pt>
                <c:pt idx="3763">
                  <c:v>20</c:v>
                </c:pt>
                <c:pt idx="3764">
                  <c:v>21</c:v>
                </c:pt>
                <c:pt idx="3765">
                  <c:v>21</c:v>
                </c:pt>
                <c:pt idx="3766">
                  <c:v>19</c:v>
                </c:pt>
                <c:pt idx="3767">
                  <c:v>21</c:v>
                </c:pt>
                <c:pt idx="3768">
                  <c:v>20</c:v>
                </c:pt>
                <c:pt idx="3769">
                  <c:v>21</c:v>
                </c:pt>
                <c:pt idx="3770">
                  <c:v>18</c:v>
                </c:pt>
                <c:pt idx="3771">
                  <c:v>21</c:v>
                </c:pt>
                <c:pt idx="3772">
                  <c:v>20</c:v>
                </c:pt>
                <c:pt idx="3773">
                  <c:v>20</c:v>
                </c:pt>
                <c:pt idx="3774">
                  <c:v>20</c:v>
                </c:pt>
                <c:pt idx="3775">
                  <c:v>21</c:v>
                </c:pt>
                <c:pt idx="3776">
                  <c:v>20</c:v>
                </c:pt>
                <c:pt idx="3777">
                  <c:v>20</c:v>
                </c:pt>
                <c:pt idx="3778">
                  <c:v>19</c:v>
                </c:pt>
                <c:pt idx="3779">
                  <c:v>21</c:v>
                </c:pt>
                <c:pt idx="3780">
                  <c:v>20</c:v>
                </c:pt>
                <c:pt idx="3781">
                  <c:v>21</c:v>
                </c:pt>
                <c:pt idx="3782">
                  <c:v>20</c:v>
                </c:pt>
                <c:pt idx="3783">
                  <c:v>21</c:v>
                </c:pt>
                <c:pt idx="3784">
                  <c:v>23</c:v>
                </c:pt>
                <c:pt idx="3785">
                  <c:v>20</c:v>
                </c:pt>
                <c:pt idx="3786">
                  <c:v>19</c:v>
                </c:pt>
                <c:pt idx="3787">
                  <c:v>19</c:v>
                </c:pt>
                <c:pt idx="3788">
                  <c:v>18</c:v>
                </c:pt>
                <c:pt idx="3789">
                  <c:v>22</c:v>
                </c:pt>
                <c:pt idx="3790">
                  <c:v>21</c:v>
                </c:pt>
                <c:pt idx="3791">
                  <c:v>21</c:v>
                </c:pt>
                <c:pt idx="3792">
                  <c:v>21</c:v>
                </c:pt>
                <c:pt idx="3793">
                  <c:v>22</c:v>
                </c:pt>
                <c:pt idx="3794">
                  <c:v>21</c:v>
                </c:pt>
                <c:pt idx="3795">
                  <c:v>21</c:v>
                </c:pt>
                <c:pt idx="3796">
                  <c:v>22</c:v>
                </c:pt>
                <c:pt idx="3797">
                  <c:v>21</c:v>
                </c:pt>
                <c:pt idx="3798">
                  <c:v>20</c:v>
                </c:pt>
                <c:pt idx="3799">
                  <c:v>20</c:v>
                </c:pt>
                <c:pt idx="3800">
                  <c:v>22</c:v>
                </c:pt>
                <c:pt idx="3801">
                  <c:v>20</c:v>
                </c:pt>
                <c:pt idx="3802">
                  <c:v>20</c:v>
                </c:pt>
                <c:pt idx="3803">
                  <c:v>22</c:v>
                </c:pt>
                <c:pt idx="3804">
                  <c:v>20</c:v>
                </c:pt>
                <c:pt idx="3805">
                  <c:v>21</c:v>
                </c:pt>
                <c:pt idx="3806">
                  <c:v>20</c:v>
                </c:pt>
                <c:pt idx="3807">
                  <c:v>20</c:v>
                </c:pt>
                <c:pt idx="3808">
                  <c:v>22</c:v>
                </c:pt>
                <c:pt idx="3809">
                  <c:v>21</c:v>
                </c:pt>
                <c:pt idx="3810">
                  <c:v>21</c:v>
                </c:pt>
                <c:pt idx="3811">
                  <c:v>21</c:v>
                </c:pt>
                <c:pt idx="3812">
                  <c:v>20</c:v>
                </c:pt>
                <c:pt idx="3813">
                  <c:v>20</c:v>
                </c:pt>
                <c:pt idx="3814">
                  <c:v>20</c:v>
                </c:pt>
                <c:pt idx="3815">
                  <c:v>21</c:v>
                </c:pt>
                <c:pt idx="3816">
                  <c:v>21</c:v>
                </c:pt>
                <c:pt idx="3817">
                  <c:v>21</c:v>
                </c:pt>
                <c:pt idx="3818">
                  <c:v>20</c:v>
                </c:pt>
                <c:pt idx="3819">
                  <c:v>21</c:v>
                </c:pt>
                <c:pt idx="3820">
                  <c:v>20</c:v>
                </c:pt>
                <c:pt idx="3821">
                  <c:v>21</c:v>
                </c:pt>
                <c:pt idx="3822">
                  <c:v>19</c:v>
                </c:pt>
                <c:pt idx="3823">
                  <c:v>21</c:v>
                </c:pt>
                <c:pt idx="3824">
                  <c:v>19</c:v>
                </c:pt>
                <c:pt idx="3825">
                  <c:v>20</c:v>
                </c:pt>
                <c:pt idx="3826">
                  <c:v>18</c:v>
                </c:pt>
                <c:pt idx="3827">
                  <c:v>21</c:v>
                </c:pt>
                <c:pt idx="3828">
                  <c:v>22</c:v>
                </c:pt>
                <c:pt idx="3829">
                  <c:v>20</c:v>
                </c:pt>
                <c:pt idx="3830">
                  <c:v>21</c:v>
                </c:pt>
                <c:pt idx="3831">
                  <c:v>20</c:v>
                </c:pt>
                <c:pt idx="3832">
                  <c:v>21</c:v>
                </c:pt>
                <c:pt idx="3833">
                  <c:v>18</c:v>
                </c:pt>
                <c:pt idx="3834">
                  <c:v>21</c:v>
                </c:pt>
                <c:pt idx="3835">
                  <c:v>22</c:v>
                </c:pt>
                <c:pt idx="3836">
                  <c:v>20</c:v>
                </c:pt>
                <c:pt idx="3837">
                  <c:v>20</c:v>
                </c:pt>
                <c:pt idx="3838">
                  <c:v>20</c:v>
                </c:pt>
                <c:pt idx="3839">
                  <c:v>20</c:v>
                </c:pt>
                <c:pt idx="3840">
                  <c:v>20</c:v>
                </c:pt>
                <c:pt idx="3841">
                  <c:v>21</c:v>
                </c:pt>
                <c:pt idx="3842">
                  <c:v>23</c:v>
                </c:pt>
                <c:pt idx="3843">
                  <c:v>21</c:v>
                </c:pt>
                <c:pt idx="3844">
                  <c:v>21</c:v>
                </c:pt>
                <c:pt idx="3845">
                  <c:v>22</c:v>
                </c:pt>
                <c:pt idx="3846">
                  <c:v>22</c:v>
                </c:pt>
                <c:pt idx="3847">
                  <c:v>22</c:v>
                </c:pt>
                <c:pt idx="3848">
                  <c:v>20</c:v>
                </c:pt>
                <c:pt idx="3849">
                  <c:v>20</c:v>
                </c:pt>
                <c:pt idx="3850">
                  <c:v>21</c:v>
                </c:pt>
                <c:pt idx="3851">
                  <c:v>22</c:v>
                </c:pt>
                <c:pt idx="3852">
                  <c:v>17</c:v>
                </c:pt>
                <c:pt idx="3853">
                  <c:v>20</c:v>
                </c:pt>
                <c:pt idx="3854">
                  <c:v>21</c:v>
                </c:pt>
                <c:pt idx="3855">
                  <c:v>21</c:v>
                </c:pt>
                <c:pt idx="3856">
                  <c:v>21</c:v>
                </c:pt>
                <c:pt idx="3857">
                  <c:v>20</c:v>
                </c:pt>
                <c:pt idx="3858">
                  <c:v>17</c:v>
                </c:pt>
                <c:pt idx="3859">
                  <c:v>19</c:v>
                </c:pt>
                <c:pt idx="3860">
                  <c:v>21</c:v>
                </c:pt>
                <c:pt idx="3861">
                  <c:v>21</c:v>
                </c:pt>
                <c:pt idx="3862">
                  <c:v>21</c:v>
                </c:pt>
                <c:pt idx="3863">
                  <c:v>20</c:v>
                </c:pt>
                <c:pt idx="3864">
                  <c:v>21</c:v>
                </c:pt>
                <c:pt idx="3865">
                  <c:v>20</c:v>
                </c:pt>
                <c:pt idx="3866">
                  <c:v>20</c:v>
                </c:pt>
                <c:pt idx="3867">
                  <c:v>21</c:v>
                </c:pt>
                <c:pt idx="3868">
                  <c:v>23</c:v>
                </c:pt>
                <c:pt idx="3869">
                  <c:v>20</c:v>
                </c:pt>
                <c:pt idx="3870">
                  <c:v>21</c:v>
                </c:pt>
                <c:pt idx="3871">
                  <c:v>20</c:v>
                </c:pt>
                <c:pt idx="3872">
                  <c:v>20</c:v>
                </c:pt>
                <c:pt idx="3873">
                  <c:v>20</c:v>
                </c:pt>
                <c:pt idx="3874">
                  <c:v>19</c:v>
                </c:pt>
                <c:pt idx="3875">
                  <c:v>21</c:v>
                </c:pt>
                <c:pt idx="3876">
                  <c:v>19</c:v>
                </c:pt>
                <c:pt idx="3877">
                  <c:v>21</c:v>
                </c:pt>
                <c:pt idx="3878">
                  <c:v>21</c:v>
                </c:pt>
                <c:pt idx="3879">
                  <c:v>21</c:v>
                </c:pt>
                <c:pt idx="3880">
                  <c:v>21</c:v>
                </c:pt>
                <c:pt idx="3881">
                  <c:v>20</c:v>
                </c:pt>
                <c:pt idx="3882">
                  <c:v>21</c:v>
                </c:pt>
                <c:pt idx="3883">
                  <c:v>19</c:v>
                </c:pt>
                <c:pt idx="3884">
                  <c:v>20</c:v>
                </c:pt>
                <c:pt idx="3885">
                  <c:v>21</c:v>
                </c:pt>
                <c:pt idx="3886">
                  <c:v>21</c:v>
                </c:pt>
                <c:pt idx="3887">
                  <c:v>21</c:v>
                </c:pt>
                <c:pt idx="3888">
                  <c:v>21</c:v>
                </c:pt>
                <c:pt idx="3889">
                  <c:v>20</c:v>
                </c:pt>
                <c:pt idx="3890">
                  <c:v>21</c:v>
                </c:pt>
                <c:pt idx="3891">
                  <c:v>18</c:v>
                </c:pt>
                <c:pt idx="3892">
                  <c:v>20</c:v>
                </c:pt>
                <c:pt idx="3893">
                  <c:v>22</c:v>
                </c:pt>
                <c:pt idx="3894">
                  <c:v>22</c:v>
                </c:pt>
                <c:pt idx="3895">
                  <c:v>20</c:v>
                </c:pt>
                <c:pt idx="3896">
                  <c:v>21</c:v>
                </c:pt>
                <c:pt idx="3897">
                  <c:v>21</c:v>
                </c:pt>
                <c:pt idx="3898">
                  <c:v>21</c:v>
                </c:pt>
                <c:pt idx="3899">
                  <c:v>20</c:v>
                </c:pt>
                <c:pt idx="3900">
                  <c:v>20</c:v>
                </c:pt>
                <c:pt idx="3901">
                  <c:v>21</c:v>
                </c:pt>
                <c:pt idx="3902">
                  <c:v>21</c:v>
                </c:pt>
                <c:pt idx="3903">
                  <c:v>21</c:v>
                </c:pt>
                <c:pt idx="3904">
                  <c:v>21</c:v>
                </c:pt>
                <c:pt idx="3905">
                  <c:v>21</c:v>
                </c:pt>
                <c:pt idx="3906">
                  <c:v>18</c:v>
                </c:pt>
                <c:pt idx="3907">
                  <c:v>20</c:v>
                </c:pt>
                <c:pt idx="3908">
                  <c:v>19</c:v>
                </c:pt>
                <c:pt idx="3909">
                  <c:v>20</c:v>
                </c:pt>
                <c:pt idx="3910">
                  <c:v>21</c:v>
                </c:pt>
                <c:pt idx="3911">
                  <c:v>22</c:v>
                </c:pt>
                <c:pt idx="3912">
                  <c:v>20</c:v>
                </c:pt>
                <c:pt idx="3913">
                  <c:v>19</c:v>
                </c:pt>
                <c:pt idx="3914">
                  <c:v>20</c:v>
                </c:pt>
                <c:pt idx="3915">
                  <c:v>21</c:v>
                </c:pt>
                <c:pt idx="3916">
                  <c:v>22</c:v>
                </c:pt>
                <c:pt idx="3917">
                  <c:v>20</c:v>
                </c:pt>
                <c:pt idx="3918">
                  <c:v>20</c:v>
                </c:pt>
                <c:pt idx="3919">
                  <c:v>21</c:v>
                </c:pt>
                <c:pt idx="3920">
                  <c:v>19</c:v>
                </c:pt>
                <c:pt idx="3921">
                  <c:v>21</c:v>
                </c:pt>
                <c:pt idx="3922">
                  <c:v>22</c:v>
                </c:pt>
                <c:pt idx="3923">
                  <c:v>21</c:v>
                </c:pt>
                <c:pt idx="3924">
                  <c:v>23</c:v>
                </c:pt>
                <c:pt idx="3925">
                  <c:v>20</c:v>
                </c:pt>
                <c:pt idx="3926">
                  <c:v>21</c:v>
                </c:pt>
                <c:pt idx="3927">
                  <c:v>21</c:v>
                </c:pt>
                <c:pt idx="3928">
                  <c:v>20</c:v>
                </c:pt>
                <c:pt idx="3929">
                  <c:v>21</c:v>
                </c:pt>
                <c:pt idx="3930">
                  <c:v>21</c:v>
                </c:pt>
                <c:pt idx="3931">
                  <c:v>18</c:v>
                </c:pt>
                <c:pt idx="3932">
                  <c:v>20</c:v>
                </c:pt>
                <c:pt idx="3933">
                  <c:v>21</c:v>
                </c:pt>
                <c:pt idx="3934">
                  <c:v>21</c:v>
                </c:pt>
                <c:pt idx="3935">
                  <c:v>21</c:v>
                </c:pt>
                <c:pt idx="3936">
                  <c:v>20</c:v>
                </c:pt>
                <c:pt idx="3937">
                  <c:v>20</c:v>
                </c:pt>
                <c:pt idx="3938">
                  <c:v>21</c:v>
                </c:pt>
                <c:pt idx="3939">
                  <c:v>20</c:v>
                </c:pt>
                <c:pt idx="3940">
                  <c:v>20</c:v>
                </c:pt>
                <c:pt idx="3941">
                  <c:v>20</c:v>
                </c:pt>
                <c:pt idx="3942">
                  <c:v>22</c:v>
                </c:pt>
                <c:pt idx="3943">
                  <c:v>21</c:v>
                </c:pt>
                <c:pt idx="3944">
                  <c:v>20</c:v>
                </c:pt>
                <c:pt idx="3945">
                  <c:v>20</c:v>
                </c:pt>
                <c:pt idx="3946">
                  <c:v>21</c:v>
                </c:pt>
                <c:pt idx="3947">
                  <c:v>23</c:v>
                </c:pt>
                <c:pt idx="3948">
                  <c:v>20</c:v>
                </c:pt>
                <c:pt idx="3949">
                  <c:v>19</c:v>
                </c:pt>
                <c:pt idx="3950">
                  <c:v>22</c:v>
                </c:pt>
                <c:pt idx="3951">
                  <c:v>20</c:v>
                </c:pt>
                <c:pt idx="3952">
                  <c:v>19</c:v>
                </c:pt>
                <c:pt idx="3953">
                  <c:v>19</c:v>
                </c:pt>
                <c:pt idx="3954">
                  <c:v>20</c:v>
                </c:pt>
                <c:pt idx="3955">
                  <c:v>22</c:v>
                </c:pt>
                <c:pt idx="3956">
                  <c:v>23</c:v>
                </c:pt>
                <c:pt idx="3957">
                  <c:v>21</c:v>
                </c:pt>
                <c:pt idx="3958">
                  <c:v>20</c:v>
                </c:pt>
                <c:pt idx="3959">
                  <c:v>21</c:v>
                </c:pt>
                <c:pt idx="3960">
                  <c:v>22</c:v>
                </c:pt>
                <c:pt idx="3961">
                  <c:v>20</c:v>
                </c:pt>
                <c:pt idx="3962">
                  <c:v>21</c:v>
                </c:pt>
                <c:pt idx="3963">
                  <c:v>23</c:v>
                </c:pt>
                <c:pt idx="3964">
                  <c:v>21</c:v>
                </c:pt>
                <c:pt idx="3965">
                  <c:v>21</c:v>
                </c:pt>
                <c:pt idx="3966">
                  <c:v>21</c:v>
                </c:pt>
                <c:pt idx="3967">
                  <c:v>20</c:v>
                </c:pt>
                <c:pt idx="3968">
                  <c:v>21</c:v>
                </c:pt>
                <c:pt idx="3969">
                  <c:v>21</c:v>
                </c:pt>
                <c:pt idx="3970">
                  <c:v>20</c:v>
                </c:pt>
                <c:pt idx="3971">
                  <c:v>23</c:v>
                </c:pt>
                <c:pt idx="3972">
                  <c:v>22</c:v>
                </c:pt>
                <c:pt idx="3973">
                  <c:v>19</c:v>
                </c:pt>
                <c:pt idx="3974">
                  <c:v>20</c:v>
                </c:pt>
                <c:pt idx="3975">
                  <c:v>21</c:v>
                </c:pt>
                <c:pt idx="3976">
                  <c:v>20</c:v>
                </c:pt>
                <c:pt idx="3977">
                  <c:v>20</c:v>
                </c:pt>
                <c:pt idx="3978">
                  <c:v>22</c:v>
                </c:pt>
                <c:pt idx="3979">
                  <c:v>19</c:v>
                </c:pt>
                <c:pt idx="3980">
                  <c:v>20</c:v>
                </c:pt>
                <c:pt idx="3981">
                  <c:v>20</c:v>
                </c:pt>
                <c:pt idx="3982">
                  <c:v>20</c:v>
                </c:pt>
                <c:pt idx="3983">
                  <c:v>20</c:v>
                </c:pt>
                <c:pt idx="3984">
                  <c:v>21</c:v>
                </c:pt>
                <c:pt idx="3985">
                  <c:v>21</c:v>
                </c:pt>
                <c:pt idx="3986">
                  <c:v>22</c:v>
                </c:pt>
                <c:pt idx="3987">
                  <c:v>20</c:v>
                </c:pt>
                <c:pt idx="3988">
                  <c:v>22</c:v>
                </c:pt>
                <c:pt idx="3989">
                  <c:v>20</c:v>
                </c:pt>
                <c:pt idx="3990">
                  <c:v>19</c:v>
                </c:pt>
                <c:pt idx="3991">
                  <c:v>21</c:v>
                </c:pt>
                <c:pt idx="3992">
                  <c:v>21</c:v>
                </c:pt>
                <c:pt idx="3993">
                  <c:v>22</c:v>
                </c:pt>
                <c:pt idx="3994">
                  <c:v>23</c:v>
                </c:pt>
                <c:pt idx="3995">
                  <c:v>21</c:v>
                </c:pt>
                <c:pt idx="3996">
                  <c:v>21</c:v>
                </c:pt>
                <c:pt idx="3997">
                  <c:v>22</c:v>
                </c:pt>
                <c:pt idx="3998">
                  <c:v>21</c:v>
                </c:pt>
                <c:pt idx="3999">
                  <c:v>21</c:v>
                </c:pt>
                <c:pt idx="4000">
                  <c:v>21</c:v>
                </c:pt>
                <c:pt idx="4001">
                  <c:v>21</c:v>
                </c:pt>
                <c:pt idx="4002">
                  <c:v>20</c:v>
                </c:pt>
                <c:pt idx="4003">
                  <c:v>21</c:v>
                </c:pt>
                <c:pt idx="4004">
                  <c:v>20</c:v>
                </c:pt>
                <c:pt idx="4005">
                  <c:v>20</c:v>
                </c:pt>
                <c:pt idx="4006">
                  <c:v>19</c:v>
                </c:pt>
                <c:pt idx="4007">
                  <c:v>20</c:v>
                </c:pt>
                <c:pt idx="4008">
                  <c:v>21</c:v>
                </c:pt>
                <c:pt idx="4009">
                  <c:v>22</c:v>
                </c:pt>
                <c:pt idx="4010">
                  <c:v>20</c:v>
                </c:pt>
                <c:pt idx="4011">
                  <c:v>19</c:v>
                </c:pt>
                <c:pt idx="4012">
                  <c:v>21</c:v>
                </c:pt>
                <c:pt idx="4013">
                  <c:v>21</c:v>
                </c:pt>
                <c:pt idx="4014">
                  <c:v>21</c:v>
                </c:pt>
                <c:pt idx="4015">
                  <c:v>19</c:v>
                </c:pt>
                <c:pt idx="4016">
                  <c:v>22</c:v>
                </c:pt>
                <c:pt idx="4017">
                  <c:v>22</c:v>
                </c:pt>
                <c:pt idx="4018">
                  <c:v>20</c:v>
                </c:pt>
                <c:pt idx="4019">
                  <c:v>20</c:v>
                </c:pt>
                <c:pt idx="4020">
                  <c:v>19</c:v>
                </c:pt>
                <c:pt idx="4021">
                  <c:v>21</c:v>
                </c:pt>
                <c:pt idx="4022">
                  <c:v>20</c:v>
                </c:pt>
                <c:pt idx="4023">
                  <c:v>20</c:v>
                </c:pt>
                <c:pt idx="4024">
                  <c:v>19</c:v>
                </c:pt>
                <c:pt idx="4025">
                  <c:v>20</c:v>
                </c:pt>
                <c:pt idx="4026">
                  <c:v>20</c:v>
                </c:pt>
                <c:pt idx="4027">
                  <c:v>20</c:v>
                </c:pt>
                <c:pt idx="4028">
                  <c:v>21</c:v>
                </c:pt>
                <c:pt idx="4029">
                  <c:v>22</c:v>
                </c:pt>
                <c:pt idx="4030">
                  <c:v>21</c:v>
                </c:pt>
                <c:pt idx="4031">
                  <c:v>21</c:v>
                </c:pt>
                <c:pt idx="4032">
                  <c:v>21</c:v>
                </c:pt>
                <c:pt idx="4033">
                  <c:v>22</c:v>
                </c:pt>
                <c:pt idx="4034">
                  <c:v>20</c:v>
                </c:pt>
                <c:pt idx="4035">
                  <c:v>20</c:v>
                </c:pt>
                <c:pt idx="4036">
                  <c:v>19</c:v>
                </c:pt>
                <c:pt idx="4037">
                  <c:v>21</c:v>
                </c:pt>
                <c:pt idx="4038">
                  <c:v>20</c:v>
                </c:pt>
                <c:pt idx="4039">
                  <c:v>22</c:v>
                </c:pt>
                <c:pt idx="4040">
                  <c:v>19</c:v>
                </c:pt>
                <c:pt idx="4041">
                  <c:v>21</c:v>
                </c:pt>
                <c:pt idx="4042">
                  <c:v>19</c:v>
                </c:pt>
                <c:pt idx="4043">
                  <c:v>22</c:v>
                </c:pt>
                <c:pt idx="4044">
                  <c:v>21</c:v>
                </c:pt>
                <c:pt idx="4045">
                  <c:v>19</c:v>
                </c:pt>
                <c:pt idx="4046">
                  <c:v>20</c:v>
                </c:pt>
                <c:pt idx="4047">
                  <c:v>22</c:v>
                </c:pt>
                <c:pt idx="4048">
                  <c:v>20</c:v>
                </c:pt>
                <c:pt idx="4049">
                  <c:v>21</c:v>
                </c:pt>
                <c:pt idx="4050">
                  <c:v>21</c:v>
                </c:pt>
                <c:pt idx="4051">
                  <c:v>21</c:v>
                </c:pt>
                <c:pt idx="4052">
                  <c:v>20</c:v>
                </c:pt>
                <c:pt idx="4053">
                  <c:v>27</c:v>
                </c:pt>
                <c:pt idx="4054">
                  <c:v>20</c:v>
                </c:pt>
                <c:pt idx="4055">
                  <c:v>22</c:v>
                </c:pt>
                <c:pt idx="4056">
                  <c:v>23</c:v>
                </c:pt>
                <c:pt idx="4057">
                  <c:v>19</c:v>
                </c:pt>
                <c:pt idx="4058">
                  <c:v>20</c:v>
                </c:pt>
                <c:pt idx="4059">
                  <c:v>21</c:v>
                </c:pt>
                <c:pt idx="4060">
                  <c:v>20</c:v>
                </c:pt>
                <c:pt idx="4061">
                  <c:v>22</c:v>
                </c:pt>
                <c:pt idx="4062">
                  <c:v>21</c:v>
                </c:pt>
                <c:pt idx="4063">
                  <c:v>21</c:v>
                </c:pt>
                <c:pt idx="4064">
                  <c:v>21</c:v>
                </c:pt>
                <c:pt idx="4065">
                  <c:v>21</c:v>
                </c:pt>
                <c:pt idx="4066">
                  <c:v>21</c:v>
                </c:pt>
                <c:pt idx="4067">
                  <c:v>21</c:v>
                </c:pt>
                <c:pt idx="4068">
                  <c:v>22</c:v>
                </c:pt>
                <c:pt idx="4069">
                  <c:v>19</c:v>
                </c:pt>
                <c:pt idx="4070">
                  <c:v>19</c:v>
                </c:pt>
                <c:pt idx="4071">
                  <c:v>20</c:v>
                </c:pt>
                <c:pt idx="4072">
                  <c:v>20</c:v>
                </c:pt>
                <c:pt idx="4073">
                  <c:v>22</c:v>
                </c:pt>
                <c:pt idx="4074">
                  <c:v>25</c:v>
                </c:pt>
                <c:pt idx="4075">
                  <c:v>21</c:v>
                </c:pt>
                <c:pt idx="4076">
                  <c:v>20</c:v>
                </c:pt>
                <c:pt idx="4077">
                  <c:v>21</c:v>
                </c:pt>
                <c:pt idx="4078">
                  <c:v>21</c:v>
                </c:pt>
                <c:pt idx="4079">
                  <c:v>22</c:v>
                </c:pt>
                <c:pt idx="4080">
                  <c:v>20</c:v>
                </c:pt>
                <c:pt idx="4081">
                  <c:v>20</c:v>
                </c:pt>
                <c:pt idx="4082">
                  <c:v>22</c:v>
                </c:pt>
                <c:pt idx="4083">
                  <c:v>21</c:v>
                </c:pt>
                <c:pt idx="4084">
                  <c:v>21</c:v>
                </c:pt>
                <c:pt idx="4085">
                  <c:v>21</c:v>
                </c:pt>
                <c:pt idx="4086">
                  <c:v>20</c:v>
                </c:pt>
                <c:pt idx="4087">
                  <c:v>20</c:v>
                </c:pt>
                <c:pt idx="4088">
                  <c:v>20</c:v>
                </c:pt>
                <c:pt idx="4089">
                  <c:v>21</c:v>
                </c:pt>
                <c:pt idx="4090">
                  <c:v>21</c:v>
                </c:pt>
                <c:pt idx="4091">
                  <c:v>21</c:v>
                </c:pt>
                <c:pt idx="4092">
                  <c:v>20</c:v>
                </c:pt>
                <c:pt idx="4093">
                  <c:v>20</c:v>
                </c:pt>
                <c:pt idx="4094">
                  <c:v>21</c:v>
                </c:pt>
                <c:pt idx="4095">
                  <c:v>20</c:v>
                </c:pt>
                <c:pt idx="4096">
                  <c:v>20</c:v>
                </c:pt>
                <c:pt idx="4097">
                  <c:v>20</c:v>
                </c:pt>
                <c:pt idx="4098">
                  <c:v>21</c:v>
                </c:pt>
                <c:pt idx="4099">
                  <c:v>19</c:v>
                </c:pt>
                <c:pt idx="4100">
                  <c:v>18</c:v>
                </c:pt>
                <c:pt idx="4101">
                  <c:v>22</c:v>
                </c:pt>
                <c:pt idx="4102">
                  <c:v>20</c:v>
                </c:pt>
                <c:pt idx="4103">
                  <c:v>18</c:v>
                </c:pt>
                <c:pt idx="4104">
                  <c:v>20</c:v>
                </c:pt>
                <c:pt idx="4105">
                  <c:v>21</c:v>
                </c:pt>
                <c:pt idx="4106">
                  <c:v>21</c:v>
                </c:pt>
                <c:pt idx="4107">
                  <c:v>21</c:v>
                </c:pt>
                <c:pt idx="4108">
                  <c:v>21</c:v>
                </c:pt>
                <c:pt idx="4109">
                  <c:v>21</c:v>
                </c:pt>
                <c:pt idx="4110">
                  <c:v>20</c:v>
                </c:pt>
                <c:pt idx="4111">
                  <c:v>20</c:v>
                </c:pt>
                <c:pt idx="4112">
                  <c:v>19</c:v>
                </c:pt>
                <c:pt idx="4113">
                  <c:v>22</c:v>
                </c:pt>
                <c:pt idx="4114">
                  <c:v>20</c:v>
                </c:pt>
                <c:pt idx="4115">
                  <c:v>21</c:v>
                </c:pt>
                <c:pt idx="4116">
                  <c:v>20</c:v>
                </c:pt>
                <c:pt idx="4117">
                  <c:v>22</c:v>
                </c:pt>
                <c:pt idx="4118">
                  <c:v>21</c:v>
                </c:pt>
                <c:pt idx="4119">
                  <c:v>18</c:v>
                </c:pt>
                <c:pt idx="4120">
                  <c:v>21</c:v>
                </c:pt>
                <c:pt idx="4121">
                  <c:v>20</c:v>
                </c:pt>
                <c:pt idx="4122">
                  <c:v>19</c:v>
                </c:pt>
                <c:pt idx="4123">
                  <c:v>21</c:v>
                </c:pt>
                <c:pt idx="4124">
                  <c:v>21</c:v>
                </c:pt>
                <c:pt idx="4125">
                  <c:v>20</c:v>
                </c:pt>
                <c:pt idx="4126">
                  <c:v>17</c:v>
                </c:pt>
                <c:pt idx="4127">
                  <c:v>21</c:v>
                </c:pt>
                <c:pt idx="4128">
                  <c:v>21</c:v>
                </c:pt>
                <c:pt idx="4129">
                  <c:v>20</c:v>
                </c:pt>
                <c:pt idx="4130">
                  <c:v>23</c:v>
                </c:pt>
                <c:pt idx="4131">
                  <c:v>19</c:v>
                </c:pt>
                <c:pt idx="4132">
                  <c:v>20</c:v>
                </c:pt>
                <c:pt idx="4133">
                  <c:v>20</c:v>
                </c:pt>
                <c:pt idx="4134">
                  <c:v>21</c:v>
                </c:pt>
                <c:pt idx="4135">
                  <c:v>20</c:v>
                </c:pt>
                <c:pt idx="4136">
                  <c:v>20</c:v>
                </c:pt>
                <c:pt idx="4137">
                  <c:v>20</c:v>
                </c:pt>
                <c:pt idx="4138">
                  <c:v>18</c:v>
                </c:pt>
                <c:pt idx="4139">
                  <c:v>21</c:v>
                </c:pt>
                <c:pt idx="4140">
                  <c:v>20</c:v>
                </c:pt>
                <c:pt idx="4141">
                  <c:v>21</c:v>
                </c:pt>
                <c:pt idx="4142">
                  <c:v>21</c:v>
                </c:pt>
                <c:pt idx="4143">
                  <c:v>20</c:v>
                </c:pt>
                <c:pt idx="4144">
                  <c:v>21</c:v>
                </c:pt>
                <c:pt idx="4145">
                  <c:v>21</c:v>
                </c:pt>
                <c:pt idx="4146">
                  <c:v>20</c:v>
                </c:pt>
                <c:pt idx="4147">
                  <c:v>22</c:v>
                </c:pt>
                <c:pt idx="4148">
                  <c:v>22</c:v>
                </c:pt>
                <c:pt idx="4149">
                  <c:v>20</c:v>
                </c:pt>
                <c:pt idx="4150">
                  <c:v>19</c:v>
                </c:pt>
                <c:pt idx="4151">
                  <c:v>20</c:v>
                </c:pt>
                <c:pt idx="4152">
                  <c:v>22</c:v>
                </c:pt>
                <c:pt idx="4153">
                  <c:v>21</c:v>
                </c:pt>
                <c:pt idx="4154">
                  <c:v>21</c:v>
                </c:pt>
                <c:pt idx="4155">
                  <c:v>22</c:v>
                </c:pt>
                <c:pt idx="4156">
                  <c:v>19</c:v>
                </c:pt>
                <c:pt idx="4157">
                  <c:v>20</c:v>
                </c:pt>
                <c:pt idx="4158">
                  <c:v>19</c:v>
                </c:pt>
                <c:pt idx="4159">
                  <c:v>20</c:v>
                </c:pt>
                <c:pt idx="4160">
                  <c:v>22</c:v>
                </c:pt>
                <c:pt idx="4161">
                  <c:v>20</c:v>
                </c:pt>
                <c:pt idx="4162">
                  <c:v>20</c:v>
                </c:pt>
                <c:pt idx="4163">
                  <c:v>20</c:v>
                </c:pt>
                <c:pt idx="4164">
                  <c:v>21</c:v>
                </c:pt>
                <c:pt idx="4165">
                  <c:v>21</c:v>
                </c:pt>
                <c:pt idx="4166">
                  <c:v>22</c:v>
                </c:pt>
                <c:pt idx="4167">
                  <c:v>19</c:v>
                </c:pt>
                <c:pt idx="4168">
                  <c:v>20</c:v>
                </c:pt>
                <c:pt idx="4169">
                  <c:v>20</c:v>
                </c:pt>
                <c:pt idx="4170">
                  <c:v>20</c:v>
                </c:pt>
                <c:pt idx="4171">
                  <c:v>22</c:v>
                </c:pt>
                <c:pt idx="4172">
                  <c:v>20</c:v>
                </c:pt>
                <c:pt idx="4173">
                  <c:v>20</c:v>
                </c:pt>
                <c:pt idx="4174">
                  <c:v>19</c:v>
                </c:pt>
                <c:pt idx="4175">
                  <c:v>21</c:v>
                </c:pt>
                <c:pt idx="4176">
                  <c:v>21</c:v>
                </c:pt>
                <c:pt idx="4177">
                  <c:v>21</c:v>
                </c:pt>
                <c:pt idx="4178">
                  <c:v>20</c:v>
                </c:pt>
                <c:pt idx="4179">
                  <c:v>20</c:v>
                </c:pt>
                <c:pt idx="4180">
                  <c:v>21</c:v>
                </c:pt>
                <c:pt idx="4181">
                  <c:v>20</c:v>
                </c:pt>
                <c:pt idx="4182">
                  <c:v>21</c:v>
                </c:pt>
                <c:pt idx="4183">
                  <c:v>21</c:v>
                </c:pt>
                <c:pt idx="4184">
                  <c:v>22</c:v>
                </c:pt>
                <c:pt idx="4185">
                  <c:v>20</c:v>
                </c:pt>
                <c:pt idx="4186">
                  <c:v>23</c:v>
                </c:pt>
                <c:pt idx="4187">
                  <c:v>20</c:v>
                </c:pt>
                <c:pt idx="4188">
                  <c:v>21</c:v>
                </c:pt>
                <c:pt idx="4189">
                  <c:v>20</c:v>
                </c:pt>
                <c:pt idx="4190">
                  <c:v>20</c:v>
                </c:pt>
                <c:pt idx="4191">
                  <c:v>20</c:v>
                </c:pt>
                <c:pt idx="4192">
                  <c:v>20</c:v>
                </c:pt>
                <c:pt idx="4193">
                  <c:v>21</c:v>
                </c:pt>
                <c:pt idx="4194">
                  <c:v>20</c:v>
                </c:pt>
                <c:pt idx="4195">
                  <c:v>18</c:v>
                </c:pt>
                <c:pt idx="4196">
                  <c:v>21</c:v>
                </c:pt>
                <c:pt idx="4197">
                  <c:v>18</c:v>
                </c:pt>
                <c:pt idx="4198">
                  <c:v>20</c:v>
                </c:pt>
                <c:pt idx="4199">
                  <c:v>22</c:v>
                </c:pt>
                <c:pt idx="4200">
                  <c:v>22</c:v>
                </c:pt>
                <c:pt idx="4201">
                  <c:v>21</c:v>
                </c:pt>
                <c:pt idx="4202">
                  <c:v>23</c:v>
                </c:pt>
                <c:pt idx="4203">
                  <c:v>21</c:v>
                </c:pt>
                <c:pt idx="4204">
                  <c:v>21</c:v>
                </c:pt>
                <c:pt idx="4205">
                  <c:v>20</c:v>
                </c:pt>
                <c:pt idx="4206">
                  <c:v>23</c:v>
                </c:pt>
                <c:pt idx="4207">
                  <c:v>20</c:v>
                </c:pt>
                <c:pt idx="4208">
                  <c:v>18</c:v>
                </c:pt>
                <c:pt idx="4209">
                  <c:v>20</c:v>
                </c:pt>
                <c:pt idx="4210">
                  <c:v>21</c:v>
                </c:pt>
                <c:pt idx="4211">
                  <c:v>23</c:v>
                </c:pt>
                <c:pt idx="4212">
                  <c:v>22</c:v>
                </c:pt>
                <c:pt idx="4213">
                  <c:v>21</c:v>
                </c:pt>
                <c:pt idx="4214">
                  <c:v>20</c:v>
                </c:pt>
                <c:pt idx="4215">
                  <c:v>19</c:v>
                </c:pt>
                <c:pt idx="4216">
                  <c:v>22</c:v>
                </c:pt>
                <c:pt idx="4217">
                  <c:v>20</c:v>
                </c:pt>
                <c:pt idx="4218">
                  <c:v>21</c:v>
                </c:pt>
                <c:pt idx="4219">
                  <c:v>21</c:v>
                </c:pt>
                <c:pt idx="4220">
                  <c:v>21</c:v>
                </c:pt>
                <c:pt idx="4221">
                  <c:v>21</c:v>
                </c:pt>
                <c:pt idx="4222">
                  <c:v>21</c:v>
                </c:pt>
                <c:pt idx="4223">
                  <c:v>21</c:v>
                </c:pt>
                <c:pt idx="4224">
                  <c:v>19</c:v>
                </c:pt>
                <c:pt idx="4225">
                  <c:v>19</c:v>
                </c:pt>
                <c:pt idx="4226">
                  <c:v>20</c:v>
                </c:pt>
                <c:pt idx="4227">
                  <c:v>22</c:v>
                </c:pt>
                <c:pt idx="4228">
                  <c:v>22</c:v>
                </c:pt>
                <c:pt idx="4229">
                  <c:v>21</c:v>
                </c:pt>
                <c:pt idx="4230">
                  <c:v>20</c:v>
                </c:pt>
                <c:pt idx="4231">
                  <c:v>20</c:v>
                </c:pt>
                <c:pt idx="4232">
                  <c:v>19</c:v>
                </c:pt>
                <c:pt idx="4233">
                  <c:v>20</c:v>
                </c:pt>
                <c:pt idx="4234">
                  <c:v>19</c:v>
                </c:pt>
                <c:pt idx="4235">
                  <c:v>20</c:v>
                </c:pt>
                <c:pt idx="4236">
                  <c:v>20</c:v>
                </c:pt>
                <c:pt idx="4237">
                  <c:v>23</c:v>
                </c:pt>
                <c:pt idx="4238">
                  <c:v>20</c:v>
                </c:pt>
                <c:pt idx="4239">
                  <c:v>22</c:v>
                </c:pt>
                <c:pt idx="4240">
                  <c:v>20</c:v>
                </c:pt>
                <c:pt idx="4241">
                  <c:v>19</c:v>
                </c:pt>
                <c:pt idx="4242">
                  <c:v>21</c:v>
                </c:pt>
                <c:pt idx="4243">
                  <c:v>20</c:v>
                </c:pt>
                <c:pt idx="4244">
                  <c:v>22</c:v>
                </c:pt>
                <c:pt idx="4245">
                  <c:v>19</c:v>
                </c:pt>
                <c:pt idx="4246">
                  <c:v>21</c:v>
                </c:pt>
                <c:pt idx="4247">
                  <c:v>22</c:v>
                </c:pt>
                <c:pt idx="4248">
                  <c:v>21</c:v>
                </c:pt>
                <c:pt idx="4249">
                  <c:v>20</c:v>
                </c:pt>
                <c:pt idx="4250">
                  <c:v>21</c:v>
                </c:pt>
                <c:pt idx="4251">
                  <c:v>21</c:v>
                </c:pt>
                <c:pt idx="4252">
                  <c:v>21</c:v>
                </c:pt>
                <c:pt idx="4253">
                  <c:v>20</c:v>
                </c:pt>
                <c:pt idx="4254">
                  <c:v>20</c:v>
                </c:pt>
                <c:pt idx="4255">
                  <c:v>20</c:v>
                </c:pt>
                <c:pt idx="4256">
                  <c:v>19</c:v>
                </c:pt>
                <c:pt idx="4257">
                  <c:v>20</c:v>
                </c:pt>
                <c:pt idx="4258">
                  <c:v>22</c:v>
                </c:pt>
                <c:pt idx="4259">
                  <c:v>22</c:v>
                </c:pt>
                <c:pt idx="4260">
                  <c:v>19</c:v>
                </c:pt>
                <c:pt idx="4261">
                  <c:v>20</c:v>
                </c:pt>
                <c:pt idx="4262">
                  <c:v>21</c:v>
                </c:pt>
                <c:pt idx="4263">
                  <c:v>20</c:v>
                </c:pt>
                <c:pt idx="4264">
                  <c:v>20</c:v>
                </c:pt>
                <c:pt idx="4265">
                  <c:v>21</c:v>
                </c:pt>
                <c:pt idx="4266">
                  <c:v>21</c:v>
                </c:pt>
                <c:pt idx="4267">
                  <c:v>20</c:v>
                </c:pt>
                <c:pt idx="4268">
                  <c:v>21</c:v>
                </c:pt>
                <c:pt idx="4269">
                  <c:v>20</c:v>
                </c:pt>
                <c:pt idx="4270">
                  <c:v>21</c:v>
                </c:pt>
                <c:pt idx="4271">
                  <c:v>21</c:v>
                </c:pt>
                <c:pt idx="4272">
                  <c:v>21</c:v>
                </c:pt>
                <c:pt idx="4273">
                  <c:v>20</c:v>
                </c:pt>
                <c:pt idx="4274">
                  <c:v>21</c:v>
                </c:pt>
                <c:pt idx="4275">
                  <c:v>21</c:v>
                </c:pt>
                <c:pt idx="4276">
                  <c:v>21</c:v>
                </c:pt>
                <c:pt idx="4277">
                  <c:v>20</c:v>
                </c:pt>
                <c:pt idx="4278">
                  <c:v>20</c:v>
                </c:pt>
                <c:pt idx="4279">
                  <c:v>20</c:v>
                </c:pt>
                <c:pt idx="4280">
                  <c:v>20</c:v>
                </c:pt>
                <c:pt idx="4281">
                  <c:v>19</c:v>
                </c:pt>
                <c:pt idx="4282">
                  <c:v>19</c:v>
                </c:pt>
                <c:pt idx="4283">
                  <c:v>21</c:v>
                </c:pt>
                <c:pt idx="4284">
                  <c:v>20</c:v>
                </c:pt>
                <c:pt idx="4285">
                  <c:v>19</c:v>
                </c:pt>
                <c:pt idx="4286">
                  <c:v>19</c:v>
                </c:pt>
                <c:pt idx="4287">
                  <c:v>21</c:v>
                </c:pt>
                <c:pt idx="4288">
                  <c:v>21</c:v>
                </c:pt>
                <c:pt idx="4289">
                  <c:v>20</c:v>
                </c:pt>
                <c:pt idx="4290">
                  <c:v>20</c:v>
                </c:pt>
                <c:pt idx="4291">
                  <c:v>20</c:v>
                </c:pt>
                <c:pt idx="4292">
                  <c:v>20</c:v>
                </c:pt>
                <c:pt idx="4293">
                  <c:v>22</c:v>
                </c:pt>
                <c:pt idx="4294">
                  <c:v>22</c:v>
                </c:pt>
                <c:pt idx="4295">
                  <c:v>20</c:v>
                </c:pt>
                <c:pt idx="4296">
                  <c:v>21</c:v>
                </c:pt>
                <c:pt idx="4297">
                  <c:v>20</c:v>
                </c:pt>
                <c:pt idx="4298">
                  <c:v>20</c:v>
                </c:pt>
                <c:pt idx="4299">
                  <c:v>19</c:v>
                </c:pt>
                <c:pt idx="4300">
                  <c:v>20</c:v>
                </c:pt>
                <c:pt idx="4301">
                  <c:v>20</c:v>
                </c:pt>
                <c:pt idx="4302">
                  <c:v>21</c:v>
                </c:pt>
                <c:pt idx="4303">
                  <c:v>12</c:v>
                </c:pt>
                <c:pt idx="4304">
                  <c:v>20</c:v>
                </c:pt>
                <c:pt idx="4305">
                  <c:v>20</c:v>
                </c:pt>
                <c:pt idx="4306">
                  <c:v>20</c:v>
                </c:pt>
                <c:pt idx="4307">
                  <c:v>21</c:v>
                </c:pt>
                <c:pt idx="4308">
                  <c:v>21</c:v>
                </c:pt>
                <c:pt idx="4309">
                  <c:v>21</c:v>
                </c:pt>
                <c:pt idx="4310">
                  <c:v>22</c:v>
                </c:pt>
                <c:pt idx="4311">
                  <c:v>20</c:v>
                </c:pt>
                <c:pt idx="4312">
                  <c:v>20</c:v>
                </c:pt>
                <c:pt idx="4313">
                  <c:v>20</c:v>
                </c:pt>
                <c:pt idx="4314">
                  <c:v>21</c:v>
                </c:pt>
                <c:pt idx="4315">
                  <c:v>21</c:v>
                </c:pt>
                <c:pt idx="4316">
                  <c:v>20</c:v>
                </c:pt>
                <c:pt idx="4317">
                  <c:v>20</c:v>
                </c:pt>
                <c:pt idx="4318">
                  <c:v>21</c:v>
                </c:pt>
                <c:pt idx="4319">
                  <c:v>21</c:v>
                </c:pt>
                <c:pt idx="4320">
                  <c:v>19</c:v>
                </c:pt>
                <c:pt idx="4321">
                  <c:v>19</c:v>
                </c:pt>
                <c:pt idx="4322">
                  <c:v>19</c:v>
                </c:pt>
                <c:pt idx="4323">
                  <c:v>21</c:v>
                </c:pt>
                <c:pt idx="4324">
                  <c:v>22</c:v>
                </c:pt>
                <c:pt idx="4325">
                  <c:v>17</c:v>
                </c:pt>
                <c:pt idx="4326">
                  <c:v>22</c:v>
                </c:pt>
                <c:pt idx="4327">
                  <c:v>21</c:v>
                </c:pt>
                <c:pt idx="4328">
                  <c:v>21</c:v>
                </c:pt>
                <c:pt idx="4329">
                  <c:v>20</c:v>
                </c:pt>
                <c:pt idx="4330">
                  <c:v>22</c:v>
                </c:pt>
                <c:pt idx="4331">
                  <c:v>20</c:v>
                </c:pt>
                <c:pt idx="4332">
                  <c:v>20</c:v>
                </c:pt>
                <c:pt idx="4333">
                  <c:v>20</c:v>
                </c:pt>
                <c:pt idx="4334">
                  <c:v>20</c:v>
                </c:pt>
                <c:pt idx="4335">
                  <c:v>20</c:v>
                </c:pt>
                <c:pt idx="4336">
                  <c:v>22</c:v>
                </c:pt>
                <c:pt idx="4337">
                  <c:v>21</c:v>
                </c:pt>
                <c:pt idx="4338">
                  <c:v>21</c:v>
                </c:pt>
                <c:pt idx="4339">
                  <c:v>18</c:v>
                </c:pt>
                <c:pt idx="4340">
                  <c:v>21</c:v>
                </c:pt>
                <c:pt idx="4341">
                  <c:v>21</c:v>
                </c:pt>
                <c:pt idx="4342">
                  <c:v>22</c:v>
                </c:pt>
                <c:pt idx="4343">
                  <c:v>21</c:v>
                </c:pt>
                <c:pt idx="4344">
                  <c:v>23</c:v>
                </c:pt>
                <c:pt idx="4345">
                  <c:v>21</c:v>
                </c:pt>
                <c:pt idx="4346">
                  <c:v>22</c:v>
                </c:pt>
                <c:pt idx="4347">
                  <c:v>20</c:v>
                </c:pt>
                <c:pt idx="4348">
                  <c:v>21</c:v>
                </c:pt>
                <c:pt idx="4349">
                  <c:v>19</c:v>
                </c:pt>
                <c:pt idx="4350">
                  <c:v>20</c:v>
                </c:pt>
                <c:pt idx="4351">
                  <c:v>20</c:v>
                </c:pt>
                <c:pt idx="4352">
                  <c:v>20</c:v>
                </c:pt>
                <c:pt idx="4353">
                  <c:v>20</c:v>
                </c:pt>
                <c:pt idx="4354">
                  <c:v>20</c:v>
                </c:pt>
                <c:pt idx="4355">
                  <c:v>17</c:v>
                </c:pt>
                <c:pt idx="4356">
                  <c:v>21</c:v>
                </c:pt>
                <c:pt idx="4357">
                  <c:v>20</c:v>
                </c:pt>
                <c:pt idx="4358">
                  <c:v>19</c:v>
                </c:pt>
                <c:pt idx="4359">
                  <c:v>20</c:v>
                </c:pt>
                <c:pt idx="4360">
                  <c:v>21</c:v>
                </c:pt>
                <c:pt idx="4361">
                  <c:v>21</c:v>
                </c:pt>
                <c:pt idx="4362">
                  <c:v>20</c:v>
                </c:pt>
                <c:pt idx="4363">
                  <c:v>20</c:v>
                </c:pt>
                <c:pt idx="4364">
                  <c:v>20</c:v>
                </c:pt>
                <c:pt idx="4365">
                  <c:v>21</c:v>
                </c:pt>
                <c:pt idx="4366">
                  <c:v>21</c:v>
                </c:pt>
                <c:pt idx="4367">
                  <c:v>20</c:v>
                </c:pt>
                <c:pt idx="4368">
                  <c:v>21</c:v>
                </c:pt>
                <c:pt idx="4369">
                  <c:v>20</c:v>
                </c:pt>
                <c:pt idx="4370">
                  <c:v>20</c:v>
                </c:pt>
                <c:pt idx="4371">
                  <c:v>21</c:v>
                </c:pt>
                <c:pt idx="4372">
                  <c:v>19</c:v>
                </c:pt>
                <c:pt idx="4373">
                  <c:v>22</c:v>
                </c:pt>
                <c:pt idx="4374">
                  <c:v>20</c:v>
                </c:pt>
                <c:pt idx="4375">
                  <c:v>20</c:v>
                </c:pt>
                <c:pt idx="4376">
                  <c:v>19</c:v>
                </c:pt>
                <c:pt idx="4377">
                  <c:v>22</c:v>
                </c:pt>
                <c:pt idx="4378">
                  <c:v>20</c:v>
                </c:pt>
                <c:pt idx="4379">
                  <c:v>20</c:v>
                </c:pt>
                <c:pt idx="4380">
                  <c:v>22</c:v>
                </c:pt>
                <c:pt idx="4381">
                  <c:v>21</c:v>
                </c:pt>
                <c:pt idx="4382">
                  <c:v>19</c:v>
                </c:pt>
                <c:pt idx="4383">
                  <c:v>21</c:v>
                </c:pt>
                <c:pt idx="4384">
                  <c:v>20</c:v>
                </c:pt>
                <c:pt idx="4385">
                  <c:v>18</c:v>
                </c:pt>
                <c:pt idx="4386">
                  <c:v>20</c:v>
                </c:pt>
                <c:pt idx="4387">
                  <c:v>20</c:v>
                </c:pt>
                <c:pt idx="4388">
                  <c:v>21</c:v>
                </c:pt>
                <c:pt idx="4389">
                  <c:v>20</c:v>
                </c:pt>
                <c:pt idx="4390">
                  <c:v>21</c:v>
                </c:pt>
                <c:pt idx="4391">
                  <c:v>21</c:v>
                </c:pt>
                <c:pt idx="4392">
                  <c:v>13</c:v>
                </c:pt>
                <c:pt idx="4393">
                  <c:v>20</c:v>
                </c:pt>
                <c:pt idx="4394">
                  <c:v>20</c:v>
                </c:pt>
                <c:pt idx="4395">
                  <c:v>21</c:v>
                </c:pt>
                <c:pt idx="4396">
                  <c:v>20</c:v>
                </c:pt>
                <c:pt idx="4397">
                  <c:v>20</c:v>
                </c:pt>
                <c:pt idx="4398">
                  <c:v>21</c:v>
                </c:pt>
                <c:pt idx="4399">
                  <c:v>21</c:v>
                </c:pt>
                <c:pt idx="4400">
                  <c:v>20</c:v>
                </c:pt>
                <c:pt idx="4401">
                  <c:v>20</c:v>
                </c:pt>
                <c:pt idx="4402">
                  <c:v>21</c:v>
                </c:pt>
                <c:pt idx="4403">
                  <c:v>22</c:v>
                </c:pt>
                <c:pt idx="4404">
                  <c:v>21</c:v>
                </c:pt>
                <c:pt idx="4405">
                  <c:v>20</c:v>
                </c:pt>
                <c:pt idx="4406">
                  <c:v>20</c:v>
                </c:pt>
                <c:pt idx="4407">
                  <c:v>20</c:v>
                </c:pt>
                <c:pt idx="4408">
                  <c:v>22</c:v>
                </c:pt>
                <c:pt idx="4409">
                  <c:v>21</c:v>
                </c:pt>
                <c:pt idx="4410">
                  <c:v>22</c:v>
                </c:pt>
                <c:pt idx="4411">
                  <c:v>19</c:v>
                </c:pt>
                <c:pt idx="4412">
                  <c:v>21</c:v>
                </c:pt>
                <c:pt idx="4413">
                  <c:v>21</c:v>
                </c:pt>
                <c:pt idx="4414">
                  <c:v>21</c:v>
                </c:pt>
                <c:pt idx="4415">
                  <c:v>19</c:v>
                </c:pt>
                <c:pt idx="4416">
                  <c:v>19</c:v>
                </c:pt>
                <c:pt idx="4417">
                  <c:v>19</c:v>
                </c:pt>
                <c:pt idx="4418">
                  <c:v>20</c:v>
                </c:pt>
                <c:pt idx="4419">
                  <c:v>21</c:v>
                </c:pt>
                <c:pt idx="4420">
                  <c:v>21</c:v>
                </c:pt>
                <c:pt idx="4421">
                  <c:v>21</c:v>
                </c:pt>
                <c:pt idx="4422">
                  <c:v>20</c:v>
                </c:pt>
                <c:pt idx="4423">
                  <c:v>19</c:v>
                </c:pt>
                <c:pt idx="4424">
                  <c:v>20</c:v>
                </c:pt>
                <c:pt idx="4425">
                  <c:v>20</c:v>
                </c:pt>
                <c:pt idx="4426">
                  <c:v>20</c:v>
                </c:pt>
                <c:pt idx="4427">
                  <c:v>21</c:v>
                </c:pt>
                <c:pt idx="4428">
                  <c:v>22</c:v>
                </c:pt>
                <c:pt idx="4429">
                  <c:v>22</c:v>
                </c:pt>
                <c:pt idx="4430">
                  <c:v>21</c:v>
                </c:pt>
                <c:pt idx="4431">
                  <c:v>21</c:v>
                </c:pt>
                <c:pt idx="4432">
                  <c:v>21</c:v>
                </c:pt>
                <c:pt idx="4433">
                  <c:v>21</c:v>
                </c:pt>
                <c:pt idx="4434">
                  <c:v>20</c:v>
                </c:pt>
                <c:pt idx="4435">
                  <c:v>22</c:v>
                </c:pt>
                <c:pt idx="4436">
                  <c:v>22</c:v>
                </c:pt>
                <c:pt idx="4437">
                  <c:v>22</c:v>
                </c:pt>
                <c:pt idx="4438">
                  <c:v>21</c:v>
                </c:pt>
                <c:pt idx="4439">
                  <c:v>22</c:v>
                </c:pt>
                <c:pt idx="4440">
                  <c:v>20</c:v>
                </c:pt>
                <c:pt idx="4441">
                  <c:v>20</c:v>
                </c:pt>
                <c:pt idx="4442">
                  <c:v>20</c:v>
                </c:pt>
                <c:pt idx="4443">
                  <c:v>20</c:v>
                </c:pt>
                <c:pt idx="4444">
                  <c:v>19</c:v>
                </c:pt>
                <c:pt idx="4445">
                  <c:v>21</c:v>
                </c:pt>
                <c:pt idx="4446">
                  <c:v>21</c:v>
                </c:pt>
                <c:pt idx="4447">
                  <c:v>18</c:v>
                </c:pt>
                <c:pt idx="4448">
                  <c:v>20</c:v>
                </c:pt>
                <c:pt idx="4449">
                  <c:v>20</c:v>
                </c:pt>
                <c:pt idx="4450">
                  <c:v>21</c:v>
                </c:pt>
                <c:pt idx="4451">
                  <c:v>21</c:v>
                </c:pt>
                <c:pt idx="4452">
                  <c:v>20</c:v>
                </c:pt>
                <c:pt idx="4453">
                  <c:v>20</c:v>
                </c:pt>
                <c:pt idx="4454">
                  <c:v>21</c:v>
                </c:pt>
                <c:pt idx="4455">
                  <c:v>22</c:v>
                </c:pt>
                <c:pt idx="4456">
                  <c:v>20</c:v>
                </c:pt>
                <c:pt idx="4457">
                  <c:v>20</c:v>
                </c:pt>
                <c:pt idx="4458">
                  <c:v>20</c:v>
                </c:pt>
                <c:pt idx="4459">
                  <c:v>23</c:v>
                </c:pt>
                <c:pt idx="4460">
                  <c:v>21</c:v>
                </c:pt>
                <c:pt idx="4461">
                  <c:v>21</c:v>
                </c:pt>
                <c:pt idx="4462">
                  <c:v>19</c:v>
                </c:pt>
                <c:pt idx="4463">
                  <c:v>21</c:v>
                </c:pt>
                <c:pt idx="4464">
                  <c:v>20</c:v>
                </c:pt>
                <c:pt idx="4465">
                  <c:v>20</c:v>
                </c:pt>
                <c:pt idx="4466">
                  <c:v>21</c:v>
                </c:pt>
                <c:pt idx="4467">
                  <c:v>21</c:v>
                </c:pt>
                <c:pt idx="4468">
                  <c:v>20</c:v>
                </c:pt>
                <c:pt idx="4469">
                  <c:v>20</c:v>
                </c:pt>
                <c:pt idx="4470">
                  <c:v>21</c:v>
                </c:pt>
                <c:pt idx="4471">
                  <c:v>20</c:v>
                </c:pt>
                <c:pt idx="4472">
                  <c:v>19</c:v>
                </c:pt>
                <c:pt idx="4473">
                  <c:v>20</c:v>
                </c:pt>
                <c:pt idx="4474">
                  <c:v>20</c:v>
                </c:pt>
                <c:pt idx="4475">
                  <c:v>20</c:v>
                </c:pt>
                <c:pt idx="4476">
                  <c:v>20</c:v>
                </c:pt>
                <c:pt idx="4477">
                  <c:v>20</c:v>
                </c:pt>
                <c:pt idx="4478">
                  <c:v>21</c:v>
                </c:pt>
                <c:pt idx="4479">
                  <c:v>21</c:v>
                </c:pt>
                <c:pt idx="4480">
                  <c:v>21</c:v>
                </c:pt>
                <c:pt idx="4481">
                  <c:v>21</c:v>
                </c:pt>
                <c:pt idx="4482">
                  <c:v>21</c:v>
                </c:pt>
                <c:pt idx="4483">
                  <c:v>21</c:v>
                </c:pt>
                <c:pt idx="4484">
                  <c:v>20</c:v>
                </c:pt>
                <c:pt idx="4485">
                  <c:v>20</c:v>
                </c:pt>
                <c:pt idx="4486">
                  <c:v>22</c:v>
                </c:pt>
                <c:pt idx="4487">
                  <c:v>22</c:v>
                </c:pt>
                <c:pt idx="4488">
                  <c:v>20</c:v>
                </c:pt>
                <c:pt idx="4489">
                  <c:v>20</c:v>
                </c:pt>
                <c:pt idx="4490">
                  <c:v>21</c:v>
                </c:pt>
                <c:pt idx="4491">
                  <c:v>20</c:v>
                </c:pt>
                <c:pt idx="4492">
                  <c:v>23</c:v>
                </c:pt>
                <c:pt idx="4493">
                  <c:v>21</c:v>
                </c:pt>
                <c:pt idx="4494">
                  <c:v>22</c:v>
                </c:pt>
                <c:pt idx="4495">
                  <c:v>18</c:v>
                </c:pt>
                <c:pt idx="4496">
                  <c:v>21</c:v>
                </c:pt>
                <c:pt idx="4497">
                  <c:v>22</c:v>
                </c:pt>
                <c:pt idx="4498">
                  <c:v>19</c:v>
                </c:pt>
                <c:pt idx="4499">
                  <c:v>21</c:v>
                </c:pt>
                <c:pt idx="4500">
                  <c:v>21</c:v>
                </c:pt>
                <c:pt idx="4501">
                  <c:v>22</c:v>
                </c:pt>
                <c:pt idx="4502">
                  <c:v>20</c:v>
                </c:pt>
                <c:pt idx="4503">
                  <c:v>20</c:v>
                </c:pt>
                <c:pt idx="4504">
                  <c:v>20</c:v>
                </c:pt>
                <c:pt idx="4505">
                  <c:v>20</c:v>
                </c:pt>
                <c:pt idx="4506">
                  <c:v>19</c:v>
                </c:pt>
                <c:pt idx="4507">
                  <c:v>21</c:v>
                </c:pt>
                <c:pt idx="4508">
                  <c:v>20</c:v>
                </c:pt>
                <c:pt idx="4509">
                  <c:v>20</c:v>
                </c:pt>
                <c:pt idx="4510">
                  <c:v>19</c:v>
                </c:pt>
                <c:pt idx="4511">
                  <c:v>20</c:v>
                </c:pt>
                <c:pt idx="4512">
                  <c:v>21</c:v>
                </c:pt>
                <c:pt idx="4513">
                  <c:v>22</c:v>
                </c:pt>
                <c:pt idx="4514">
                  <c:v>22</c:v>
                </c:pt>
                <c:pt idx="4515">
                  <c:v>21</c:v>
                </c:pt>
                <c:pt idx="4516">
                  <c:v>20</c:v>
                </c:pt>
                <c:pt idx="4517">
                  <c:v>20</c:v>
                </c:pt>
                <c:pt idx="4518">
                  <c:v>22</c:v>
                </c:pt>
                <c:pt idx="4519">
                  <c:v>19</c:v>
                </c:pt>
                <c:pt idx="4520">
                  <c:v>20</c:v>
                </c:pt>
                <c:pt idx="4521">
                  <c:v>20</c:v>
                </c:pt>
                <c:pt idx="4522">
                  <c:v>20</c:v>
                </c:pt>
                <c:pt idx="4523">
                  <c:v>21</c:v>
                </c:pt>
                <c:pt idx="4524">
                  <c:v>22</c:v>
                </c:pt>
                <c:pt idx="4525">
                  <c:v>20</c:v>
                </c:pt>
                <c:pt idx="4526">
                  <c:v>20</c:v>
                </c:pt>
                <c:pt idx="4527">
                  <c:v>20</c:v>
                </c:pt>
                <c:pt idx="4528">
                  <c:v>19</c:v>
                </c:pt>
                <c:pt idx="4529">
                  <c:v>19</c:v>
                </c:pt>
                <c:pt idx="4530">
                  <c:v>22</c:v>
                </c:pt>
                <c:pt idx="4531">
                  <c:v>20</c:v>
                </c:pt>
                <c:pt idx="4532">
                  <c:v>19</c:v>
                </c:pt>
                <c:pt idx="4533">
                  <c:v>21</c:v>
                </c:pt>
                <c:pt idx="4534">
                  <c:v>22</c:v>
                </c:pt>
                <c:pt idx="4535">
                  <c:v>20</c:v>
                </c:pt>
                <c:pt idx="4536">
                  <c:v>22</c:v>
                </c:pt>
                <c:pt idx="4537">
                  <c:v>21</c:v>
                </c:pt>
                <c:pt idx="4538">
                  <c:v>20</c:v>
                </c:pt>
                <c:pt idx="4539">
                  <c:v>20</c:v>
                </c:pt>
                <c:pt idx="4540">
                  <c:v>20</c:v>
                </c:pt>
                <c:pt idx="4541">
                  <c:v>19</c:v>
                </c:pt>
                <c:pt idx="4542">
                  <c:v>22</c:v>
                </c:pt>
                <c:pt idx="4543">
                  <c:v>21</c:v>
                </c:pt>
                <c:pt idx="4544">
                  <c:v>20</c:v>
                </c:pt>
                <c:pt idx="4545">
                  <c:v>20</c:v>
                </c:pt>
                <c:pt idx="4546">
                  <c:v>21</c:v>
                </c:pt>
                <c:pt idx="4547">
                  <c:v>21</c:v>
                </c:pt>
                <c:pt idx="4548">
                  <c:v>20</c:v>
                </c:pt>
                <c:pt idx="4549">
                  <c:v>22</c:v>
                </c:pt>
                <c:pt idx="4550">
                  <c:v>19</c:v>
                </c:pt>
                <c:pt idx="4551">
                  <c:v>21</c:v>
                </c:pt>
                <c:pt idx="4552">
                  <c:v>21</c:v>
                </c:pt>
                <c:pt idx="4553">
                  <c:v>20</c:v>
                </c:pt>
                <c:pt idx="4554">
                  <c:v>21</c:v>
                </c:pt>
                <c:pt idx="4555">
                  <c:v>23</c:v>
                </c:pt>
                <c:pt idx="4556">
                  <c:v>21</c:v>
                </c:pt>
                <c:pt idx="4557">
                  <c:v>20</c:v>
                </c:pt>
                <c:pt idx="4558">
                  <c:v>21</c:v>
                </c:pt>
                <c:pt idx="4559">
                  <c:v>22</c:v>
                </c:pt>
                <c:pt idx="4560">
                  <c:v>20</c:v>
                </c:pt>
                <c:pt idx="4561">
                  <c:v>19</c:v>
                </c:pt>
                <c:pt idx="4562">
                  <c:v>18</c:v>
                </c:pt>
                <c:pt idx="4563">
                  <c:v>20</c:v>
                </c:pt>
                <c:pt idx="4564">
                  <c:v>23</c:v>
                </c:pt>
                <c:pt idx="4565">
                  <c:v>19</c:v>
                </c:pt>
                <c:pt idx="4566">
                  <c:v>21</c:v>
                </c:pt>
                <c:pt idx="4567">
                  <c:v>20</c:v>
                </c:pt>
                <c:pt idx="4568">
                  <c:v>21</c:v>
                </c:pt>
                <c:pt idx="4569">
                  <c:v>20</c:v>
                </c:pt>
                <c:pt idx="4570">
                  <c:v>23</c:v>
                </c:pt>
                <c:pt idx="4571">
                  <c:v>20</c:v>
                </c:pt>
                <c:pt idx="4572">
                  <c:v>20</c:v>
                </c:pt>
                <c:pt idx="4573">
                  <c:v>21</c:v>
                </c:pt>
                <c:pt idx="4574">
                  <c:v>21</c:v>
                </c:pt>
                <c:pt idx="4575">
                  <c:v>20</c:v>
                </c:pt>
                <c:pt idx="4576">
                  <c:v>21</c:v>
                </c:pt>
                <c:pt idx="4577">
                  <c:v>21</c:v>
                </c:pt>
                <c:pt idx="4578">
                  <c:v>21</c:v>
                </c:pt>
                <c:pt idx="4579">
                  <c:v>22</c:v>
                </c:pt>
                <c:pt idx="4580">
                  <c:v>20</c:v>
                </c:pt>
                <c:pt idx="4581">
                  <c:v>20</c:v>
                </c:pt>
                <c:pt idx="4582">
                  <c:v>20</c:v>
                </c:pt>
                <c:pt idx="4583">
                  <c:v>20</c:v>
                </c:pt>
                <c:pt idx="4584">
                  <c:v>22</c:v>
                </c:pt>
                <c:pt idx="4585">
                  <c:v>20</c:v>
                </c:pt>
                <c:pt idx="4586">
                  <c:v>21</c:v>
                </c:pt>
                <c:pt idx="4587">
                  <c:v>18</c:v>
                </c:pt>
                <c:pt idx="4588">
                  <c:v>22</c:v>
                </c:pt>
                <c:pt idx="4589">
                  <c:v>21</c:v>
                </c:pt>
                <c:pt idx="4590">
                  <c:v>24</c:v>
                </c:pt>
                <c:pt idx="4591">
                  <c:v>23</c:v>
                </c:pt>
                <c:pt idx="4592">
                  <c:v>21</c:v>
                </c:pt>
                <c:pt idx="4593">
                  <c:v>21</c:v>
                </c:pt>
                <c:pt idx="4594">
                  <c:v>21</c:v>
                </c:pt>
                <c:pt idx="4595">
                  <c:v>20</c:v>
                </c:pt>
                <c:pt idx="4596">
                  <c:v>21</c:v>
                </c:pt>
                <c:pt idx="4597">
                  <c:v>20</c:v>
                </c:pt>
                <c:pt idx="4598">
                  <c:v>21</c:v>
                </c:pt>
                <c:pt idx="4599">
                  <c:v>20</c:v>
                </c:pt>
                <c:pt idx="4600">
                  <c:v>19</c:v>
                </c:pt>
                <c:pt idx="4601">
                  <c:v>21</c:v>
                </c:pt>
                <c:pt idx="4602">
                  <c:v>20</c:v>
                </c:pt>
                <c:pt idx="4603">
                  <c:v>21</c:v>
                </c:pt>
                <c:pt idx="4604">
                  <c:v>21</c:v>
                </c:pt>
                <c:pt idx="4605">
                  <c:v>21</c:v>
                </c:pt>
                <c:pt idx="4606">
                  <c:v>21</c:v>
                </c:pt>
                <c:pt idx="4607">
                  <c:v>20</c:v>
                </c:pt>
                <c:pt idx="4608">
                  <c:v>17</c:v>
                </c:pt>
                <c:pt idx="4609">
                  <c:v>19</c:v>
                </c:pt>
                <c:pt idx="4610">
                  <c:v>21</c:v>
                </c:pt>
                <c:pt idx="4611">
                  <c:v>19</c:v>
                </c:pt>
                <c:pt idx="4612">
                  <c:v>21</c:v>
                </c:pt>
                <c:pt idx="4613">
                  <c:v>20</c:v>
                </c:pt>
                <c:pt idx="4614">
                  <c:v>19</c:v>
                </c:pt>
                <c:pt idx="4615">
                  <c:v>21</c:v>
                </c:pt>
                <c:pt idx="4616">
                  <c:v>22</c:v>
                </c:pt>
                <c:pt idx="4617">
                  <c:v>23</c:v>
                </c:pt>
                <c:pt idx="4618">
                  <c:v>22</c:v>
                </c:pt>
                <c:pt idx="4619">
                  <c:v>21</c:v>
                </c:pt>
                <c:pt idx="4620">
                  <c:v>19</c:v>
                </c:pt>
                <c:pt idx="4621">
                  <c:v>18</c:v>
                </c:pt>
                <c:pt idx="4622">
                  <c:v>21</c:v>
                </c:pt>
                <c:pt idx="4623">
                  <c:v>23</c:v>
                </c:pt>
                <c:pt idx="4624">
                  <c:v>20</c:v>
                </c:pt>
                <c:pt idx="4625">
                  <c:v>21</c:v>
                </c:pt>
                <c:pt idx="4626">
                  <c:v>20</c:v>
                </c:pt>
                <c:pt idx="4627">
                  <c:v>21</c:v>
                </c:pt>
                <c:pt idx="4628">
                  <c:v>20</c:v>
                </c:pt>
                <c:pt idx="4629">
                  <c:v>20</c:v>
                </c:pt>
                <c:pt idx="4630">
                  <c:v>21</c:v>
                </c:pt>
                <c:pt idx="4631">
                  <c:v>22</c:v>
                </c:pt>
                <c:pt idx="4632">
                  <c:v>19</c:v>
                </c:pt>
                <c:pt idx="4633">
                  <c:v>20</c:v>
                </c:pt>
                <c:pt idx="4634">
                  <c:v>20</c:v>
                </c:pt>
                <c:pt idx="4635">
                  <c:v>21</c:v>
                </c:pt>
                <c:pt idx="4636">
                  <c:v>21</c:v>
                </c:pt>
                <c:pt idx="4637">
                  <c:v>20</c:v>
                </c:pt>
                <c:pt idx="4638">
                  <c:v>19</c:v>
                </c:pt>
                <c:pt idx="4639">
                  <c:v>20</c:v>
                </c:pt>
                <c:pt idx="4640">
                  <c:v>21</c:v>
                </c:pt>
                <c:pt idx="4641">
                  <c:v>21</c:v>
                </c:pt>
                <c:pt idx="4642">
                  <c:v>20</c:v>
                </c:pt>
                <c:pt idx="4643">
                  <c:v>21</c:v>
                </c:pt>
                <c:pt idx="4644">
                  <c:v>19</c:v>
                </c:pt>
                <c:pt idx="4645">
                  <c:v>21</c:v>
                </c:pt>
                <c:pt idx="4646">
                  <c:v>18</c:v>
                </c:pt>
                <c:pt idx="4647">
                  <c:v>21</c:v>
                </c:pt>
                <c:pt idx="4648">
                  <c:v>20</c:v>
                </c:pt>
                <c:pt idx="4649">
                  <c:v>21</c:v>
                </c:pt>
                <c:pt idx="4650">
                  <c:v>20</c:v>
                </c:pt>
                <c:pt idx="4651">
                  <c:v>19</c:v>
                </c:pt>
                <c:pt idx="4652">
                  <c:v>21</c:v>
                </c:pt>
                <c:pt idx="4653">
                  <c:v>20</c:v>
                </c:pt>
                <c:pt idx="4654">
                  <c:v>21</c:v>
                </c:pt>
                <c:pt idx="4655">
                  <c:v>20</c:v>
                </c:pt>
                <c:pt idx="4656">
                  <c:v>21</c:v>
                </c:pt>
                <c:pt idx="4657">
                  <c:v>20</c:v>
                </c:pt>
                <c:pt idx="4658">
                  <c:v>20</c:v>
                </c:pt>
                <c:pt idx="4659">
                  <c:v>20</c:v>
                </c:pt>
                <c:pt idx="4660">
                  <c:v>22</c:v>
                </c:pt>
                <c:pt idx="4661">
                  <c:v>20</c:v>
                </c:pt>
                <c:pt idx="4662">
                  <c:v>21</c:v>
                </c:pt>
                <c:pt idx="4663">
                  <c:v>20</c:v>
                </c:pt>
                <c:pt idx="4664">
                  <c:v>20</c:v>
                </c:pt>
                <c:pt idx="4665">
                  <c:v>21</c:v>
                </c:pt>
                <c:pt idx="4666">
                  <c:v>20</c:v>
                </c:pt>
                <c:pt idx="4667">
                  <c:v>19</c:v>
                </c:pt>
                <c:pt idx="4668">
                  <c:v>19</c:v>
                </c:pt>
                <c:pt idx="4669">
                  <c:v>21</c:v>
                </c:pt>
                <c:pt idx="4670">
                  <c:v>22</c:v>
                </c:pt>
                <c:pt idx="4671">
                  <c:v>20</c:v>
                </c:pt>
                <c:pt idx="4672">
                  <c:v>20</c:v>
                </c:pt>
                <c:pt idx="4673">
                  <c:v>23</c:v>
                </c:pt>
                <c:pt idx="4674">
                  <c:v>20</c:v>
                </c:pt>
                <c:pt idx="4675">
                  <c:v>20</c:v>
                </c:pt>
                <c:pt idx="4676">
                  <c:v>21</c:v>
                </c:pt>
                <c:pt idx="4677">
                  <c:v>20</c:v>
                </c:pt>
                <c:pt idx="4678">
                  <c:v>22</c:v>
                </c:pt>
                <c:pt idx="4679">
                  <c:v>20</c:v>
                </c:pt>
                <c:pt idx="4680">
                  <c:v>19</c:v>
                </c:pt>
                <c:pt idx="4681">
                  <c:v>20</c:v>
                </c:pt>
                <c:pt idx="4682">
                  <c:v>20</c:v>
                </c:pt>
                <c:pt idx="4683">
                  <c:v>20</c:v>
                </c:pt>
                <c:pt idx="4684">
                  <c:v>20</c:v>
                </c:pt>
                <c:pt idx="4685">
                  <c:v>22</c:v>
                </c:pt>
                <c:pt idx="4686">
                  <c:v>20</c:v>
                </c:pt>
                <c:pt idx="4687">
                  <c:v>20</c:v>
                </c:pt>
                <c:pt idx="4688">
                  <c:v>21</c:v>
                </c:pt>
                <c:pt idx="4689">
                  <c:v>22</c:v>
                </c:pt>
                <c:pt idx="4690">
                  <c:v>21</c:v>
                </c:pt>
                <c:pt idx="4691">
                  <c:v>20</c:v>
                </c:pt>
                <c:pt idx="4692">
                  <c:v>20</c:v>
                </c:pt>
                <c:pt idx="4693">
                  <c:v>22</c:v>
                </c:pt>
                <c:pt idx="4694">
                  <c:v>20</c:v>
                </c:pt>
                <c:pt idx="4695">
                  <c:v>19</c:v>
                </c:pt>
                <c:pt idx="4696">
                  <c:v>22</c:v>
                </c:pt>
                <c:pt idx="4697">
                  <c:v>21</c:v>
                </c:pt>
                <c:pt idx="4698">
                  <c:v>20</c:v>
                </c:pt>
                <c:pt idx="4699">
                  <c:v>20</c:v>
                </c:pt>
                <c:pt idx="4700">
                  <c:v>18</c:v>
                </c:pt>
                <c:pt idx="4701">
                  <c:v>20</c:v>
                </c:pt>
                <c:pt idx="4702">
                  <c:v>20</c:v>
                </c:pt>
                <c:pt idx="4703">
                  <c:v>20</c:v>
                </c:pt>
                <c:pt idx="4704">
                  <c:v>22</c:v>
                </c:pt>
                <c:pt idx="4705">
                  <c:v>20</c:v>
                </c:pt>
                <c:pt idx="4706">
                  <c:v>20</c:v>
                </c:pt>
                <c:pt idx="4707">
                  <c:v>19</c:v>
                </c:pt>
                <c:pt idx="4708">
                  <c:v>20</c:v>
                </c:pt>
                <c:pt idx="4709">
                  <c:v>20</c:v>
                </c:pt>
                <c:pt idx="4710">
                  <c:v>21</c:v>
                </c:pt>
                <c:pt idx="4711">
                  <c:v>21</c:v>
                </c:pt>
                <c:pt idx="4712">
                  <c:v>22</c:v>
                </c:pt>
                <c:pt idx="4713">
                  <c:v>20</c:v>
                </c:pt>
                <c:pt idx="4714">
                  <c:v>21</c:v>
                </c:pt>
                <c:pt idx="4715">
                  <c:v>22</c:v>
                </c:pt>
                <c:pt idx="4716">
                  <c:v>20</c:v>
                </c:pt>
                <c:pt idx="4717">
                  <c:v>21</c:v>
                </c:pt>
                <c:pt idx="4718">
                  <c:v>20</c:v>
                </c:pt>
                <c:pt idx="4719">
                  <c:v>19</c:v>
                </c:pt>
                <c:pt idx="4720">
                  <c:v>21</c:v>
                </c:pt>
                <c:pt idx="4721">
                  <c:v>21</c:v>
                </c:pt>
                <c:pt idx="4722">
                  <c:v>20</c:v>
                </c:pt>
                <c:pt idx="4723">
                  <c:v>23</c:v>
                </c:pt>
                <c:pt idx="4724">
                  <c:v>21</c:v>
                </c:pt>
                <c:pt idx="4725">
                  <c:v>20</c:v>
                </c:pt>
                <c:pt idx="4726">
                  <c:v>19</c:v>
                </c:pt>
                <c:pt idx="4727">
                  <c:v>21</c:v>
                </c:pt>
                <c:pt idx="4728">
                  <c:v>20</c:v>
                </c:pt>
                <c:pt idx="4729">
                  <c:v>22</c:v>
                </c:pt>
                <c:pt idx="4730">
                  <c:v>20</c:v>
                </c:pt>
                <c:pt idx="4731">
                  <c:v>21</c:v>
                </c:pt>
                <c:pt idx="4732">
                  <c:v>21</c:v>
                </c:pt>
                <c:pt idx="4733">
                  <c:v>19</c:v>
                </c:pt>
                <c:pt idx="4734">
                  <c:v>22</c:v>
                </c:pt>
                <c:pt idx="4735">
                  <c:v>22</c:v>
                </c:pt>
                <c:pt idx="4736">
                  <c:v>20</c:v>
                </c:pt>
                <c:pt idx="4737">
                  <c:v>19</c:v>
                </c:pt>
                <c:pt idx="4738">
                  <c:v>22</c:v>
                </c:pt>
                <c:pt idx="4739">
                  <c:v>20</c:v>
                </c:pt>
                <c:pt idx="4740">
                  <c:v>19</c:v>
                </c:pt>
                <c:pt idx="4741">
                  <c:v>20</c:v>
                </c:pt>
                <c:pt idx="4742">
                  <c:v>20</c:v>
                </c:pt>
                <c:pt idx="4743">
                  <c:v>20</c:v>
                </c:pt>
                <c:pt idx="4744">
                  <c:v>22</c:v>
                </c:pt>
                <c:pt idx="4745">
                  <c:v>23</c:v>
                </c:pt>
                <c:pt idx="4746">
                  <c:v>20</c:v>
                </c:pt>
                <c:pt idx="4747">
                  <c:v>20</c:v>
                </c:pt>
                <c:pt idx="4748">
                  <c:v>21</c:v>
                </c:pt>
                <c:pt idx="4749">
                  <c:v>21</c:v>
                </c:pt>
                <c:pt idx="4750">
                  <c:v>19</c:v>
                </c:pt>
                <c:pt idx="4751">
                  <c:v>22</c:v>
                </c:pt>
                <c:pt idx="4752">
                  <c:v>22</c:v>
                </c:pt>
                <c:pt idx="4753">
                  <c:v>20</c:v>
                </c:pt>
                <c:pt idx="4754">
                  <c:v>22</c:v>
                </c:pt>
                <c:pt idx="4755">
                  <c:v>21</c:v>
                </c:pt>
                <c:pt idx="4756">
                  <c:v>20</c:v>
                </c:pt>
                <c:pt idx="4757">
                  <c:v>22</c:v>
                </c:pt>
                <c:pt idx="4758">
                  <c:v>22</c:v>
                </c:pt>
                <c:pt idx="4759">
                  <c:v>20</c:v>
                </c:pt>
                <c:pt idx="4760">
                  <c:v>20</c:v>
                </c:pt>
                <c:pt idx="4761">
                  <c:v>20</c:v>
                </c:pt>
                <c:pt idx="4762">
                  <c:v>21</c:v>
                </c:pt>
                <c:pt idx="4763">
                  <c:v>20</c:v>
                </c:pt>
                <c:pt idx="4764">
                  <c:v>21</c:v>
                </c:pt>
                <c:pt idx="4765">
                  <c:v>21</c:v>
                </c:pt>
                <c:pt idx="4766">
                  <c:v>18</c:v>
                </c:pt>
                <c:pt idx="4767">
                  <c:v>21</c:v>
                </c:pt>
                <c:pt idx="4768">
                  <c:v>20</c:v>
                </c:pt>
                <c:pt idx="4769">
                  <c:v>21</c:v>
                </c:pt>
                <c:pt idx="4770">
                  <c:v>21</c:v>
                </c:pt>
                <c:pt idx="4771">
                  <c:v>21</c:v>
                </c:pt>
                <c:pt idx="4772">
                  <c:v>21</c:v>
                </c:pt>
                <c:pt idx="4773">
                  <c:v>20</c:v>
                </c:pt>
                <c:pt idx="4774">
                  <c:v>21</c:v>
                </c:pt>
                <c:pt idx="4775">
                  <c:v>27</c:v>
                </c:pt>
                <c:pt idx="4776">
                  <c:v>20</c:v>
                </c:pt>
                <c:pt idx="4777">
                  <c:v>21</c:v>
                </c:pt>
                <c:pt idx="4778">
                  <c:v>21</c:v>
                </c:pt>
                <c:pt idx="4779">
                  <c:v>19</c:v>
                </c:pt>
                <c:pt idx="4780">
                  <c:v>20</c:v>
                </c:pt>
                <c:pt idx="4781">
                  <c:v>20</c:v>
                </c:pt>
                <c:pt idx="4782">
                  <c:v>20</c:v>
                </c:pt>
                <c:pt idx="4783">
                  <c:v>20</c:v>
                </c:pt>
                <c:pt idx="4784">
                  <c:v>19</c:v>
                </c:pt>
                <c:pt idx="4785">
                  <c:v>20</c:v>
                </c:pt>
                <c:pt idx="4786">
                  <c:v>20</c:v>
                </c:pt>
                <c:pt idx="4787">
                  <c:v>21</c:v>
                </c:pt>
                <c:pt idx="4788">
                  <c:v>20</c:v>
                </c:pt>
                <c:pt idx="4789">
                  <c:v>21</c:v>
                </c:pt>
                <c:pt idx="4790">
                  <c:v>20</c:v>
                </c:pt>
                <c:pt idx="4791">
                  <c:v>19</c:v>
                </c:pt>
                <c:pt idx="4792">
                  <c:v>20</c:v>
                </c:pt>
                <c:pt idx="4793">
                  <c:v>21</c:v>
                </c:pt>
                <c:pt idx="4794">
                  <c:v>21</c:v>
                </c:pt>
                <c:pt idx="4795">
                  <c:v>20</c:v>
                </c:pt>
                <c:pt idx="4796">
                  <c:v>20</c:v>
                </c:pt>
                <c:pt idx="4797">
                  <c:v>22</c:v>
                </c:pt>
                <c:pt idx="4798">
                  <c:v>20</c:v>
                </c:pt>
                <c:pt idx="4799">
                  <c:v>22</c:v>
                </c:pt>
                <c:pt idx="4800">
                  <c:v>20</c:v>
                </c:pt>
                <c:pt idx="4801">
                  <c:v>21</c:v>
                </c:pt>
                <c:pt idx="4802">
                  <c:v>20</c:v>
                </c:pt>
                <c:pt idx="4803">
                  <c:v>20</c:v>
                </c:pt>
                <c:pt idx="4804">
                  <c:v>19</c:v>
                </c:pt>
                <c:pt idx="4805">
                  <c:v>22</c:v>
                </c:pt>
                <c:pt idx="4806">
                  <c:v>21</c:v>
                </c:pt>
                <c:pt idx="4807">
                  <c:v>22</c:v>
                </c:pt>
                <c:pt idx="4808">
                  <c:v>21</c:v>
                </c:pt>
                <c:pt idx="4809">
                  <c:v>20</c:v>
                </c:pt>
                <c:pt idx="4810">
                  <c:v>22</c:v>
                </c:pt>
                <c:pt idx="4811">
                  <c:v>21</c:v>
                </c:pt>
                <c:pt idx="4812">
                  <c:v>18</c:v>
                </c:pt>
                <c:pt idx="4813">
                  <c:v>20</c:v>
                </c:pt>
                <c:pt idx="4814">
                  <c:v>21</c:v>
                </c:pt>
                <c:pt idx="4815">
                  <c:v>20</c:v>
                </c:pt>
                <c:pt idx="4816">
                  <c:v>22</c:v>
                </c:pt>
                <c:pt idx="4817">
                  <c:v>21</c:v>
                </c:pt>
                <c:pt idx="4818">
                  <c:v>21</c:v>
                </c:pt>
                <c:pt idx="4819">
                  <c:v>20</c:v>
                </c:pt>
                <c:pt idx="4820">
                  <c:v>20</c:v>
                </c:pt>
                <c:pt idx="4821">
                  <c:v>21</c:v>
                </c:pt>
                <c:pt idx="4822">
                  <c:v>21</c:v>
                </c:pt>
                <c:pt idx="4823">
                  <c:v>21</c:v>
                </c:pt>
                <c:pt idx="4824">
                  <c:v>17</c:v>
                </c:pt>
                <c:pt idx="4825">
                  <c:v>21</c:v>
                </c:pt>
                <c:pt idx="4826">
                  <c:v>20</c:v>
                </c:pt>
                <c:pt idx="4827">
                  <c:v>20</c:v>
                </c:pt>
                <c:pt idx="4828">
                  <c:v>21</c:v>
                </c:pt>
                <c:pt idx="4829">
                  <c:v>21</c:v>
                </c:pt>
                <c:pt idx="4830">
                  <c:v>22</c:v>
                </c:pt>
                <c:pt idx="4831">
                  <c:v>23</c:v>
                </c:pt>
                <c:pt idx="4832">
                  <c:v>21</c:v>
                </c:pt>
                <c:pt idx="4833">
                  <c:v>19</c:v>
                </c:pt>
                <c:pt idx="4834">
                  <c:v>20</c:v>
                </c:pt>
                <c:pt idx="4835">
                  <c:v>20</c:v>
                </c:pt>
                <c:pt idx="4836">
                  <c:v>21</c:v>
                </c:pt>
                <c:pt idx="4837">
                  <c:v>20</c:v>
                </c:pt>
                <c:pt idx="4838">
                  <c:v>20</c:v>
                </c:pt>
                <c:pt idx="4839">
                  <c:v>21</c:v>
                </c:pt>
                <c:pt idx="4840">
                  <c:v>20</c:v>
                </c:pt>
                <c:pt idx="4841">
                  <c:v>20</c:v>
                </c:pt>
                <c:pt idx="4842">
                  <c:v>21</c:v>
                </c:pt>
                <c:pt idx="4843">
                  <c:v>20</c:v>
                </c:pt>
                <c:pt idx="4844">
                  <c:v>20</c:v>
                </c:pt>
                <c:pt idx="4845">
                  <c:v>19</c:v>
                </c:pt>
                <c:pt idx="4846">
                  <c:v>21</c:v>
                </c:pt>
                <c:pt idx="4847">
                  <c:v>20</c:v>
                </c:pt>
                <c:pt idx="4848">
                  <c:v>20</c:v>
                </c:pt>
                <c:pt idx="4849">
                  <c:v>22</c:v>
                </c:pt>
                <c:pt idx="4850">
                  <c:v>21</c:v>
                </c:pt>
                <c:pt idx="4851">
                  <c:v>20</c:v>
                </c:pt>
                <c:pt idx="4852">
                  <c:v>21</c:v>
                </c:pt>
                <c:pt idx="4853">
                  <c:v>23</c:v>
                </c:pt>
                <c:pt idx="4854">
                  <c:v>21</c:v>
                </c:pt>
                <c:pt idx="4855">
                  <c:v>21</c:v>
                </c:pt>
                <c:pt idx="4856">
                  <c:v>21</c:v>
                </c:pt>
                <c:pt idx="4857">
                  <c:v>18</c:v>
                </c:pt>
                <c:pt idx="4858">
                  <c:v>22</c:v>
                </c:pt>
                <c:pt idx="4859">
                  <c:v>20</c:v>
                </c:pt>
                <c:pt idx="4860">
                  <c:v>21</c:v>
                </c:pt>
                <c:pt idx="4861">
                  <c:v>20</c:v>
                </c:pt>
                <c:pt idx="4862">
                  <c:v>20</c:v>
                </c:pt>
                <c:pt idx="4863">
                  <c:v>19</c:v>
                </c:pt>
                <c:pt idx="4864">
                  <c:v>23</c:v>
                </c:pt>
                <c:pt idx="4865">
                  <c:v>19</c:v>
                </c:pt>
                <c:pt idx="4866">
                  <c:v>20</c:v>
                </c:pt>
                <c:pt idx="4867">
                  <c:v>20</c:v>
                </c:pt>
                <c:pt idx="4868">
                  <c:v>19</c:v>
                </c:pt>
                <c:pt idx="4869">
                  <c:v>22</c:v>
                </c:pt>
                <c:pt idx="4870">
                  <c:v>20</c:v>
                </c:pt>
                <c:pt idx="4871">
                  <c:v>21</c:v>
                </c:pt>
                <c:pt idx="4872">
                  <c:v>20</c:v>
                </c:pt>
                <c:pt idx="4873">
                  <c:v>20</c:v>
                </c:pt>
                <c:pt idx="4874">
                  <c:v>21</c:v>
                </c:pt>
                <c:pt idx="4875">
                  <c:v>21</c:v>
                </c:pt>
                <c:pt idx="4876">
                  <c:v>21</c:v>
                </c:pt>
                <c:pt idx="4877">
                  <c:v>22</c:v>
                </c:pt>
                <c:pt idx="4878">
                  <c:v>22</c:v>
                </c:pt>
                <c:pt idx="4879">
                  <c:v>20</c:v>
                </c:pt>
                <c:pt idx="4880">
                  <c:v>21</c:v>
                </c:pt>
                <c:pt idx="4881">
                  <c:v>21</c:v>
                </c:pt>
                <c:pt idx="4882">
                  <c:v>21</c:v>
                </c:pt>
                <c:pt idx="4883">
                  <c:v>22</c:v>
                </c:pt>
                <c:pt idx="4884">
                  <c:v>20</c:v>
                </c:pt>
                <c:pt idx="4885">
                  <c:v>20</c:v>
                </c:pt>
                <c:pt idx="4886">
                  <c:v>22</c:v>
                </c:pt>
                <c:pt idx="4887">
                  <c:v>22</c:v>
                </c:pt>
                <c:pt idx="4888">
                  <c:v>22</c:v>
                </c:pt>
                <c:pt idx="4889">
                  <c:v>21</c:v>
                </c:pt>
                <c:pt idx="4890">
                  <c:v>20</c:v>
                </c:pt>
                <c:pt idx="4891">
                  <c:v>21</c:v>
                </c:pt>
                <c:pt idx="4892">
                  <c:v>20</c:v>
                </c:pt>
                <c:pt idx="4893">
                  <c:v>19</c:v>
                </c:pt>
                <c:pt idx="4894">
                  <c:v>20</c:v>
                </c:pt>
                <c:pt idx="4895">
                  <c:v>20</c:v>
                </c:pt>
                <c:pt idx="4896">
                  <c:v>21</c:v>
                </c:pt>
                <c:pt idx="4897">
                  <c:v>21</c:v>
                </c:pt>
                <c:pt idx="4898">
                  <c:v>21</c:v>
                </c:pt>
                <c:pt idx="4899">
                  <c:v>20</c:v>
                </c:pt>
                <c:pt idx="4900">
                  <c:v>22</c:v>
                </c:pt>
                <c:pt idx="4901">
                  <c:v>19</c:v>
                </c:pt>
                <c:pt idx="4902">
                  <c:v>21</c:v>
                </c:pt>
                <c:pt idx="4903">
                  <c:v>18</c:v>
                </c:pt>
                <c:pt idx="4904">
                  <c:v>23</c:v>
                </c:pt>
                <c:pt idx="4905">
                  <c:v>20</c:v>
                </c:pt>
                <c:pt idx="4906">
                  <c:v>20</c:v>
                </c:pt>
                <c:pt idx="4907">
                  <c:v>22</c:v>
                </c:pt>
                <c:pt idx="4908">
                  <c:v>20</c:v>
                </c:pt>
                <c:pt idx="4909">
                  <c:v>20</c:v>
                </c:pt>
                <c:pt idx="4910">
                  <c:v>21</c:v>
                </c:pt>
                <c:pt idx="4911">
                  <c:v>19</c:v>
                </c:pt>
                <c:pt idx="4912">
                  <c:v>19</c:v>
                </c:pt>
                <c:pt idx="4913">
                  <c:v>19</c:v>
                </c:pt>
                <c:pt idx="4914">
                  <c:v>20</c:v>
                </c:pt>
                <c:pt idx="4915">
                  <c:v>22</c:v>
                </c:pt>
                <c:pt idx="4916">
                  <c:v>21</c:v>
                </c:pt>
                <c:pt idx="4917">
                  <c:v>20</c:v>
                </c:pt>
                <c:pt idx="4918">
                  <c:v>23</c:v>
                </c:pt>
                <c:pt idx="4919">
                  <c:v>20</c:v>
                </c:pt>
                <c:pt idx="4920">
                  <c:v>22</c:v>
                </c:pt>
                <c:pt idx="4921">
                  <c:v>20</c:v>
                </c:pt>
                <c:pt idx="4922">
                  <c:v>20</c:v>
                </c:pt>
                <c:pt idx="4923">
                  <c:v>22</c:v>
                </c:pt>
                <c:pt idx="4924">
                  <c:v>20</c:v>
                </c:pt>
                <c:pt idx="4925">
                  <c:v>21</c:v>
                </c:pt>
                <c:pt idx="4926">
                  <c:v>21</c:v>
                </c:pt>
                <c:pt idx="4927">
                  <c:v>22</c:v>
                </c:pt>
                <c:pt idx="4928">
                  <c:v>20</c:v>
                </c:pt>
                <c:pt idx="4929">
                  <c:v>21</c:v>
                </c:pt>
                <c:pt idx="4930">
                  <c:v>21</c:v>
                </c:pt>
                <c:pt idx="4931">
                  <c:v>22</c:v>
                </c:pt>
                <c:pt idx="4932">
                  <c:v>19</c:v>
                </c:pt>
                <c:pt idx="4933">
                  <c:v>22</c:v>
                </c:pt>
                <c:pt idx="4934">
                  <c:v>21</c:v>
                </c:pt>
                <c:pt idx="4935">
                  <c:v>21</c:v>
                </c:pt>
                <c:pt idx="4936">
                  <c:v>21</c:v>
                </c:pt>
                <c:pt idx="4937">
                  <c:v>20</c:v>
                </c:pt>
                <c:pt idx="4938">
                  <c:v>22</c:v>
                </c:pt>
                <c:pt idx="4939">
                  <c:v>21</c:v>
                </c:pt>
                <c:pt idx="4940">
                  <c:v>20</c:v>
                </c:pt>
                <c:pt idx="4941">
                  <c:v>21</c:v>
                </c:pt>
                <c:pt idx="4942">
                  <c:v>20</c:v>
                </c:pt>
                <c:pt idx="4943">
                  <c:v>20</c:v>
                </c:pt>
                <c:pt idx="4944">
                  <c:v>21</c:v>
                </c:pt>
                <c:pt idx="4945">
                  <c:v>21</c:v>
                </c:pt>
                <c:pt idx="4946">
                  <c:v>19</c:v>
                </c:pt>
                <c:pt idx="4947">
                  <c:v>20</c:v>
                </c:pt>
                <c:pt idx="4948">
                  <c:v>20</c:v>
                </c:pt>
                <c:pt idx="4949">
                  <c:v>19</c:v>
                </c:pt>
                <c:pt idx="4950">
                  <c:v>20</c:v>
                </c:pt>
                <c:pt idx="4951">
                  <c:v>20</c:v>
                </c:pt>
                <c:pt idx="4952">
                  <c:v>22</c:v>
                </c:pt>
                <c:pt idx="4953">
                  <c:v>21</c:v>
                </c:pt>
                <c:pt idx="4954">
                  <c:v>21</c:v>
                </c:pt>
                <c:pt idx="4955">
                  <c:v>20</c:v>
                </c:pt>
                <c:pt idx="4956">
                  <c:v>21</c:v>
                </c:pt>
                <c:pt idx="4957">
                  <c:v>20</c:v>
                </c:pt>
                <c:pt idx="4958">
                  <c:v>20</c:v>
                </c:pt>
                <c:pt idx="4959">
                  <c:v>21</c:v>
                </c:pt>
                <c:pt idx="4960">
                  <c:v>20</c:v>
                </c:pt>
                <c:pt idx="4961">
                  <c:v>20</c:v>
                </c:pt>
                <c:pt idx="4962">
                  <c:v>21</c:v>
                </c:pt>
                <c:pt idx="4963">
                  <c:v>19</c:v>
                </c:pt>
                <c:pt idx="4964">
                  <c:v>20</c:v>
                </c:pt>
                <c:pt idx="4965">
                  <c:v>21</c:v>
                </c:pt>
                <c:pt idx="4966">
                  <c:v>18</c:v>
                </c:pt>
                <c:pt idx="4967">
                  <c:v>20</c:v>
                </c:pt>
                <c:pt idx="4968">
                  <c:v>19</c:v>
                </c:pt>
                <c:pt idx="4969">
                  <c:v>20</c:v>
                </c:pt>
                <c:pt idx="4970">
                  <c:v>21</c:v>
                </c:pt>
                <c:pt idx="4971">
                  <c:v>20</c:v>
                </c:pt>
                <c:pt idx="4972">
                  <c:v>22</c:v>
                </c:pt>
                <c:pt idx="4973">
                  <c:v>20</c:v>
                </c:pt>
                <c:pt idx="4974">
                  <c:v>22</c:v>
                </c:pt>
                <c:pt idx="4975">
                  <c:v>20</c:v>
                </c:pt>
                <c:pt idx="4976">
                  <c:v>22</c:v>
                </c:pt>
                <c:pt idx="4977">
                  <c:v>20</c:v>
                </c:pt>
                <c:pt idx="4978">
                  <c:v>23</c:v>
                </c:pt>
                <c:pt idx="4979">
                  <c:v>19</c:v>
                </c:pt>
                <c:pt idx="4980">
                  <c:v>22</c:v>
                </c:pt>
                <c:pt idx="4981">
                  <c:v>21</c:v>
                </c:pt>
                <c:pt idx="4982">
                  <c:v>19</c:v>
                </c:pt>
                <c:pt idx="4983">
                  <c:v>21</c:v>
                </c:pt>
                <c:pt idx="4984">
                  <c:v>21</c:v>
                </c:pt>
                <c:pt idx="4985">
                  <c:v>19</c:v>
                </c:pt>
                <c:pt idx="4986">
                  <c:v>20</c:v>
                </c:pt>
                <c:pt idx="4987">
                  <c:v>21</c:v>
                </c:pt>
                <c:pt idx="4988">
                  <c:v>21</c:v>
                </c:pt>
                <c:pt idx="4989">
                  <c:v>20</c:v>
                </c:pt>
                <c:pt idx="4990">
                  <c:v>20</c:v>
                </c:pt>
                <c:pt idx="4991">
                  <c:v>21</c:v>
                </c:pt>
                <c:pt idx="4992">
                  <c:v>20</c:v>
                </c:pt>
                <c:pt idx="4993">
                  <c:v>22</c:v>
                </c:pt>
                <c:pt idx="4994">
                  <c:v>22</c:v>
                </c:pt>
                <c:pt idx="4995">
                  <c:v>22</c:v>
                </c:pt>
                <c:pt idx="4996">
                  <c:v>21</c:v>
                </c:pt>
                <c:pt idx="4997">
                  <c:v>23</c:v>
                </c:pt>
                <c:pt idx="4998">
                  <c:v>21</c:v>
                </c:pt>
                <c:pt idx="4999">
                  <c:v>20</c:v>
                </c:pt>
                <c:pt idx="5000">
                  <c:v>20</c:v>
                </c:pt>
                <c:pt idx="5001">
                  <c:v>20</c:v>
                </c:pt>
                <c:pt idx="5002">
                  <c:v>19</c:v>
                </c:pt>
                <c:pt idx="5003">
                  <c:v>20</c:v>
                </c:pt>
                <c:pt idx="5004">
                  <c:v>19</c:v>
                </c:pt>
                <c:pt idx="5005">
                  <c:v>22</c:v>
                </c:pt>
                <c:pt idx="5006">
                  <c:v>22</c:v>
                </c:pt>
                <c:pt idx="5007">
                  <c:v>20</c:v>
                </c:pt>
                <c:pt idx="5008">
                  <c:v>20</c:v>
                </c:pt>
                <c:pt idx="5009">
                  <c:v>21</c:v>
                </c:pt>
                <c:pt idx="5010">
                  <c:v>20</c:v>
                </c:pt>
                <c:pt idx="5011">
                  <c:v>21</c:v>
                </c:pt>
                <c:pt idx="5012">
                  <c:v>21</c:v>
                </c:pt>
                <c:pt idx="5013">
                  <c:v>20</c:v>
                </c:pt>
                <c:pt idx="5014">
                  <c:v>20</c:v>
                </c:pt>
                <c:pt idx="5015">
                  <c:v>20</c:v>
                </c:pt>
                <c:pt idx="5016">
                  <c:v>19</c:v>
                </c:pt>
                <c:pt idx="5017">
                  <c:v>23</c:v>
                </c:pt>
                <c:pt idx="5018">
                  <c:v>20</c:v>
                </c:pt>
                <c:pt idx="5019">
                  <c:v>20</c:v>
                </c:pt>
                <c:pt idx="5020">
                  <c:v>20</c:v>
                </c:pt>
                <c:pt idx="5021">
                  <c:v>21</c:v>
                </c:pt>
                <c:pt idx="5022">
                  <c:v>20</c:v>
                </c:pt>
                <c:pt idx="5023">
                  <c:v>21</c:v>
                </c:pt>
                <c:pt idx="5024">
                  <c:v>20</c:v>
                </c:pt>
                <c:pt idx="5025">
                  <c:v>22</c:v>
                </c:pt>
                <c:pt idx="5026">
                  <c:v>20</c:v>
                </c:pt>
                <c:pt idx="5027">
                  <c:v>21</c:v>
                </c:pt>
                <c:pt idx="5028">
                  <c:v>21</c:v>
                </c:pt>
                <c:pt idx="5029">
                  <c:v>20</c:v>
                </c:pt>
                <c:pt idx="5030">
                  <c:v>20</c:v>
                </c:pt>
                <c:pt idx="5031">
                  <c:v>21</c:v>
                </c:pt>
                <c:pt idx="5032">
                  <c:v>20</c:v>
                </c:pt>
                <c:pt idx="5033">
                  <c:v>20</c:v>
                </c:pt>
                <c:pt idx="5034">
                  <c:v>20</c:v>
                </c:pt>
                <c:pt idx="5035">
                  <c:v>21</c:v>
                </c:pt>
                <c:pt idx="5036">
                  <c:v>21</c:v>
                </c:pt>
                <c:pt idx="5037">
                  <c:v>20</c:v>
                </c:pt>
                <c:pt idx="5038">
                  <c:v>20</c:v>
                </c:pt>
                <c:pt idx="5039">
                  <c:v>21</c:v>
                </c:pt>
                <c:pt idx="5040">
                  <c:v>21</c:v>
                </c:pt>
                <c:pt idx="5041">
                  <c:v>19</c:v>
                </c:pt>
                <c:pt idx="5042">
                  <c:v>21</c:v>
                </c:pt>
                <c:pt idx="5043">
                  <c:v>21</c:v>
                </c:pt>
                <c:pt idx="5044">
                  <c:v>22</c:v>
                </c:pt>
                <c:pt idx="5045">
                  <c:v>21</c:v>
                </c:pt>
                <c:pt idx="5046">
                  <c:v>20</c:v>
                </c:pt>
                <c:pt idx="5047">
                  <c:v>20</c:v>
                </c:pt>
                <c:pt idx="5048">
                  <c:v>21</c:v>
                </c:pt>
                <c:pt idx="5049">
                  <c:v>20</c:v>
                </c:pt>
                <c:pt idx="5050">
                  <c:v>22</c:v>
                </c:pt>
                <c:pt idx="5051">
                  <c:v>22</c:v>
                </c:pt>
                <c:pt idx="5052">
                  <c:v>20</c:v>
                </c:pt>
                <c:pt idx="5053">
                  <c:v>20</c:v>
                </c:pt>
                <c:pt idx="5054">
                  <c:v>22</c:v>
                </c:pt>
                <c:pt idx="5055">
                  <c:v>22</c:v>
                </c:pt>
                <c:pt idx="5056">
                  <c:v>21</c:v>
                </c:pt>
                <c:pt idx="5057">
                  <c:v>20</c:v>
                </c:pt>
                <c:pt idx="5058">
                  <c:v>19</c:v>
                </c:pt>
                <c:pt idx="5059">
                  <c:v>21</c:v>
                </c:pt>
                <c:pt idx="5060">
                  <c:v>21</c:v>
                </c:pt>
                <c:pt idx="5061">
                  <c:v>21</c:v>
                </c:pt>
                <c:pt idx="5062">
                  <c:v>20</c:v>
                </c:pt>
                <c:pt idx="5063">
                  <c:v>22</c:v>
                </c:pt>
                <c:pt idx="5064">
                  <c:v>19</c:v>
                </c:pt>
                <c:pt idx="5065">
                  <c:v>18</c:v>
                </c:pt>
                <c:pt idx="5066">
                  <c:v>20</c:v>
                </c:pt>
                <c:pt idx="5067">
                  <c:v>21</c:v>
                </c:pt>
                <c:pt idx="5068">
                  <c:v>20</c:v>
                </c:pt>
                <c:pt idx="5069">
                  <c:v>21</c:v>
                </c:pt>
                <c:pt idx="5070">
                  <c:v>20</c:v>
                </c:pt>
                <c:pt idx="5071">
                  <c:v>22</c:v>
                </c:pt>
                <c:pt idx="5072">
                  <c:v>21</c:v>
                </c:pt>
                <c:pt idx="5073">
                  <c:v>20</c:v>
                </c:pt>
                <c:pt idx="5074">
                  <c:v>21</c:v>
                </c:pt>
                <c:pt idx="5075">
                  <c:v>22</c:v>
                </c:pt>
                <c:pt idx="5076">
                  <c:v>21</c:v>
                </c:pt>
                <c:pt idx="5077">
                  <c:v>20</c:v>
                </c:pt>
                <c:pt idx="5078">
                  <c:v>20</c:v>
                </c:pt>
                <c:pt idx="5079">
                  <c:v>22</c:v>
                </c:pt>
                <c:pt idx="5080">
                  <c:v>20</c:v>
                </c:pt>
                <c:pt idx="5081">
                  <c:v>20</c:v>
                </c:pt>
                <c:pt idx="5082">
                  <c:v>21</c:v>
                </c:pt>
                <c:pt idx="5083">
                  <c:v>19</c:v>
                </c:pt>
                <c:pt idx="5084">
                  <c:v>21</c:v>
                </c:pt>
                <c:pt idx="5085">
                  <c:v>20</c:v>
                </c:pt>
                <c:pt idx="5086">
                  <c:v>20</c:v>
                </c:pt>
                <c:pt idx="5087">
                  <c:v>23</c:v>
                </c:pt>
                <c:pt idx="5088">
                  <c:v>21</c:v>
                </c:pt>
                <c:pt idx="5089">
                  <c:v>21</c:v>
                </c:pt>
                <c:pt idx="5090">
                  <c:v>20</c:v>
                </c:pt>
                <c:pt idx="5091">
                  <c:v>21</c:v>
                </c:pt>
                <c:pt idx="5092">
                  <c:v>20</c:v>
                </c:pt>
                <c:pt idx="5093">
                  <c:v>21</c:v>
                </c:pt>
                <c:pt idx="5094">
                  <c:v>20</c:v>
                </c:pt>
                <c:pt idx="5095">
                  <c:v>19</c:v>
                </c:pt>
                <c:pt idx="5096">
                  <c:v>20</c:v>
                </c:pt>
                <c:pt idx="5097">
                  <c:v>21</c:v>
                </c:pt>
                <c:pt idx="5098">
                  <c:v>21</c:v>
                </c:pt>
                <c:pt idx="5099">
                  <c:v>20</c:v>
                </c:pt>
                <c:pt idx="5100">
                  <c:v>21</c:v>
                </c:pt>
                <c:pt idx="5101">
                  <c:v>20</c:v>
                </c:pt>
                <c:pt idx="5102">
                  <c:v>23</c:v>
                </c:pt>
                <c:pt idx="5103">
                  <c:v>20</c:v>
                </c:pt>
                <c:pt idx="5104">
                  <c:v>20</c:v>
                </c:pt>
                <c:pt idx="5105">
                  <c:v>21</c:v>
                </c:pt>
                <c:pt idx="5106">
                  <c:v>20</c:v>
                </c:pt>
                <c:pt idx="5107">
                  <c:v>20</c:v>
                </c:pt>
                <c:pt idx="5108">
                  <c:v>21</c:v>
                </c:pt>
                <c:pt idx="5109">
                  <c:v>20</c:v>
                </c:pt>
                <c:pt idx="5110">
                  <c:v>21</c:v>
                </c:pt>
                <c:pt idx="5111">
                  <c:v>20</c:v>
                </c:pt>
                <c:pt idx="5112">
                  <c:v>20</c:v>
                </c:pt>
                <c:pt idx="5113">
                  <c:v>20</c:v>
                </c:pt>
                <c:pt idx="5114">
                  <c:v>20</c:v>
                </c:pt>
                <c:pt idx="5115">
                  <c:v>23</c:v>
                </c:pt>
                <c:pt idx="5116">
                  <c:v>22</c:v>
                </c:pt>
                <c:pt idx="5117">
                  <c:v>21</c:v>
                </c:pt>
                <c:pt idx="5118">
                  <c:v>20</c:v>
                </c:pt>
                <c:pt idx="5119">
                  <c:v>20</c:v>
                </c:pt>
                <c:pt idx="5120">
                  <c:v>21</c:v>
                </c:pt>
                <c:pt idx="5121">
                  <c:v>21</c:v>
                </c:pt>
                <c:pt idx="5122">
                  <c:v>20</c:v>
                </c:pt>
                <c:pt idx="5123">
                  <c:v>23</c:v>
                </c:pt>
                <c:pt idx="5124">
                  <c:v>22</c:v>
                </c:pt>
                <c:pt idx="5125">
                  <c:v>21</c:v>
                </c:pt>
                <c:pt idx="5126">
                  <c:v>21</c:v>
                </c:pt>
                <c:pt idx="5127">
                  <c:v>22</c:v>
                </c:pt>
                <c:pt idx="5128">
                  <c:v>20</c:v>
                </c:pt>
                <c:pt idx="5129">
                  <c:v>22</c:v>
                </c:pt>
                <c:pt idx="5130">
                  <c:v>21</c:v>
                </c:pt>
                <c:pt idx="5131">
                  <c:v>23</c:v>
                </c:pt>
                <c:pt idx="5132">
                  <c:v>21</c:v>
                </c:pt>
                <c:pt idx="5133">
                  <c:v>20</c:v>
                </c:pt>
                <c:pt idx="5134">
                  <c:v>20</c:v>
                </c:pt>
                <c:pt idx="5135">
                  <c:v>21</c:v>
                </c:pt>
                <c:pt idx="5136">
                  <c:v>22</c:v>
                </c:pt>
                <c:pt idx="5137">
                  <c:v>21</c:v>
                </c:pt>
                <c:pt idx="5138">
                  <c:v>21</c:v>
                </c:pt>
                <c:pt idx="5139">
                  <c:v>20</c:v>
                </c:pt>
                <c:pt idx="5140">
                  <c:v>20</c:v>
                </c:pt>
                <c:pt idx="5141">
                  <c:v>19</c:v>
                </c:pt>
                <c:pt idx="5142">
                  <c:v>20</c:v>
                </c:pt>
                <c:pt idx="5143">
                  <c:v>19</c:v>
                </c:pt>
                <c:pt idx="5144">
                  <c:v>19</c:v>
                </c:pt>
                <c:pt idx="5145">
                  <c:v>21</c:v>
                </c:pt>
                <c:pt idx="5146">
                  <c:v>20</c:v>
                </c:pt>
                <c:pt idx="5147">
                  <c:v>20</c:v>
                </c:pt>
                <c:pt idx="5148">
                  <c:v>21</c:v>
                </c:pt>
                <c:pt idx="5149">
                  <c:v>22</c:v>
                </c:pt>
                <c:pt idx="5150">
                  <c:v>20</c:v>
                </c:pt>
                <c:pt idx="5151">
                  <c:v>20</c:v>
                </c:pt>
                <c:pt idx="5152">
                  <c:v>20</c:v>
                </c:pt>
                <c:pt idx="5153">
                  <c:v>24</c:v>
                </c:pt>
                <c:pt idx="5154">
                  <c:v>20</c:v>
                </c:pt>
                <c:pt idx="5155">
                  <c:v>23</c:v>
                </c:pt>
                <c:pt idx="5156">
                  <c:v>18</c:v>
                </c:pt>
                <c:pt idx="5157">
                  <c:v>21</c:v>
                </c:pt>
                <c:pt idx="5158">
                  <c:v>22</c:v>
                </c:pt>
                <c:pt idx="5159">
                  <c:v>20</c:v>
                </c:pt>
                <c:pt idx="5160">
                  <c:v>21</c:v>
                </c:pt>
                <c:pt idx="5161">
                  <c:v>21</c:v>
                </c:pt>
                <c:pt idx="5162">
                  <c:v>20</c:v>
                </c:pt>
                <c:pt idx="5163">
                  <c:v>21</c:v>
                </c:pt>
                <c:pt idx="5164">
                  <c:v>20</c:v>
                </c:pt>
                <c:pt idx="5165">
                  <c:v>19</c:v>
                </c:pt>
                <c:pt idx="5166">
                  <c:v>20</c:v>
                </c:pt>
                <c:pt idx="5167">
                  <c:v>20</c:v>
                </c:pt>
                <c:pt idx="5168">
                  <c:v>20</c:v>
                </c:pt>
                <c:pt idx="5169">
                  <c:v>21</c:v>
                </c:pt>
                <c:pt idx="5170">
                  <c:v>19</c:v>
                </c:pt>
                <c:pt idx="5171">
                  <c:v>19</c:v>
                </c:pt>
                <c:pt idx="5172">
                  <c:v>20</c:v>
                </c:pt>
                <c:pt idx="5173">
                  <c:v>21</c:v>
                </c:pt>
                <c:pt idx="5174">
                  <c:v>21</c:v>
                </c:pt>
                <c:pt idx="5175">
                  <c:v>23</c:v>
                </c:pt>
                <c:pt idx="5176">
                  <c:v>21</c:v>
                </c:pt>
                <c:pt idx="5177">
                  <c:v>19</c:v>
                </c:pt>
                <c:pt idx="5178">
                  <c:v>19</c:v>
                </c:pt>
                <c:pt idx="5179">
                  <c:v>21</c:v>
                </c:pt>
                <c:pt idx="5180">
                  <c:v>19</c:v>
                </c:pt>
                <c:pt idx="5181">
                  <c:v>20</c:v>
                </c:pt>
                <c:pt idx="5182">
                  <c:v>20</c:v>
                </c:pt>
                <c:pt idx="5183">
                  <c:v>20</c:v>
                </c:pt>
                <c:pt idx="5184">
                  <c:v>18</c:v>
                </c:pt>
                <c:pt idx="5185">
                  <c:v>20</c:v>
                </c:pt>
                <c:pt idx="5186">
                  <c:v>20</c:v>
                </c:pt>
                <c:pt idx="5187">
                  <c:v>21</c:v>
                </c:pt>
                <c:pt idx="5188">
                  <c:v>20</c:v>
                </c:pt>
                <c:pt idx="5189">
                  <c:v>20</c:v>
                </c:pt>
                <c:pt idx="5190">
                  <c:v>22</c:v>
                </c:pt>
                <c:pt idx="5191">
                  <c:v>20</c:v>
                </c:pt>
                <c:pt idx="5192">
                  <c:v>21</c:v>
                </c:pt>
                <c:pt idx="5193">
                  <c:v>22</c:v>
                </c:pt>
                <c:pt idx="5194">
                  <c:v>19</c:v>
                </c:pt>
                <c:pt idx="5195">
                  <c:v>19</c:v>
                </c:pt>
                <c:pt idx="5196">
                  <c:v>18</c:v>
                </c:pt>
                <c:pt idx="5197">
                  <c:v>21</c:v>
                </c:pt>
                <c:pt idx="5198">
                  <c:v>21</c:v>
                </c:pt>
                <c:pt idx="5199">
                  <c:v>21</c:v>
                </c:pt>
                <c:pt idx="5200">
                  <c:v>20</c:v>
                </c:pt>
                <c:pt idx="5201">
                  <c:v>21</c:v>
                </c:pt>
                <c:pt idx="5202">
                  <c:v>21</c:v>
                </c:pt>
                <c:pt idx="5203">
                  <c:v>22</c:v>
                </c:pt>
                <c:pt idx="5204">
                  <c:v>19</c:v>
                </c:pt>
                <c:pt idx="5205">
                  <c:v>19</c:v>
                </c:pt>
                <c:pt idx="5206">
                  <c:v>22</c:v>
                </c:pt>
                <c:pt idx="5207">
                  <c:v>21</c:v>
                </c:pt>
                <c:pt idx="5208">
                  <c:v>21</c:v>
                </c:pt>
                <c:pt idx="5209">
                  <c:v>21</c:v>
                </c:pt>
                <c:pt idx="5210">
                  <c:v>22</c:v>
                </c:pt>
                <c:pt idx="5211">
                  <c:v>20</c:v>
                </c:pt>
                <c:pt idx="5212">
                  <c:v>20</c:v>
                </c:pt>
                <c:pt idx="5213">
                  <c:v>27</c:v>
                </c:pt>
                <c:pt idx="5214">
                  <c:v>21</c:v>
                </c:pt>
                <c:pt idx="5215">
                  <c:v>21</c:v>
                </c:pt>
                <c:pt idx="5216">
                  <c:v>18</c:v>
                </c:pt>
                <c:pt idx="5217">
                  <c:v>22</c:v>
                </c:pt>
                <c:pt idx="5218">
                  <c:v>21</c:v>
                </c:pt>
                <c:pt idx="5219">
                  <c:v>22</c:v>
                </c:pt>
                <c:pt idx="5220">
                  <c:v>20</c:v>
                </c:pt>
                <c:pt idx="5221">
                  <c:v>20</c:v>
                </c:pt>
                <c:pt idx="5222">
                  <c:v>22</c:v>
                </c:pt>
                <c:pt idx="5223">
                  <c:v>21</c:v>
                </c:pt>
                <c:pt idx="5224">
                  <c:v>19</c:v>
                </c:pt>
                <c:pt idx="5225">
                  <c:v>22</c:v>
                </c:pt>
                <c:pt idx="5226">
                  <c:v>21</c:v>
                </c:pt>
                <c:pt idx="5227">
                  <c:v>21</c:v>
                </c:pt>
                <c:pt idx="5228">
                  <c:v>22</c:v>
                </c:pt>
                <c:pt idx="5229">
                  <c:v>19</c:v>
                </c:pt>
                <c:pt idx="5230">
                  <c:v>22</c:v>
                </c:pt>
                <c:pt idx="5231">
                  <c:v>20</c:v>
                </c:pt>
                <c:pt idx="5232">
                  <c:v>20</c:v>
                </c:pt>
                <c:pt idx="5233">
                  <c:v>23</c:v>
                </c:pt>
                <c:pt idx="5234">
                  <c:v>21</c:v>
                </c:pt>
                <c:pt idx="5235">
                  <c:v>22</c:v>
                </c:pt>
                <c:pt idx="5236">
                  <c:v>20</c:v>
                </c:pt>
                <c:pt idx="5237">
                  <c:v>22</c:v>
                </c:pt>
                <c:pt idx="5238">
                  <c:v>22</c:v>
                </c:pt>
                <c:pt idx="5239">
                  <c:v>21</c:v>
                </c:pt>
                <c:pt idx="5240">
                  <c:v>22</c:v>
                </c:pt>
                <c:pt idx="5241">
                  <c:v>22</c:v>
                </c:pt>
                <c:pt idx="5242">
                  <c:v>20</c:v>
                </c:pt>
                <c:pt idx="5243">
                  <c:v>22</c:v>
                </c:pt>
                <c:pt idx="5244">
                  <c:v>19</c:v>
                </c:pt>
                <c:pt idx="5245">
                  <c:v>22</c:v>
                </c:pt>
                <c:pt idx="5246">
                  <c:v>20</c:v>
                </c:pt>
                <c:pt idx="5247">
                  <c:v>20</c:v>
                </c:pt>
                <c:pt idx="5248">
                  <c:v>20</c:v>
                </c:pt>
                <c:pt idx="5249">
                  <c:v>22</c:v>
                </c:pt>
                <c:pt idx="5250">
                  <c:v>21</c:v>
                </c:pt>
                <c:pt idx="5251">
                  <c:v>21</c:v>
                </c:pt>
                <c:pt idx="5252">
                  <c:v>20</c:v>
                </c:pt>
                <c:pt idx="5253">
                  <c:v>21</c:v>
                </c:pt>
                <c:pt idx="5254">
                  <c:v>21</c:v>
                </c:pt>
                <c:pt idx="5255">
                  <c:v>22</c:v>
                </c:pt>
                <c:pt idx="5256">
                  <c:v>20</c:v>
                </c:pt>
                <c:pt idx="5257">
                  <c:v>23</c:v>
                </c:pt>
                <c:pt idx="5258">
                  <c:v>20</c:v>
                </c:pt>
                <c:pt idx="5259">
                  <c:v>21</c:v>
                </c:pt>
                <c:pt idx="5260">
                  <c:v>21</c:v>
                </c:pt>
                <c:pt idx="5261">
                  <c:v>22</c:v>
                </c:pt>
                <c:pt idx="5262">
                  <c:v>20</c:v>
                </c:pt>
                <c:pt idx="5263">
                  <c:v>21</c:v>
                </c:pt>
                <c:pt idx="5264">
                  <c:v>19</c:v>
                </c:pt>
                <c:pt idx="5265">
                  <c:v>19</c:v>
                </c:pt>
                <c:pt idx="5266">
                  <c:v>21</c:v>
                </c:pt>
                <c:pt idx="5267">
                  <c:v>21</c:v>
                </c:pt>
                <c:pt idx="5268">
                  <c:v>21</c:v>
                </c:pt>
                <c:pt idx="5269">
                  <c:v>21</c:v>
                </c:pt>
                <c:pt idx="5270">
                  <c:v>21</c:v>
                </c:pt>
                <c:pt idx="5271">
                  <c:v>23</c:v>
                </c:pt>
                <c:pt idx="5272">
                  <c:v>21</c:v>
                </c:pt>
                <c:pt idx="5273">
                  <c:v>19</c:v>
                </c:pt>
                <c:pt idx="5274">
                  <c:v>20</c:v>
                </c:pt>
                <c:pt idx="5275">
                  <c:v>20</c:v>
                </c:pt>
                <c:pt idx="5276">
                  <c:v>19</c:v>
                </c:pt>
                <c:pt idx="5277">
                  <c:v>19</c:v>
                </c:pt>
                <c:pt idx="5278">
                  <c:v>21</c:v>
                </c:pt>
                <c:pt idx="5279">
                  <c:v>17</c:v>
                </c:pt>
                <c:pt idx="5280">
                  <c:v>12</c:v>
                </c:pt>
                <c:pt idx="5281">
                  <c:v>21</c:v>
                </c:pt>
                <c:pt idx="5282">
                  <c:v>23</c:v>
                </c:pt>
                <c:pt idx="5283">
                  <c:v>22</c:v>
                </c:pt>
                <c:pt idx="5284">
                  <c:v>20</c:v>
                </c:pt>
                <c:pt idx="5285">
                  <c:v>21</c:v>
                </c:pt>
                <c:pt idx="5286">
                  <c:v>21</c:v>
                </c:pt>
                <c:pt idx="5287">
                  <c:v>21</c:v>
                </c:pt>
                <c:pt idx="5288">
                  <c:v>20</c:v>
                </c:pt>
                <c:pt idx="5289">
                  <c:v>21</c:v>
                </c:pt>
                <c:pt idx="5290">
                  <c:v>21</c:v>
                </c:pt>
                <c:pt idx="5291">
                  <c:v>20</c:v>
                </c:pt>
                <c:pt idx="5292">
                  <c:v>20</c:v>
                </c:pt>
                <c:pt idx="5293">
                  <c:v>21</c:v>
                </c:pt>
                <c:pt idx="5294">
                  <c:v>21</c:v>
                </c:pt>
                <c:pt idx="5295">
                  <c:v>20</c:v>
                </c:pt>
                <c:pt idx="5296">
                  <c:v>22</c:v>
                </c:pt>
                <c:pt idx="5297">
                  <c:v>20</c:v>
                </c:pt>
                <c:pt idx="5298">
                  <c:v>22</c:v>
                </c:pt>
                <c:pt idx="5299">
                  <c:v>21</c:v>
                </c:pt>
                <c:pt idx="5300">
                  <c:v>20</c:v>
                </c:pt>
                <c:pt idx="5301">
                  <c:v>20</c:v>
                </c:pt>
                <c:pt idx="5302">
                  <c:v>21</c:v>
                </c:pt>
                <c:pt idx="5303">
                  <c:v>21</c:v>
                </c:pt>
                <c:pt idx="5304">
                  <c:v>20</c:v>
                </c:pt>
                <c:pt idx="5305">
                  <c:v>20</c:v>
                </c:pt>
                <c:pt idx="5306">
                  <c:v>20</c:v>
                </c:pt>
                <c:pt idx="5307">
                  <c:v>20</c:v>
                </c:pt>
                <c:pt idx="5308">
                  <c:v>20</c:v>
                </c:pt>
                <c:pt idx="5309">
                  <c:v>20</c:v>
                </c:pt>
                <c:pt idx="5310">
                  <c:v>21</c:v>
                </c:pt>
                <c:pt idx="5311">
                  <c:v>20</c:v>
                </c:pt>
                <c:pt idx="5312">
                  <c:v>20</c:v>
                </c:pt>
                <c:pt idx="5313">
                  <c:v>20</c:v>
                </c:pt>
                <c:pt idx="5314">
                  <c:v>21</c:v>
                </c:pt>
                <c:pt idx="5315">
                  <c:v>23</c:v>
                </c:pt>
                <c:pt idx="5316">
                  <c:v>22</c:v>
                </c:pt>
                <c:pt idx="5317">
                  <c:v>20</c:v>
                </c:pt>
                <c:pt idx="5318">
                  <c:v>21</c:v>
                </c:pt>
                <c:pt idx="5319">
                  <c:v>20</c:v>
                </c:pt>
                <c:pt idx="5320">
                  <c:v>20</c:v>
                </c:pt>
                <c:pt idx="5321">
                  <c:v>20</c:v>
                </c:pt>
                <c:pt idx="5322">
                  <c:v>22</c:v>
                </c:pt>
                <c:pt idx="5323">
                  <c:v>14</c:v>
                </c:pt>
                <c:pt idx="5324">
                  <c:v>21</c:v>
                </c:pt>
                <c:pt idx="5325">
                  <c:v>20</c:v>
                </c:pt>
                <c:pt idx="5326">
                  <c:v>20</c:v>
                </c:pt>
                <c:pt idx="5327">
                  <c:v>22</c:v>
                </c:pt>
                <c:pt idx="5328">
                  <c:v>23</c:v>
                </c:pt>
                <c:pt idx="5329">
                  <c:v>21</c:v>
                </c:pt>
                <c:pt idx="5330">
                  <c:v>21</c:v>
                </c:pt>
                <c:pt idx="5331">
                  <c:v>19</c:v>
                </c:pt>
                <c:pt idx="5332">
                  <c:v>22</c:v>
                </c:pt>
                <c:pt idx="5333">
                  <c:v>21</c:v>
                </c:pt>
                <c:pt idx="5334">
                  <c:v>22</c:v>
                </c:pt>
                <c:pt idx="5335">
                  <c:v>24</c:v>
                </c:pt>
                <c:pt idx="5336">
                  <c:v>22</c:v>
                </c:pt>
                <c:pt idx="5337">
                  <c:v>20</c:v>
                </c:pt>
                <c:pt idx="5338">
                  <c:v>21</c:v>
                </c:pt>
                <c:pt idx="5339">
                  <c:v>20</c:v>
                </c:pt>
                <c:pt idx="5340">
                  <c:v>19</c:v>
                </c:pt>
                <c:pt idx="5341">
                  <c:v>20</c:v>
                </c:pt>
                <c:pt idx="5342">
                  <c:v>19</c:v>
                </c:pt>
                <c:pt idx="5343">
                  <c:v>13</c:v>
                </c:pt>
                <c:pt idx="5344">
                  <c:v>21</c:v>
                </c:pt>
                <c:pt idx="5345">
                  <c:v>23</c:v>
                </c:pt>
                <c:pt idx="5346">
                  <c:v>13</c:v>
                </c:pt>
                <c:pt idx="5347">
                  <c:v>22</c:v>
                </c:pt>
                <c:pt idx="5348">
                  <c:v>21</c:v>
                </c:pt>
                <c:pt idx="5349">
                  <c:v>20</c:v>
                </c:pt>
                <c:pt idx="5350">
                  <c:v>22</c:v>
                </c:pt>
                <c:pt idx="5351">
                  <c:v>19</c:v>
                </c:pt>
                <c:pt idx="5352">
                  <c:v>19</c:v>
                </c:pt>
                <c:pt idx="5353">
                  <c:v>21</c:v>
                </c:pt>
                <c:pt idx="5354">
                  <c:v>22</c:v>
                </c:pt>
                <c:pt idx="5355">
                  <c:v>20</c:v>
                </c:pt>
                <c:pt idx="5356">
                  <c:v>22</c:v>
                </c:pt>
                <c:pt idx="5357">
                  <c:v>20</c:v>
                </c:pt>
                <c:pt idx="5358">
                  <c:v>19</c:v>
                </c:pt>
                <c:pt idx="5359">
                  <c:v>22</c:v>
                </c:pt>
                <c:pt idx="5360">
                  <c:v>19</c:v>
                </c:pt>
                <c:pt idx="5361">
                  <c:v>22</c:v>
                </c:pt>
                <c:pt idx="5362">
                  <c:v>21</c:v>
                </c:pt>
                <c:pt idx="5363">
                  <c:v>21</c:v>
                </c:pt>
                <c:pt idx="5364">
                  <c:v>21</c:v>
                </c:pt>
                <c:pt idx="5365">
                  <c:v>21</c:v>
                </c:pt>
                <c:pt idx="5366">
                  <c:v>22</c:v>
                </c:pt>
                <c:pt idx="5367">
                  <c:v>21</c:v>
                </c:pt>
                <c:pt idx="5368">
                  <c:v>20</c:v>
                </c:pt>
                <c:pt idx="5369">
                  <c:v>21</c:v>
                </c:pt>
                <c:pt idx="5370">
                  <c:v>23</c:v>
                </c:pt>
                <c:pt idx="5371">
                  <c:v>22</c:v>
                </c:pt>
                <c:pt idx="5372">
                  <c:v>20</c:v>
                </c:pt>
                <c:pt idx="5373">
                  <c:v>20</c:v>
                </c:pt>
                <c:pt idx="5374">
                  <c:v>20</c:v>
                </c:pt>
                <c:pt idx="5375">
                  <c:v>21</c:v>
                </c:pt>
                <c:pt idx="5376">
                  <c:v>20</c:v>
                </c:pt>
                <c:pt idx="5377">
                  <c:v>19</c:v>
                </c:pt>
                <c:pt idx="5378">
                  <c:v>21</c:v>
                </c:pt>
                <c:pt idx="5379">
                  <c:v>20</c:v>
                </c:pt>
                <c:pt idx="5380">
                  <c:v>20</c:v>
                </c:pt>
                <c:pt idx="5381">
                  <c:v>21</c:v>
                </c:pt>
                <c:pt idx="5382">
                  <c:v>22</c:v>
                </c:pt>
                <c:pt idx="5383">
                  <c:v>22</c:v>
                </c:pt>
                <c:pt idx="5384">
                  <c:v>20</c:v>
                </c:pt>
                <c:pt idx="5385">
                  <c:v>21</c:v>
                </c:pt>
                <c:pt idx="5386">
                  <c:v>20</c:v>
                </c:pt>
                <c:pt idx="5387">
                  <c:v>22</c:v>
                </c:pt>
                <c:pt idx="5388">
                  <c:v>19</c:v>
                </c:pt>
                <c:pt idx="5389">
                  <c:v>19</c:v>
                </c:pt>
                <c:pt idx="5390">
                  <c:v>17</c:v>
                </c:pt>
                <c:pt idx="5391">
                  <c:v>20</c:v>
                </c:pt>
                <c:pt idx="5392">
                  <c:v>21</c:v>
                </c:pt>
                <c:pt idx="5393">
                  <c:v>20</c:v>
                </c:pt>
                <c:pt idx="5394">
                  <c:v>21</c:v>
                </c:pt>
                <c:pt idx="5395">
                  <c:v>21</c:v>
                </c:pt>
                <c:pt idx="5396">
                  <c:v>20</c:v>
                </c:pt>
                <c:pt idx="5397">
                  <c:v>21</c:v>
                </c:pt>
                <c:pt idx="5398">
                  <c:v>19</c:v>
                </c:pt>
                <c:pt idx="5399">
                  <c:v>19</c:v>
                </c:pt>
                <c:pt idx="5400">
                  <c:v>21</c:v>
                </c:pt>
                <c:pt idx="5401">
                  <c:v>21</c:v>
                </c:pt>
                <c:pt idx="5402">
                  <c:v>19</c:v>
                </c:pt>
                <c:pt idx="5403">
                  <c:v>22</c:v>
                </c:pt>
                <c:pt idx="5404">
                  <c:v>21</c:v>
                </c:pt>
                <c:pt idx="5405">
                  <c:v>22</c:v>
                </c:pt>
                <c:pt idx="5406">
                  <c:v>22</c:v>
                </c:pt>
                <c:pt idx="5407">
                  <c:v>21</c:v>
                </c:pt>
                <c:pt idx="5408">
                  <c:v>20</c:v>
                </c:pt>
                <c:pt idx="5409">
                  <c:v>21</c:v>
                </c:pt>
                <c:pt idx="5410">
                  <c:v>20</c:v>
                </c:pt>
                <c:pt idx="5411">
                  <c:v>21</c:v>
                </c:pt>
                <c:pt idx="5412">
                  <c:v>21</c:v>
                </c:pt>
                <c:pt idx="5413">
                  <c:v>20</c:v>
                </c:pt>
                <c:pt idx="5414">
                  <c:v>21</c:v>
                </c:pt>
                <c:pt idx="5415">
                  <c:v>16</c:v>
                </c:pt>
                <c:pt idx="5416">
                  <c:v>19</c:v>
                </c:pt>
                <c:pt idx="5417">
                  <c:v>21</c:v>
                </c:pt>
                <c:pt idx="5418">
                  <c:v>20</c:v>
                </c:pt>
                <c:pt idx="5419">
                  <c:v>20</c:v>
                </c:pt>
                <c:pt idx="5420">
                  <c:v>21</c:v>
                </c:pt>
                <c:pt idx="5421">
                  <c:v>21</c:v>
                </c:pt>
                <c:pt idx="5422">
                  <c:v>20</c:v>
                </c:pt>
                <c:pt idx="5423">
                  <c:v>21</c:v>
                </c:pt>
                <c:pt idx="5424">
                  <c:v>20</c:v>
                </c:pt>
                <c:pt idx="5425">
                  <c:v>20</c:v>
                </c:pt>
                <c:pt idx="5426">
                  <c:v>20</c:v>
                </c:pt>
                <c:pt idx="5427">
                  <c:v>21</c:v>
                </c:pt>
                <c:pt idx="5428">
                  <c:v>20</c:v>
                </c:pt>
                <c:pt idx="5429">
                  <c:v>20</c:v>
                </c:pt>
                <c:pt idx="5430">
                  <c:v>21</c:v>
                </c:pt>
                <c:pt idx="5431">
                  <c:v>20</c:v>
                </c:pt>
                <c:pt idx="5432">
                  <c:v>20</c:v>
                </c:pt>
                <c:pt idx="5433">
                  <c:v>22</c:v>
                </c:pt>
                <c:pt idx="5434">
                  <c:v>21</c:v>
                </c:pt>
                <c:pt idx="5435">
                  <c:v>20</c:v>
                </c:pt>
                <c:pt idx="5436">
                  <c:v>21</c:v>
                </c:pt>
                <c:pt idx="5437">
                  <c:v>19</c:v>
                </c:pt>
                <c:pt idx="5438">
                  <c:v>19</c:v>
                </c:pt>
                <c:pt idx="5439">
                  <c:v>20</c:v>
                </c:pt>
                <c:pt idx="5440">
                  <c:v>21</c:v>
                </c:pt>
                <c:pt idx="5441">
                  <c:v>20</c:v>
                </c:pt>
                <c:pt idx="5442">
                  <c:v>20</c:v>
                </c:pt>
                <c:pt idx="5443">
                  <c:v>20</c:v>
                </c:pt>
                <c:pt idx="5444">
                  <c:v>20</c:v>
                </c:pt>
                <c:pt idx="5445">
                  <c:v>19</c:v>
                </c:pt>
                <c:pt idx="5446">
                  <c:v>19</c:v>
                </c:pt>
                <c:pt idx="5447">
                  <c:v>22</c:v>
                </c:pt>
                <c:pt idx="5448">
                  <c:v>20</c:v>
                </c:pt>
                <c:pt idx="5449">
                  <c:v>20</c:v>
                </c:pt>
                <c:pt idx="5450">
                  <c:v>20</c:v>
                </c:pt>
                <c:pt idx="5451">
                  <c:v>20</c:v>
                </c:pt>
                <c:pt idx="5452">
                  <c:v>20</c:v>
                </c:pt>
                <c:pt idx="5453">
                  <c:v>20</c:v>
                </c:pt>
                <c:pt idx="5454">
                  <c:v>21</c:v>
                </c:pt>
                <c:pt idx="5455">
                  <c:v>20</c:v>
                </c:pt>
                <c:pt idx="5456">
                  <c:v>20</c:v>
                </c:pt>
                <c:pt idx="5457">
                  <c:v>21</c:v>
                </c:pt>
                <c:pt idx="5458">
                  <c:v>20</c:v>
                </c:pt>
                <c:pt idx="5459">
                  <c:v>15</c:v>
                </c:pt>
                <c:pt idx="5460">
                  <c:v>21</c:v>
                </c:pt>
                <c:pt idx="5461">
                  <c:v>20</c:v>
                </c:pt>
                <c:pt idx="5462">
                  <c:v>20</c:v>
                </c:pt>
                <c:pt idx="5463">
                  <c:v>20</c:v>
                </c:pt>
                <c:pt idx="5464">
                  <c:v>20</c:v>
                </c:pt>
                <c:pt idx="5465">
                  <c:v>21</c:v>
                </c:pt>
                <c:pt idx="5466">
                  <c:v>22</c:v>
                </c:pt>
                <c:pt idx="5467">
                  <c:v>21</c:v>
                </c:pt>
                <c:pt idx="5468">
                  <c:v>19</c:v>
                </c:pt>
                <c:pt idx="5469">
                  <c:v>23</c:v>
                </c:pt>
                <c:pt idx="5470">
                  <c:v>22</c:v>
                </c:pt>
                <c:pt idx="5471">
                  <c:v>21</c:v>
                </c:pt>
                <c:pt idx="5472">
                  <c:v>18</c:v>
                </c:pt>
                <c:pt idx="5473">
                  <c:v>20</c:v>
                </c:pt>
                <c:pt idx="5474">
                  <c:v>19</c:v>
                </c:pt>
                <c:pt idx="5475">
                  <c:v>21</c:v>
                </c:pt>
                <c:pt idx="5476">
                  <c:v>19</c:v>
                </c:pt>
                <c:pt idx="5477">
                  <c:v>20</c:v>
                </c:pt>
                <c:pt idx="5478">
                  <c:v>21</c:v>
                </c:pt>
                <c:pt idx="5479">
                  <c:v>21</c:v>
                </c:pt>
                <c:pt idx="5480">
                  <c:v>22</c:v>
                </c:pt>
                <c:pt idx="5481">
                  <c:v>23</c:v>
                </c:pt>
                <c:pt idx="5482">
                  <c:v>26</c:v>
                </c:pt>
                <c:pt idx="5483">
                  <c:v>25</c:v>
                </c:pt>
                <c:pt idx="5484">
                  <c:v>23</c:v>
                </c:pt>
                <c:pt idx="5485">
                  <c:v>18</c:v>
                </c:pt>
                <c:pt idx="5486">
                  <c:v>21</c:v>
                </c:pt>
                <c:pt idx="5487">
                  <c:v>21</c:v>
                </c:pt>
                <c:pt idx="5488">
                  <c:v>23</c:v>
                </c:pt>
                <c:pt idx="5489">
                  <c:v>21</c:v>
                </c:pt>
                <c:pt idx="5490">
                  <c:v>21</c:v>
                </c:pt>
                <c:pt idx="5491">
                  <c:v>23</c:v>
                </c:pt>
                <c:pt idx="5492">
                  <c:v>21</c:v>
                </c:pt>
                <c:pt idx="5493">
                  <c:v>20</c:v>
                </c:pt>
                <c:pt idx="5494">
                  <c:v>22</c:v>
                </c:pt>
                <c:pt idx="5495">
                  <c:v>19</c:v>
                </c:pt>
                <c:pt idx="5496">
                  <c:v>21</c:v>
                </c:pt>
                <c:pt idx="5497">
                  <c:v>21</c:v>
                </c:pt>
                <c:pt idx="5498">
                  <c:v>21</c:v>
                </c:pt>
                <c:pt idx="5499">
                  <c:v>18</c:v>
                </c:pt>
                <c:pt idx="5500">
                  <c:v>21</c:v>
                </c:pt>
                <c:pt idx="5501">
                  <c:v>21</c:v>
                </c:pt>
                <c:pt idx="5502">
                  <c:v>21</c:v>
                </c:pt>
                <c:pt idx="5503">
                  <c:v>20</c:v>
                </c:pt>
                <c:pt idx="5504">
                  <c:v>21</c:v>
                </c:pt>
                <c:pt idx="5505">
                  <c:v>20</c:v>
                </c:pt>
                <c:pt idx="5506">
                  <c:v>21</c:v>
                </c:pt>
                <c:pt idx="5507">
                  <c:v>19</c:v>
                </c:pt>
                <c:pt idx="5508">
                  <c:v>21</c:v>
                </c:pt>
                <c:pt idx="5509">
                  <c:v>20</c:v>
                </c:pt>
                <c:pt idx="5510">
                  <c:v>21</c:v>
                </c:pt>
                <c:pt idx="5511">
                  <c:v>21</c:v>
                </c:pt>
                <c:pt idx="5512">
                  <c:v>20</c:v>
                </c:pt>
                <c:pt idx="5513">
                  <c:v>21</c:v>
                </c:pt>
                <c:pt idx="5514">
                  <c:v>20</c:v>
                </c:pt>
                <c:pt idx="5515">
                  <c:v>20</c:v>
                </c:pt>
                <c:pt idx="5516">
                  <c:v>23</c:v>
                </c:pt>
                <c:pt idx="5517">
                  <c:v>20</c:v>
                </c:pt>
                <c:pt idx="5518">
                  <c:v>21</c:v>
                </c:pt>
                <c:pt idx="5519">
                  <c:v>19</c:v>
                </c:pt>
                <c:pt idx="5520">
                  <c:v>20</c:v>
                </c:pt>
                <c:pt idx="5521">
                  <c:v>21</c:v>
                </c:pt>
                <c:pt idx="5522">
                  <c:v>21</c:v>
                </c:pt>
                <c:pt idx="5523">
                  <c:v>20</c:v>
                </c:pt>
                <c:pt idx="5524">
                  <c:v>20</c:v>
                </c:pt>
                <c:pt idx="5525">
                  <c:v>21</c:v>
                </c:pt>
                <c:pt idx="5526">
                  <c:v>18</c:v>
                </c:pt>
                <c:pt idx="5527">
                  <c:v>20</c:v>
                </c:pt>
                <c:pt idx="5528">
                  <c:v>23</c:v>
                </c:pt>
                <c:pt idx="5529">
                  <c:v>22</c:v>
                </c:pt>
                <c:pt idx="5530">
                  <c:v>20</c:v>
                </c:pt>
                <c:pt idx="5531">
                  <c:v>23</c:v>
                </c:pt>
                <c:pt idx="5532">
                  <c:v>20</c:v>
                </c:pt>
                <c:pt idx="5533">
                  <c:v>22</c:v>
                </c:pt>
                <c:pt idx="5534">
                  <c:v>20</c:v>
                </c:pt>
                <c:pt idx="5535">
                  <c:v>21</c:v>
                </c:pt>
                <c:pt idx="5536">
                  <c:v>19</c:v>
                </c:pt>
                <c:pt idx="5537">
                  <c:v>22</c:v>
                </c:pt>
                <c:pt idx="5538">
                  <c:v>24</c:v>
                </c:pt>
                <c:pt idx="5539">
                  <c:v>21</c:v>
                </c:pt>
                <c:pt idx="5540">
                  <c:v>19</c:v>
                </c:pt>
                <c:pt idx="5541">
                  <c:v>21</c:v>
                </c:pt>
                <c:pt idx="5542">
                  <c:v>19</c:v>
                </c:pt>
                <c:pt idx="5543">
                  <c:v>21</c:v>
                </c:pt>
                <c:pt idx="5544">
                  <c:v>22</c:v>
                </c:pt>
                <c:pt idx="5545">
                  <c:v>21</c:v>
                </c:pt>
                <c:pt idx="5546">
                  <c:v>23</c:v>
                </c:pt>
                <c:pt idx="5547">
                  <c:v>22</c:v>
                </c:pt>
                <c:pt idx="5548">
                  <c:v>20</c:v>
                </c:pt>
                <c:pt idx="5549">
                  <c:v>19</c:v>
                </c:pt>
                <c:pt idx="5550">
                  <c:v>21</c:v>
                </c:pt>
                <c:pt idx="5551">
                  <c:v>23</c:v>
                </c:pt>
                <c:pt idx="5552">
                  <c:v>19</c:v>
                </c:pt>
                <c:pt idx="5553">
                  <c:v>19</c:v>
                </c:pt>
                <c:pt idx="5554">
                  <c:v>20</c:v>
                </c:pt>
                <c:pt idx="5555">
                  <c:v>20</c:v>
                </c:pt>
                <c:pt idx="5556">
                  <c:v>21</c:v>
                </c:pt>
                <c:pt idx="5557">
                  <c:v>22</c:v>
                </c:pt>
                <c:pt idx="5558">
                  <c:v>29</c:v>
                </c:pt>
                <c:pt idx="5559">
                  <c:v>22</c:v>
                </c:pt>
                <c:pt idx="5560">
                  <c:v>19</c:v>
                </c:pt>
                <c:pt idx="5561">
                  <c:v>21</c:v>
                </c:pt>
                <c:pt idx="5562">
                  <c:v>20</c:v>
                </c:pt>
                <c:pt idx="5563">
                  <c:v>21</c:v>
                </c:pt>
                <c:pt idx="5564">
                  <c:v>20</c:v>
                </c:pt>
                <c:pt idx="5565">
                  <c:v>20</c:v>
                </c:pt>
                <c:pt idx="5566">
                  <c:v>20</c:v>
                </c:pt>
                <c:pt idx="5567">
                  <c:v>20</c:v>
                </c:pt>
                <c:pt idx="5568">
                  <c:v>22</c:v>
                </c:pt>
                <c:pt idx="5569">
                  <c:v>20</c:v>
                </c:pt>
                <c:pt idx="5570">
                  <c:v>21</c:v>
                </c:pt>
                <c:pt idx="5571">
                  <c:v>20</c:v>
                </c:pt>
                <c:pt idx="5572">
                  <c:v>21</c:v>
                </c:pt>
                <c:pt idx="5573">
                  <c:v>20</c:v>
                </c:pt>
                <c:pt idx="5574">
                  <c:v>19</c:v>
                </c:pt>
                <c:pt idx="5575">
                  <c:v>19</c:v>
                </c:pt>
                <c:pt idx="5576">
                  <c:v>22</c:v>
                </c:pt>
                <c:pt idx="5577">
                  <c:v>19</c:v>
                </c:pt>
                <c:pt idx="5578">
                  <c:v>21</c:v>
                </c:pt>
                <c:pt idx="5579">
                  <c:v>22</c:v>
                </c:pt>
                <c:pt idx="5580">
                  <c:v>17</c:v>
                </c:pt>
                <c:pt idx="5581">
                  <c:v>21</c:v>
                </c:pt>
                <c:pt idx="5582">
                  <c:v>21</c:v>
                </c:pt>
                <c:pt idx="5583">
                  <c:v>20</c:v>
                </c:pt>
                <c:pt idx="5584">
                  <c:v>20</c:v>
                </c:pt>
                <c:pt idx="5585">
                  <c:v>21</c:v>
                </c:pt>
                <c:pt idx="5586">
                  <c:v>21</c:v>
                </c:pt>
                <c:pt idx="5587">
                  <c:v>20</c:v>
                </c:pt>
                <c:pt idx="5588">
                  <c:v>20</c:v>
                </c:pt>
                <c:pt idx="5589">
                  <c:v>20</c:v>
                </c:pt>
                <c:pt idx="5590">
                  <c:v>20</c:v>
                </c:pt>
                <c:pt idx="5591">
                  <c:v>19</c:v>
                </c:pt>
                <c:pt idx="5592">
                  <c:v>20</c:v>
                </c:pt>
                <c:pt idx="5593">
                  <c:v>20</c:v>
                </c:pt>
                <c:pt idx="5594">
                  <c:v>20</c:v>
                </c:pt>
                <c:pt idx="5595">
                  <c:v>23</c:v>
                </c:pt>
                <c:pt idx="5596">
                  <c:v>19</c:v>
                </c:pt>
                <c:pt idx="5597">
                  <c:v>21</c:v>
                </c:pt>
                <c:pt idx="5598">
                  <c:v>21</c:v>
                </c:pt>
                <c:pt idx="5599">
                  <c:v>21</c:v>
                </c:pt>
                <c:pt idx="5600">
                  <c:v>19</c:v>
                </c:pt>
                <c:pt idx="5601">
                  <c:v>20</c:v>
                </c:pt>
                <c:pt idx="5602">
                  <c:v>21</c:v>
                </c:pt>
                <c:pt idx="5603">
                  <c:v>21</c:v>
                </c:pt>
                <c:pt idx="5604">
                  <c:v>18</c:v>
                </c:pt>
                <c:pt idx="5605">
                  <c:v>16</c:v>
                </c:pt>
                <c:pt idx="5606">
                  <c:v>19</c:v>
                </c:pt>
                <c:pt idx="5607">
                  <c:v>19</c:v>
                </c:pt>
                <c:pt idx="5608">
                  <c:v>21</c:v>
                </c:pt>
                <c:pt idx="5609">
                  <c:v>21</c:v>
                </c:pt>
                <c:pt idx="5610">
                  <c:v>20</c:v>
                </c:pt>
                <c:pt idx="5611">
                  <c:v>21</c:v>
                </c:pt>
                <c:pt idx="5612">
                  <c:v>18</c:v>
                </c:pt>
                <c:pt idx="5613">
                  <c:v>20</c:v>
                </c:pt>
                <c:pt idx="5614">
                  <c:v>20</c:v>
                </c:pt>
                <c:pt idx="5615">
                  <c:v>22</c:v>
                </c:pt>
                <c:pt idx="5616">
                  <c:v>21</c:v>
                </c:pt>
                <c:pt idx="5617">
                  <c:v>20</c:v>
                </c:pt>
                <c:pt idx="5618">
                  <c:v>20</c:v>
                </c:pt>
                <c:pt idx="5619">
                  <c:v>19</c:v>
                </c:pt>
                <c:pt idx="5620">
                  <c:v>20</c:v>
                </c:pt>
                <c:pt idx="5621">
                  <c:v>21</c:v>
                </c:pt>
                <c:pt idx="5622">
                  <c:v>21</c:v>
                </c:pt>
                <c:pt idx="5623">
                  <c:v>20</c:v>
                </c:pt>
                <c:pt idx="5624">
                  <c:v>21</c:v>
                </c:pt>
                <c:pt idx="5625">
                  <c:v>21</c:v>
                </c:pt>
                <c:pt idx="5626">
                  <c:v>20</c:v>
                </c:pt>
                <c:pt idx="5627">
                  <c:v>21</c:v>
                </c:pt>
                <c:pt idx="5628">
                  <c:v>21</c:v>
                </c:pt>
                <c:pt idx="5629">
                  <c:v>21</c:v>
                </c:pt>
                <c:pt idx="5630">
                  <c:v>20</c:v>
                </c:pt>
                <c:pt idx="5631">
                  <c:v>20</c:v>
                </c:pt>
                <c:pt idx="5632">
                  <c:v>22</c:v>
                </c:pt>
                <c:pt idx="5633">
                  <c:v>20</c:v>
                </c:pt>
                <c:pt idx="5634">
                  <c:v>21</c:v>
                </c:pt>
                <c:pt idx="5635">
                  <c:v>20</c:v>
                </c:pt>
                <c:pt idx="5636">
                  <c:v>21</c:v>
                </c:pt>
                <c:pt idx="5637">
                  <c:v>20</c:v>
                </c:pt>
                <c:pt idx="5638">
                  <c:v>21</c:v>
                </c:pt>
                <c:pt idx="5639">
                  <c:v>21</c:v>
                </c:pt>
                <c:pt idx="5640">
                  <c:v>20</c:v>
                </c:pt>
                <c:pt idx="5641">
                  <c:v>21</c:v>
                </c:pt>
                <c:pt idx="5642">
                  <c:v>21</c:v>
                </c:pt>
                <c:pt idx="5643">
                  <c:v>19</c:v>
                </c:pt>
                <c:pt idx="5644">
                  <c:v>21</c:v>
                </c:pt>
                <c:pt idx="5645">
                  <c:v>21</c:v>
                </c:pt>
                <c:pt idx="5646">
                  <c:v>20</c:v>
                </c:pt>
                <c:pt idx="5647">
                  <c:v>20</c:v>
                </c:pt>
                <c:pt idx="5648">
                  <c:v>20</c:v>
                </c:pt>
                <c:pt idx="5649">
                  <c:v>20</c:v>
                </c:pt>
                <c:pt idx="5650">
                  <c:v>20</c:v>
                </c:pt>
                <c:pt idx="5651">
                  <c:v>22</c:v>
                </c:pt>
                <c:pt idx="5652">
                  <c:v>20</c:v>
                </c:pt>
                <c:pt idx="5653">
                  <c:v>19</c:v>
                </c:pt>
                <c:pt idx="5654">
                  <c:v>20</c:v>
                </c:pt>
                <c:pt idx="5655">
                  <c:v>20</c:v>
                </c:pt>
                <c:pt idx="5656">
                  <c:v>20</c:v>
                </c:pt>
                <c:pt idx="5657">
                  <c:v>22</c:v>
                </c:pt>
                <c:pt idx="5658">
                  <c:v>20</c:v>
                </c:pt>
                <c:pt idx="5659">
                  <c:v>17</c:v>
                </c:pt>
                <c:pt idx="5660">
                  <c:v>22</c:v>
                </c:pt>
                <c:pt idx="5661">
                  <c:v>20</c:v>
                </c:pt>
                <c:pt idx="5662">
                  <c:v>22</c:v>
                </c:pt>
                <c:pt idx="5663">
                  <c:v>20</c:v>
                </c:pt>
                <c:pt idx="5664">
                  <c:v>22</c:v>
                </c:pt>
                <c:pt idx="5665">
                  <c:v>19</c:v>
                </c:pt>
                <c:pt idx="5666">
                  <c:v>20</c:v>
                </c:pt>
                <c:pt idx="5667">
                  <c:v>21</c:v>
                </c:pt>
                <c:pt idx="5668">
                  <c:v>18</c:v>
                </c:pt>
                <c:pt idx="5669">
                  <c:v>19</c:v>
                </c:pt>
                <c:pt idx="5670">
                  <c:v>19</c:v>
                </c:pt>
                <c:pt idx="5671">
                  <c:v>20</c:v>
                </c:pt>
                <c:pt idx="5672">
                  <c:v>19</c:v>
                </c:pt>
                <c:pt idx="5673">
                  <c:v>20</c:v>
                </c:pt>
                <c:pt idx="5674">
                  <c:v>21</c:v>
                </c:pt>
                <c:pt idx="5675">
                  <c:v>22</c:v>
                </c:pt>
                <c:pt idx="5676">
                  <c:v>21</c:v>
                </c:pt>
                <c:pt idx="5677">
                  <c:v>22</c:v>
                </c:pt>
                <c:pt idx="5678">
                  <c:v>20</c:v>
                </c:pt>
                <c:pt idx="5679">
                  <c:v>20</c:v>
                </c:pt>
                <c:pt idx="5680">
                  <c:v>19</c:v>
                </c:pt>
                <c:pt idx="5681">
                  <c:v>21</c:v>
                </c:pt>
                <c:pt idx="5682">
                  <c:v>21</c:v>
                </c:pt>
                <c:pt idx="5683">
                  <c:v>21</c:v>
                </c:pt>
                <c:pt idx="5684">
                  <c:v>19</c:v>
                </c:pt>
                <c:pt idx="5685">
                  <c:v>22</c:v>
                </c:pt>
                <c:pt idx="5686">
                  <c:v>20</c:v>
                </c:pt>
                <c:pt idx="5687">
                  <c:v>22</c:v>
                </c:pt>
                <c:pt idx="5688">
                  <c:v>21</c:v>
                </c:pt>
                <c:pt idx="5689">
                  <c:v>20</c:v>
                </c:pt>
                <c:pt idx="5690">
                  <c:v>20</c:v>
                </c:pt>
                <c:pt idx="5691">
                  <c:v>21</c:v>
                </c:pt>
                <c:pt idx="5692">
                  <c:v>20</c:v>
                </c:pt>
                <c:pt idx="5693">
                  <c:v>22</c:v>
                </c:pt>
                <c:pt idx="5694">
                  <c:v>22</c:v>
                </c:pt>
                <c:pt idx="5695">
                  <c:v>19</c:v>
                </c:pt>
                <c:pt idx="5696">
                  <c:v>21</c:v>
                </c:pt>
                <c:pt idx="5697">
                  <c:v>20</c:v>
                </c:pt>
                <c:pt idx="5698">
                  <c:v>21</c:v>
                </c:pt>
                <c:pt idx="5699">
                  <c:v>20</c:v>
                </c:pt>
                <c:pt idx="5700">
                  <c:v>21</c:v>
                </c:pt>
                <c:pt idx="5701">
                  <c:v>22</c:v>
                </c:pt>
                <c:pt idx="5702">
                  <c:v>20</c:v>
                </c:pt>
                <c:pt idx="5703">
                  <c:v>21</c:v>
                </c:pt>
                <c:pt idx="5704">
                  <c:v>22</c:v>
                </c:pt>
                <c:pt idx="5705">
                  <c:v>22</c:v>
                </c:pt>
                <c:pt idx="5706">
                  <c:v>21</c:v>
                </c:pt>
                <c:pt idx="5707">
                  <c:v>20</c:v>
                </c:pt>
                <c:pt idx="5708">
                  <c:v>20</c:v>
                </c:pt>
                <c:pt idx="5709">
                  <c:v>18</c:v>
                </c:pt>
                <c:pt idx="5710">
                  <c:v>20</c:v>
                </c:pt>
                <c:pt idx="5711">
                  <c:v>21</c:v>
                </c:pt>
                <c:pt idx="5712">
                  <c:v>23</c:v>
                </c:pt>
                <c:pt idx="5713">
                  <c:v>19</c:v>
                </c:pt>
                <c:pt idx="5714">
                  <c:v>17</c:v>
                </c:pt>
                <c:pt idx="5715">
                  <c:v>20</c:v>
                </c:pt>
                <c:pt idx="5716">
                  <c:v>20</c:v>
                </c:pt>
                <c:pt idx="5717">
                  <c:v>20</c:v>
                </c:pt>
                <c:pt idx="5718">
                  <c:v>21</c:v>
                </c:pt>
                <c:pt idx="5719">
                  <c:v>21</c:v>
                </c:pt>
                <c:pt idx="5720">
                  <c:v>23</c:v>
                </c:pt>
                <c:pt idx="5721">
                  <c:v>21</c:v>
                </c:pt>
                <c:pt idx="5722">
                  <c:v>20</c:v>
                </c:pt>
                <c:pt idx="5723">
                  <c:v>20</c:v>
                </c:pt>
                <c:pt idx="5724">
                  <c:v>22</c:v>
                </c:pt>
                <c:pt idx="5725">
                  <c:v>20</c:v>
                </c:pt>
                <c:pt idx="5726">
                  <c:v>19</c:v>
                </c:pt>
                <c:pt idx="5727">
                  <c:v>22</c:v>
                </c:pt>
                <c:pt idx="5728">
                  <c:v>21</c:v>
                </c:pt>
                <c:pt idx="5729">
                  <c:v>21</c:v>
                </c:pt>
                <c:pt idx="5730">
                  <c:v>19</c:v>
                </c:pt>
                <c:pt idx="5731">
                  <c:v>19</c:v>
                </c:pt>
                <c:pt idx="5732">
                  <c:v>20</c:v>
                </c:pt>
                <c:pt idx="5733">
                  <c:v>19</c:v>
                </c:pt>
                <c:pt idx="5734">
                  <c:v>22</c:v>
                </c:pt>
                <c:pt idx="5735">
                  <c:v>21</c:v>
                </c:pt>
                <c:pt idx="5736">
                  <c:v>20</c:v>
                </c:pt>
                <c:pt idx="5737">
                  <c:v>21</c:v>
                </c:pt>
                <c:pt idx="5738">
                  <c:v>22</c:v>
                </c:pt>
                <c:pt idx="5739">
                  <c:v>20</c:v>
                </c:pt>
                <c:pt idx="5740">
                  <c:v>21</c:v>
                </c:pt>
                <c:pt idx="5741">
                  <c:v>19</c:v>
                </c:pt>
                <c:pt idx="5742">
                  <c:v>22</c:v>
                </c:pt>
                <c:pt idx="5743">
                  <c:v>21</c:v>
                </c:pt>
                <c:pt idx="5744">
                  <c:v>22</c:v>
                </c:pt>
                <c:pt idx="5745">
                  <c:v>21</c:v>
                </c:pt>
                <c:pt idx="5746">
                  <c:v>21</c:v>
                </c:pt>
                <c:pt idx="5747">
                  <c:v>21</c:v>
                </c:pt>
                <c:pt idx="5748">
                  <c:v>19</c:v>
                </c:pt>
                <c:pt idx="5749">
                  <c:v>19</c:v>
                </c:pt>
                <c:pt idx="5750">
                  <c:v>21</c:v>
                </c:pt>
                <c:pt idx="5751">
                  <c:v>23</c:v>
                </c:pt>
                <c:pt idx="5752">
                  <c:v>20</c:v>
                </c:pt>
                <c:pt idx="5753">
                  <c:v>20</c:v>
                </c:pt>
                <c:pt idx="5754">
                  <c:v>21</c:v>
                </c:pt>
                <c:pt idx="5755">
                  <c:v>20</c:v>
                </c:pt>
                <c:pt idx="5756">
                  <c:v>20</c:v>
                </c:pt>
                <c:pt idx="5757">
                  <c:v>22</c:v>
                </c:pt>
                <c:pt idx="5758">
                  <c:v>21</c:v>
                </c:pt>
                <c:pt idx="5759">
                  <c:v>20</c:v>
                </c:pt>
                <c:pt idx="5760">
                  <c:v>20</c:v>
                </c:pt>
                <c:pt idx="5761">
                  <c:v>21</c:v>
                </c:pt>
                <c:pt idx="5762">
                  <c:v>20</c:v>
                </c:pt>
                <c:pt idx="5763">
                  <c:v>22</c:v>
                </c:pt>
                <c:pt idx="5764">
                  <c:v>21</c:v>
                </c:pt>
                <c:pt idx="5765">
                  <c:v>21</c:v>
                </c:pt>
                <c:pt idx="5766">
                  <c:v>20</c:v>
                </c:pt>
                <c:pt idx="5767">
                  <c:v>21</c:v>
                </c:pt>
                <c:pt idx="5768">
                  <c:v>21</c:v>
                </c:pt>
                <c:pt idx="5769">
                  <c:v>14</c:v>
                </c:pt>
                <c:pt idx="5770">
                  <c:v>22</c:v>
                </c:pt>
                <c:pt idx="5771">
                  <c:v>21</c:v>
                </c:pt>
                <c:pt idx="5772">
                  <c:v>20</c:v>
                </c:pt>
                <c:pt idx="5773">
                  <c:v>20</c:v>
                </c:pt>
                <c:pt idx="5774">
                  <c:v>20</c:v>
                </c:pt>
                <c:pt idx="5775">
                  <c:v>17</c:v>
                </c:pt>
                <c:pt idx="5776">
                  <c:v>23</c:v>
                </c:pt>
                <c:pt idx="5777">
                  <c:v>20</c:v>
                </c:pt>
                <c:pt idx="5778">
                  <c:v>22</c:v>
                </c:pt>
                <c:pt idx="5779">
                  <c:v>20</c:v>
                </c:pt>
                <c:pt idx="5780">
                  <c:v>20</c:v>
                </c:pt>
                <c:pt idx="5781">
                  <c:v>22</c:v>
                </c:pt>
                <c:pt idx="5782">
                  <c:v>22</c:v>
                </c:pt>
                <c:pt idx="5783">
                  <c:v>19</c:v>
                </c:pt>
                <c:pt idx="5784">
                  <c:v>22</c:v>
                </c:pt>
                <c:pt idx="5785">
                  <c:v>20</c:v>
                </c:pt>
                <c:pt idx="5786">
                  <c:v>22</c:v>
                </c:pt>
                <c:pt idx="5787">
                  <c:v>20</c:v>
                </c:pt>
                <c:pt idx="5788">
                  <c:v>21</c:v>
                </c:pt>
                <c:pt idx="5789">
                  <c:v>20</c:v>
                </c:pt>
                <c:pt idx="5790">
                  <c:v>19</c:v>
                </c:pt>
                <c:pt idx="5791">
                  <c:v>16</c:v>
                </c:pt>
                <c:pt idx="5792">
                  <c:v>21</c:v>
                </c:pt>
                <c:pt idx="5793">
                  <c:v>20</c:v>
                </c:pt>
                <c:pt idx="5794">
                  <c:v>21</c:v>
                </c:pt>
                <c:pt idx="5795">
                  <c:v>21</c:v>
                </c:pt>
                <c:pt idx="5796">
                  <c:v>21</c:v>
                </c:pt>
                <c:pt idx="5797">
                  <c:v>19</c:v>
                </c:pt>
                <c:pt idx="5798">
                  <c:v>22</c:v>
                </c:pt>
                <c:pt idx="5799">
                  <c:v>21</c:v>
                </c:pt>
                <c:pt idx="5800">
                  <c:v>20</c:v>
                </c:pt>
                <c:pt idx="5801">
                  <c:v>20</c:v>
                </c:pt>
                <c:pt idx="5802">
                  <c:v>21</c:v>
                </c:pt>
                <c:pt idx="5803">
                  <c:v>20</c:v>
                </c:pt>
                <c:pt idx="5804">
                  <c:v>21</c:v>
                </c:pt>
                <c:pt idx="5805">
                  <c:v>21</c:v>
                </c:pt>
                <c:pt idx="5806">
                  <c:v>21</c:v>
                </c:pt>
                <c:pt idx="5807">
                  <c:v>20</c:v>
                </c:pt>
                <c:pt idx="5808">
                  <c:v>21</c:v>
                </c:pt>
                <c:pt idx="5809">
                  <c:v>20</c:v>
                </c:pt>
                <c:pt idx="5810">
                  <c:v>21</c:v>
                </c:pt>
                <c:pt idx="5811">
                  <c:v>20</c:v>
                </c:pt>
                <c:pt idx="5812">
                  <c:v>20</c:v>
                </c:pt>
                <c:pt idx="5813">
                  <c:v>20</c:v>
                </c:pt>
                <c:pt idx="5814">
                  <c:v>20</c:v>
                </c:pt>
                <c:pt idx="5815">
                  <c:v>22</c:v>
                </c:pt>
                <c:pt idx="5816">
                  <c:v>21</c:v>
                </c:pt>
                <c:pt idx="5817">
                  <c:v>21</c:v>
                </c:pt>
                <c:pt idx="5818">
                  <c:v>21</c:v>
                </c:pt>
                <c:pt idx="5819">
                  <c:v>21</c:v>
                </c:pt>
                <c:pt idx="5820">
                  <c:v>20</c:v>
                </c:pt>
                <c:pt idx="5821">
                  <c:v>20</c:v>
                </c:pt>
                <c:pt idx="5822">
                  <c:v>20</c:v>
                </c:pt>
                <c:pt idx="5823">
                  <c:v>19</c:v>
                </c:pt>
                <c:pt idx="5824">
                  <c:v>18</c:v>
                </c:pt>
                <c:pt idx="5825">
                  <c:v>20</c:v>
                </c:pt>
                <c:pt idx="5826">
                  <c:v>20</c:v>
                </c:pt>
                <c:pt idx="5827">
                  <c:v>22</c:v>
                </c:pt>
                <c:pt idx="5828">
                  <c:v>23</c:v>
                </c:pt>
                <c:pt idx="5829">
                  <c:v>21</c:v>
                </c:pt>
                <c:pt idx="5830">
                  <c:v>21</c:v>
                </c:pt>
                <c:pt idx="5831">
                  <c:v>21</c:v>
                </c:pt>
                <c:pt idx="5832">
                  <c:v>20</c:v>
                </c:pt>
                <c:pt idx="5833">
                  <c:v>21</c:v>
                </c:pt>
                <c:pt idx="5834">
                  <c:v>12</c:v>
                </c:pt>
                <c:pt idx="5835">
                  <c:v>21</c:v>
                </c:pt>
                <c:pt idx="5836">
                  <c:v>20</c:v>
                </c:pt>
                <c:pt idx="5837">
                  <c:v>20</c:v>
                </c:pt>
                <c:pt idx="5838">
                  <c:v>21</c:v>
                </c:pt>
                <c:pt idx="5839">
                  <c:v>21</c:v>
                </c:pt>
                <c:pt idx="5840">
                  <c:v>20</c:v>
                </c:pt>
                <c:pt idx="5841">
                  <c:v>21</c:v>
                </c:pt>
                <c:pt idx="5842">
                  <c:v>22</c:v>
                </c:pt>
                <c:pt idx="5843">
                  <c:v>19</c:v>
                </c:pt>
                <c:pt idx="5844">
                  <c:v>21</c:v>
                </c:pt>
                <c:pt idx="5845">
                  <c:v>22</c:v>
                </c:pt>
                <c:pt idx="5846">
                  <c:v>20</c:v>
                </c:pt>
                <c:pt idx="5847">
                  <c:v>21</c:v>
                </c:pt>
                <c:pt idx="5848">
                  <c:v>20</c:v>
                </c:pt>
                <c:pt idx="5849">
                  <c:v>21</c:v>
                </c:pt>
                <c:pt idx="5850">
                  <c:v>19</c:v>
                </c:pt>
                <c:pt idx="5851">
                  <c:v>20</c:v>
                </c:pt>
                <c:pt idx="5852">
                  <c:v>21</c:v>
                </c:pt>
                <c:pt idx="5853">
                  <c:v>21</c:v>
                </c:pt>
                <c:pt idx="5854">
                  <c:v>21</c:v>
                </c:pt>
                <c:pt idx="5855">
                  <c:v>19</c:v>
                </c:pt>
                <c:pt idx="5856">
                  <c:v>20</c:v>
                </c:pt>
                <c:pt idx="5857">
                  <c:v>22</c:v>
                </c:pt>
                <c:pt idx="5858">
                  <c:v>20</c:v>
                </c:pt>
                <c:pt idx="5859">
                  <c:v>20</c:v>
                </c:pt>
                <c:pt idx="5860">
                  <c:v>21</c:v>
                </c:pt>
                <c:pt idx="5861">
                  <c:v>19</c:v>
                </c:pt>
                <c:pt idx="5862">
                  <c:v>20</c:v>
                </c:pt>
                <c:pt idx="5863">
                  <c:v>21</c:v>
                </c:pt>
                <c:pt idx="5864">
                  <c:v>21</c:v>
                </c:pt>
                <c:pt idx="5865">
                  <c:v>20</c:v>
                </c:pt>
                <c:pt idx="5866">
                  <c:v>21</c:v>
                </c:pt>
                <c:pt idx="5867">
                  <c:v>19</c:v>
                </c:pt>
                <c:pt idx="5868">
                  <c:v>20</c:v>
                </c:pt>
                <c:pt idx="5869">
                  <c:v>21</c:v>
                </c:pt>
                <c:pt idx="5870">
                  <c:v>21</c:v>
                </c:pt>
                <c:pt idx="5871">
                  <c:v>22</c:v>
                </c:pt>
                <c:pt idx="5872">
                  <c:v>13</c:v>
                </c:pt>
                <c:pt idx="5873">
                  <c:v>22</c:v>
                </c:pt>
                <c:pt idx="5874">
                  <c:v>22</c:v>
                </c:pt>
                <c:pt idx="5875">
                  <c:v>23</c:v>
                </c:pt>
                <c:pt idx="5876">
                  <c:v>22</c:v>
                </c:pt>
                <c:pt idx="5877">
                  <c:v>24</c:v>
                </c:pt>
                <c:pt idx="5878">
                  <c:v>22</c:v>
                </c:pt>
                <c:pt idx="5879">
                  <c:v>19</c:v>
                </c:pt>
                <c:pt idx="5880">
                  <c:v>21</c:v>
                </c:pt>
                <c:pt idx="5881">
                  <c:v>23</c:v>
                </c:pt>
                <c:pt idx="5882">
                  <c:v>24</c:v>
                </c:pt>
                <c:pt idx="5883">
                  <c:v>20</c:v>
                </c:pt>
                <c:pt idx="5884">
                  <c:v>21</c:v>
                </c:pt>
                <c:pt idx="5885">
                  <c:v>21</c:v>
                </c:pt>
                <c:pt idx="5886">
                  <c:v>20</c:v>
                </c:pt>
                <c:pt idx="5887">
                  <c:v>19</c:v>
                </c:pt>
                <c:pt idx="5888">
                  <c:v>21</c:v>
                </c:pt>
                <c:pt idx="5889">
                  <c:v>16</c:v>
                </c:pt>
                <c:pt idx="5890">
                  <c:v>19</c:v>
                </c:pt>
                <c:pt idx="5891">
                  <c:v>20</c:v>
                </c:pt>
                <c:pt idx="5892">
                  <c:v>21</c:v>
                </c:pt>
                <c:pt idx="5893">
                  <c:v>22</c:v>
                </c:pt>
                <c:pt idx="5894">
                  <c:v>21</c:v>
                </c:pt>
                <c:pt idx="5895">
                  <c:v>20</c:v>
                </c:pt>
                <c:pt idx="5896">
                  <c:v>19</c:v>
                </c:pt>
                <c:pt idx="5897">
                  <c:v>20</c:v>
                </c:pt>
                <c:pt idx="5898">
                  <c:v>19</c:v>
                </c:pt>
                <c:pt idx="5899">
                  <c:v>21</c:v>
                </c:pt>
                <c:pt idx="5900">
                  <c:v>20</c:v>
                </c:pt>
                <c:pt idx="5901">
                  <c:v>22</c:v>
                </c:pt>
                <c:pt idx="5902">
                  <c:v>20</c:v>
                </c:pt>
                <c:pt idx="5903">
                  <c:v>20</c:v>
                </c:pt>
                <c:pt idx="5904">
                  <c:v>21</c:v>
                </c:pt>
                <c:pt idx="5905">
                  <c:v>20</c:v>
                </c:pt>
                <c:pt idx="5906">
                  <c:v>22</c:v>
                </c:pt>
                <c:pt idx="5907">
                  <c:v>22</c:v>
                </c:pt>
                <c:pt idx="5908">
                  <c:v>21</c:v>
                </c:pt>
                <c:pt idx="5909">
                  <c:v>19</c:v>
                </c:pt>
                <c:pt idx="5910">
                  <c:v>21</c:v>
                </c:pt>
                <c:pt idx="5911">
                  <c:v>20</c:v>
                </c:pt>
                <c:pt idx="5912">
                  <c:v>20</c:v>
                </c:pt>
                <c:pt idx="5913">
                  <c:v>20</c:v>
                </c:pt>
                <c:pt idx="5914">
                  <c:v>21</c:v>
                </c:pt>
                <c:pt idx="5915">
                  <c:v>20</c:v>
                </c:pt>
                <c:pt idx="5916">
                  <c:v>20</c:v>
                </c:pt>
                <c:pt idx="5917">
                  <c:v>20</c:v>
                </c:pt>
                <c:pt idx="5918">
                  <c:v>22</c:v>
                </c:pt>
                <c:pt idx="5919">
                  <c:v>21</c:v>
                </c:pt>
                <c:pt idx="5920">
                  <c:v>21</c:v>
                </c:pt>
                <c:pt idx="5921">
                  <c:v>21</c:v>
                </c:pt>
                <c:pt idx="5922">
                  <c:v>20</c:v>
                </c:pt>
                <c:pt idx="5923">
                  <c:v>20</c:v>
                </c:pt>
                <c:pt idx="5924">
                  <c:v>21</c:v>
                </c:pt>
                <c:pt idx="5925">
                  <c:v>23</c:v>
                </c:pt>
                <c:pt idx="5926">
                  <c:v>22</c:v>
                </c:pt>
                <c:pt idx="5927">
                  <c:v>21</c:v>
                </c:pt>
                <c:pt idx="5928">
                  <c:v>21</c:v>
                </c:pt>
                <c:pt idx="5929">
                  <c:v>20</c:v>
                </c:pt>
                <c:pt idx="5930">
                  <c:v>20</c:v>
                </c:pt>
                <c:pt idx="5931">
                  <c:v>20</c:v>
                </c:pt>
                <c:pt idx="5932">
                  <c:v>19</c:v>
                </c:pt>
                <c:pt idx="5933">
                  <c:v>22</c:v>
                </c:pt>
                <c:pt idx="5934">
                  <c:v>21</c:v>
                </c:pt>
                <c:pt idx="5935">
                  <c:v>21</c:v>
                </c:pt>
                <c:pt idx="5936">
                  <c:v>22</c:v>
                </c:pt>
                <c:pt idx="5937">
                  <c:v>20</c:v>
                </c:pt>
                <c:pt idx="5938">
                  <c:v>21</c:v>
                </c:pt>
                <c:pt idx="5939">
                  <c:v>18</c:v>
                </c:pt>
                <c:pt idx="5940">
                  <c:v>19</c:v>
                </c:pt>
                <c:pt idx="5941">
                  <c:v>21</c:v>
                </c:pt>
                <c:pt idx="5942">
                  <c:v>21</c:v>
                </c:pt>
                <c:pt idx="5943">
                  <c:v>20</c:v>
                </c:pt>
                <c:pt idx="5944">
                  <c:v>21</c:v>
                </c:pt>
                <c:pt idx="5945">
                  <c:v>20</c:v>
                </c:pt>
                <c:pt idx="5946">
                  <c:v>21</c:v>
                </c:pt>
                <c:pt idx="5947">
                  <c:v>20</c:v>
                </c:pt>
                <c:pt idx="5948">
                  <c:v>19</c:v>
                </c:pt>
                <c:pt idx="5949">
                  <c:v>21</c:v>
                </c:pt>
                <c:pt idx="5950">
                  <c:v>19</c:v>
                </c:pt>
                <c:pt idx="5951">
                  <c:v>20</c:v>
                </c:pt>
                <c:pt idx="5952">
                  <c:v>21</c:v>
                </c:pt>
                <c:pt idx="5953">
                  <c:v>20</c:v>
                </c:pt>
                <c:pt idx="5954">
                  <c:v>18</c:v>
                </c:pt>
                <c:pt idx="5955">
                  <c:v>21</c:v>
                </c:pt>
                <c:pt idx="5956">
                  <c:v>22</c:v>
                </c:pt>
                <c:pt idx="5957">
                  <c:v>19</c:v>
                </c:pt>
                <c:pt idx="5958">
                  <c:v>20</c:v>
                </c:pt>
                <c:pt idx="5959">
                  <c:v>20</c:v>
                </c:pt>
                <c:pt idx="5960">
                  <c:v>20</c:v>
                </c:pt>
                <c:pt idx="5961">
                  <c:v>21</c:v>
                </c:pt>
                <c:pt idx="5962">
                  <c:v>23</c:v>
                </c:pt>
                <c:pt idx="5963">
                  <c:v>21</c:v>
                </c:pt>
                <c:pt idx="5964">
                  <c:v>22</c:v>
                </c:pt>
                <c:pt idx="5965">
                  <c:v>21</c:v>
                </c:pt>
                <c:pt idx="5966">
                  <c:v>20</c:v>
                </c:pt>
                <c:pt idx="5967">
                  <c:v>20</c:v>
                </c:pt>
                <c:pt idx="5968">
                  <c:v>19</c:v>
                </c:pt>
                <c:pt idx="5969">
                  <c:v>21</c:v>
                </c:pt>
                <c:pt idx="5970">
                  <c:v>19</c:v>
                </c:pt>
                <c:pt idx="5971">
                  <c:v>21</c:v>
                </c:pt>
                <c:pt idx="5972">
                  <c:v>22</c:v>
                </c:pt>
                <c:pt idx="5973">
                  <c:v>20</c:v>
                </c:pt>
                <c:pt idx="5974">
                  <c:v>20</c:v>
                </c:pt>
                <c:pt idx="5975">
                  <c:v>21</c:v>
                </c:pt>
                <c:pt idx="5976">
                  <c:v>22</c:v>
                </c:pt>
                <c:pt idx="5977">
                  <c:v>17</c:v>
                </c:pt>
                <c:pt idx="5978">
                  <c:v>21</c:v>
                </c:pt>
                <c:pt idx="5979">
                  <c:v>19</c:v>
                </c:pt>
                <c:pt idx="5980">
                  <c:v>21</c:v>
                </c:pt>
                <c:pt idx="5981">
                  <c:v>22</c:v>
                </c:pt>
                <c:pt idx="5982">
                  <c:v>22</c:v>
                </c:pt>
                <c:pt idx="5983">
                  <c:v>21</c:v>
                </c:pt>
                <c:pt idx="5984">
                  <c:v>20</c:v>
                </c:pt>
                <c:pt idx="5985">
                  <c:v>21</c:v>
                </c:pt>
                <c:pt idx="5986">
                  <c:v>21</c:v>
                </c:pt>
                <c:pt idx="5987">
                  <c:v>22</c:v>
                </c:pt>
                <c:pt idx="5988">
                  <c:v>19</c:v>
                </c:pt>
                <c:pt idx="5989">
                  <c:v>21</c:v>
                </c:pt>
                <c:pt idx="5990">
                  <c:v>21</c:v>
                </c:pt>
                <c:pt idx="5991">
                  <c:v>20</c:v>
                </c:pt>
                <c:pt idx="5992">
                  <c:v>20</c:v>
                </c:pt>
                <c:pt idx="5993">
                  <c:v>22</c:v>
                </c:pt>
                <c:pt idx="5994">
                  <c:v>20</c:v>
                </c:pt>
                <c:pt idx="5995">
                  <c:v>20</c:v>
                </c:pt>
                <c:pt idx="5996">
                  <c:v>20</c:v>
                </c:pt>
                <c:pt idx="5997">
                  <c:v>20</c:v>
                </c:pt>
                <c:pt idx="5998">
                  <c:v>20</c:v>
                </c:pt>
                <c:pt idx="5999">
                  <c:v>23</c:v>
                </c:pt>
                <c:pt idx="6000">
                  <c:v>21</c:v>
                </c:pt>
                <c:pt idx="6001">
                  <c:v>21</c:v>
                </c:pt>
                <c:pt idx="6002">
                  <c:v>20</c:v>
                </c:pt>
                <c:pt idx="6003">
                  <c:v>19</c:v>
                </c:pt>
                <c:pt idx="6004">
                  <c:v>20</c:v>
                </c:pt>
                <c:pt idx="6005">
                  <c:v>21</c:v>
                </c:pt>
                <c:pt idx="6006">
                  <c:v>22</c:v>
                </c:pt>
                <c:pt idx="6007">
                  <c:v>22</c:v>
                </c:pt>
                <c:pt idx="6008">
                  <c:v>20</c:v>
                </c:pt>
                <c:pt idx="6009">
                  <c:v>20</c:v>
                </c:pt>
                <c:pt idx="6010">
                  <c:v>23</c:v>
                </c:pt>
                <c:pt idx="6011">
                  <c:v>21</c:v>
                </c:pt>
                <c:pt idx="6012">
                  <c:v>22</c:v>
                </c:pt>
                <c:pt idx="6013">
                  <c:v>20</c:v>
                </c:pt>
                <c:pt idx="6014">
                  <c:v>19</c:v>
                </c:pt>
                <c:pt idx="6015">
                  <c:v>22</c:v>
                </c:pt>
                <c:pt idx="6016">
                  <c:v>20</c:v>
                </c:pt>
                <c:pt idx="6017">
                  <c:v>21</c:v>
                </c:pt>
                <c:pt idx="6018">
                  <c:v>21</c:v>
                </c:pt>
                <c:pt idx="6019">
                  <c:v>21</c:v>
                </c:pt>
                <c:pt idx="6020">
                  <c:v>20</c:v>
                </c:pt>
                <c:pt idx="6021">
                  <c:v>18</c:v>
                </c:pt>
                <c:pt idx="6022">
                  <c:v>17</c:v>
                </c:pt>
                <c:pt idx="6023">
                  <c:v>20</c:v>
                </c:pt>
                <c:pt idx="6024">
                  <c:v>20</c:v>
                </c:pt>
                <c:pt idx="6025">
                  <c:v>22</c:v>
                </c:pt>
                <c:pt idx="6026">
                  <c:v>22</c:v>
                </c:pt>
                <c:pt idx="6027">
                  <c:v>21</c:v>
                </c:pt>
                <c:pt idx="6028">
                  <c:v>21</c:v>
                </c:pt>
                <c:pt idx="6029">
                  <c:v>22</c:v>
                </c:pt>
                <c:pt idx="6030">
                  <c:v>18</c:v>
                </c:pt>
                <c:pt idx="6031">
                  <c:v>22</c:v>
                </c:pt>
                <c:pt idx="6032">
                  <c:v>19</c:v>
                </c:pt>
                <c:pt idx="6033">
                  <c:v>20</c:v>
                </c:pt>
                <c:pt idx="6034">
                  <c:v>21</c:v>
                </c:pt>
                <c:pt idx="6035">
                  <c:v>21</c:v>
                </c:pt>
                <c:pt idx="6036">
                  <c:v>19</c:v>
                </c:pt>
                <c:pt idx="6037">
                  <c:v>20</c:v>
                </c:pt>
                <c:pt idx="6038">
                  <c:v>19</c:v>
                </c:pt>
                <c:pt idx="6039">
                  <c:v>20</c:v>
                </c:pt>
                <c:pt idx="6040">
                  <c:v>21</c:v>
                </c:pt>
                <c:pt idx="6041">
                  <c:v>20</c:v>
                </c:pt>
                <c:pt idx="6042">
                  <c:v>21</c:v>
                </c:pt>
                <c:pt idx="6043">
                  <c:v>20</c:v>
                </c:pt>
                <c:pt idx="6044">
                  <c:v>22</c:v>
                </c:pt>
                <c:pt idx="6045">
                  <c:v>22</c:v>
                </c:pt>
                <c:pt idx="6046">
                  <c:v>21</c:v>
                </c:pt>
                <c:pt idx="6047">
                  <c:v>21</c:v>
                </c:pt>
                <c:pt idx="6048">
                  <c:v>16</c:v>
                </c:pt>
                <c:pt idx="6049">
                  <c:v>21</c:v>
                </c:pt>
                <c:pt idx="6050">
                  <c:v>20</c:v>
                </c:pt>
                <c:pt idx="6051">
                  <c:v>21</c:v>
                </c:pt>
                <c:pt idx="6052">
                  <c:v>19</c:v>
                </c:pt>
                <c:pt idx="6053">
                  <c:v>23</c:v>
                </c:pt>
                <c:pt idx="6054">
                  <c:v>20</c:v>
                </c:pt>
                <c:pt idx="6055">
                  <c:v>21</c:v>
                </c:pt>
                <c:pt idx="6056">
                  <c:v>21</c:v>
                </c:pt>
                <c:pt idx="6057">
                  <c:v>22</c:v>
                </c:pt>
                <c:pt idx="6058">
                  <c:v>21</c:v>
                </c:pt>
                <c:pt idx="6059">
                  <c:v>24</c:v>
                </c:pt>
                <c:pt idx="6060">
                  <c:v>20</c:v>
                </c:pt>
                <c:pt idx="6061">
                  <c:v>20</c:v>
                </c:pt>
                <c:pt idx="6062">
                  <c:v>24</c:v>
                </c:pt>
                <c:pt idx="6063">
                  <c:v>21</c:v>
                </c:pt>
                <c:pt idx="6064">
                  <c:v>22</c:v>
                </c:pt>
                <c:pt idx="6065">
                  <c:v>20</c:v>
                </c:pt>
                <c:pt idx="6066">
                  <c:v>23</c:v>
                </c:pt>
                <c:pt idx="6067">
                  <c:v>21</c:v>
                </c:pt>
                <c:pt idx="6068">
                  <c:v>21</c:v>
                </c:pt>
                <c:pt idx="6069">
                  <c:v>20</c:v>
                </c:pt>
                <c:pt idx="6070">
                  <c:v>20</c:v>
                </c:pt>
                <c:pt idx="6071">
                  <c:v>22</c:v>
                </c:pt>
                <c:pt idx="6072">
                  <c:v>21</c:v>
                </c:pt>
                <c:pt idx="6073">
                  <c:v>21</c:v>
                </c:pt>
                <c:pt idx="6074">
                  <c:v>21</c:v>
                </c:pt>
                <c:pt idx="6075">
                  <c:v>22</c:v>
                </c:pt>
                <c:pt idx="6076">
                  <c:v>20</c:v>
                </c:pt>
                <c:pt idx="6077">
                  <c:v>19</c:v>
                </c:pt>
                <c:pt idx="6078">
                  <c:v>22</c:v>
                </c:pt>
                <c:pt idx="6079">
                  <c:v>21</c:v>
                </c:pt>
                <c:pt idx="6080">
                  <c:v>24</c:v>
                </c:pt>
                <c:pt idx="6081">
                  <c:v>24</c:v>
                </c:pt>
                <c:pt idx="6082">
                  <c:v>22</c:v>
                </c:pt>
                <c:pt idx="6083">
                  <c:v>20</c:v>
                </c:pt>
                <c:pt idx="6084">
                  <c:v>21</c:v>
                </c:pt>
                <c:pt idx="6085">
                  <c:v>20</c:v>
                </c:pt>
                <c:pt idx="6086">
                  <c:v>21</c:v>
                </c:pt>
                <c:pt idx="6087">
                  <c:v>22</c:v>
                </c:pt>
                <c:pt idx="6088">
                  <c:v>21</c:v>
                </c:pt>
                <c:pt idx="6089">
                  <c:v>21</c:v>
                </c:pt>
                <c:pt idx="6090">
                  <c:v>20</c:v>
                </c:pt>
                <c:pt idx="6091">
                  <c:v>21</c:v>
                </c:pt>
                <c:pt idx="6092">
                  <c:v>20</c:v>
                </c:pt>
                <c:pt idx="6093">
                  <c:v>21</c:v>
                </c:pt>
                <c:pt idx="6094">
                  <c:v>20</c:v>
                </c:pt>
                <c:pt idx="6095">
                  <c:v>22</c:v>
                </c:pt>
                <c:pt idx="6096">
                  <c:v>21</c:v>
                </c:pt>
                <c:pt idx="6097">
                  <c:v>21</c:v>
                </c:pt>
                <c:pt idx="6098">
                  <c:v>21</c:v>
                </c:pt>
                <c:pt idx="6099">
                  <c:v>22</c:v>
                </c:pt>
                <c:pt idx="6100">
                  <c:v>21</c:v>
                </c:pt>
                <c:pt idx="6101">
                  <c:v>20</c:v>
                </c:pt>
                <c:pt idx="6102">
                  <c:v>22</c:v>
                </c:pt>
                <c:pt idx="6103">
                  <c:v>17</c:v>
                </c:pt>
                <c:pt idx="6104">
                  <c:v>21</c:v>
                </c:pt>
                <c:pt idx="6105">
                  <c:v>22</c:v>
                </c:pt>
                <c:pt idx="6106">
                  <c:v>21</c:v>
                </c:pt>
                <c:pt idx="6107">
                  <c:v>22</c:v>
                </c:pt>
                <c:pt idx="6108">
                  <c:v>22</c:v>
                </c:pt>
                <c:pt idx="6109">
                  <c:v>20</c:v>
                </c:pt>
                <c:pt idx="6110">
                  <c:v>21</c:v>
                </c:pt>
                <c:pt idx="6111">
                  <c:v>22</c:v>
                </c:pt>
                <c:pt idx="6112">
                  <c:v>24</c:v>
                </c:pt>
                <c:pt idx="6113">
                  <c:v>23</c:v>
                </c:pt>
                <c:pt idx="6114">
                  <c:v>19</c:v>
                </c:pt>
                <c:pt idx="6115">
                  <c:v>20</c:v>
                </c:pt>
                <c:pt idx="6116">
                  <c:v>20</c:v>
                </c:pt>
                <c:pt idx="6117">
                  <c:v>20</c:v>
                </c:pt>
                <c:pt idx="6118">
                  <c:v>19</c:v>
                </c:pt>
                <c:pt idx="6119">
                  <c:v>20</c:v>
                </c:pt>
                <c:pt idx="6120">
                  <c:v>20</c:v>
                </c:pt>
                <c:pt idx="6121">
                  <c:v>22</c:v>
                </c:pt>
                <c:pt idx="6122">
                  <c:v>21</c:v>
                </c:pt>
                <c:pt idx="6123">
                  <c:v>22</c:v>
                </c:pt>
                <c:pt idx="6124">
                  <c:v>22</c:v>
                </c:pt>
                <c:pt idx="6125">
                  <c:v>20</c:v>
                </c:pt>
                <c:pt idx="6126">
                  <c:v>25</c:v>
                </c:pt>
                <c:pt idx="6127">
                  <c:v>26</c:v>
                </c:pt>
                <c:pt idx="6128">
                  <c:v>21</c:v>
                </c:pt>
                <c:pt idx="6129">
                  <c:v>20</c:v>
                </c:pt>
                <c:pt idx="6130">
                  <c:v>20</c:v>
                </c:pt>
                <c:pt idx="6131">
                  <c:v>21</c:v>
                </c:pt>
                <c:pt idx="6132">
                  <c:v>21</c:v>
                </c:pt>
                <c:pt idx="6133">
                  <c:v>20</c:v>
                </c:pt>
                <c:pt idx="6134">
                  <c:v>20</c:v>
                </c:pt>
                <c:pt idx="6135">
                  <c:v>22</c:v>
                </c:pt>
                <c:pt idx="6136">
                  <c:v>21</c:v>
                </c:pt>
                <c:pt idx="6137">
                  <c:v>21</c:v>
                </c:pt>
                <c:pt idx="6138">
                  <c:v>21</c:v>
                </c:pt>
                <c:pt idx="6139">
                  <c:v>21</c:v>
                </c:pt>
                <c:pt idx="6140">
                  <c:v>19</c:v>
                </c:pt>
                <c:pt idx="6141">
                  <c:v>19</c:v>
                </c:pt>
                <c:pt idx="6142">
                  <c:v>21</c:v>
                </c:pt>
                <c:pt idx="6143">
                  <c:v>20</c:v>
                </c:pt>
                <c:pt idx="6144">
                  <c:v>19</c:v>
                </c:pt>
                <c:pt idx="6145">
                  <c:v>21</c:v>
                </c:pt>
                <c:pt idx="6146">
                  <c:v>20</c:v>
                </c:pt>
                <c:pt idx="6147">
                  <c:v>20</c:v>
                </c:pt>
                <c:pt idx="6148">
                  <c:v>23</c:v>
                </c:pt>
                <c:pt idx="6149">
                  <c:v>21</c:v>
                </c:pt>
                <c:pt idx="6150">
                  <c:v>20</c:v>
                </c:pt>
                <c:pt idx="6151">
                  <c:v>20</c:v>
                </c:pt>
                <c:pt idx="6152">
                  <c:v>20</c:v>
                </c:pt>
                <c:pt idx="6153">
                  <c:v>21</c:v>
                </c:pt>
                <c:pt idx="6154">
                  <c:v>21</c:v>
                </c:pt>
                <c:pt idx="6155">
                  <c:v>22</c:v>
                </c:pt>
                <c:pt idx="6156">
                  <c:v>21</c:v>
                </c:pt>
                <c:pt idx="6157">
                  <c:v>20</c:v>
                </c:pt>
                <c:pt idx="6158">
                  <c:v>19</c:v>
                </c:pt>
                <c:pt idx="6159">
                  <c:v>21</c:v>
                </c:pt>
                <c:pt idx="6160">
                  <c:v>20</c:v>
                </c:pt>
                <c:pt idx="6161">
                  <c:v>21</c:v>
                </c:pt>
                <c:pt idx="6162">
                  <c:v>21</c:v>
                </c:pt>
                <c:pt idx="6163">
                  <c:v>21</c:v>
                </c:pt>
                <c:pt idx="6164">
                  <c:v>21</c:v>
                </c:pt>
                <c:pt idx="6165">
                  <c:v>20</c:v>
                </c:pt>
                <c:pt idx="6166">
                  <c:v>21</c:v>
                </c:pt>
                <c:pt idx="6167">
                  <c:v>21</c:v>
                </c:pt>
                <c:pt idx="6168">
                  <c:v>21</c:v>
                </c:pt>
                <c:pt idx="6169">
                  <c:v>20</c:v>
                </c:pt>
                <c:pt idx="6170">
                  <c:v>20</c:v>
                </c:pt>
                <c:pt idx="6171">
                  <c:v>20</c:v>
                </c:pt>
                <c:pt idx="6172">
                  <c:v>19</c:v>
                </c:pt>
                <c:pt idx="6173">
                  <c:v>22</c:v>
                </c:pt>
                <c:pt idx="6174">
                  <c:v>22</c:v>
                </c:pt>
                <c:pt idx="6175">
                  <c:v>22</c:v>
                </c:pt>
                <c:pt idx="6176">
                  <c:v>21</c:v>
                </c:pt>
                <c:pt idx="6177">
                  <c:v>22</c:v>
                </c:pt>
                <c:pt idx="6178">
                  <c:v>21</c:v>
                </c:pt>
                <c:pt idx="6179">
                  <c:v>17</c:v>
                </c:pt>
                <c:pt idx="6180">
                  <c:v>21</c:v>
                </c:pt>
                <c:pt idx="6181">
                  <c:v>20</c:v>
                </c:pt>
                <c:pt idx="6182">
                  <c:v>20</c:v>
                </c:pt>
                <c:pt idx="6183">
                  <c:v>21</c:v>
                </c:pt>
                <c:pt idx="6184">
                  <c:v>22</c:v>
                </c:pt>
                <c:pt idx="6185">
                  <c:v>20</c:v>
                </c:pt>
                <c:pt idx="6186">
                  <c:v>21</c:v>
                </c:pt>
                <c:pt idx="6187">
                  <c:v>21</c:v>
                </c:pt>
                <c:pt idx="6188">
                  <c:v>21</c:v>
                </c:pt>
                <c:pt idx="6189">
                  <c:v>21</c:v>
                </c:pt>
                <c:pt idx="6190">
                  <c:v>21</c:v>
                </c:pt>
                <c:pt idx="6191">
                  <c:v>20</c:v>
                </c:pt>
                <c:pt idx="6192">
                  <c:v>23</c:v>
                </c:pt>
                <c:pt idx="6193">
                  <c:v>22</c:v>
                </c:pt>
                <c:pt idx="6194">
                  <c:v>22</c:v>
                </c:pt>
                <c:pt idx="6195">
                  <c:v>21</c:v>
                </c:pt>
                <c:pt idx="6196">
                  <c:v>22</c:v>
                </c:pt>
                <c:pt idx="6197">
                  <c:v>21</c:v>
                </c:pt>
                <c:pt idx="6198">
                  <c:v>19</c:v>
                </c:pt>
                <c:pt idx="6199">
                  <c:v>20</c:v>
                </c:pt>
                <c:pt idx="6200">
                  <c:v>21</c:v>
                </c:pt>
                <c:pt idx="6201">
                  <c:v>20</c:v>
                </c:pt>
                <c:pt idx="6202">
                  <c:v>22</c:v>
                </c:pt>
                <c:pt idx="6203">
                  <c:v>22</c:v>
                </c:pt>
                <c:pt idx="6204">
                  <c:v>22</c:v>
                </c:pt>
                <c:pt idx="6205">
                  <c:v>21</c:v>
                </c:pt>
                <c:pt idx="6206">
                  <c:v>18</c:v>
                </c:pt>
                <c:pt idx="6207">
                  <c:v>19</c:v>
                </c:pt>
                <c:pt idx="6208">
                  <c:v>21</c:v>
                </c:pt>
                <c:pt idx="6209">
                  <c:v>21</c:v>
                </c:pt>
                <c:pt idx="6210">
                  <c:v>20</c:v>
                </c:pt>
                <c:pt idx="6211">
                  <c:v>22</c:v>
                </c:pt>
                <c:pt idx="6212">
                  <c:v>22</c:v>
                </c:pt>
                <c:pt idx="6213">
                  <c:v>20</c:v>
                </c:pt>
                <c:pt idx="6214">
                  <c:v>20</c:v>
                </c:pt>
                <c:pt idx="6215">
                  <c:v>20</c:v>
                </c:pt>
                <c:pt idx="6216">
                  <c:v>20</c:v>
                </c:pt>
                <c:pt idx="6217">
                  <c:v>20</c:v>
                </c:pt>
                <c:pt idx="6218">
                  <c:v>21</c:v>
                </c:pt>
                <c:pt idx="6219">
                  <c:v>23</c:v>
                </c:pt>
                <c:pt idx="6220">
                  <c:v>23</c:v>
                </c:pt>
                <c:pt idx="6221">
                  <c:v>22</c:v>
                </c:pt>
                <c:pt idx="6222">
                  <c:v>19</c:v>
                </c:pt>
                <c:pt idx="6223">
                  <c:v>21</c:v>
                </c:pt>
                <c:pt idx="6224">
                  <c:v>21</c:v>
                </c:pt>
                <c:pt idx="6225">
                  <c:v>22</c:v>
                </c:pt>
                <c:pt idx="6226">
                  <c:v>22</c:v>
                </c:pt>
                <c:pt idx="6227">
                  <c:v>19</c:v>
                </c:pt>
                <c:pt idx="6228">
                  <c:v>19</c:v>
                </c:pt>
                <c:pt idx="6229">
                  <c:v>19</c:v>
                </c:pt>
                <c:pt idx="6230">
                  <c:v>25</c:v>
                </c:pt>
                <c:pt idx="6231">
                  <c:v>21</c:v>
                </c:pt>
                <c:pt idx="6232">
                  <c:v>20</c:v>
                </c:pt>
                <c:pt idx="6233">
                  <c:v>21</c:v>
                </c:pt>
                <c:pt idx="6234">
                  <c:v>19</c:v>
                </c:pt>
                <c:pt idx="6235">
                  <c:v>19</c:v>
                </c:pt>
                <c:pt idx="6236">
                  <c:v>21</c:v>
                </c:pt>
                <c:pt idx="6237">
                  <c:v>22</c:v>
                </c:pt>
                <c:pt idx="6238">
                  <c:v>21</c:v>
                </c:pt>
                <c:pt idx="6239">
                  <c:v>22</c:v>
                </c:pt>
                <c:pt idx="6240">
                  <c:v>21</c:v>
                </c:pt>
                <c:pt idx="6241">
                  <c:v>20</c:v>
                </c:pt>
                <c:pt idx="6242">
                  <c:v>21</c:v>
                </c:pt>
                <c:pt idx="6243">
                  <c:v>20</c:v>
                </c:pt>
                <c:pt idx="6244">
                  <c:v>20</c:v>
                </c:pt>
                <c:pt idx="6245">
                  <c:v>21</c:v>
                </c:pt>
                <c:pt idx="6246">
                  <c:v>20</c:v>
                </c:pt>
                <c:pt idx="6247">
                  <c:v>20</c:v>
                </c:pt>
                <c:pt idx="6248">
                  <c:v>19</c:v>
                </c:pt>
                <c:pt idx="6249">
                  <c:v>20</c:v>
                </c:pt>
                <c:pt idx="6250">
                  <c:v>20</c:v>
                </c:pt>
                <c:pt idx="6251">
                  <c:v>20</c:v>
                </c:pt>
                <c:pt idx="6252">
                  <c:v>23</c:v>
                </c:pt>
                <c:pt idx="6253">
                  <c:v>17</c:v>
                </c:pt>
                <c:pt idx="6254">
                  <c:v>20</c:v>
                </c:pt>
                <c:pt idx="6255">
                  <c:v>21</c:v>
                </c:pt>
                <c:pt idx="6256">
                  <c:v>20</c:v>
                </c:pt>
                <c:pt idx="6257">
                  <c:v>20</c:v>
                </c:pt>
                <c:pt idx="6258">
                  <c:v>21</c:v>
                </c:pt>
                <c:pt idx="6259">
                  <c:v>21</c:v>
                </c:pt>
                <c:pt idx="6260">
                  <c:v>21</c:v>
                </c:pt>
                <c:pt idx="6261">
                  <c:v>18</c:v>
                </c:pt>
                <c:pt idx="6262">
                  <c:v>21</c:v>
                </c:pt>
                <c:pt idx="6263">
                  <c:v>22</c:v>
                </c:pt>
                <c:pt idx="6264">
                  <c:v>21</c:v>
                </c:pt>
                <c:pt idx="6265">
                  <c:v>19</c:v>
                </c:pt>
                <c:pt idx="6266">
                  <c:v>22</c:v>
                </c:pt>
                <c:pt idx="6267">
                  <c:v>22</c:v>
                </c:pt>
                <c:pt idx="6268">
                  <c:v>21</c:v>
                </c:pt>
                <c:pt idx="6269">
                  <c:v>20</c:v>
                </c:pt>
                <c:pt idx="6270">
                  <c:v>20</c:v>
                </c:pt>
                <c:pt idx="6271">
                  <c:v>20</c:v>
                </c:pt>
                <c:pt idx="6272">
                  <c:v>20</c:v>
                </c:pt>
                <c:pt idx="6273">
                  <c:v>26</c:v>
                </c:pt>
                <c:pt idx="6274">
                  <c:v>20</c:v>
                </c:pt>
                <c:pt idx="6275">
                  <c:v>21</c:v>
                </c:pt>
                <c:pt idx="6276">
                  <c:v>21</c:v>
                </c:pt>
                <c:pt idx="6277">
                  <c:v>24</c:v>
                </c:pt>
                <c:pt idx="6278">
                  <c:v>23</c:v>
                </c:pt>
                <c:pt idx="6279">
                  <c:v>21</c:v>
                </c:pt>
                <c:pt idx="6280">
                  <c:v>20</c:v>
                </c:pt>
                <c:pt idx="6281">
                  <c:v>20</c:v>
                </c:pt>
                <c:pt idx="6282">
                  <c:v>20</c:v>
                </c:pt>
                <c:pt idx="6283">
                  <c:v>19</c:v>
                </c:pt>
                <c:pt idx="6284">
                  <c:v>21</c:v>
                </c:pt>
                <c:pt idx="6285">
                  <c:v>20</c:v>
                </c:pt>
                <c:pt idx="6286">
                  <c:v>22</c:v>
                </c:pt>
                <c:pt idx="6287">
                  <c:v>20</c:v>
                </c:pt>
                <c:pt idx="6288">
                  <c:v>20</c:v>
                </c:pt>
                <c:pt idx="6289">
                  <c:v>21</c:v>
                </c:pt>
                <c:pt idx="6290">
                  <c:v>20</c:v>
                </c:pt>
                <c:pt idx="6291">
                  <c:v>22</c:v>
                </c:pt>
                <c:pt idx="6292">
                  <c:v>20</c:v>
                </c:pt>
                <c:pt idx="6293">
                  <c:v>20</c:v>
                </c:pt>
                <c:pt idx="6294">
                  <c:v>21</c:v>
                </c:pt>
                <c:pt idx="6295">
                  <c:v>21</c:v>
                </c:pt>
                <c:pt idx="6296">
                  <c:v>20</c:v>
                </c:pt>
                <c:pt idx="6297">
                  <c:v>21</c:v>
                </c:pt>
                <c:pt idx="6298">
                  <c:v>24</c:v>
                </c:pt>
                <c:pt idx="6299">
                  <c:v>21</c:v>
                </c:pt>
                <c:pt idx="6300">
                  <c:v>20</c:v>
                </c:pt>
                <c:pt idx="6301">
                  <c:v>21</c:v>
                </c:pt>
                <c:pt idx="6302">
                  <c:v>20</c:v>
                </c:pt>
                <c:pt idx="6303">
                  <c:v>22</c:v>
                </c:pt>
                <c:pt idx="6304">
                  <c:v>21</c:v>
                </c:pt>
                <c:pt idx="6305">
                  <c:v>22</c:v>
                </c:pt>
                <c:pt idx="6306">
                  <c:v>21</c:v>
                </c:pt>
                <c:pt idx="6307">
                  <c:v>21</c:v>
                </c:pt>
                <c:pt idx="6308">
                  <c:v>20</c:v>
                </c:pt>
                <c:pt idx="6309">
                  <c:v>19</c:v>
                </c:pt>
                <c:pt idx="6310">
                  <c:v>21</c:v>
                </c:pt>
                <c:pt idx="6311">
                  <c:v>20</c:v>
                </c:pt>
                <c:pt idx="6312">
                  <c:v>20</c:v>
                </c:pt>
                <c:pt idx="6313">
                  <c:v>21</c:v>
                </c:pt>
                <c:pt idx="6314">
                  <c:v>22</c:v>
                </c:pt>
                <c:pt idx="6315">
                  <c:v>19</c:v>
                </c:pt>
                <c:pt idx="6316">
                  <c:v>20</c:v>
                </c:pt>
                <c:pt idx="6317">
                  <c:v>20</c:v>
                </c:pt>
                <c:pt idx="6318">
                  <c:v>20</c:v>
                </c:pt>
                <c:pt idx="6319">
                  <c:v>20</c:v>
                </c:pt>
                <c:pt idx="6320">
                  <c:v>25</c:v>
                </c:pt>
                <c:pt idx="6321">
                  <c:v>21</c:v>
                </c:pt>
                <c:pt idx="6322">
                  <c:v>20</c:v>
                </c:pt>
                <c:pt idx="6323">
                  <c:v>18</c:v>
                </c:pt>
                <c:pt idx="6324">
                  <c:v>21</c:v>
                </c:pt>
                <c:pt idx="6325">
                  <c:v>20</c:v>
                </c:pt>
                <c:pt idx="6326">
                  <c:v>21</c:v>
                </c:pt>
                <c:pt idx="6327">
                  <c:v>20</c:v>
                </c:pt>
                <c:pt idx="6328">
                  <c:v>20</c:v>
                </c:pt>
                <c:pt idx="6329">
                  <c:v>21</c:v>
                </c:pt>
                <c:pt idx="6330">
                  <c:v>21</c:v>
                </c:pt>
                <c:pt idx="6331">
                  <c:v>21</c:v>
                </c:pt>
                <c:pt idx="6332">
                  <c:v>21</c:v>
                </c:pt>
                <c:pt idx="6333">
                  <c:v>21</c:v>
                </c:pt>
                <c:pt idx="6334">
                  <c:v>20</c:v>
                </c:pt>
                <c:pt idx="6335">
                  <c:v>21</c:v>
                </c:pt>
                <c:pt idx="6336">
                  <c:v>20</c:v>
                </c:pt>
                <c:pt idx="6337">
                  <c:v>22</c:v>
                </c:pt>
                <c:pt idx="6338">
                  <c:v>19</c:v>
                </c:pt>
                <c:pt idx="6339">
                  <c:v>19</c:v>
                </c:pt>
                <c:pt idx="6340">
                  <c:v>22</c:v>
                </c:pt>
                <c:pt idx="6341">
                  <c:v>22</c:v>
                </c:pt>
                <c:pt idx="6342">
                  <c:v>20</c:v>
                </c:pt>
                <c:pt idx="6343">
                  <c:v>20</c:v>
                </c:pt>
                <c:pt idx="6344">
                  <c:v>20</c:v>
                </c:pt>
                <c:pt idx="6345">
                  <c:v>19</c:v>
                </c:pt>
                <c:pt idx="6346">
                  <c:v>20</c:v>
                </c:pt>
                <c:pt idx="6347">
                  <c:v>20</c:v>
                </c:pt>
                <c:pt idx="6348">
                  <c:v>20</c:v>
                </c:pt>
                <c:pt idx="6349">
                  <c:v>23</c:v>
                </c:pt>
                <c:pt idx="6350">
                  <c:v>21</c:v>
                </c:pt>
                <c:pt idx="6351">
                  <c:v>22</c:v>
                </c:pt>
                <c:pt idx="6352">
                  <c:v>21</c:v>
                </c:pt>
                <c:pt idx="6353">
                  <c:v>20</c:v>
                </c:pt>
                <c:pt idx="6354">
                  <c:v>23</c:v>
                </c:pt>
                <c:pt idx="6355">
                  <c:v>21</c:v>
                </c:pt>
                <c:pt idx="6356">
                  <c:v>18</c:v>
                </c:pt>
                <c:pt idx="6357">
                  <c:v>20</c:v>
                </c:pt>
                <c:pt idx="6358">
                  <c:v>19</c:v>
                </c:pt>
                <c:pt idx="6359">
                  <c:v>19</c:v>
                </c:pt>
                <c:pt idx="6360">
                  <c:v>20</c:v>
                </c:pt>
                <c:pt idx="6361">
                  <c:v>21</c:v>
                </c:pt>
                <c:pt idx="6362">
                  <c:v>21</c:v>
                </c:pt>
                <c:pt idx="6363">
                  <c:v>21</c:v>
                </c:pt>
                <c:pt idx="6364">
                  <c:v>21</c:v>
                </c:pt>
                <c:pt idx="6365">
                  <c:v>21</c:v>
                </c:pt>
                <c:pt idx="6366">
                  <c:v>22</c:v>
                </c:pt>
                <c:pt idx="6367">
                  <c:v>23</c:v>
                </c:pt>
                <c:pt idx="6368">
                  <c:v>19</c:v>
                </c:pt>
                <c:pt idx="6369">
                  <c:v>20</c:v>
                </c:pt>
                <c:pt idx="6370">
                  <c:v>21</c:v>
                </c:pt>
                <c:pt idx="6371">
                  <c:v>22</c:v>
                </c:pt>
                <c:pt idx="6372">
                  <c:v>23</c:v>
                </c:pt>
                <c:pt idx="6373">
                  <c:v>19</c:v>
                </c:pt>
                <c:pt idx="6374">
                  <c:v>20</c:v>
                </c:pt>
                <c:pt idx="6375">
                  <c:v>22</c:v>
                </c:pt>
                <c:pt idx="6376">
                  <c:v>20</c:v>
                </c:pt>
                <c:pt idx="6377">
                  <c:v>20</c:v>
                </c:pt>
                <c:pt idx="6378">
                  <c:v>20</c:v>
                </c:pt>
                <c:pt idx="6379">
                  <c:v>21</c:v>
                </c:pt>
                <c:pt idx="6380">
                  <c:v>20</c:v>
                </c:pt>
                <c:pt idx="6381">
                  <c:v>20</c:v>
                </c:pt>
                <c:pt idx="6382">
                  <c:v>21</c:v>
                </c:pt>
                <c:pt idx="6383">
                  <c:v>21</c:v>
                </c:pt>
                <c:pt idx="6384">
                  <c:v>20</c:v>
                </c:pt>
                <c:pt idx="6385">
                  <c:v>20</c:v>
                </c:pt>
                <c:pt idx="6386">
                  <c:v>19</c:v>
                </c:pt>
                <c:pt idx="6387">
                  <c:v>21</c:v>
                </c:pt>
                <c:pt idx="6388">
                  <c:v>20</c:v>
                </c:pt>
                <c:pt idx="6389">
                  <c:v>21</c:v>
                </c:pt>
                <c:pt idx="6390">
                  <c:v>21</c:v>
                </c:pt>
                <c:pt idx="6391">
                  <c:v>21</c:v>
                </c:pt>
                <c:pt idx="6392">
                  <c:v>19</c:v>
                </c:pt>
                <c:pt idx="6393">
                  <c:v>19</c:v>
                </c:pt>
                <c:pt idx="6394">
                  <c:v>20</c:v>
                </c:pt>
                <c:pt idx="6395">
                  <c:v>21</c:v>
                </c:pt>
                <c:pt idx="6396">
                  <c:v>19</c:v>
                </c:pt>
                <c:pt idx="6397">
                  <c:v>20</c:v>
                </c:pt>
                <c:pt idx="6398">
                  <c:v>20</c:v>
                </c:pt>
                <c:pt idx="6399">
                  <c:v>20</c:v>
                </c:pt>
                <c:pt idx="6400">
                  <c:v>21</c:v>
                </c:pt>
                <c:pt idx="6401">
                  <c:v>21</c:v>
                </c:pt>
                <c:pt idx="6402">
                  <c:v>22</c:v>
                </c:pt>
                <c:pt idx="6403">
                  <c:v>20</c:v>
                </c:pt>
                <c:pt idx="6404">
                  <c:v>22</c:v>
                </c:pt>
                <c:pt idx="6405">
                  <c:v>21</c:v>
                </c:pt>
                <c:pt idx="6406">
                  <c:v>19</c:v>
                </c:pt>
                <c:pt idx="6407">
                  <c:v>23</c:v>
                </c:pt>
                <c:pt idx="6408">
                  <c:v>22</c:v>
                </c:pt>
                <c:pt idx="6409">
                  <c:v>20</c:v>
                </c:pt>
                <c:pt idx="6410">
                  <c:v>21</c:v>
                </c:pt>
                <c:pt idx="6411">
                  <c:v>21</c:v>
                </c:pt>
                <c:pt idx="6412">
                  <c:v>22</c:v>
                </c:pt>
                <c:pt idx="6413">
                  <c:v>20</c:v>
                </c:pt>
                <c:pt idx="6414">
                  <c:v>21</c:v>
                </c:pt>
                <c:pt idx="6415">
                  <c:v>20</c:v>
                </c:pt>
                <c:pt idx="6416">
                  <c:v>21</c:v>
                </c:pt>
                <c:pt idx="6417">
                  <c:v>19</c:v>
                </c:pt>
                <c:pt idx="6418">
                  <c:v>21</c:v>
                </c:pt>
                <c:pt idx="6419">
                  <c:v>20</c:v>
                </c:pt>
                <c:pt idx="6420">
                  <c:v>22</c:v>
                </c:pt>
                <c:pt idx="6421">
                  <c:v>16</c:v>
                </c:pt>
                <c:pt idx="6422">
                  <c:v>19</c:v>
                </c:pt>
                <c:pt idx="6423">
                  <c:v>22</c:v>
                </c:pt>
                <c:pt idx="6424">
                  <c:v>21</c:v>
                </c:pt>
                <c:pt idx="6425">
                  <c:v>22</c:v>
                </c:pt>
                <c:pt idx="6426">
                  <c:v>21</c:v>
                </c:pt>
                <c:pt idx="6427">
                  <c:v>22</c:v>
                </c:pt>
                <c:pt idx="6428">
                  <c:v>19</c:v>
                </c:pt>
                <c:pt idx="6429">
                  <c:v>21</c:v>
                </c:pt>
                <c:pt idx="6430">
                  <c:v>21</c:v>
                </c:pt>
                <c:pt idx="6431">
                  <c:v>21</c:v>
                </c:pt>
                <c:pt idx="6432">
                  <c:v>20</c:v>
                </c:pt>
                <c:pt idx="6433">
                  <c:v>21</c:v>
                </c:pt>
                <c:pt idx="6434">
                  <c:v>20</c:v>
                </c:pt>
                <c:pt idx="6435">
                  <c:v>25</c:v>
                </c:pt>
                <c:pt idx="6436">
                  <c:v>20</c:v>
                </c:pt>
                <c:pt idx="6437">
                  <c:v>22</c:v>
                </c:pt>
                <c:pt idx="6438">
                  <c:v>20</c:v>
                </c:pt>
                <c:pt idx="6439">
                  <c:v>19</c:v>
                </c:pt>
                <c:pt idx="6440">
                  <c:v>18</c:v>
                </c:pt>
                <c:pt idx="6441">
                  <c:v>19</c:v>
                </c:pt>
                <c:pt idx="6442">
                  <c:v>22</c:v>
                </c:pt>
                <c:pt idx="6443">
                  <c:v>22</c:v>
                </c:pt>
                <c:pt idx="6444">
                  <c:v>20</c:v>
                </c:pt>
                <c:pt idx="6445">
                  <c:v>21</c:v>
                </c:pt>
                <c:pt idx="6446">
                  <c:v>21</c:v>
                </c:pt>
                <c:pt idx="6447">
                  <c:v>21</c:v>
                </c:pt>
                <c:pt idx="6448">
                  <c:v>18</c:v>
                </c:pt>
                <c:pt idx="6449">
                  <c:v>23</c:v>
                </c:pt>
                <c:pt idx="6450">
                  <c:v>20</c:v>
                </c:pt>
                <c:pt idx="6451">
                  <c:v>21</c:v>
                </c:pt>
                <c:pt idx="6452">
                  <c:v>21</c:v>
                </c:pt>
                <c:pt idx="6453">
                  <c:v>19</c:v>
                </c:pt>
                <c:pt idx="6454">
                  <c:v>22</c:v>
                </c:pt>
                <c:pt idx="6455">
                  <c:v>21</c:v>
                </c:pt>
                <c:pt idx="6456">
                  <c:v>18</c:v>
                </c:pt>
                <c:pt idx="6457">
                  <c:v>20</c:v>
                </c:pt>
                <c:pt idx="6458">
                  <c:v>20</c:v>
                </c:pt>
                <c:pt idx="6459">
                  <c:v>21</c:v>
                </c:pt>
                <c:pt idx="6460">
                  <c:v>20</c:v>
                </c:pt>
                <c:pt idx="6461">
                  <c:v>20</c:v>
                </c:pt>
                <c:pt idx="6462">
                  <c:v>21</c:v>
                </c:pt>
                <c:pt idx="6463">
                  <c:v>21</c:v>
                </c:pt>
                <c:pt idx="6464">
                  <c:v>24</c:v>
                </c:pt>
                <c:pt idx="6465">
                  <c:v>20</c:v>
                </c:pt>
                <c:pt idx="6466">
                  <c:v>21</c:v>
                </c:pt>
                <c:pt idx="6467">
                  <c:v>23</c:v>
                </c:pt>
                <c:pt idx="6468">
                  <c:v>20</c:v>
                </c:pt>
                <c:pt idx="6469">
                  <c:v>23</c:v>
                </c:pt>
                <c:pt idx="6470">
                  <c:v>21</c:v>
                </c:pt>
                <c:pt idx="6471">
                  <c:v>20</c:v>
                </c:pt>
                <c:pt idx="6472">
                  <c:v>19</c:v>
                </c:pt>
                <c:pt idx="6473">
                  <c:v>21</c:v>
                </c:pt>
                <c:pt idx="6474">
                  <c:v>21</c:v>
                </c:pt>
                <c:pt idx="6475">
                  <c:v>22</c:v>
                </c:pt>
                <c:pt idx="6476">
                  <c:v>22</c:v>
                </c:pt>
                <c:pt idx="6477">
                  <c:v>20</c:v>
                </c:pt>
                <c:pt idx="6478">
                  <c:v>20</c:v>
                </c:pt>
                <c:pt idx="6479">
                  <c:v>19</c:v>
                </c:pt>
                <c:pt idx="6480">
                  <c:v>20</c:v>
                </c:pt>
                <c:pt idx="6481">
                  <c:v>21</c:v>
                </c:pt>
                <c:pt idx="6482">
                  <c:v>20</c:v>
                </c:pt>
                <c:pt idx="6483">
                  <c:v>23</c:v>
                </c:pt>
                <c:pt idx="6484">
                  <c:v>20</c:v>
                </c:pt>
                <c:pt idx="6485">
                  <c:v>21</c:v>
                </c:pt>
                <c:pt idx="6486">
                  <c:v>20</c:v>
                </c:pt>
                <c:pt idx="6487">
                  <c:v>20</c:v>
                </c:pt>
                <c:pt idx="6488">
                  <c:v>22</c:v>
                </c:pt>
                <c:pt idx="6489">
                  <c:v>21</c:v>
                </c:pt>
                <c:pt idx="6490">
                  <c:v>22</c:v>
                </c:pt>
                <c:pt idx="6491">
                  <c:v>20</c:v>
                </c:pt>
                <c:pt idx="6492">
                  <c:v>22</c:v>
                </c:pt>
                <c:pt idx="6493">
                  <c:v>22</c:v>
                </c:pt>
                <c:pt idx="6494">
                  <c:v>21</c:v>
                </c:pt>
                <c:pt idx="6495">
                  <c:v>21</c:v>
                </c:pt>
                <c:pt idx="6496">
                  <c:v>22</c:v>
                </c:pt>
                <c:pt idx="6497">
                  <c:v>20</c:v>
                </c:pt>
                <c:pt idx="6498">
                  <c:v>21</c:v>
                </c:pt>
                <c:pt idx="6499">
                  <c:v>21</c:v>
                </c:pt>
                <c:pt idx="6500">
                  <c:v>18</c:v>
                </c:pt>
                <c:pt idx="6501">
                  <c:v>21</c:v>
                </c:pt>
                <c:pt idx="6502">
                  <c:v>21</c:v>
                </c:pt>
                <c:pt idx="6503">
                  <c:v>21</c:v>
                </c:pt>
                <c:pt idx="6504">
                  <c:v>19</c:v>
                </c:pt>
                <c:pt idx="6505">
                  <c:v>20</c:v>
                </c:pt>
                <c:pt idx="6506">
                  <c:v>20</c:v>
                </c:pt>
                <c:pt idx="6507">
                  <c:v>19</c:v>
                </c:pt>
                <c:pt idx="6508">
                  <c:v>21</c:v>
                </c:pt>
                <c:pt idx="6509">
                  <c:v>20</c:v>
                </c:pt>
                <c:pt idx="6510">
                  <c:v>20</c:v>
                </c:pt>
                <c:pt idx="6511">
                  <c:v>20</c:v>
                </c:pt>
                <c:pt idx="6512">
                  <c:v>20</c:v>
                </c:pt>
                <c:pt idx="6513">
                  <c:v>21</c:v>
                </c:pt>
                <c:pt idx="6514">
                  <c:v>22</c:v>
                </c:pt>
                <c:pt idx="6515">
                  <c:v>22</c:v>
                </c:pt>
                <c:pt idx="6516">
                  <c:v>21</c:v>
                </c:pt>
                <c:pt idx="6517">
                  <c:v>21</c:v>
                </c:pt>
                <c:pt idx="6518">
                  <c:v>20</c:v>
                </c:pt>
                <c:pt idx="6519">
                  <c:v>23</c:v>
                </c:pt>
                <c:pt idx="6520">
                  <c:v>21</c:v>
                </c:pt>
                <c:pt idx="6521">
                  <c:v>20</c:v>
                </c:pt>
                <c:pt idx="6522">
                  <c:v>23</c:v>
                </c:pt>
                <c:pt idx="6523">
                  <c:v>20</c:v>
                </c:pt>
                <c:pt idx="6524">
                  <c:v>22</c:v>
                </c:pt>
                <c:pt idx="6525">
                  <c:v>21</c:v>
                </c:pt>
                <c:pt idx="6526">
                  <c:v>21</c:v>
                </c:pt>
                <c:pt idx="6527">
                  <c:v>21</c:v>
                </c:pt>
                <c:pt idx="6528">
                  <c:v>19</c:v>
                </c:pt>
                <c:pt idx="6529">
                  <c:v>18</c:v>
                </c:pt>
                <c:pt idx="6530">
                  <c:v>23</c:v>
                </c:pt>
                <c:pt idx="6531">
                  <c:v>21</c:v>
                </c:pt>
                <c:pt idx="6532">
                  <c:v>21</c:v>
                </c:pt>
                <c:pt idx="6533">
                  <c:v>21</c:v>
                </c:pt>
                <c:pt idx="6534">
                  <c:v>21</c:v>
                </c:pt>
                <c:pt idx="6535">
                  <c:v>21</c:v>
                </c:pt>
                <c:pt idx="6536">
                  <c:v>21</c:v>
                </c:pt>
                <c:pt idx="6537">
                  <c:v>20</c:v>
                </c:pt>
                <c:pt idx="6538">
                  <c:v>20</c:v>
                </c:pt>
                <c:pt idx="6539">
                  <c:v>20</c:v>
                </c:pt>
                <c:pt idx="6540">
                  <c:v>22</c:v>
                </c:pt>
                <c:pt idx="6541">
                  <c:v>20</c:v>
                </c:pt>
                <c:pt idx="6542">
                  <c:v>21</c:v>
                </c:pt>
                <c:pt idx="6543">
                  <c:v>22</c:v>
                </c:pt>
                <c:pt idx="6544">
                  <c:v>21</c:v>
                </c:pt>
                <c:pt idx="6545">
                  <c:v>20</c:v>
                </c:pt>
                <c:pt idx="6546">
                  <c:v>20</c:v>
                </c:pt>
                <c:pt idx="6547">
                  <c:v>20</c:v>
                </c:pt>
                <c:pt idx="6548">
                  <c:v>21</c:v>
                </c:pt>
                <c:pt idx="6549">
                  <c:v>21</c:v>
                </c:pt>
                <c:pt idx="6550">
                  <c:v>20</c:v>
                </c:pt>
                <c:pt idx="6551">
                  <c:v>21</c:v>
                </c:pt>
                <c:pt idx="6552">
                  <c:v>19</c:v>
                </c:pt>
                <c:pt idx="6553">
                  <c:v>20</c:v>
                </c:pt>
                <c:pt idx="6554">
                  <c:v>23</c:v>
                </c:pt>
                <c:pt idx="6555">
                  <c:v>21</c:v>
                </c:pt>
                <c:pt idx="6556">
                  <c:v>21</c:v>
                </c:pt>
                <c:pt idx="6557">
                  <c:v>20</c:v>
                </c:pt>
                <c:pt idx="6558">
                  <c:v>20</c:v>
                </c:pt>
                <c:pt idx="6559">
                  <c:v>20</c:v>
                </c:pt>
                <c:pt idx="6560">
                  <c:v>21</c:v>
                </c:pt>
                <c:pt idx="6561">
                  <c:v>21</c:v>
                </c:pt>
                <c:pt idx="6562">
                  <c:v>20</c:v>
                </c:pt>
                <c:pt idx="6563">
                  <c:v>21</c:v>
                </c:pt>
                <c:pt idx="6564">
                  <c:v>20</c:v>
                </c:pt>
                <c:pt idx="6565">
                  <c:v>19</c:v>
                </c:pt>
                <c:pt idx="6566">
                  <c:v>21</c:v>
                </c:pt>
                <c:pt idx="6567">
                  <c:v>21</c:v>
                </c:pt>
                <c:pt idx="6568">
                  <c:v>21</c:v>
                </c:pt>
                <c:pt idx="6569">
                  <c:v>21</c:v>
                </c:pt>
                <c:pt idx="6570">
                  <c:v>21</c:v>
                </c:pt>
                <c:pt idx="6571">
                  <c:v>24</c:v>
                </c:pt>
                <c:pt idx="6572">
                  <c:v>19</c:v>
                </c:pt>
                <c:pt idx="6573">
                  <c:v>21</c:v>
                </c:pt>
                <c:pt idx="6574">
                  <c:v>19</c:v>
                </c:pt>
                <c:pt idx="6575">
                  <c:v>20</c:v>
                </c:pt>
                <c:pt idx="6576">
                  <c:v>20</c:v>
                </c:pt>
                <c:pt idx="6577">
                  <c:v>21</c:v>
                </c:pt>
                <c:pt idx="6578">
                  <c:v>21</c:v>
                </c:pt>
                <c:pt idx="6579">
                  <c:v>21</c:v>
                </c:pt>
                <c:pt idx="6580">
                  <c:v>21</c:v>
                </c:pt>
                <c:pt idx="6581">
                  <c:v>21</c:v>
                </c:pt>
                <c:pt idx="6582">
                  <c:v>22</c:v>
                </c:pt>
                <c:pt idx="6583">
                  <c:v>20</c:v>
                </c:pt>
                <c:pt idx="6584">
                  <c:v>22</c:v>
                </c:pt>
                <c:pt idx="6585">
                  <c:v>21</c:v>
                </c:pt>
                <c:pt idx="6586">
                  <c:v>20</c:v>
                </c:pt>
                <c:pt idx="6587">
                  <c:v>21</c:v>
                </c:pt>
                <c:pt idx="6588">
                  <c:v>21</c:v>
                </c:pt>
                <c:pt idx="6589">
                  <c:v>26</c:v>
                </c:pt>
                <c:pt idx="6590">
                  <c:v>21</c:v>
                </c:pt>
                <c:pt idx="6591">
                  <c:v>21</c:v>
                </c:pt>
                <c:pt idx="6592">
                  <c:v>25</c:v>
                </c:pt>
                <c:pt idx="6593">
                  <c:v>20</c:v>
                </c:pt>
                <c:pt idx="6594">
                  <c:v>20</c:v>
                </c:pt>
                <c:pt idx="6595">
                  <c:v>21</c:v>
                </c:pt>
                <c:pt idx="6596">
                  <c:v>21</c:v>
                </c:pt>
                <c:pt idx="6597">
                  <c:v>18</c:v>
                </c:pt>
                <c:pt idx="6598">
                  <c:v>21</c:v>
                </c:pt>
                <c:pt idx="6599">
                  <c:v>19</c:v>
                </c:pt>
                <c:pt idx="6600">
                  <c:v>20</c:v>
                </c:pt>
                <c:pt idx="6601">
                  <c:v>20</c:v>
                </c:pt>
                <c:pt idx="6602">
                  <c:v>21</c:v>
                </c:pt>
                <c:pt idx="6603">
                  <c:v>19</c:v>
                </c:pt>
                <c:pt idx="6604">
                  <c:v>20</c:v>
                </c:pt>
                <c:pt idx="6605">
                  <c:v>19</c:v>
                </c:pt>
                <c:pt idx="6606">
                  <c:v>21</c:v>
                </c:pt>
                <c:pt idx="6607">
                  <c:v>21</c:v>
                </c:pt>
                <c:pt idx="6608">
                  <c:v>20</c:v>
                </c:pt>
                <c:pt idx="6609">
                  <c:v>12</c:v>
                </c:pt>
                <c:pt idx="6610">
                  <c:v>21</c:v>
                </c:pt>
                <c:pt idx="6611">
                  <c:v>23</c:v>
                </c:pt>
                <c:pt idx="6612">
                  <c:v>20</c:v>
                </c:pt>
                <c:pt idx="6613">
                  <c:v>19</c:v>
                </c:pt>
                <c:pt idx="6614">
                  <c:v>20</c:v>
                </c:pt>
                <c:pt idx="6615">
                  <c:v>21</c:v>
                </c:pt>
                <c:pt idx="6616">
                  <c:v>22</c:v>
                </c:pt>
                <c:pt idx="6617">
                  <c:v>21</c:v>
                </c:pt>
                <c:pt idx="6618">
                  <c:v>21</c:v>
                </c:pt>
                <c:pt idx="6619">
                  <c:v>20</c:v>
                </c:pt>
                <c:pt idx="6620">
                  <c:v>20</c:v>
                </c:pt>
                <c:pt idx="6621">
                  <c:v>20</c:v>
                </c:pt>
                <c:pt idx="6622">
                  <c:v>21</c:v>
                </c:pt>
                <c:pt idx="6623">
                  <c:v>20</c:v>
                </c:pt>
                <c:pt idx="6624">
                  <c:v>18</c:v>
                </c:pt>
                <c:pt idx="6625">
                  <c:v>26</c:v>
                </c:pt>
                <c:pt idx="6626">
                  <c:v>22</c:v>
                </c:pt>
                <c:pt idx="6627">
                  <c:v>20</c:v>
                </c:pt>
                <c:pt idx="6628">
                  <c:v>20</c:v>
                </c:pt>
                <c:pt idx="6629">
                  <c:v>22</c:v>
                </c:pt>
                <c:pt idx="6630">
                  <c:v>20</c:v>
                </c:pt>
                <c:pt idx="6631">
                  <c:v>22</c:v>
                </c:pt>
                <c:pt idx="6632">
                  <c:v>20</c:v>
                </c:pt>
                <c:pt idx="6633">
                  <c:v>20</c:v>
                </c:pt>
                <c:pt idx="6634">
                  <c:v>21</c:v>
                </c:pt>
                <c:pt idx="6635">
                  <c:v>22</c:v>
                </c:pt>
                <c:pt idx="6636">
                  <c:v>20</c:v>
                </c:pt>
                <c:pt idx="6637">
                  <c:v>20</c:v>
                </c:pt>
                <c:pt idx="6638">
                  <c:v>20</c:v>
                </c:pt>
                <c:pt idx="6639">
                  <c:v>20</c:v>
                </c:pt>
                <c:pt idx="6640">
                  <c:v>20</c:v>
                </c:pt>
                <c:pt idx="6641">
                  <c:v>20</c:v>
                </c:pt>
                <c:pt idx="6642">
                  <c:v>22</c:v>
                </c:pt>
                <c:pt idx="6643">
                  <c:v>22</c:v>
                </c:pt>
                <c:pt idx="6644">
                  <c:v>21</c:v>
                </c:pt>
                <c:pt idx="6645">
                  <c:v>20</c:v>
                </c:pt>
                <c:pt idx="6646">
                  <c:v>22</c:v>
                </c:pt>
                <c:pt idx="6647">
                  <c:v>21</c:v>
                </c:pt>
                <c:pt idx="6648">
                  <c:v>21</c:v>
                </c:pt>
                <c:pt idx="6649">
                  <c:v>21</c:v>
                </c:pt>
                <c:pt idx="6650">
                  <c:v>21</c:v>
                </c:pt>
                <c:pt idx="6651">
                  <c:v>19</c:v>
                </c:pt>
                <c:pt idx="6652">
                  <c:v>21</c:v>
                </c:pt>
                <c:pt idx="6653">
                  <c:v>23</c:v>
                </c:pt>
                <c:pt idx="6654">
                  <c:v>21</c:v>
                </c:pt>
                <c:pt idx="6655">
                  <c:v>21</c:v>
                </c:pt>
                <c:pt idx="6656">
                  <c:v>21</c:v>
                </c:pt>
                <c:pt idx="6657">
                  <c:v>20</c:v>
                </c:pt>
                <c:pt idx="6658">
                  <c:v>19</c:v>
                </c:pt>
                <c:pt idx="6659">
                  <c:v>21</c:v>
                </c:pt>
                <c:pt idx="6660">
                  <c:v>20</c:v>
                </c:pt>
                <c:pt idx="6661">
                  <c:v>20</c:v>
                </c:pt>
                <c:pt idx="6662">
                  <c:v>19</c:v>
                </c:pt>
                <c:pt idx="6663">
                  <c:v>19</c:v>
                </c:pt>
                <c:pt idx="6664">
                  <c:v>21</c:v>
                </c:pt>
                <c:pt idx="6665">
                  <c:v>20</c:v>
                </c:pt>
                <c:pt idx="6666">
                  <c:v>20</c:v>
                </c:pt>
                <c:pt idx="6667">
                  <c:v>21</c:v>
                </c:pt>
                <c:pt idx="6668">
                  <c:v>21</c:v>
                </c:pt>
                <c:pt idx="6669">
                  <c:v>19</c:v>
                </c:pt>
                <c:pt idx="6670">
                  <c:v>20</c:v>
                </c:pt>
                <c:pt idx="6671">
                  <c:v>20</c:v>
                </c:pt>
                <c:pt idx="6672">
                  <c:v>22</c:v>
                </c:pt>
                <c:pt idx="6673">
                  <c:v>21</c:v>
                </c:pt>
                <c:pt idx="6674">
                  <c:v>20</c:v>
                </c:pt>
                <c:pt idx="6675">
                  <c:v>22</c:v>
                </c:pt>
                <c:pt idx="6676">
                  <c:v>21</c:v>
                </c:pt>
                <c:pt idx="6677">
                  <c:v>21</c:v>
                </c:pt>
                <c:pt idx="6678">
                  <c:v>21</c:v>
                </c:pt>
                <c:pt idx="6679">
                  <c:v>21</c:v>
                </c:pt>
                <c:pt idx="6680">
                  <c:v>20</c:v>
                </c:pt>
                <c:pt idx="6681">
                  <c:v>20</c:v>
                </c:pt>
                <c:pt idx="6682">
                  <c:v>21</c:v>
                </c:pt>
                <c:pt idx="6683">
                  <c:v>21</c:v>
                </c:pt>
                <c:pt idx="6684">
                  <c:v>21</c:v>
                </c:pt>
                <c:pt idx="6685">
                  <c:v>22</c:v>
                </c:pt>
                <c:pt idx="6686">
                  <c:v>19</c:v>
                </c:pt>
                <c:pt idx="6687">
                  <c:v>20</c:v>
                </c:pt>
                <c:pt idx="6688">
                  <c:v>20</c:v>
                </c:pt>
                <c:pt idx="6689">
                  <c:v>20</c:v>
                </c:pt>
                <c:pt idx="6690">
                  <c:v>21</c:v>
                </c:pt>
                <c:pt idx="6691">
                  <c:v>21</c:v>
                </c:pt>
                <c:pt idx="6692">
                  <c:v>21</c:v>
                </c:pt>
                <c:pt idx="6693">
                  <c:v>21</c:v>
                </c:pt>
                <c:pt idx="6694">
                  <c:v>20</c:v>
                </c:pt>
                <c:pt idx="6695">
                  <c:v>22</c:v>
                </c:pt>
                <c:pt idx="6696">
                  <c:v>20</c:v>
                </c:pt>
                <c:pt idx="6697">
                  <c:v>20</c:v>
                </c:pt>
                <c:pt idx="6698">
                  <c:v>18</c:v>
                </c:pt>
                <c:pt idx="6699">
                  <c:v>21</c:v>
                </c:pt>
                <c:pt idx="6700">
                  <c:v>21</c:v>
                </c:pt>
                <c:pt idx="6701">
                  <c:v>21</c:v>
                </c:pt>
                <c:pt idx="6702">
                  <c:v>20</c:v>
                </c:pt>
                <c:pt idx="6703">
                  <c:v>21</c:v>
                </c:pt>
                <c:pt idx="6704">
                  <c:v>20</c:v>
                </c:pt>
                <c:pt idx="6705">
                  <c:v>21</c:v>
                </c:pt>
                <c:pt idx="6706">
                  <c:v>20</c:v>
                </c:pt>
                <c:pt idx="6707">
                  <c:v>21</c:v>
                </c:pt>
                <c:pt idx="6708">
                  <c:v>21</c:v>
                </c:pt>
                <c:pt idx="6709">
                  <c:v>21</c:v>
                </c:pt>
                <c:pt idx="6710">
                  <c:v>22</c:v>
                </c:pt>
                <c:pt idx="6711">
                  <c:v>21</c:v>
                </c:pt>
                <c:pt idx="6712">
                  <c:v>20</c:v>
                </c:pt>
                <c:pt idx="6713">
                  <c:v>22</c:v>
                </c:pt>
                <c:pt idx="6714">
                  <c:v>20</c:v>
                </c:pt>
                <c:pt idx="6715">
                  <c:v>21</c:v>
                </c:pt>
                <c:pt idx="6716">
                  <c:v>19</c:v>
                </c:pt>
                <c:pt idx="6717">
                  <c:v>19</c:v>
                </c:pt>
                <c:pt idx="6718">
                  <c:v>21</c:v>
                </c:pt>
                <c:pt idx="6719">
                  <c:v>21</c:v>
                </c:pt>
                <c:pt idx="6720">
                  <c:v>21</c:v>
                </c:pt>
                <c:pt idx="6721">
                  <c:v>19</c:v>
                </c:pt>
                <c:pt idx="6722">
                  <c:v>20</c:v>
                </c:pt>
                <c:pt idx="6723">
                  <c:v>22</c:v>
                </c:pt>
                <c:pt idx="6724">
                  <c:v>21</c:v>
                </c:pt>
                <c:pt idx="6725">
                  <c:v>21</c:v>
                </c:pt>
                <c:pt idx="6726">
                  <c:v>20</c:v>
                </c:pt>
                <c:pt idx="6727">
                  <c:v>21</c:v>
                </c:pt>
                <c:pt idx="6728">
                  <c:v>27</c:v>
                </c:pt>
                <c:pt idx="6729">
                  <c:v>22</c:v>
                </c:pt>
                <c:pt idx="6730">
                  <c:v>19</c:v>
                </c:pt>
                <c:pt idx="6731">
                  <c:v>20</c:v>
                </c:pt>
                <c:pt idx="6732">
                  <c:v>20</c:v>
                </c:pt>
                <c:pt idx="6733">
                  <c:v>21</c:v>
                </c:pt>
                <c:pt idx="6734">
                  <c:v>21</c:v>
                </c:pt>
                <c:pt idx="6735">
                  <c:v>22</c:v>
                </c:pt>
                <c:pt idx="6736">
                  <c:v>21</c:v>
                </c:pt>
                <c:pt idx="6737">
                  <c:v>22</c:v>
                </c:pt>
                <c:pt idx="6738">
                  <c:v>21</c:v>
                </c:pt>
                <c:pt idx="6739">
                  <c:v>19</c:v>
                </c:pt>
                <c:pt idx="6740">
                  <c:v>19</c:v>
                </c:pt>
                <c:pt idx="6741">
                  <c:v>19</c:v>
                </c:pt>
                <c:pt idx="6742">
                  <c:v>21</c:v>
                </c:pt>
                <c:pt idx="6743">
                  <c:v>21</c:v>
                </c:pt>
                <c:pt idx="6744">
                  <c:v>22</c:v>
                </c:pt>
                <c:pt idx="6745">
                  <c:v>20</c:v>
                </c:pt>
                <c:pt idx="6746">
                  <c:v>17</c:v>
                </c:pt>
                <c:pt idx="6747">
                  <c:v>21</c:v>
                </c:pt>
                <c:pt idx="6748">
                  <c:v>21</c:v>
                </c:pt>
                <c:pt idx="6749">
                  <c:v>20</c:v>
                </c:pt>
                <c:pt idx="6750">
                  <c:v>20</c:v>
                </c:pt>
                <c:pt idx="6751">
                  <c:v>21</c:v>
                </c:pt>
                <c:pt idx="6752">
                  <c:v>23</c:v>
                </c:pt>
                <c:pt idx="6753">
                  <c:v>19</c:v>
                </c:pt>
                <c:pt idx="6754">
                  <c:v>20</c:v>
                </c:pt>
                <c:pt idx="6755">
                  <c:v>23</c:v>
                </c:pt>
                <c:pt idx="6756">
                  <c:v>21</c:v>
                </c:pt>
                <c:pt idx="6757">
                  <c:v>18</c:v>
                </c:pt>
                <c:pt idx="6758">
                  <c:v>23</c:v>
                </c:pt>
                <c:pt idx="6759">
                  <c:v>22</c:v>
                </c:pt>
                <c:pt idx="6760">
                  <c:v>21</c:v>
                </c:pt>
                <c:pt idx="6761">
                  <c:v>23</c:v>
                </c:pt>
                <c:pt idx="6762">
                  <c:v>20</c:v>
                </c:pt>
                <c:pt idx="6763">
                  <c:v>21</c:v>
                </c:pt>
                <c:pt idx="6764">
                  <c:v>20</c:v>
                </c:pt>
                <c:pt idx="6765">
                  <c:v>21</c:v>
                </c:pt>
                <c:pt idx="6766">
                  <c:v>21</c:v>
                </c:pt>
                <c:pt idx="6767">
                  <c:v>19</c:v>
                </c:pt>
                <c:pt idx="6768">
                  <c:v>22</c:v>
                </c:pt>
                <c:pt idx="6769">
                  <c:v>20</c:v>
                </c:pt>
                <c:pt idx="6770">
                  <c:v>20</c:v>
                </c:pt>
                <c:pt idx="6771">
                  <c:v>19</c:v>
                </c:pt>
                <c:pt idx="6772">
                  <c:v>20</c:v>
                </c:pt>
                <c:pt idx="6773">
                  <c:v>20</c:v>
                </c:pt>
                <c:pt idx="6774">
                  <c:v>21</c:v>
                </c:pt>
                <c:pt idx="6775">
                  <c:v>23</c:v>
                </c:pt>
                <c:pt idx="6776">
                  <c:v>20</c:v>
                </c:pt>
                <c:pt idx="6777">
                  <c:v>21</c:v>
                </c:pt>
                <c:pt idx="6778">
                  <c:v>24</c:v>
                </c:pt>
                <c:pt idx="6779">
                  <c:v>20</c:v>
                </c:pt>
                <c:pt idx="6780">
                  <c:v>22</c:v>
                </c:pt>
                <c:pt idx="6781">
                  <c:v>21</c:v>
                </c:pt>
                <c:pt idx="6782">
                  <c:v>21</c:v>
                </c:pt>
                <c:pt idx="6783">
                  <c:v>22</c:v>
                </c:pt>
                <c:pt idx="6784">
                  <c:v>22</c:v>
                </c:pt>
                <c:pt idx="6785">
                  <c:v>16</c:v>
                </c:pt>
                <c:pt idx="6786">
                  <c:v>22</c:v>
                </c:pt>
                <c:pt idx="6787">
                  <c:v>20</c:v>
                </c:pt>
                <c:pt idx="6788">
                  <c:v>21</c:v>
                </c:pt>
                <c:pt idx="6789">
                  <c:v>20</c:v>
                </c:pt>
                <c:pt idx="6790">
                  <c:v>21</c:v>
                </c:pt>
                <c:pt idx="6791">
                  <c:v>21</c:v>
                </c:pt>
                <c:pt idx="6792">
                  <c:v>17</c:v>
                </c:pt>
                <c:pt idx="6793">
                  <c:v>20</c:v>
                </c:pt>
                <c:pt idx="6794">
                  <c:v>22</c:v>
                </c:pt>
                <c:pt idx="6795">
                  <c:v>22</c:v>
                </c:pt>
                <c:pt idx="6796">
                  <c:v>20</c:v>
                </c:pt>
                <c:pt idx="6797">
                  <c:v>20</c:v>
                </c:pt>
                <c:pt idx="6798">
                  <c:v>20</c:v>
                </c:pt>
                <c:pt idx="6799">
                  <c:v>21</c:v>
                </c:pt>
                <c:pt idx="6800">
                  <c:v>21</c:v>
                </c:pt>
                <c:pt idx="6801">
                  <c:v>21</c:v>
                </c:pt>
                <c:pt idx="6802">
                  <c:v>20</c:v>
                </c:pt>
                <c:pt idx="6803">
                  <c:v>22</c:v>
                </c:pt>
                <c:pt idx="6804">
                  <c:v>20</c:v>
                </c:pt>
                <c:pt idx="6805">
                  <c:v>21</c:v>
                </c:pt>
                <c:pt idx="6806">
                  <c:v>21</c:v>
                </c:pt>
                <c:pt idx="6807">
                  <c:v>20</c:v>
                </c:pt>
                <c:pt idx="6808">
                  <c:v>20</c:v>
                </c:pt>
                <c:pt idx="6809">
                  <c:v>20</c:v>
                </c:pt>
                <c:pt idx="6810">
                  <c:v>22</c:v>
                </c:pt>
                <c:pt idx="6811">
                  <c:v>20</c:v>
                </c:pt>
                <c:pt idx="6812">
                  <c:v>22</c:v>
                </c:pt>
                <c:pt idx="6813">
                  <c:v>20</c:v>
                </c:pt>
                <c:pt idx="6814">
                  <c:v>20</c:v>
                </c:pt>
                <c:pt idx="6815">
                  <c:v>20</c:v>
                </c:pt>
                <c:pt idx="6816">
                  <c:v>19</c:v>
                </c:pt>
                <c:pt idx="6817">
                  <c:v>19</c:v>
                </c:pt>
                <c:pt idx="6818">
                  <c:v>20</c:v>
                </c:pt>
                <c:pt idx="6819">
                  <c:v>24</c:v>
                </c:pt>
                <c:pt idx="6820">
                  <c:v>23</c:v>
                </c:pt>
                <c:pt idx="6821">
                  <c:v>20</c:v>
                </c:pt>
                <c:pt idx="6822">
                  <c:v>19</c:v>
                </c:pt>
                <c:pt idx="6823">
                  <c:v>21</c:v>
                </c:pt>
                <c:pt idx="6824">
                  <c:v>22</c:v>
                </c:pt>
                <c:pt idx="6825">
                  <c:v>21</c:v>
                </c:pt>
                <c:pt idx="6826">
                  <c:v>21</c:v>
                </c:pt>
                <c:pt idx="6827">
                  <c:v>21</c:v>
                </c:pt>
                <c:pt idx="6828">
                  <c:v>23</c:v>
                </c:pt>
                <c:pt idx="6829">
                  <c:v>21</c:v>
                </c:pt>
                <c:pt idx="6830">
                  <c:v>19</c:v>
                </c:pt>
                <c:pt idx="6831">
                  <c:v>23</c:v>
                </c:pt>
                <c:pt idx="6832">
                  <c:v>20</c:v>
                </c:pt>
                <c:pt idx="6833">
                  <c:v>19</c:v>
                </c:pt>
                <c:pt idx="6834">
                  <c:v>21</c:v>
                </c:pt>
                <c:pt idx="6835">
                  <c:v>22</c:v>
                </c:pt>
                <c:pt idx="6836">
                  <c:v>22</c:v>
                </c:pt>
                <c:pt idx="6837">
                  <c:v>21</c:v>
                </c:pt>
                <c:pt idx="6838">
                  <c:v>20</c:v>
                </c:pt>
                <c:pt idx="6839">
                  <c:v>18</c:v>
                </c:pt>
                <c:pt idx="6840">
                  <c:v>21</c:v>
                </c:pt>
                <c:pt idx="6841">
                  <c:v>22</c:v>
                </c:pt>
                <c:pt idx="6842">
                  <c:v>22</c:v>
                </c:pt>
                <c:pt idx="6843">
                  <c:v>20</c:v>
                </c:pt>
                <c:pt idx="6844">
                  <c:v>20</c:v>
                </c:pt>
                <c:pt idx="6845">
                  <c:v>20</c:v>
                </c:pt>
                <c:pt idx="6846">
                  <c:v>20</c:v>
                </c:pt>
                <c:pt idx="6847">
                  <c:v>22</c:v>
                </c:pt>
                <c:pt idx="6848">
                  <c:v>21</c:v>
                </c:pt>
                <c:pt idx="6849">
                  <c:v>22</c:v>
                </c:pt>
                <c:pt idx="6850">
                  <c:v>21</c:v>
                </c:pt>
                <c:pt idx="6851">
                  <c:v>20</c:v>
                </c:pt>
                <c:pt idx="6852">
                  <c:v>21</c:v>
                </c:pt>
                <c:pt idx="6853">
                  <c:v>20</c:v>
                </c:pt>
                <c:pt idx="6854">
                  <c:v>21</c:v>
                </c:pt>
                <c:pt idx="6855">
                  <c:v>21</c:v>
                </c:pt>
                <c:pt idx="6856">
                  <c:v>20</c:v>
                </c:pt>
                <c:pt idx="6857">
                  <c:v>21</c:v>
                </c:pt>
                <c:pt idx="6858">
                  <c:v>22</c:v>
                </c:pt>
                <c:pt idx="6859">
                  <c:v>21</c:v>
                </c:pt>
                <c:pt idx="6860">
                  <c:v>21</c:v>
                </c:pt>
                <c:pt idx="6861">
                  <c:v>20</c:v>
                </c:pt>
                <c:pt idx="6862">
                  <c:v>20</c:v>
                </c:pt>
                <c:pt idx="6863">
                  <c:v>20</c:v>
                </c:pt>
                <c:pt idx="6864">
                  <c:v>22</c:v>
                </c:pt>
                <c:pt idx="6865">
                  <c:v>24</c:v>
                </c:pt>
                <c:pt idx="6866">
                  <c:v>20</c:v>
                </c:pt>
                <c:pt idx="6867">
                  <c:v>21</c:v>
                </c:pt>
                <c:pt idx="6868">
                  <c:v>21</c:v>
                </c:pt>
                <c:pt idx="6869">
                  <c:v>23</c:v>
                </c:pt>
                <c:pt idx="6870">
                  <c:v>23</c:v>
                </c:pt>
                <c:pt idx="6871">
                  <c:v>21</c:v>
                </c:pt>
                <c:pt idx="6872">
                  <c:v>22</c:v>
                </c:pt>
                <c:pt idx="6873">
                  <c:v>20</c:v>
                </c:pt>
                <c:pt idx="6874">
                  <c:v>19</c:v>
                </c:pt>
                <c:pt idx="6875">
                  <c:v>21</c:v>
                </c:pt>
                <c:pt idx="6876">
                  <c:v>20</c:v>
                </c:pt>
                <c:pt idx="6877">
                  <c:v>21</c:v>
                </c:pt>
                <c:pt idx="6878">
                  <c:v>21</c:v>
                </c:pt>
                <c:pt idx="6879">
                  <c:v>21</c:v>
                </c:pt>
                <c:pt idx="6880">
                  <c:v>21</c:v>
                </c:pt>
                <c:pt idx="6881">
                  <c:v>20</c:v>
                </c:pt>
                <c:pt idx="6882">
                  <c:v>22</c:v>
                </c:pt>
                <c:pt idx="6883">
                  <c:v>22</c:v>
                </c:pt>
                <c:pt idx="6884">
                  <c:v>21</c:v>
                </c:pt>
                <c:pt idx="6885">
                  <c:v>21</c:v>
                </c:pt>
                <c:pt idx="6886">
                  <c:v>22</c:v>
                </c:pt>
                <c:pt idx="6887">
                  <c:v>21</c:v>
                </c:pt>
                <c:pt idx="6888">
                  <c:v>21</c:v>
                </c:pt>
                <c:pt idx="6889">
                  <c:v>21</c:v>
                </c:pt>
                <c:pt idx="6890">
                  <c:v>21</c:v>
                </c:pt>
                <c:pt idx="6891">
                  <c:v>20</c:v>
                </c:pt>
                <c:pt idx="6892">
                  <c:v>20</c:v>
                </c:pt>
                <c:pt idx="6893">
                  <c:v>22</c:v>
                </c:pt>
                <c:pt idx="6894">
                  <c:v>21</c:v>
                </c:pt>
                <c:pt idx="6895">
                  <c:v>22</c:v>
                </c:pt>
                <c:pt idx="6896">
                  <c:v>20</c:v>
                </c:pt>
                <c:pt idx="6897">
                  <c:v>21</c:v>
                </c:pt>
                <c:pt idx="6898">
                  <c:v>21</c:v>
                </c:pt>
                <c:pt idx="6899">
                  <c:v>21</c:v>
                </c:pt>
                <c:pt idx="6900">
                  <c:v>18</c:v>
                </c:pt>
                <c:pt idx="6901">
                  <c:v>20</c:v>
                </c:pt>
                <c:pt idx="6902">
                  <c:v>19</c:v>
                </c:pt>
                <c:pt idx="6903">
                  <c:v>21</c:v>
                </c:pt>
                <c:pt idx="6904">
                  <c:v>21</c:v>
                </c:pt>
                <c:pt idx="6905">
                  <c:v>21</c:v>
                </c:pt>
                <c:pt idx="6906">
                  <c:v>21</c:v>
                </c:pt>
                <c:pt idx="6907">
                  <c:v>21</c:v>
                </c:pt>
                <c:pt idx="6908">
                  <c:v>20</c:v>
                </c:pt>
                <c:pt idx="6909">
                  <c:v>19</c:v>
                </c:pt>
                <c:pt idx="6910">
                  <c:v>20</c:v>
                </c:pt>
                <c:pt idx="6911">
                  <c:v>23</c:v>
                </c:pt>
                <c:pt idx="6912">
                  <c:v>21</c:v>
                </c:pt>
                <c:pt idx="6913">
                  <c:v>20</c:v>
                </c:pt>
                <c:pt idx="6914">
                  <c:v>20</c:v>
                </c:pt>
                <c:pt idx="6915">
                  <c:v>20</c:v>
                </c:pt>
                <c:pt idx="6916">
                  <c:v>20</c:v>
                </c:pt>
                <c:pt idx="6917">
                  <c:v>21</c:v>
                </c:pt>
                <c:pt idx="6918">
                  <c:v>21</c:v>
                </c:pt>
                <c:pt idx="6919">
                  <c:v>22</c:v>
                </c:pt>
                <c:pt idx="6920">
                  <c:v>20</c:v>
                </c:pt>
                <c:pt idx="6921">
                  <c:v>22</c:v>
                </c:pt>
                <c:pt idx="6922">
                  <c:v>22</c:v>
                </c:pt>
                <c:pt idx="6923">
                  <c:v>20</c:v>
                </c:pt>
                <c:pt idx="6924">
                  <c:v>20</c:v>
                </c:pt>
                <c:pt idx="6925">
                  <c:v>19</c:v>
                </c:pt>
                <c:pt idx="6926">
                  <c:v>24</c:v>
                </c:pt>
                <c:pt idx="6927">
                  <c:v>23</c:v>
                </c:pt>
                <c:pt idx="6928">
                  <c:v>21</c:v>
                </c:pt>
                <c:pt idx="6929">
                  <c:v>24</c:v>
                </c:pt>
                <c:pt idx="6930">
                  <c:v>22</c:v>
                </c:pt>
                <c:pt idx="6931">
                  <c:v>22</c:v>
                </c:pt>
                <c:pt idx="6932">
                  <c:v>21</c:v>
                </c:pt>
                <c:pt idx="6933">
                  <c:v>22</c:v>
                </c:pt>
                <c:pt idx="6934">
                  <c:v>22</c:v>
                </c:pt>
                <c:pt idx="6935">
                  <c:v>19</c:v>
                </c:pt>
                <c:pt idx="6936">
                  <c:v>21</c:v>
                </c:pt>
                <c:pt idx="6937">
                  <c:v>20</c:v>
                </c:pt>
                <c:pt idx="6938">
                  <c:v>20</c:v>
                </c:pt>
                <c:pt idx="6939">
                  <c:v>21</c:v>
                </c:pt>
                <c:pt idx="6940">
                  <c:v>21</c:v>
                </c:pt>
                <c:pt idx="6941">
                  <c:v>20</c:v>
                </c:pt>
                <c:pt idx="6942">
                  <c:v>19</c:v>
                </c:pt>
                <c:pt idx="6943">
                  <c:v>20</c:v>
                </c:pt>
                <c:pt idx="6944">
                  <c:v>20</c:v>
                </c:pt>
                <c:pt idx="6945">
                  <c:v>19</c:v>
                </c:pt>
                <c:pt idx="6946">
                  <c:v>21</c:v>
                </c:pt>
                <c:pt idx="6947">
                  <c:v>20</c:v>
                </c:pt>
                <c:pt idx="6948">
                  <c:v>20</c:v>
                </c:pt>
                <c:pt idx="6949">
                  <c:v>19</c:v>
                </c:pt>
                <c:pt idx="6950">
                  <c:v>22</c:v>
                </c:pt>
                <c:pt idx="6951">
                  <c:v>19</c:v>
                </c:pt>
                <c:pt idx="6952">
                  <c:v>21</c:v>
                </c:pt>
                <c:pt idx="6953">
                  <c:v>20</c:v>
                </c:pt>
                <c:pt idx="6954">
                  <c:v>21</c:v>
                </c:pt>
                <c:pt idx="6955">
                  <c:v>20</c:v>
                </c:pt>
                <c:pt idx="6956">
                  <c:v>22</c:v>
                </c:pt>
                <c:pt idx="6957">
                  <c:v>20</c:v>
                </c:pt>
                <c:pt idx="6958">
                  <c:v>20</c:v>
                </c:pt>
                <c:pt idx="6959">
                  <c:v>19</c:v>
                </c:pt>
                <c:pt idx="6960">
                  <c:v>20</c:v>
                </c:pt>
                <c:pt idx="6961">
                  <c:v>22</c:v>
                </c:pt>
                <c:pt idx="6962">
                  <c:v>22</c:v>
                </c:pt>
                <c:pt idx="6963">
                  <c:v>21</c:v>
                </c:pt>
                <c:pt idx="6964">
                  <c:v>21</c:v>
                </c:pt>
                <c:pt idx="6965">
                  <c:v>21</c:v>
                </c:pt>
                <c:pt idx="6966">
                  <c:v>21</c:v>
                </c:pt>
                <c:pt idx="6967">
                  <c:v>20</c:v>
                </c:pt>
                <c:pt idx="6968">
                  <c:v>21</c:v>
                </c:pt>
                <c:pt idx="6969">
                  <c:v>21</c:v>
                </c:pt>
                <c:pt idx="6970">
                  <c:v>19</c:v>
                </c:pt>
                <c:pt idx="6971">
                  <c:v>20</c:v>
                </c:pt>
                <c:pt idx="6972">
                  <c:v>22</c:v>
                </c:pt>
                <c:pt idx="6973">
                  <c:v>23</c:v>
                </c:pt>
                <c:pt idx="6974">
                  <c:v>21</c:v>
                </c:pt>
                <c:pt idx="6975">
                  <c:v>20</c:v>
                </c:pt>
                <c:pt idx="6976">
                  <c:v>20</c:v>
                </c:pt>
                <c:pt idx="6977">
                  <c:v>18</c:v>
                </c:pt>
                <c:pt idx="6978">
                  <c:v>20</c:v>
                </c:pt>
                <c:pt idx="6979">
                  <c:v>23</c:v>
                </c:pt>
                <c:pt idx="6980">
                  <c:v>20</c:v>
                </c:pt>
                <c:pt idx="6981">
                  <c:v>21</c:v>
                </c:pt>
                <c:pt idx="6982">
                  <c:v>20</c:v>
                </c:pt>
                <c:pt idx="6983">
                  <c:v>21</c:v>
                </c:pt>
                <c:pt idx="6984">
                  <c:v>16</c:v>
                </c:pt>
                <c:pt idx="6985">
                  <c:v>20</c:v>
                </c:pt>
                <c:pt idx="6986">
                  <c:v>20</c:v>
                </c:pt>
                <c:pt idx="6987">
                  <c:v>20</c:v>
                </c:pt>
                <c:pt idx="6988">
                  <c:v>20</c:v>
                </c:pt>
                <c:pt idx="6989">
                  <c:v>20</c:v>
                </c:pt>
                <c:pt idx="6990">
                  <c:v>21</c:v>
                </c:pt>
                <c:pt idx="6991">
                  <c:v>20</c:v>
                </c:pt>
                <c:pt idx="6992">
                  <c:v>27</c:v>
                </c:pt>
                <c:pt idx="6993">
                  <c:v>21</c:v>
                </c:pt>
                <c:pt idx="6994">
                  <c:v>21</c:v>
                </c:pt>
                <c:pt idx="6995">
                  <c:v>21</c:v>
                </c:pt>
                <c:pt idx="6996">
                  <c:v>22</c:v>
                </c:pt>
                <c:pt idx="6997">
                  <c:v>22</c:v>
                </c:pt>
                <c:pt idx="6998">
                  <c:v>21</c:v>
                </c:pt>
                <c:pt idx="6999">
                  <c:v>21</c:v>
                </c:pt>
                <c:pt idx="7000">
                  <c:v>21</c:v>
                </c:pt>
                <c:pt idx="7001">
                  <c:v>21</c:v>
                </c:pt>
                <c:pt idx="7002">
                  <c:v>21</c:v>
                </c:pt>
                <c:pt idx="7003">
                  <c:v>21</c:v>
                </c:pt>
                <c:pt idx="7004">
                  <c:v>23</c:v>
                </c:pt>
                <c:pt idx="7005">
                  <c:v>20</c:v>
                </c:pt>
                <c:pt idx="7006">
                  <c:v>23</c:v>
                </c:pt>
                <c:pt idx="7007">
                  <c:v>20</c:v>
                </c:pt>
                <c:pt idx="7008">
                  <c:v>21</c:v>
                </c:pt>
                <c:pt idx="7009">
                  <c:v>22</c:v>
                </c:pt>
                <c:pt idx="7010">
                  <c:v>21</c:v>
                </c:pt>
                <c:pt idx="7011">
                  <c:v>20</c:v>
                </c:pt>
                <c:pt idx="7012">
                  <c:v>20</c:v>
                </c:pt>
                <c:pt idx="7013">
                  <c:v>21</c:v>
                </c:pt>
                <c:pt idx="7014">
                  <c:v>21</c:v>
                </c:pt>
                <c:pt idx="7015">
                  <c:v>20</c:v>
                </c:pt>
                <c:pt idx="7016">
                  <c:v>21</c:v>
                </c:pt>
                <c:pt idx="7017">
                  <c:v>20</c:v>
                </c:pt>
                <c:pt idx="7018">
                  <c:v>21</c:v>
                </c:pt>
                <c:pt idx="7019">
                  <c:v>19</c:v>
                </c:pt>
                <c:pt idx="7020">
                  <c:v>14</c:v>
                </c:pt>
                <c:pt idx="7021">
                  <c:v>21</c:v>
                </c:pt>
                <c:pt idx="7022">
                  <c:v>20</c:v>
                </c:pt>
                <c:pt idx="7023">
                  <c:v>20</c:v>
                </c:pt>
                <c:pt idx="7024">
                  <c:v>21</c:v>
                </c:pt>
                <c:pt idx="7025">
                  <c:v>22</c:v>
                </c:pt>
                <c:pt idx="7026">
                  <c:v>22</c:v>
                </c:pt>
                <c:pt idx="7027">
                  <c:v>21</c:v>
                </c:pt>
                <c:pt idx="7028">
                  <c:v>20</c:v>
                </c:pt>
                <c:pt idx="7029">
                  <c:v>21</c:v>
                </c:pt>
                <c:pt idx="7030">
                  <c:v>23</c:v>
                </c:pt>
                <c:pt idx="7031">
                  <c:v>20</c:v>
                </c:pt>
                <c:pt idx="7032">
                  <c:v>22</c:v>
                </c:pt>
                <c:pt idx="7033">
                  <c:v>23</c:v>
                </c:pt>
                <c:pt idx="7034">
                  <c:v>20</c:v>
                </c:pt>
                <c:pt idx="7035">
                  <c:v>21</c:v>
                </c:pt>
                <c:pt idx="7036">
                  <c:v>19</c:v>
                </c:pt>
                <c:pt idx="7037">
                  <c:v>20</c:v>
                </c:pt>
                <c:pt idx="7038">
                  <c:v>21</c:v>
                </c:pt>
                <c:pt idx="7039">
                  <c:v>21</c:v>
                </c:pt>
                <c:pt idx="7040">
                  <c:v>21</c:v>
                </c:pt>
                <c:pt idx="7041">
                  <c:v>21</c:v>
                </c:pt>
                <c:pt idx="7042">
                  <c:v>20</c:v>
                </c:pt>
                <c:pt idx="7043">
                  <c:v>21</c:v>
                </c:pt>
                <c:pt idx="7044">
                  <c:v>20</c:v>
                </c:pt>
                <c:pt idx="7045">
                  <c:v>20</c:v>
                </c:pt>
                <c:pt idx="7046">
                  <c:v>19</c:v>
                </c:pt>
                <c:pt idx="7047">
                  <c:v>21</c:v>
                </c:pt>
                <c:pt idx="7048">
                  <c:v>20</c:v>
                </c:pt>
                <c:pt idx="7049">
                  <c:v>21</c:v>
                </c:pt>
                <c:pt idx="7050">
                  <c:v>20</c:v>
                </c:pt>
                <c:pt idx="7051">
                  <c:v>20</c:v>
                </c:pt>
                <c:pt idx="7052">
                  <c:v>21</c:v>
                </c:pt>
                <c:pt idx="7053">
                  <c:v>21</c:v>
                </c:pt>
                <c:pt idx="7054">
                  <c:v>20</c:v>
                </c:pt>
                <c:pt idx="7055">
                  <c:v>21</c:v>
                </c:pt>
                <c:pt idx="7056">
                  <c:v>21</c:v>
                </c:pt>
                <c:pt idx="7057">
                  <c:v>21</c:v>
                </c:pt>
                <c:pt idx="7058">
                  <c:v>20</c:v>
                </c:pt>
                <c:pt idx="7059">
                  <c:v>21</c:v>
                </c:pt>
                <c:pt idx="7060">
                  <c:v>20</c:v>
                </c:pt>
                <c:pt idx="7061">
                  <c:v>21</c:v>
                </c:pt>
                <c:pt idx="7062">
                  <c:v>19</c:v>
                </c:pt>
                <c:pt idx="7063">
                  <c:v>21</c:v>
                </c:pt>
                <c:pt idx="7064">
                  <c:v>20</c:v>
                </c:pt>
                <c:pt idx="7065">
                  <c:v>20</c:v>
                </c:pt>
                <c:pt idx="7066">
                  <c:v>20</c:v>
                </c:pt>
                <c:pt idx="7067">
                  <c:v>20</c:v>
                </c:pt>
                <c:pt idx="7068">
                  <c:v>19</c:v>
                </c:pt>
                <c:pt idx="7069">
                  <c:v>20</c:v>
                </c:pt>
                <c:pt idx="7070">
                  <c:v>20</c:v>
                </c:pt>
                <c:pt idx="7071">
                  <c:v>18</c:v>
                </c:pt>
                <c:pt idx="7072">
                  <c:v>21</c:v>
                </c:pt>
                <c:pt idx="7073">
                  <c:v>22</c:v>
                </c:pt>
                <c:pt idx="7074">
                  <c:v>20</c:v>
                </c:pt>
                <c:pt idx="7075">
                  <c:v>20</c:v>
                </c:pt>
                <c:pt idx="7076">
                  <c:v>21</c:v>
                </c:pt>
                <c:pt idx="7077">
                  <c:v>19</c:v>
                </c:pt>
                <c:pt idx="7078">
                  <c:v>23</c:v>
                </c:pt>
                <c:pt idx="7079">
                  <c:v>21</c:v>
                </c:pt>
                <c:pt idx="7080">
                  <c:v>16</c:v>
                </c:pt>
                <c:pt idx="7081">
                  <c:v>23</c:v>
                </c:pt>
                <c:pt idx="7082">
                  <c:v>21</c:v>
                </c:pt>
                <c:pt idx="7083">
                  <c:v>20</c:v>
                </c:pt>
                <c:pt idx="7084">
                  <c:v>18</c:v>
                </c:pt>
                <c:pt idx="7085">
                  <c:v>21</c:v>
                </c:pt>
                <c:pt idx="7086">
                  <c:v>21</c:v>
                </c:pt>
                <c:pt idx="7087">
                  <c:v>22</c:v>
                </c:pt>
                <c:pt idx="7088">
                  <c:v>20</c:v>
                </c:pt>
                <c:pt idx="7089">
                  <c:v>21</c:v>
                </c:pt>
                <c:pt idx="7090">
                  <c:v>20</c:v>
                </c:pt>
                <c:pt idx="7091">
                  <c:v>19</c:v>
                </c:pt>
                <c:pt idx="7092">
                  <c:v>20</c:v>
                </c:pt>
                <c:pt idx="7093">
                  <c:v>22</c:v>
                </c:pt>
                <c:pt idx="7094">
                  <c:v>23</c:v>
                </c:pt>
                <c:pt idx="7095">
                  <c:v>20</c:v>
                </c:pt>
                <c:pt idx="7096">
                  <c:v>21</c:v>
                </c:pt>
                <c:pt idx="7097">
                  <c:v>21</c:v>
                </c:pt>
                <c:pt idx="7098">
                  <c:v>21</c:v>
                </c:pt>
                <c:pt idx="7099">
                  <c:v>20</c:v>
                </c:pt>
                <c:pt idx="7100">
                  <c:v>20</c:v>
                </c:pt>
                <c:pt idx="7101">
                  <c:v>19</c:v>
                </c:pt>
                <c:pt idx="7102">
                  <c:v>22</c:v>
                </c:pt>
                <c:pt idx="7103">
                  <c:v>22</c:v>
                </c:pt>
                <c:pt idx="7104">
                  <c:v>21</c:v>
                </c:pt>
                <c:pt idx="7105">
                  <c:v>23</c:v>
                </c:pt>
                <c:pt idx="7106">
                  <c:v>19</c:v>
                </c:pt>
                <c:pt idx="7107">
                  <c:v>22</c:v>
                </c:pt>
                <c:pt idx="7108">
                  <c:v>20</c:v>
                </c:pt>
                <c:pt idx="7109">
                  <c:v>22</c:v>
                </c:pt>
                <c:pt idx="7110">
                  <c:v>21</c:v>
                </c:pt>
                <c:pt idx="7111">
                  <c:v>20</c:v>
                </c:pt>
                <c:pt idx="7112">
                  <c:v>24</c:v>
                </c:pt>
                <c:pt idx="7113">
                  <c:v>22</c:v>
                </c:pt>
                <c:pt idx="7114">
                  <c:v>24</c:v>
                </c:pt>
                <c:pt idx="7115">
                  <c:v>21</c:v>
                </c:pt>
                <c:pt idx="7116">
                  <c:v>19</c:v>
                </c:pt>
                <c:pt idx="7117">
                  <c:v>21</c:v>
                </c:pt>
                <c:pt idx="7118">
                  <c:v>22</c:v>
                </c:pt>
                <c:pt idx="7119">
                  <c:v>19</c:v>
                </c:pt>
                <c:pt idx="7120">
                  <c:v>21</c:v>
                </c:pt>
                <c:pt idx="7121">
                  <c:v>21</c:v>
                </c:pt>
                <c:pt idx="7122">
                  <c:v>20</c:v>
                </c:pt>
                <c:pt idx="7123">
                  <c:v>20</c:v>
                </c:pt>
                <c:pt idx="7124">
                  <c:v>22</c:v>
                </c:pt>
                <c:pt idx="7125">
                  <c:v>18</c:v>
                </c:pt>
                <c:pt idx="7126">
                  <c:v>20</c:v>
                </c:pt>
                <c:pt idx="7127">
                  <c:v>20</c:v>
                </c:pt>
                <c:pt idx="7128">
                  <c:v>22</c:v>
                </c:pt>
                <c:pt idx="7129">
                  <c:v>20</c:v>
                </c:pt>
                <c:pt idx="7130">
                  <c:v>21</c:v>
                </c:pt>
                <c:pt idx="7131">
                  <c:v>21</c:v>
                </c:pt>
                <c:pt idx="7132">
                  <c:v>19</c:v>
                </c:pt>
                <c:pt idx="7133">
                  <c:v>21</c:v>
                </c:pt>
                <c:pt idx="7134">
                  <c:v>20</c:v>
                </c:pt>
                <c:pt idx="7135">
                  <c:v>22</c:v>
                </c:pt>
                <c:pt idx="7136">
                  <c:v>21</c:v>
                </c:pt>
                <c:pt idx="7137">
                  <c:v>21</c:v>
                </c:pt>
                <c:pt idx="7138">
                  <c:v>21</c:v>
                </c:pt>
                <c:pt idx="7139">
                  <c:v>19</c:v>
                </c:pt>
                <c:pt idx="7140">
                  <c:v>21</c:v>
                </c:pt>
                <c:pt idx="7141">
                  <c:v>20</c:v>
                </c:pt>
                <c:pt idx="7142">
                  <c:v>20</c:v>
                </c:pt>
                <c:pt idx="7143">
                  <c:v>22</c:v>
                </c:pt>
                <c:pt idx="7144">
                  <c:v>21</c:v>
                </c:pt>
                <c:pt idx="7145">
                  <c:v>18</c:v>
                </c:pt>
                <c:pt idx="7146">
                  <c:v>20</c:v>
                </c:pt>
                <c:pt idx="7147">
                  <c:v>21</c:v>
                </c:pt>
                <c:pt idx="7148">
                  <c:v>22</c:v>
                </c:pt>
                <c:pt idx="7149">
                  <c:v>21</c:v>
                </c:pt>
                <c:pt idx="7150">
                  <c:v>21</c:v>
                </c:pt>
                <c:pt idx="7151">
                  <c:v>20</c:v>
                </c:pt>
                <c:pt idx="7152">
                  <c:v>21</c:v>
                </c:pt>
                <c:pt idx="7153">
                  <c:v>21</c:v>
                </c:pt>
                <c:pt idx="7154">
                  <c:v>19</c:v>
                </c:pt>
                <c:pt idx="7155">
                  <c:v>20</c:v>
                </c:pt>
                <c:pt idx="7156">
                  <c:v>20</c:v>
                </c:pt>
                <c:pt idx="7157">
                  <c:v>19</c:v>
                </c:pt>
                <c:pt idx="7158">
                  <c:v>21</c:v>
                </c:pt>
                <c:pt idx="7159">
                  <c:v>21</c:v>
                </c:pt>
                <c:pt idx="7160">
                  <c:v>21</c:v>
                </c:pt>
                <c:pt idx="7161">
                  <c:v>20</c:v>
                </c:pt>
                <c:pt idx="7162">
                  <c:v>21</c:v>
                </c:pt>
                <c:pt idx="7163">
                  <c:v>22</c:v>
                </c:pt>
                <c:pt idx="7164">
                  <c:v>22</c:v>
                </c:pt>
                <c:pt idx="7165">
                  <c:v>21</c:v>
                </c:pt>
                <c:pt idx="7166">
                  <c:v>20</c:v>
                </c:pt>
                <c:pt idx="7167">
                  <c:v>22</c:v>
                </c:pt>
                <c:pt idx="7168">
                  <c:v>22</c:v>
                </c:pt>
                <c:pt idx="7169">
                  <c:v>20</c:v>
                </c:pt>
                <c:pt idx="7170">
                  <c:v>21</c:v>
                </c:pt>
                <c:pt idx="7171">
                  <c:v>21</c:v>
                </c:pt>
                <c:pt idx="7172">
                  <c:v>22</c:v>
                </c:pt>
                <c:pt idx="7173">
                  <c:v>22</c:v>
                </c:pt>
                <c:pt idx="7174">
                  <c:v>21</c:v>
                </c:pt>
                <c:pt idx="7175">
                  <c:v>20</c:v>
                </c:pt>
                <c:pt idx="7176">
                  <c:v>20</c:v>
                </c:pt>
                <c:pt idx="7177">
                  <c:v>20</c:v>
                </c:pt>
                <c:pt idx="7178">
                  <c:v>21</c:v>
                </c:pt>
                <c:pt idx="7179">
                  <c:v>22</c:v>
                </c:pt>
                <c:pt idx="7180">
                  <c:v>20</c:v>
                </c:pt>
                <c:pt idx="7181">
                  <c:v>22</c:v>
                </c:pt>
                <c:pt idx="7182">
                  <c:v>20</c:v>
                </c:pt>
                <c:pt idx="7183">
                  <c:v>21</c:v>
                </c:pt>
                <c:pt idx="7184">
                  <c:v>21</c:v>
                </c:pt>
                <c:pt idx="7185">
                  <c:v>20</c:v>
                </c:pt>
                <c:pt idx="7186">
                  <c:v>22</c:v>
                </c:pt>
                <c:pt idx="7187">
                  <c:v>21</c:v>
                </c:pt>
                <c:pt idx="7188">
                  <c:v>23</c:v>
                </c:pt>
                <c:pt idx="7189">
                  <c:v>21</c:v>
                </c:pt>
                <c:pt idx="7190">
                  <c:v>22</c:v>
                </c:pt>
                <c:pt idx="7191">
                  <c:v>24</c:v>
                </c:pt>
                <c:pt idx="7192">
                  <c:v>21</c:v>
                </c:pt>
                <c:pt idx="7193">
                  <c:v>20</c:v>
                </c:pt>
                <c:pt idx="7194">
                  <c:v>21</c:v>
                </c:pt>
                <c:pt idx="7195">
                  <c:v>22</c:v>
                </c:pt>
                <c:pt idx="7196">
                  <c:v>22</c:v>
                </c:pt>
                <c:pt idx="7197">
                  <c:v>20</c:v>
                </c:pt>
                <c:pt idx="7198">
                  <c:v>22</c:v>
                </c:pt>
                <c:pt idx="7199">
                  <c:v>21</c:v>
                </c:pt>
                <c:pt idx="7200">
                  <c:v>21</c:v>
                </c:pt>
                <c:pt idx="7201">
                  <c:v>21</c:v>
                </c:pt>
                <c:pt idx="7202">
                  <c:v>20</c:v>
                </c:pt>
                <c:pt idx="7203">
                  <c:v>21</c:v>
                </c:pt>
                <c:pt idx="7204">
                  <c:v>19</c:v>
                </c:pt>
                <c:pt idx="7205">
                  <c:v>22</c:v>
                </c:pt>
                <c:pt idx="7206">
                  <c:v>21</c:v>
                </c:pt>
                <c:pt idx="7207">
                  <c:v>21</c:v>
                </c:pt>
                <c:pt idx="7208">
                  <c:v>20</c:v>
                </c:pt>
                <c:pt idx="7209">
                  <c:v>21</c:v>
                </c:pt>
                <c:pt idx="7210">
                  <c:v>20</c:v>
                </c:pt>
                <c:pt idx="7211">
                  <c:v>19</c:v>
                </c:pt>
                <c:pt idx="7212">
                  <c:v>20</c:v>
                </c:pt>
                <c:pt idx="7213">
                  <c:v>21</c:v>
                </c:pt>
                <c:pt idx="7214">
                  <c:v>21</c:v>
                </c:pt>
                <c:pt idx="7215">
                  <c:v>20</c:v>
                </c:pt>
                <c:pt idx="7216">
                  <c:v>22</c:v>
                </c:pt>
                <c:pt idx="7217">
                  <c:v>21</c:v>
                </c:pt>
                <c:pt idx="7218">
                  <c:v>21</c:v>
                </c:pt>
                <c:pt idx="7219">
                  <c:v>17</c:v>
                </c:pt>
                <c:pt idx="7220">
                  <c:v>20</c:v>
                </c:pt>
                <c:pt idx="7221">
                  <c:v>20</c:v>
                </c:pt>
                <c:pt idx="7222">
                  <c:v>21</c:v>
                </c:pt>
                <c:pt idx="7223">
                  <c:v>18</c:v>
                </c:pt>
                <c:pt idx="7224">
                  <c:v>22</c:v>
                </c:pt>
                <c:pt idx="7225">
                  <c:v>20</c:v>
                </c:pt>
                <c:pt idx="7226">
                  <c:v>20</c:v>
                </c:pt>
                <c:pt idx="7227">
                  <c:v>22</c:v>
                </c:pt>
                <c:pt idx="7228">
                  <c:v>22</c:v>
                </c:pt>
                <c:pt idx="7229">
                  <c:v>22</c:v>
                </c:pt>
                <c:pt idx="7230">
                  <c:v>20</c:v>
                </c:pt>
                <c:pt idx="7231">
                  <c:v>20</c:v>
                </c:pt>
                <c:pt idx="7232">
                  <c:v>21</c:v>
                </c:pt>
                <c:pt idx="7233">
                  <c:v>20</c:v>
                </c:pt>
                <c:pt idx="7234">
                  <c:v>21</c:v>
                </c:pt>
                <c:pt idx="7235">
                  <c:v>22</c:v>
                </c:pt>
                <c:pt idx="7236">
                  <c:v>21</c:v>
                </c:pt>
                <c:pt idx="7237">
                  <c:v>23</c:v>
                </c:pt>
                <c:pt idx="7238">
                  <c:v>18</c:v>
                </c:pt>
                <c:pt idx="7239">
                  <c:v>21</c:v>
                </c:pt>
                <c:pt idx="7240">
                  <c:v>21</c:v>
                </c:pt>
                <c:pt idx="7241">
                  <c:v>21</c:v>
                </c:pt>
                <c:pt idx="7242">
                  <c:v>20</c:v>
                </c:pt>
                <c:pt idx="7243">
                  <c:v>22</c:v>
                </c:pt>
                <c:pt idx="7244">
                  <c:v>21</c:v>
                </c:pt>
                <c:pt idx="7245">
                  <c:v>17</c:v>
                </c:pt>
                <c:pt idx="7246">
                  <c:v>21</c:v>
                </c:pt>
                <c:pt idx="7247">
                  <c:v>22</c:v>
                </c:pt>
                <c:pt idx="7248">
                  <c:v>20</c:v>
                </c:pt>
                <c:pt idx="7249">
                  <c:v>23</c:v>
                </c:pt>
                <c:pt idx="7250">
                  <c:v>23</c:v>
                </c:pt>
                <c:pt idx="7251">
                  <c:v>21</c:v>
                </c:pt>
                <c:pt idx="7252">
                  <c:v>20</c:v>
                </c:pt>
                <c:pt idx="7253">
                  <c:v>19</c:v>
                </c:pt>
                <c:pt idx="7254">
                  <c:v>20</c:v>
                </c:pt>
                <c:pt idx="7255">
                  <c:v>23</c:v>
                </c:pt>
                <c:pt idx="7256">
                  <c:v>22</c:v>
                </c:pt>
                <c:pt idx="7257">
                  <c:v>20</c:v>
                </c:pt>
                <c:pt idx="7258">
                  <c:v>20</c:v>
                </c:pt>
                <c:pt idx="7259">
                  <c:v>21</c:v>
                </c:pt>
                <c:pt idx="7260">
                  <c:v>21</c:v>
                </c:pt>
                <c:pt idx="7261">
                  <c:v>22</c:v>
                </c:pt>
                <c:pt idx="7262">
                  <c:v>20</c:v>
                </c:pt>
                <c:pt idx="7263">
                  <c:v>23</c:v>
                </c:pt>
                <c:pt idx="7264">
                  <c:v>22</c:v>
                </c:pt>
                <c:pt idx="7265">
                  <c:v>20</c:v>
                </c:pt>
                <c:pt idx="7266">
                  <c:v>21</c:v>
                </c:pt>
                <c:pt idx="7267">
                  <c:v>20</c:v>
                </c:pt>
                <c:pt idx="7268">
                  <c:v>16</c:v>
                </c:pt>
                <c:pt idx="7269">
                  <c:v>20</c:v>
                </c:pt>
                <c:pt idx="7270">
                  <c:v>21</c:v>
                </c:pt>
                <c:pt idx="7271">
                  <c:v>21</c:v>
                </c:pt>
                <c:pt idx="7272">
                  <c:v>21</c:v>
                </c:pt>
                <c:pt idx="7273">
                  <c:v>23</c:v>
                </c:pt>
                <c:pt idx="7274">
                  <c:v>21</c:v>
                </c:pt>
                <c:pt idx="7275">
                  <c:v>21</c:v>
                </c:pt>
                <c:pt idx="7276">
                  <c:v>20</c:v>
                </c:pt>
                <c:pt idx="7277">
                  <c:v>18</c:v>
                </c:pt>
                <c:pt idx="7278">
                  <c:v>21</c:v>
                </c:pt>
                <c:pt idx="7279">
                  <c:v>20</c:v>
                </c:pt>
                <c:pt idx="7280">
                  <c:v>20</c:v>
                </c:pt>
                <c:pt idx="7281">
                  <c:v>21</c:v>
                </c:pt>
                <c:pt idx="7282">
                  <c:v>20</c:v>
                </c:pt>
                <c:pt idx="7283">
                  <c:v>20</c:v>
                </c:pt>
                <c:pt idx="7284">
                  <c:v>20</c:v>
                </c:pt>
                <c:pt idx="7285">
                  <c:v>20</c:v>
                </c:pt>
                <c:pt idx="7286">
                  <c:v>20</c:v>
                </c:pt>
                <c:pt idx="7287">
                  <c:v>21</c:v>
                </c:pt>
                <c:pt idx="7288">
                  <c:v>20</c:v>
                </c:pt>
                <c:pt idx="7289">
                  <c:v>19</c:v>
                </c:pt>
                <c:pt idx="7290">
                  <c:v>19</c:v>
                </c:pt>
                <c:pt idx="7291">
                  <c:v>19</c:v>
                </c:pt>
                <c:pt idx="7292">
                  <c:v>21</c:v>
                </c:pt>
                <c:pt idx="7293">
                  <c:v>19</c:v>
                </c:pt>
                <c:pt idx="7294">
                  <c:v>20</c:v>
                </c:pt>
                <c:pt idx="7295">
                  <c:v>19</c:v>
                </c:pt>
                <c:pt idx="7296">
                  <c:v>19</c:v>
                </c:pt>
                <c:pt idx="7297">
                  <c:v>19</c:v>
                </c:pt>
                <c:pt idx="7298">
                  <c:v>20</c:v>
                </c:pt>
                <c:pt idx="7299">
                  <c:v>20</c:v>
                </c:pt>
                <c:pt idx="7300">
                  <c:v>20</c:v>
                </c:pt>
                <c:pt idx="7301">
                  <c:v>20</c:v>
                </c:pt>
                <c:pt idx="7302">
                  <c:v>20</c:v>
                </c:pt>
                <c:pt idx="7303">
                  <c:v>21</c:v>
                </c:pt>
                <c:pt idx="7304">
                  <c:v>21</c:v>
                </c:pt>
                <c:pt idx="7305">
                  <c:v>22</c:v>
                </c:pt>
                <c:pt idx="7306">
                  <c:v>19</c:v>
                </c:pt>
                <c:pt idx="7307">
                  <c:v>20</c:v>
                </c:pt>
                <c:pt idx="7308">
                  <c:v>22</c:v>
                </c:pt>
                <c:pt idx="7309">
                  <c:v>20</c:v>
                </c:pt>
                <c:pt idx="7310">
                  <c:v>21</c:v>
                </c:pt>
                <c:pt idx="7311">
                  <c:v>22</c:v>
                </c:pt>
                <c:pt idx="7312">
                  <c:v>20</c:v>
                </c:pt>
                <c:pt idx="7313">
                  <c:v>21</c:v>
                </c:pt>
                <c:pt idx="7314">
                  <c:v>22</c:v>
                </c:pt>
                <c:pt idx="7315">
                  <c:v>21</c:v>
                </c:pt>
                <c:pt idx="7316">
                  <c:v>20</c:v>
                </c:pt>
                <c:pt idx="7317">
                  <c:v>20</c:v>
                </c:pt>
                <c:pt idx="7318">
                  <c:v>22</c:v>
                </c:pt>
                <c:pt idx="7319">
                  <c:v>22</c:v>
                </c:pt>
                <c:pt idx="7320">
                  <c:v>18</c:v>
                </c:pt>
                <c:pt idx="7321">
                  <c:v>22</c:v>
                </c:pt>
                <c:pt idx="7322">
                  <c:v>23</c:v>
                </c:pt>
                <c:pt idx="7323">
                  <c:v>19</c:v>
                </c:pt>
                <c:pt idx="7324">
                  <c:v>21</c:v>
                </c:pt>
                <c:pt idx="7325">
                  <c:v>20</c:v>
                </c:pt>
                <c:pt idx="7326">
                  <c:v>22</c:v>
                </c:pt>
                <c:pt idx="7327">
                  <c:v>21</c:v>
                </c:pt>
                <c:pt idx="7328">
                  <c:v>22</c:v>
                </c:pt>
                <c:pt idx="7329">
                  <c:v>19</c:v>
                </c:pt>
                <c:pt idx="7330">
                  <c:v>21</c:v>
                </c:pt>
                <c:pt idx="7331">
                  <c:v>19</c:v>
                </c:pt>
                <c:pt idx="7332">
                  <c:v>21</c:v>
                </c:pt>
                <c:pt idx="7333">
                  <c:v>20</c:v>
                </c:pt>
                <c:pt idx="7334">
                  <c:v>19</c:v>
                </c:pt>
                <c:pt idx="7335">
                  <c:v>20</c:v>
                </c:pt>
                <c:pt idx="7336">
                  <c:v>25</c:v>
                </c:pt>
                <c:pt idx="7337">
                  <c:v>20</c:v>
                </c:pt>
                <c:pt idx="7338">
                  <c:v>23</c:v>
                </c:pt>
                <c:pt idx="7339">
                  <c:v>20</c:v>
                </c:pt>
                <c:pt idx="7340">
                  <c:v>22</c:v>
                </c:pt>
                <c:pt idx="7341">
                  <c:v>18</c:v>
                </c:pt>
                <c:pt idx="7342">
                  <c:v>21</c:v>
                </c:pt>
                <c:pt idx="7343">
                  <c:v>22</c:v>
                </c:pt>
                <c:pt idx="7344">
                  <c:v>20</c:v>
                </c:pt>
                <c:pt idx="7345">
                  <c:v>20</c:v>
                </c:pt>
                <c:pt idx="7346">
                  <c:v>21</c:v>
                </c:pt>
                <c:pt idx="7347">
                  <c:v>20</c:v>
                </c:pt>
                <c:pt idx="7348">
                  <c:v>21</c:v>
                </c:pt>
                <c:pt idx="7349">
                  <c:v>20</c:v>
                </c:pt>
                <c:pt idx="7350">
                  <c:v>19</c:v>
                </c:pt>
                <c:pt idx="7351">
                  <c:v>19</c:v>
                </c:pt>
                <c:pt idx="7352">
                  <c:v>23</c:v>
                </c:pt>
                <c:pt idx="7353">
                  <c:v>22</c:v>
                </c:pt>
                <c:pt idx="7354">
                  <c:v>24</c:v>
                </c:pt>
                <c:pt idx="7355">
                  <c:v>21</c:v>
                </c:pt>
                <c:pt idx="7356">
                  <c:v>20</c:v>
                </c:pt>
                <c:pt idx="7357">
                  <c:v>19</c:v>
                </c:pt>
                <c:pt idx="7358">
                  <c:v>20</c:v>
                </c:pt>
                <c:pt idx="7359">
                  <c:v>22</c:v>
                </c:pt>
                <c:pt idx="7360">
                  <c:v>19</c:v>
                </c:pt>
                <c:pt idx="7361">
                  <c:v>20</c:v>
                </c:pt>
                <c:pt idx="7362">
                  <c:v>19</c:v>
                </c:pt>
                <c:pt idx="7363">
                  <c:v>21</c:v>
                </c:pt>
                <c:pt idx="7364">
                  <c:v>22</c:v>
                </c:pt>
                <c:pt idx="7365">
                  <c:v>20</c:v>
                </c:pt>
                <c:pt idx="7366">
                  <c:v>20</c:v>
                </c:pt>
                <c:pt idx="7367">
                  <c:v>21</c:v>
                </c:pt>
                <c:pt idx="7368">
                  <c:v>20</c:v>
                </c:pt>
                <c:pt idx="7369">
                  <c:v>19</c:v>
                </c:pt>
                <c:pt idx="7370">
                  <c:v>21</c:v>
                </c:pt>
                <c:pt idx="7371">
                  <c:v>21</c:v>
                </c:pt>
                <c:pt idx="7372">
                  <c:v>22</c:v>
                </c:pt>
                <c:pt idx="7373">
                  <c:v>20</c:v>
                </c:pt>
                <c:pt idx="7374">
                  <c:v>21</c:v>
                </c:pt>
                <c:pt idx="7375">
                  <c:v>19</c:v>
                </c:pt>
                <c:pt idx="7376">
                  <c:v>20</c:v>
                </c:pt>
                <c:pt idx="7377">
                  <c:v>21</c:v>
                </c:pt>
                <c:pt idx="7378">
                  <c:v>22</c:v>
                </c:pt>
                <c:pt idx="7379">
                  <c:v>21</c:v>
                </c:pt>
                <c:pt idx="7380">
                  <c:v>21</c:v>
                </c:pt>
                <c:pt idx="7381">
                  <c:v>21</c:v>
                </c:pt>
                <c:pt idx="7382">
                  <c:v>22</c:v>
                </c:pt>
                <c:pt idx="7383">
                  <c:v>22</c:v>
                </c:pt>
                <c:pt idx="7384">
                  <c:v>21</c:v>
                </c:pt>
                <c:pt idx="7385">
                  <c:v>21</c:v>
                </c:pt>
                <c:pt idx="7386">
                  <c:v>23</c:v>
                </c:pt>
                <c:pt idx="7387">
                  <c:v>19</c:v>
                </c:pt>
                <c:pt idx="7388">
                  <c:v>20</c:v>
                </c:pt>
                <c:pt idx="7389">
                  <c:v>19</c:v>
                </c:pt>
                <c:pt idx="7390">
                  <c:v>21</c:v>
                </c:pt>
                <c:pt idx="7391">
                  <c:v>20</c:v>
                </c:pt>
                <c:pt idx="7392">
                  <c:v>22</c:v>
                </c:pt>
                <c:pt idx="7393">
                  <c:v>21</c:v>
                </c:pt>
                <c:pt idx="7394">
                  <c:v>21</c:v>
                </c:pt>
                <c:pt idx="7395">
                  <c:v>19</c:v>
                </c:pt>
                <c:pt idx="7396">
                  <c:v>21</c:v>
                </c:pt>
                <c:pt idx="7397">
                  <c:v>21</c:v>
                </c:pt>
                <c:pt idx="7398">
                  <c:v>20</c:v>
                </c:pt>
                <c:pt idx="7399">
                  <c:v>20</c:v>
                </c:pt>
                <c:pt idx="7400">
                  <c:v>20</c:v>
                </c:pt>
                <c:pt idx="7401">
                  <c:v>23</c:v>
                </c:pt>
                <c:pt idx="7402">
                  <c:v>21</c:v>
                </c:pt>
                <c:pt idx="7403">
                  <c:v>20</c:v>
                </c:pt>
                <c:pt idx="7404">
                  <c:v>20</c:v>
                </c:pt>
                <c:pt idx="7405">
                  <c:v>20</c:v>
                </c:pt>
                <c:pt idx="7406">
                  <c:v>23</c:v>
                </c:pt>
                <c:pt idx="7407">
                  <c:v>22</c:v>
                </c:pt>
                <c:pt idx="7408">
                  <c:v>21</c:v>
                </c:pt>
                <c:pt idx="7409">
                  <c:v>20</c:v>
                </c:pt>
                <c:pt idx="7410">
                  <c:v>23</c:v>
                </c:pt>
                <c:pt idx="7411">
                  <c:v>20</c:v>
                </c:pt>
                <c:pt idx="7412">
                  <c:v>19</c:v>
                </c:pt>
                <c:pt idx="7413">
                  <c:v>21</c:v>
                </c:pt>
                <c:pt idx="7414">
                  <c:v>20</c:v>
                </c:pt>
                <c:pt idx="7415">
                  <c:v>21</c:v>
                </c:pt>
                <c:pt idx="7416">
                  <c:v>21</c:v>
                </c:pt>
                <c:pt idx="7417">
                  <c:v>22</c:v>
                </c:pt>
                <c:pt idx="7418">
                  <c:v>21</c:v>
                </c:pt>
                <c:pt idx="7419">
                  <c:v>22</c:v>
                </c:pt>
                <c:pt idx="7420">
                  <c:v>22</c:v>
                </c:pt>
                <c:pt idx="7421">
                  <c:v>19</c:v>
                </c:pt>
                <c:pt idx="7422">
                  <c:v>21</c:v>
                </c:pt>
                <c:pt idx="7423">
                  <c:v>20</c:v>
                </c:pt>
                <c:pt idx="7424">
                  <c:v>17</c:v>
                </c:pt>
                <c:pt idx="7425">
                  <c:v>23</c:v>
                </c:pt>
                <c:pt idx="7426">
                  <c:v>20</c:v>
                </c:pt>
                <c:pt idx="7427">
                  <c:v>20</c:v>
                </c:pt>
                <c:pt idx="7428">
                  <c:v>20</c:v>
                </c:pt>
                <c:pt idx="7429">
                  <c:v>20</c:v>
                </c:pt>
                <c:pt idx="7430">
                  <c:v>24</c:v>
                </c:pt>
                <c:pt idx="7431">
                  <c:v>23</c:v>
                </c:pt>
                <c:pt idx="7432">
                  <c:v>22</c:v>
                </c:pt>
                <c:pt idx="7433">
                  <c:v>21</c:v>
                </c:pt>
                <c:pt idx="7434">
                  <c:v>22</c:v>
                </c:pt>
                <c:pt idx="7435">
                  <c:v>24</c:v>
                </c:pt>
                <c:pt idx="7436">
                  <c:v>18</c:v>
                </c:pt>
                <c:pt idx="7437">
                  <c:v>22</c:v>
                </c:pt>
                <c:pt idx="7438">
                  <c:v>21</c:v>
                </c:pt>
                <c:pt idx="7439">
                  <c:v>21</c:v>
                </c:pt>
                <c:pt idx="7440">
                  <c:v>20</c:v>
                </c:pt>
                <c:pt idx="7441">
                  <c:v>21</c:v>
                </c:pt>
                <c:pt idx="7442">
                  <c:v>20</c:v>
                </c:pt>
                <c:pt idx="7443">
                  <c:v>20</c:v>
                </c:pt>
                <c:pt idx="7444">
                  <c:v>18</c:v>
                </c:pt>
                <c:pt idx="7445">
                  <c:v>21</c:v>
                </c:pt>
                <c:pt idx="7446">
                  <c:v>23</c:v>
                </c:pt>
                <c:pt idx="7447">
                  <c:v>22</c:v>
                </c:pt>
                <c:pt idx="7448">
                  <c:v>21</c:v>
                </c:pt>
                <c:pt idx="7449">
                  <c:v>22</c:v>
                </c:pt>
                <c:pt idx="7450">
                  <c:v>20</c:v>
                </c:pt>
                <c:pt idx="7451">
                  <c:v>22</c:v>
                </c:pt>
                <c:pt idx="7452">
                  <c:v>20</c:v>
                </c:pt>
                <c:pt idx="7453">
                  <c:v>21</c:v>
                </c:pt>
                <c:pt idx="7454">
                  <c:v>21</c:v>
                </c:pt>
                <c:pt idx="7455">
                  <c:v>20</c:v>
                </c:pt>
                <c:pt idx="7456">
                  <c:v>20</c:v>
                </c:pt>
                <c:pt idx="7457">
                  <c:v>20</c:v>
                </c:pt>
                <c:pt idx="7458">
                  <c:v>22</c:v>
                </c:pt>
                <c:pt idx="7459">
                  <c:v>21</c:v>
                </c:pt>
                <c:pt idx="7460">
                  <c:v>21</c:v>
                </c:pt>
                <c:pt idx="7461">
                  <c:v>20</c:v>
                </c:pt>
                <c:pt idx="7462">
                  <c:v>18</c:v>
                </c:pt>
                <c:pt idx="7463">
                  <c:v>20</c:v>
                </c:pt>
                <c:pt idx="7464">
                  <c:v>20</c:v>
                </c:pt>
                <c:pt idx="7465">
                  <c:v>21</c:v>
                </c:pt>
                <c:pt idx="7466">
                  <c:v>21</c:v>
                </c:pt>
                <c:pt idx="7467">
                  <c:v>24</c:v>
                </c:pt>
                <c:pt idx="7468">
                  <c:v>23</c:v>
                </c:pt>
                <c:pt idx="7469">
                  <c:v>21</c:v>
                </c:pt>
                <c:pt idx="7470">
                  <c:v>21</c:v>
                </c:pt>
                <c:pt idx="7471">
                  <c:v>23</c:v>
                </c:pt>
                <c:pt idx="7472">
                  <c:v>20</c:v>
                </c:pt>
                <c:pt idx="7473">
                  <c:v>19</c:v>
                </c:pt>
                <c:pt idx="7474">
                  <c:v>19</c:v>
                </c:pt>
                <c:pt idx="7475">
                  <c:v>24</c:v>
                </c:pt>
                <c:pt idx="7476">
                  <c:v>22</c:v>
                </c:pt>
                <c:pt idx="7477">
                  <c:v>21</c:v>
                </c:pt>
                <c:pt idx="7478">
                  <c:v>21</c:v>
                </c:pt>
                <c:pt idx="7479">
                  <c:v>20</c:v>
                </c:pt>
                <c:pt idx="7480">
                  <c:v>20</c:v>
                </c:pt>
                <c:pt idx="7481">
                  <c:v>19</c:v>
                </c:pt>
                <c:pt idx="7482">
                  <c:v>20</c:v>
                </c:pt>
                <c:pt idx="7483">
                  <c:v>22</c:v>
                </c:pt>
                <c:pt idx="7484">
                  <c:v>16</c:v>
                </c:pt>
                <c:pt idx="7485">
                  <c:v>21</c:v>
                </c:pt>
                <c:pt idx="7486">
                  <c:v>21</c:v>
                </c:pt>
                <c:pt idx="7487">
                  <c:v>20</c:v>
                </c:pt>
                <c:pt idx="7488">
                  <c:v>20</c:v>
                </c:pt>
                <c:pt idx="7489">
                  <c:v>20</c:v>
                </c:pt>
                <c:pt idx="7490">
                  <c:v>29</c:v>
                </c:pt>
                <c:pt idx="7491">
                  <c:v>19</c:v>
                </c:pt>
                <c:pt idx="7492">
                  <c:v>20</c:v>
                </c:pt>
                <c:pt idx="7493">
                  <c:v>21</c:v>
                </c:pt>
                <c:pt idx="7494">
                  <c:v>19</c:v>
                </c:pt>
                <c:pt idx="7495">
                  <c:v>20</c:v>
                </c:pt>
                <c:pt idx="7496">
                  <c:v>20</c:v>
                </c:pt>
                <c:pt idx="7497">
                  <c:v>21</c:v>
                </c:pt>
                <c:pt idx="7498">
                  <c:v>20</c:v>
                </c:pt>
                <c:pt idx="7499">
                  <c:v>20</c:v>
                </c:pt>
                <c:pt idx="7500">
                  <c:v>20</c:v>
                </c:pt>
                <c:pt idx="7501">
                  <c:v>17</c:v>
                </c:pt>
                <c:pt idx="7502">
                  <c:v>20</c:v>
                </c:pt>
                <c:pt idx="7503">
                  <c:v>19</c:v>
                </c:pt>
                <c:pt idx="7504">
                  <c:v>21</c:v>
                </c:pt>
                <c:pt idx="7505">
                  <c:v>20</c:v>
                </c:pt>
                <c:pt idx="7506">
                  <c:v>20</c:v>
                </c:pt>
                <c:pt idx="7507">
                  <c:v>21</c:v>
                </c:pt>
                <c:pt idx="7508">
                  <c:v>19</c:v>
                </c:pt>
                <c:pt idx="7509">
                  <c:v>19</c:v>
                </c:pt>
                <c:pt idx="7510">
                  <c:v>21</c:v>
                </c:pt>
                <c:pt idx="7511">
                  <c:v>20</c:v>
                </c:pt>
                <c:pt idx="7512">
                  <c:v>20</c:v>
                </c:pt>
                <c:pt idx="7513">
                  <c:v>20</c:v>
                </c:pt>
                <c:pt idx="7514">
                  <c:v>21</c:v>
                </c:pt>
                <c:pt idx="7515">
                  <c:v>21</c:v>
                </c:pt>
                <c:pt idx="7516">
                  <c:v>21</c:v>
                </c:pt>
                <c:pt idx="7517">
                  <c:v>20</c:v>
                </c:pt>
                <c:pt idx="7518">
                  <c:v>20</c:v>
                </c:pt>
                <c:pt idx="7519">
                  <c:v>21</c:v>
                </c:pt>
                <c:pt idx="7520">
                  <c:v>20</c:v>
                </c:pt>
                <c:pt idx="7521">
                  <c:v>21</c:v>
                </c:pt>
                <c:pt idx="7522">
                  <c:v>20</c:v>
                </c:pt>
                <c:pt idx="7523">
                  <c:v>20</c:v>
                </c:pt>
                <c:pt idx="7524">
                  <c:v>20</c:v>
                </c:pt>
                <c:pt idx="7525">
                  <c:v>14</c:v>
                </c:pt>
                <c:pt idx="7526">
                  <c:v>22</c:v>
                </c:pt>
                <c:pt idx="7527">
                  <c:v>20</c:v>
                </c:pt>
                <c:pt idx="7528">
                  <c:v>21</c:v>
                </c:pt>
                <c:pt idx="7529">
                  <c:v>20</c:v>
                </c:pt>
                <c:pt idx="7530">
                  <c:v>20</c:v>
                </c:pt>
                <c:pt idx="7531">
                  <c:v>20</c:v>
                </c:pt>
                <c:pt idx="7532">
                  <c:v>20</c:v>
                </c:pt>
                <c:pt idx="7533">
                  <c:v>22</c:v>
                </c:pt>
                <c:pt idx="7534">
                  <c:v>22</c:v>
                </c:pt>
                <c:pt idx="7535">
                  <c:v>22</c:v>
                </c:pt>
                <c:pt idx="7536">
                  <c:v>20</c:v>
                </c:pt>
                <c:pt idx="7537">
                  <c:v>20</c:v>
                </c:pt>
                <c:pt idx="7538">
                  <c:v>21</c:v>
                </c:pt>
                <c:pt idx="7539">
                  <c:v>21</c:v>
                </c:pt>
                <c:pt idx="7540">
                  <c:v>21</c:v>
                </c:pt>
                <c:pt idx="7541">
                  <c:v>24</c:v>
                </c:pt>
                <c:pt idx="7542">
                  <c:v>20</c:v>
                </c:pt>
                <c:pt idx="7543">
                  <c:v>21</c:v>
                </c:pt>
                <c:pt idx="7544">
                  <c:v>21</c:v>
                </c:pt>
                <c:pt idx="7545">
                  <c:v>20</c:v>
                </c:pt>
                <c:pt idx="7546">
                  <c:v>21</c:v>
                </c:pt>
                <c:pt idx="7547">
                  <c:v>22</c:v>
                </c:pt>
                <c:pt idx="7548">
                  <c:v>20</c:v>
                </c:pt>
                <c:pt idx="7549">
                  <c:v>20</c:v>
                </c:pt>
                <c:pt idx="7550">
                  <c:v>22</c:v>
                </c:pt>
                <c:pt idx="7551">
                  <c:v>20</c:v>
                </c:pt>
                <c:pt idx="7552">
                  <c:v>20</c:v>
                </c:pt>
                <c:pt idx="7553">
                  <c:v>22</c:v>
                </c:pt>
                <c:pt idx="7554">
                  <c:v>22</c:v>
                </c:pt>
                <c:pt idx="7555">
                  <c:v>21</c:v>
                </c:pt>
                <c:pt idx="7556">
                  <c:v>21</c:v>
                </c:pt>
                <c:pt idx="7557">
                  <c:v>21</c:v>
                </c:pt>
                <c:pt idx="7558">
                  <c:v>21</c:v>
                </c:pt>
                <c:pt idx="7559">
                  <c:v>20</c:v>
                </c:pt>
                <c:pt idx="7560">
                  <c:v>22</c:v>
                </c:pt>
                <c:pt idx="7561">
                  <c:v>20</c:v>
                </c:pt>
                <c:pt idx="7562">
                  <c:v>20</c:v>
                </c:pt>
                <c:pt idx="7563">
                  <c:v>21</c:v>
                </c:pt>
                <c:pt idx="7564">
                  <c:v>23</c:v>
                </c:pt>
                <c:pt idx="7565">
                  <c:v>19</c:v>
                </c:pt>
                <c:pt idx="7566">
                  <c:v>21</c:v>
                </c:pt>
                <c:pt idx="7567">
                  <c:v>21</c:v>
                </c:pt>
                <c:pt idx="7568">
                  <c:v>21</c:v>
                </c:pt>
                <c:pt idx="7569">
                  <c:v>21</c:v>
                </c:pt>
                <c:pt idx="7570">
                  <c:v>21</c:v>
                </c:pt>
                <c:pt idx="7571">
                  <c:v>19</c:v>
                </c:pt>
                <c:pt idx="7572">
                  <c:v>21</c:v>
                </c:pt>
                <c:pt idx="7573">
                  <c:v>20</c:v>
                </c:pt>
                <c:pt idx="7574">
                  <c:v>20</c:v>
                </c:pt>
                <c:pt idx="7575">
                  <c:v>20</c:v>
                </c:pt>
                <c:pt idx="7576">
                  <c:v>21</c:v>
                </c:pt>
                <c:pt idx="7577">
                  <c:v>21</c:v>
                </c:pt>
                <c:pt idx="7578">
                  <c:v>20</c:v>
                </c:pt>
                <c:pt idx="7579">
                  <c:v>21</c:v>
                </c:pt>
                <c:pt idx="7580">
                  <c:v>20</c:v>
                </c:pt>
                <c:pt idx="7581">
                  <c:v>19</c:v>
                </c:pt>
                <c:pt idx="7582">
                  <c:v>19</c:v>
                </c:pt>
                <c:pt idx="7583">
                  <c:v>20</c:v>
                </c:pt>
                <c:pt idx="7584">
                  <c:v>21</c:v>
                </c:pt>
                <c:pt idx="7585">
                  <c:v>20</c:v>
                </c:pt>
                <c:pt idx="7586">
                  <c:v>21</c:v>
                </c:pt>
                <c:pt idx="7587">
                  <c:v>21</c:v>
                </c:pt>
                <c:pt idx="7588">
                  <c:v>21</c:v>
                </c:pt>
                <c:pt idx="7589">
                  <c:v>20</c:v>
                </c:pt>
                <c:pt idx="7590">
                  <c:v>23</c:v>
                </c:pt>
                <c:pt idx="7591">
                  <c:v>19</c:v>
                </c:pt>
                <c:pt idx="7592">
                  <c:v>20</c:v>
                </c:pt>
                <c:pt idx="7593">
                  <c:v>22</c:v>
                </c:pt>
                <c:pt idx="7594">
                  <c:v>21</c:v>
                </c:pt>
                <c:pt idx="7595">
                  <c:v>21</c:v>
                </c:pt>
                <c:pt idx="7596">
                  <c:v>20</c:v>
                </c:pt>
                <c:pt idx="7597">
                  <c:v>20</c:v>
                </c:pt>
                <c:pt idx="7598">
                  <c:v>22</c:v>
                </c:pt>
                <c:pt idx="7599">
                  <c:v>21</c:v>
                </c:pt>
                <c:pt idx="7600">
                  <c:v>17</c:v>
                </c:pt>
                <c:pt idx="7601">
                  <c:v>20</c:v>
                </c:pt>
                <c:pt idx="7602">
                  <c:v>19</c:v>
                </c:pt>
                <c:pt idx="7603">
                  <c:v>19</c:v>
                </c:pt>
                <c:pt idx="7604">
                  <c:v>21</c:v>
                </c:pt>
                <c:pt idx="7605">
                  <c:v>21</c:v>
                </c:pt>
                <c:pt idx="7606">
                  <c:v>20</c:v>
                </c:pt>
                <c:pt idx="7607">
                  <c:v>21</c:v>
                </c:pt>
                <c:pt idx="7608">
                  <c:v>20</c:v>
                </c:pt>
                <c:pt idx="7609">
                  <c:v>20</c:v>
                </c:pt>
                <c:pt idx="7610">
                  <c:v>21</c:v>
                </c:pt>
                <c:pt idx="7611">
                  <c:v>21</c:v>
                </c:pt>
                <c:pt idx="7612">
                  <c:v>20</c:v>
                </c:pt>
                <c:pt idx="7613">
                  <c:v>21</c:v>
                </c:pt>
                <c:pt idx="7614">
                  <c:v>21</c:v>
                </c:pt>
                <c:pt idx="7615">
                  <c:v>20</c:v>
                </c:pt>
                <c:pt idx="7616">
                  <c:v>21</c:v>
                </c:pt>
                <c:pt idx="7617">
                  <c:v>20</c:v>
                </c:pt>
                <c:pt idx="7618">
                  <c:v>21</c:v>
                </c:pt>
                <c:pt idx="7619">
                  <c:v>20</c:v>
                </c:pt>
                <c:pt idx="7620">
                  <c:v>21</c:v>
                </c:pt>
                <c:pt idx="7621">
                  <c:v>19</c:v>
                </c:pt>
                <c:pt idx="7622">
                  <c:v>20</c:v>
                </c:pt>
                <c:pt idx="7623">
                  <c:v>21</c:v>
                </c:pt>
                <c:pt idx="7624">
                  <c:v>19</c:v>
                </c:pt>
                <c:pt idx="7625">
                  <c:v>20</c:v>
                </c:pt>
                <c:pt idx="7626">
                  <c:v>22</c:v>
                </c:pt>
                <c:pt idx="7627">
                  <c:v>21</c:v>
                </c:pt>
                <c:pt idx="7628">
                  <c:v>20</c:v>
                </c:pt>
                <c:pt idx="7629">
                  <c:v>21</c:v>
                </c:pt>
                <c:pt idx="7630">
                  <c:v>21</c:v>
                </c:pt>
                <c:pt idx="7631">
                  <c:v>20</c:v>
                </c:pt>
                <c:pt idx="7632">
                  <c:v>22</c:v>
                </c:pt>
                <c:pt idx="7633">
                  <c:v>20</c:v>
                </c:pt>
                <c:pt idx="7634">
                  <c:v>20</c:v>
                </c:pt>
                <c:pt idx="7635">
                  <c:v>20</c:v>
                </c:pt>
                <c:pt idx="7636">
                  <c:v>22</c:v>
                </c:pt>
                <c:pt idx="7637">
                  <c:v>21</c:v>
                </c:pt>
                <c:pt idx="7638">
                  <c:v>20</c:v>
                </c:pt>
                <c:pt idx="7639">
                  <c:v>21</c:v>
                </c:pt>
                <c:pt idx="7640">
                  <c:v>22</c:v>
                </c:pt>
                <c:pt idx="7641">
                  <c:v>23</c:v>
                </c:pt>
                <c:pt idx="7642">
                  <c:v>21</c:v>
                </c:pt>
                <c:pt idx="7643">
                  <c:v>19</c:v>
                </c:pt>
                <c:pt idx="7644">
                  <c:v>19</c:v>
                </c:pt>
                <c:pt idx="7645">
                  <c:v>20</c:v>
                </c:pt>
                <c:pt idx="7646">
                  <c:v>21</c:v>
                </c:pt>
                <c:pt idx="7647">
                  <c:v>19</c:v>
                </c:pt>
                <c:pt idx="7648">
                  <c:v>21</c:v>
                </c:pt>
                <c:pt idx="7649">
                  <c:v>21</c:v>
                </c:pt>
                <c:pt idx="7650">
                  <c:v>21</c:v>
                </c:pt>
                <c:pt idx="7651">
                  <c:v>21</c:v>
                </c:pt>
                <c:pt idx="7652">
                  <c:v>20</c:v>
                </c:pt>
                <c:pt idx="7653">
                  <c:v>21</c:v>
                </c:pt>
                <c:pt idx="7654">
                  <c:v>21</c:v>
                </c:pt>
                <c:pt idx="7655">
                  <c:v>21</c:v>
                </c:pt>
                <c:pt idx="7656">
                  <c:v>18</c:v>
                </c:pt>
                <c:pt idx="7657">
                  <c:v>20</c:v>
                </c:pt>
                <c:pt idx="7658">
                  <c:v>20</c:v>
                </c:pt>
                <c:pt idx="7659">
                  <c:v>23</c:v>
                </c:pt>
                <c:pt idx="7660">
                  <c:v>22</c:v>
                </c:pt>
                <c:pt idx="7661">
                  <c:v>23</c:v>
                </c:pt>
                <c:pt idx="7662">
                  <c:v>19</c:v>
                </c:pt>
                <c:pt idx="7663">
                  <c:v>20</c:v>
                </c:pt>
                <c:pt idx="7664">
                  <c:v>21</c:v>
                </c:pt>
                <c:pt idx="7665">
                  <c:v>22</c:v>
                </c:pt>
                <c:pt idx="7666">
                  <c:v>21</c:v>
                </c:pt>
                <c:pt idx="7667">
                  <c:v>20</c:v>
                </c:pt>
                <c:pt idx="7668">
                  <c:v>21</c:v>
                </c:pt>
                <c:pt idx="7669">
                  <c:v>20</c:v>
                </c:pt>
                <c:pt idx="7670">
                  <c:v>21</c:v>
                </c:pt>
                <c:pt idx="7671">
                  <c:v>20</c:v>
                </c:pt>
                <c:pt idx="7672">
                  <c:v>21</c:v>
                </c:pt>
                <c:pt idx="7673">
                  <c:v>19</c:v>
                </c:pt>
                <c:pt idx="7674">
                  <c:v>21</c:v>
                </c:pt>
                <c:pt idx="7675">
                  <c:v>22</c:v>
                </c:pt>
                <c:pt idx="7676">
                  <c:v>21</c:v>
                </c:pt>
                <c:pt idx="7677">
                  <c:v>20</c:v>
                </c:pt>
                <c:pt idx="7678">
                  <c:v>20</c:v>
                </c:pt>
                <c:pt idx="7679">
                  <c:v>21</c:v>
                </c:pt>
                <c:pt idx="7680">
                  <c:v>19</c:v>
                </c:pt>
                <c:pt idx="7681">
                  <c:v>22</c:v>
                </c:pt>
                <c:pt idx="7682">
                  <c:v>21</c:v>
                </c:pt>
                <c:pt idx="7683">
                  <c:v>22</c:v>
                </c:pt>
                <c:pt idx="7684">
                  <c:v>22</c:v>
                </c:pt>
                <c:pt idx="7685">
                  <c:v>21</c:v>
                </c:pt>
                <c:pt idx="7686">
                  <c:v>20</c:v>
                </c:pt>
                <c:pt idx="7687">
                  <c:v>20</c:v>
                </c:pt>
                <c:pt idx="7688">
                  <c:v>21</c:v>
                </c:pt>
                <c:pt idx="7689">
                  <c:v>21</c:v>
                </c:pt>
                <c:pt idx="7690">
                  <c:v>21</c:v>
                </c:pt>
                <c:pt idx="7691">
                  <c:v>20</c:v>
                </c:pt>
                <c:pt idx="7692">
                  <c:v>22</c:v>
                </c:pt>
                <c:pt idx="7693">
                  <c:v>22</c:v>
                </c:pt>
                <c:pt idx="7694">
                  <c:v>21</c:v>
                </c:pt>
                <c:pt idx="7695">
                  <c:v>19</c:v>
                </c:pt>
                <c:pt idx="7696">
                  <c:v>22</c:v>
                </c:pt>
                <c:pt idx="7697">
                  <c:v>19</c:v>
                </c:pt>
                <c:pt idx="7698">
                  <c:v>23</c:v>
                </c:pt>
                <c:pt idx="7699">
                  <c:v>21</c:v>
                </c:pt>
                <c:pt idx="7700">
                  <c:v>20</c:v>
                </c:pt>
                <c:pt idx="7701">
                  <c:v>19</c:v>
                </c:pt>
                <c:pt idx="7702">
                  <c:v>19</c:v>
                </c:pt>
                <c:pt idx="7703">
                  <c:v>18</c:v>
                </c:pt>
                <c:pt idx="7704">
                  <c:v>23</c:v>
                </c:pt>
                <c:pt idx="7705">
                  <c:v>22</c:v>
                </c:pt>
                <c:pt idx="7706">
                  <c:v>20</c:v>
                </c:pt>
                <c:pt idx="7707">
                  <c:v>20</c:v>
                </c:pt>
                <c:pt idx="7708">
                  <c:v>21</c:v>
                </c:pt>
                <c:pt idx="7709">
                  <c:v>21</c:v>
                </c:pt>
                <c:pt idx="7710">
                  <c:v>21</c:v>
                </c:pt>
                <c:pt idx="7711">
                  <c:v>21</c:v>
                </c:pt>
                <c:pt idx="7712">
                  <c:v>22</c:v>
                </c:pt>
                <c:pt idx="7713">
                  <c:v>20</c:v>
                </c:pt>
                <c:pt idx="7714">
                  <c:v>21</c:v>
                </c:pt>
                <c:pt idx="7715">
                  <c:v>21</c:v>
                </c:pt>
                <c:pt idx="7716">
                  <c:v>20</c:v>
                </c:pt>
                <c:pt idx="7717">
                  <c:v>21</c:v>
                </c:pt>
                <c:pt idx="7718">
                  <c:v>20</c:v>
                </c:pt>
                <c:pt idx="7719">
                  <c:v>21</c:v>
                </c:pt>
                <c:pt idx="7720">
                  <c:v>21</c:v>
                </c:pt>
                <c:pt idx="7721">
                  <c:v>21</c:v>
                </c:pt>
                <c:pt idx="7722">
                  <c:v>20</c:v>
                </c:pt>
                <c:pt idx="7723">
                  <c:v>19</c:v>
                </c:pt>
                <c:pt idx="7724">
                  <c:v>20</c:v>
                </c:pt>
                <c:pt idx="7725">
                  <c:v>20</c:v>
                </c:pt>
                <c:pt idx="7726">
                  <c:v>20</c:v>
                </c:pt>
                <c:pt idx="7727">
                  <c:v>20</c:v>
                </c:pt>
                <c:pt idx="7728">
                  <c:v>20</c:v>
                </c:pt>
                <c:pt idx="7729">
                  <c:v>21</c:v>
                </c:pt>
                <c:pt idx="7730">
                  <c:v>21</c:v>
                </c:pt>
                <c:pt idx="7731">
                  <c:v>23</c:v>
                </c:pt>
                <c:pt idx="7732">
                  <c:v>20</c:v>
                </c:pt>
                <c:pt idx="7733">
                  <c:v>21</c:v>
                </c:pt>
                <c:pt idx="7734">
                  <c:v>22</c:v>
                </c:pt>
                <c:pt idx="7735">
                  <c:v>19</c:v>
                </c:pt>
                <c:pt idx="7736">
                  <c:v>21</c:v>
                </c:pt>
                <c:pt idx="7737">
                  <c:v>21</c:v>
                </c:pt>
                <c:pt idx="7738">
                  <c:v>20</c:v>
                </c:pt>
                <c:pt idx="7739">
                  <c:v>20</c:v>
                </c:pt>
                <c:pt idx="7740">
                  <c:v>21</c:v>
                </c:pt>
                <c:pt idx="7741">
                  <c:v>21</c:v>
                </c:pt>
                <c:pt idx="7742">
                  <c:v>19</c:v>
                </c:pt>
                <c:pt idx="7743">
                  <c:v>20</c:v>
                </c:pt>
                <c:pt idx="7744">
                  <c:v>21</c:v>
                </c:pt>
                <c:pt idx="7745">
                  <c:v>22</c:v>
                </c:pt>
                <c:pt idx="7746">
                  <c:v>19</c:v>
                </c:pt>
                <c:pt idx="7747">
                  <c:v>18</c:v>
                </c:pt>
                <c:pt idx="7748">
                  <c:v>22</c:v>
                </c:pt>
                <c:pt idx="7749">
                  <c:v>21</c:v>
                </c:pt>
                <c:pt idx="7750">
                  <c:v>21</c:v>
                </c:pt>
                <c:pt idx="7751">
                  <c:v>20</c:v>
                </c:pt>
                <c:pt idx="7752">
                  <c:v>21</c:v>
                </c:pt>
                <c:pt idx="7753">
                  <c:v>23</c:v>
                </c:pt>
                <c:pt idx="7754">
                  <c:v>23</c:v>
                </c:pt>
                <c:pt idx="7755">
                  <c:v>23</c:v>
                </c:pt>
                <c:pt idx="7756">
                  <c:v>20</c:v>
                </c:pt>
                <c:pt idx="7757">
                  <c:v>20</c:v>
                </c:pt>
                <c:pt idx="7758">
                  <c:v>21</c:v>
                </c:pt>
                <c:pt idx="7759">
                  <c:v>17</c:v>
                </c:pt>
                <c:pt idx="7760">
                  <c:v>20</c:v>
                </c:pt>
                <c:pt idx="7761">
                  <c:v>22</c:v>
                </c:pt>
                <c:pt idx="7762">
                  <c:v>21</c:v>
                </c:pt>
                <c:pt idx="7763">
                  <c:v>22</c:v>
                </c:pt>
                <c:pt idx="7764">
                  <c:v>20</c:v>
                </c:pt>
                <c:pt idx="7765">
                  <c:v>20</c:v>
                </c:pt>
                <c:pt idx="7766">
                  <c:v>21</c:v>
                </c:pt>
                <c:pt idx="7767">
                  <c:v>21</c:v>
                </c:pt>
                <c:pt idx="7768">
                  <c:v>21</c:v>
                </c:pt>
                <c:pt idx="7769">
                  <c:v>20</c:v>
                </c:pt>
                <c:pt idx="7770">
                  <c:v>21</c:v>
                </c:pt>
                <c:pt idx="7771">
                  <c:v>20</c:v>
                </c:pt>
                <c:pt idx="7772">
                  <c:v>21</c:v>
                </c:pt>
                <c:pt idx="7773">
                  <c:v>20</c:v>
                </c:pt>
                <c:pt idx="7774">
                  <c:v>19</c:v>
                </c:pt>
                <c:pt idx="7775">
                  <c:v>22</c:v>
                </c:pt>
                <c:pt idx="7776">
                  <c:v>26</c:v>
                </c:pt>
                <c:pt idx="7777">
                  <c:v>21</c:v>
                </c:pt>
                <c:pt idx="7778">
                  <c:v>24</c:v>
                </c:pt>
                <c:pt idx="7779">
                  <c:v>20</c:v>
                </c:pt>
                <c:pt idx="7780">
                  <c:v>21</c:v>
                </c:pt>
                <c:pt idx="7781">
                  <c:v>21</c:v>
                </c:pt>
                <c:pt idx="7782">
                  <c:v>18</c:v>
                </c:pt>
                <c:pt idx="7783">
                  <c:v>21</c:v>
                </c:pt>
                <c:pt idx="7784">
                  <c:v>20</c:v>
                </c:pt>
                <c:pt idx="7785">
                  <c:v>20</c:v>
                </c:pt>
                <c:pt idx="7786">
                  <c:v>20</c:v>
                </c:pt>
                <c:pt idx="7787">
                  <c:v>20</c:v>
                </c:pt>
                <c:pt idx="7788">
                  <c:v>22</c:v>
                </c:pt>
                <c:pt idx="7789">
                  <c:v>22</c:v>
                </c:pt>
                <c:pt idx="7790">
                  <c:v>21</c:v>
                </c:pt>
                <c:pt idx="7791">
                  <c:v>21</c:v>
                </c:pt>
                <c:pt idx="7792">
                  <c:v>18</c:v>
                </c:pt>
                <c:pt idx="7793">
                  <c:v>20</c:v>
                </c:pt>
                <c:pt idx="7794">
                  <c:v>21</c:v>
                </c:pt>
                <c:pt idx="7795">
                  <c:v>18</c:v>
                </c:pt>
                <c:pt idx="7796">
                  <c:v>21</c:v>
                </c:pt>
                <c:pt idx="7797">
                  <c:v>20</c:v>
                </c:pt>
                <c:pt idx="7798">
                  <c:v>20</c:v>
                </c:pt>
                <c:pt idx="7799">
                  <c:v>20</c:v>
                </c:pt>
                <c:pt idx="7800">
                  <c:v>20</c:v>
                </c:pt>
                <c:pt idx="7801">
                  <c:v>21</c:v>
                </c:pt>
                <c:pt idx="7802">
                  <c:v>21</c:v>
                </c:pt>
                <c:pt idx="7803">
                  <c:v>21</c:v>
                </c:pt>
                <c:pt idx="7804">
                  <c:v>21</c:v>
                </c:pt>
                <c:pt idx="7805">
                  <c:v>19</c:v>
                </c:pt>
                <c:pt idx="7806">
                  <c:v>21</c:v>
                </c:pt>
                <c:pt idx="7807">
                  <c:v>20</c:v>
                </c:pt>
                <c:pt idx="7808">
                  <c:v>22</c:v>
                </c:pt>
                <c:pt idx="7809">
                  <c:v>20</c:v>
                </c:pt>
                <c:pt idx="7810">
                  <c:v>21</c:v>
                </c:pt>
                <c:pt idx="7811">
                  <c:v>19</c:v>
                </c:pt>
                <c:pt idx="7812">
                  <c:v>20</c:v>
                </c:pt>
                <c:pt idx="7813">
                  <c:v>19</c:v>
                </c:pt>
                <c:pt idx="7814">
                  <c:v>21</c:v>
                </c:pt>
                <c:pt idx="7815">
                  <c:v>20</c:v>
                </c:pt>
                <c:pt idx="7816">
                  <c:v>19</c:v>
                </c:pt>
                <c:pt idx="7817">
                  <c:v>21</c:v>
                </c:pt>
                <c:pt idx="7818">
                  <c:v>17</c:v>
                </c:pt>
                <c:pt idx="7819">
                  <c:v>20</c:v>
                </c:pt>
                <c:pt idx="7820">
                  <c:v>21</c:v>
                </c:pt>
                <c:pt idx="7821">
                  <c:v>20</c:v>
                </c:pt>
                <c:pt idx="7822">
                  <c:v>21</c:v>
                </c:pt>
                <c:pt idx="7823">
                  <c:v>21</c:v>
                </c:pt>
                <c:pt idx="7824">
                  <c:v>20</c:v>
                </c:pt>
                <c:pt idx="7825">
                  <c:v>22</c:v>
                </c:pt>
                <c:pt idx="7826">
                  <c:v>21</c:v>
                </c:pt>
                <c:pt idx="7827">
                  <c:v>21</c:v>
                </c:pt>
                <c:pt idx="7828">
                  <c:v>21</c:v>
                </c:pt>
                <c:pt idx="7829">
                  <c:v>21</c:v>
                </c:pt>
                <c:pt idx="7830">
                  <c:v>21</c:v>
                </c:pt>
                <c:pt idx="7831">
                  <c:v>20</c:v>
                </c:pt>
                <c:pt idx="7832">
                  <c:v>20</c:v>
                </c:pt>
                <c:pt idx="7833">
                  <c:v>21</c:v>
                </c:pt>
                <c:pt idx="7834">
                  <c:v>21</c:v>
                </c:pt>
                <c:pt idx="7835">
                  <c:v>21</c:v>
                </c:pt>
                <c:pt idx="7836">
                  <c:v>20</c:v>
                </c:pt>
                <c:pt idx="7837">
                  <c:v>22</c:v>
                </c:pt>
                <c:pt idx="7838">
                  <c:v>20</c:v>
                </c:pt>
                <c:pt idx="7839">
                  <c:v>21</c:v>
                </c:pt>
                <c:pt idx="7840">
                  <c:v>21</c:v>
                </c:pt>
                <c:pt idx="7841">
                  <c:v>21</c:v>
                </c:pt>
                <c:pt idx="7842">
                  <c:v>20</c:v>
                </c:pt>
                <c:pt idx="7843">
                  <c:v>20</c:v>
                </c:pt>
                <c:pt idx="7844">
                  <c:v>20</c:v>
                </c:pt>
                <c:pt idx="7845">
                  <c:v>20</c:v>
                </c:pt>
                <c:pt idx="7846">
                  <c:v>21</c:v>
                </c:pt>
                <c:pt idx="7847">
                  <c:v>20</c:v>
                </c:pt>
                <c:pt idx="7848">
                  <c:v>21</c:v>
                </c:pt>
                <c:pt idx="7849">
                  <c:v>20</c:v>
                </c:pt>
                <c:pt idx="7850">
                  <c:v>23</c:v>
                </c:pt>
                <c:pt idx="7851">
                  <c:v>22</c:v>
                </c:pt>
                <c:pt idx="7852">
                  <c:v>21</c:v>
                </c:pt>
                <c:pt idx="7853">
                  <c:v>23</c:v>
                </c:pt>
                <c:pt idx="7854">
                  <c:v>19</c:v>
                </c:pt>
                <c:pt idx="7855">
                  <c:v>21</c:v>
                </c:pt>
                <c:pt idx="7856">
                  <c:v>21</c:v>
                </c:pt>
                <c:pt idx="7857">
                  <c:v>22</c:v>
                </c:pt>
                <c:pt idx="7858">
                  <c:v>21</c:v>
                </c:pt>
                <c:pt idx="7859">
                  <c:v>21</c:v>
                </c:pt>
                <c:pt idx="7860">
                  <c:v>21</c:v>
                </c:pt>
                <c:pt idx="7861">
                  <c:v>22</c:v>
                </c:pt>
                <c:pt idx="7862">
                  <c:v>20</c:v>
                </c:pt>
                <c:pt idx="7863">
                  <c:v>21</c:v>
                </c:pt>
                <c:pt idx="7864">
                  <c:v>20</c:v>
                </c:pt>
                <c:pt idx="7865">
                  <c:v>23</c:v>
                </c:pt>
                <c:pt idx="7866">
                  <c:v>19</c:v>
                </c:pt>
                <c:pt idx="7867">
                  <c:v>18</c:v>
                </c:pt>
                <c:pt idx="7868">
                  <c:v>24</c:v>
                </c:pt>
                <c:pt idx="7869">
                  <c:v>22</c:v>
                </c:pt>
                <c:pt idx="7870">
                  <c:v>20</c:v>
                </c:pt>
                <c:pt idx="7871">
                  <c:v>19</c:v>
                </c:pt>
                <c:pt idx="7872">
                  <c:v>21</c:v>
                </c:pt>
                <c:pt idx="7873">
                  <c:v>20</c:v>
                </c:pt>
                <c:pt idx="7874">
                  <c:v>21</c:v>
                </c:pt>
                <c:pt idx="7875">
                  <c:v>21</c:v>
                </c:pt>
                <c:pt idx="7876">
                  <c:v>20</c:v>
                </c:pt>
                <c:pt idx="7877">
                  <c:v>20</c:v>
                </c:pt>
                <c:pt idx="7878">
                  <c:v>21</c:v>
                </c:pt>
                <c:pt idx="7879">
                  <c:v>21</c:v>
                </c:pt>
                <c:pt idx="7880">
                  <c:v>20</c:v>
                </c:pt>
                <c:pt idx="7881">
                  <c:v>21</c:v>
                </c:pt>
                <c:pt idx="7882">
                  <c:v>21</c:v>
                </c:pt>
                <c:pt idx="7883">
                  <c:v>21</c:v>
                </c:pt>
                <c:pt idx="7884">
                  <c:v>20</c:v>
                </c:pt>
                <c:pt idx="7885">
                  <c:v>22</c:v>
                </c:pt>
                <c:pt idx="7886">
                  <c:v>19</c:v>
                </c:pt>
                <c:pt idx="7887">
                  <c:v>20</c:v>
                </c:pt>
                <c:pt idx="7888">
                  <c:v>21</c:v>
                </c:pt>
                <c:pt idx="7889">
                  <c:v>21</c:v>
                </c:pt>
                <c:pt idx="7890">
                  <c:v>20</c:v>
                </c:pt>
                <c:pt idx="7891">
                  <c:v>20</c:v>
                </c:pt>
                <c:pt idx="7892">
                  <c:v>20</c:v>
                </c:pt>
                <c:pt idx="7893">
                  <c:v>20</c:v>
                </c:pt>
                <c:pt idx="7894">
                  <c:v>20</c:v>
                </c:pt>
                <c:pt idx="7895">
                  <c:v>19</c:v>
                </c:pt>
                <c:pt idx="7896">
                  <c:v>20</c:v>
                </c:pt>
                <c:pt idx="7897">
                  <c:v>22</c:v>
                </c:pt>
                <c:pt idx="7898">
                  <c:v>21</c:v>
                </c:pt>
                <c:pt idx="7899">
                  <c:v>20</c:v>
                </c:pt>
                <c:pt idx="7900">
                  <c:v>20</c:v>
                </c:pt>
                <c:pt idx="7901">
                  <c:v>22</c:v>
                </c:pt>
                <c:pt idx="7902">
                  <c:v>20</c:v>
                </c:pt>
                <c:pt idx="7903">
                  <c:v>19</c:v>
                </c:pt>
                <c:pt idx="7904">
                  <c:v>21</c:v>
                </c:pt>
                <c:pt idx="7905">
                  <c:v>21</c:v>
                </c:pt>
                <c:pt idx="7906">
                  <c:v>20</c:v>
                </c:pt>
                <c:pt idx="7907">
                  <c:v>20</c:v>
                </c:pt>
                <c:pt idx="7908">
                  <c:v>21</c:v>
                </c:pt>
                <c:pt idx="7909">
                  <c:v>22</c:v>
                </c:pt>
                <c:pt idx="7910">
                  <c:v>21</c:v>
                </c:pt>
                <c:pt idx="7911">
                  <c:v>20</c:v>
                </c:pt>
                <c:pt idx="7912">
                  <c:v>21</c:v>
                </c:pt>
                <c:pt idx="7913">
                  <c:v>22</c:v>
                </c:pt>
                <c:pt idx="7914">
                  <c:v>21</c:v>
                </c:pt>
                <c:pt idx="7915">
                  <c:v>22</c:v>
                </c:pt>
                <c:pt idx="7916">
                  <c:v>23</c:v>
                </c:pt>
                <c:pt idx="7917">
                  <c:v>20</c:v>
                </c:pt>
                <c:pt idx="7918">
                  <c:v>20</c:v>
                </c:pt>
                <c:pt idx="7919">
                  <c:v>21</c:v>
                </c:pt>
                <c:pt idx="7920">
                  <c:v>20</c:v>
                </c:pt>
                <c:pt idx="7921">
                  <c:v>20</c:v>
                </c:pt>
                <c:pt idx="7922">
                  <c:v>20</c:v>
                </c:pt>
                <c:pt idx="7923">
                  <c:v>19</c:v>
                </c:pt>
                <c:pt idx="7924">
                  <c:v>19</c:v>
                </c:pt>
                <c:pt idx="7925">
                  <c:v>19</c:v>
                </c:pt>
                <c:pt idx="7926">
                  <c:v>21</c:v>
                </c:pt>
                <c:pt idx="7927">
                  <c:v>20</c:v>
                </c:pt>
                <c:pt idx="7928">
                  <c:v>21</c:v>
                </c:pt>
                <c:pt idx="7929">
                  <c:v>20</c:v>
                </c:pt>
                <c:pt idx="7930">
                  <c:v>23</c:v>
                </c:pt>
                <c:pt idx="7931">
                  <c:v>21</c:v>
                </c:pt>
                <c:pt idx="7932">
                  <c:v>20</c:v>
                </c:pt>
                <c:pt idx="7933">
                  <c:v>21</c:v>
                </c:pt>
                <c:pt idx="7934">
                  <c:v>20</c:v>
                </c:pt>
                <c:pt idx="7935">
                  <c:v>20</c:v>
                </c:pt>
                <c:pt idx="7936">
                  <c:v>23</c:v>
                </c:pt>
                <c:pt idx="7937">
                  <c:v>20</c:v>
                </c:pt>
                <c:pt idx="7938">
                  <c:v>21</c:v>
                </c:pt>
                <c:pt idx="7939">
                  <c:v>21</c:v>
                </c:pt>
                <c:pt idx="7940">
                  <c:v>22</c:v>
                </c:pt>
                <c:pt idx="7941">
                  <c:v>22</c:v>
                </c:pt>
                <c:pt idx="7942">
                  <c:v>20</c:v>
                </c:pt>
                <c:pt idx="7943">
                  <c:v>21</c:v>
                </c:pt>
                <c:pt idx="7944">
                  <c:v>19</c:v>
                </c:pt>
                <c:pt idx="7945">
                  <c:v>21</c:v>
                </c:pt>
                <c:pt idx="7946">
                  <c:v>21</c:v>
                </c:pt>
                <c:pt idx="7947">
                  <c:v>20</c:v>
                </c:pt>
                <c:pt idx="7948">
                  <c:v>21</c:v>
                </c:pt>
                <c:pt idx="7949">
                  <c:v>17</c:v>
                </c:pt>
                <c:pt idx="7950">
                  <c:v>21</c:v>
                </c:pt>
                <c:pt idx="7951">
                  <c:v>19</c:v>
                </c:pt>
                <c:pt idx="7952">
                  <c:v>21</c:v>
                </c:pt>
                <c:pt idx="7953">
                  <c:v>22</c:v>
                </c:pt>
                <c:pt idx="7954">
                  <c:v>21</c:v>
                </c:pt>
                <c:pt idx="7955">
                  <c:v>20</c:v>
                </c:pt>
                <c:pt idx="7956">
                  <c:v>20</c:v>
                </c:pt>
                <c:pt idx="7957">
                  <c:v>21</c:v>
                </c:pt>
                <c:pt idx="7958">
                  <c:v>21</c:v>
                </c:pt>
                <c:pt idx="7959">
                  <c:v>22</c:v>
                </c:pt>
                <c:pt idx="7960">
                  <c:v>20</c:v>
                </c:pt>
                <c:pt idx="7961">
                  <c:v>20</c:v>
                </c:pt>
                <c:pt idx="7962">
                  <c:v>22</c:v>
                </c:pt>
                <c:pt idx="7963">
                  <c:v>18</c:v>
                </c:pt>
                <c:pt idx="7964">
                  <c:v>19</c:v>
                </c:pt>
                <c:pt idx="7965">
                  <c:v>22</c:v>
                </c:pt>
                <c:pt idx="7966">
                  <c:v>20</c:v>
                </c:pt>
                <c:pt idx="7967">
                  <c:v>19</c:v>
                </c:pt>
                <c:pt idx="7968">
                  <c:v>20</c:v>
                </c:pt>
                <c:pt idx="7969">
                  <c:v>21</c:v>
                </c:pt>
                <c:pt idx="7970">
                  <c:v>21</c:v>
                </c:pt>
                <c:pt idx="7971">
                  <c:v>22</c:v>
                </c:pt>
                <c:pt idx="7972">
                  <c:v>21</c:v>
                </c:pt>
                <c:pt idx="7973">
                  <c:v>21</c:v>
                </c:pt>
                <c:pt idx="7974">
                  <c:v>23</c:v>
                </c:pt>
                <c:pt idx="7975">
                  <c:v>19</c:v>
                </c:pt>
                <c:pt idx="7976">
                  <c:v>20</c:v>
                </c:pt>
                <c:pt idx="7977">
                  <c:v>18</c:v>
                </c:pt>
                <c:pt idx="7978">
                  <c:v>21</c:v>
                </c:pt>
                <c:pt idx="7979">
                  <c:v>21</c:v>
                </c:pt>
                <c:pt idx="7980">
                  <c:v>21</c:v>
                </c:pt>
                <c:pt idx="7981">
                  <c:v>21</c:v>
                </c:pt>
                <c:pt idx="7982">
                  <c:v>22</c:v>
                </c:pt>
                <c:pt idx="7983">
                  <c:v>21</c:v>
                </c:pt>
                <c:pt idx="7984">
                  <c:v>20</c:v>
                </c:pt>
                <c:pt idx="7985">
                  <c:v>22</c:v>
                </c:pt>
                <c:pt idx="7986">
                  <c:v>21</c:v>
                </c:pt>
                <c:pt idx="7987">
                  <c:v>20</c:v>
                </c:pt>
                <c:pt idx="7988">
                  <c:v>21</c:v>
                </c:pt>
                <c:pt idx="7989">
                  <c:v>19</c:v>
                </c:pt>
                <c:pt idx="7990">
                  <c:v>19</c:v>
                </c:pt>
                <c:pt idx="7991">
                  <c:v>20</c:v>
                </c:pt>
                <c:pt idx="7992">
                  <c:v>20</c:v>
                </c:pt>
                <c:pt idx="7993">
                  <c:v>20</c:v>
                </c:pt>
                <c:pt idx="7994">
                  <c:v>21</c:v>
                </c:pt>
                <c:pt idx="7995">
                  <c:v>20</c:v>
                </c:pt>
                <c:pt idx="7996">
                  <c:v>19</c:v>
                </c:pt>
                <c:pt idx="7997">
                  <c:v>22</c:v>
                </c:pt>
                <c:pt idx="7998">
                  <c:v>22</c:v>
                </c:pt>
                <c:pt idx="7999">
                  <c:v>21</c:v>
                </c:pt>
                <c:pt idx="8000">
                  <c:v>22</c:v>
                </c:pt>
                <c:pt idx="8001">
                  <c:v>21</c:v>
                </c:pt>
                <c:pt idx="8002">
                  <c:v>20</c:v>
                </c:pt>
                <c:pt idx="8003">
                  <c:v>20</c:v>
                </c:pt>
                <c:pt idx="8004">
                  <c:v>20</c:v>
                </c:pt>
                <c:pt idx="8005">
                  <c:v>22</c:v>
                </c:pt>
                <c:pt idx="8006">
                  <c:v>17</c:v>
                </c:pt>
                <c:pt idx="8007">
                  <c:v>21</c:v>
                </c:pt>
                <c:pt idx="8008">
                  <c:v>20</c:v>
                </c:pt>
                <c:pt idx="8009">
                  <c:v>21</c:v>
                </c:pt>
                <c:pt idx="8010">
                  <c:v>21</c:v>
                </c:pt>
                <c:pt idx="8011">
                  <c:v>22</c:v>
                </c:pt>
                <c:pt idx="8012">
                  <c:v>20</c:v>
                </c:pt>
                <c:pt idx="8013">
                  <c:v>20</c:v>
                </c:pt>
                <c:pt idx="8014">
                  <c:v>21</c:v>
                </c:pt>
                <c:pt idx="8015">
                  <c:v>20</c:v>
                </c:pt>
                <c:pt idx="8016">
                  <c:v>20</c:v>
                </c:pt>
                <c:pt idx="8017">
                  <c:v>20</c:v>
                </c:pt>
                <c:pt idx="8018">
                  <c:v>22</c:v>
                </c:pt>
                <c:pt idx="8019">
                  <c:v>20</c:v>
                </c:pt>
                <c:pt idx="8020">
                  <c:v>20</c:v>
                </c:pt>
                <c:pt idx="8021">
                  <c:v>19</c:v>
                </c:pt>
                <c:pt idx="8022">
                  <c:v>21</c:v>
                </c:pt>
                <c:pt idx="8023">
                  <c:v>22</c:v>
                </c:pt>
                <c:pt idx="8024">
                  <c:v>21</c:v>
                </c:pt>
                <c:pt idx="8025">
                  <c:v>20</c:v>
                </c:pt>
                <c:pt idx="8026">
                  <c:v>20</c:v>
                </c:pt>
                <c:pt idx="8027">
                  <c:v>20</c:v>
                </c:pt>
                <c:pt idx="8028">
                  <c:v>20</c:v>
                </c:pt>
                <c:pt idx="8029">
                  <c:v>21</c:v>
                </c:pt>
                <c:pt idx="8030">
                  <c:v>20</c:v>
                </c:pt>
                <c:pt idx="8031">
                  <c:v>20</c:v>
                </c:pt>
                <c:pt idx="8032">
                  <c:v>19</c:v>
                </c:pt>
                <c:pt idx="8033">
                  <c:v>19</c:v>
                </c:pt>
                <c:pt idx="8034">
                  <c:v>21</c:v>
                </c:pt>
                <c:pt idx="8035">
                  <c:v>20</c:v>
                </c:pt>
                <c:pt idx="8036">
                  <c:v>20</c:v>
                </c:pt>
                <c:pt idx="8037">
                  <c:v>22</c:v>
                </c:pt>
                <c:pt idx="8038">
                  <c:v>18</c:v>
                </c:pt>
                <c:pt idx="8039">
                  <c:v>20</c:v>
                </c:pt>
                <c:pt idx="8040">
                  <c:v>20</c:v>
                </c:pt>
                <c:pt idx="8041">
                  <c:v>20</c:v>
                </c:pt>
                <c:pt idx="8042">
                  <c:v>20</c:v>
                </c:pt>
                <c:pt idx="8043">
                  <c:v>21</c:v>
                </c:pt>
                <c:pt idx="8044">
                  <c:v>21</c:v>
                </c:pt>
                <c:pt idx="8045">
                  <c:v>21</c:v>
                </c:pt>
                <c:pt idx="8046">
                  <c:v>21</c:v>
                </c:pt>
                <c:pt idx="8047">
                  <c:v>19</c:v>
                </c:pt>
                <c:pt idx="8048">
                  <c:v>20</c:v>
                </c:pt>
                <c:pt idx="8049">
                  <c:v>20</c:v>
                </c:pt>
                <c:pt idx="8050">
                  <c:v>20</c:v>
                </c:pt>
                <c:pt idx="8051">
                  <c:v>20</c:v>
                </c:pt>
                <c:pt idx="8052">
                  <c:v>22</c:v>
                </c:pt>
                <c:pt idx="8053">
                  <c:v>19</c:v>
                </c:pt>
                <c:pt idx="8054">
                  <c:v>21</c:v>
                </c:pt>
                <c:pt idx="8055">
                  <c:v>20</c:v>
                </c:pt>
                <c:pt idx="8056">
                  <c:v>23</c:v>
                </c:pt>
                <c:pt idx="8057">
                  <c:v>20</c:v>
                </c:pt>
                <c:pt idx="8058">
                  <c:v>20</c:v>
                </c:pt>
                <c:pt idx="8059">
                  <c:v>21</c:v>
                </c:pt>
                <c:pt idx="8060">
                  <c:v>21</c:v>
                </c:pt>
                <c:pt idx="8061">
                  <c:v>21</c:v>
                </c:pt>
                <c:pt idx="8062">
                  <c:v>17</c:v>
                </c:pt>
                <c:pt idx="8063">
                  <c:v>21</c:v>
                </c:pt>
                <c:pt idx="8064">
                  <c:v>18</c:v>
                </c:pt>
                <c:pt idx="8065">
                  <c:v>23</c:v>
                </c:pt>
                <c:pt idx="8066">
                  <c:v>21</c:v>
                </c:pt>
                <c:pt idx="8067">
                  <c:v>20</c:v>
                </c:pt>
                <c:pt idx="8068">
                  <c:v>22</c:v>
                </c:pt>
                <c:pt idx="8069">
                  <c:v>20</c:v>
                </c:pt>
                <c:pt idx="8070">
                  <c:v>21</c:v>
                </c:pt>
                <c:pt idx="8071">
                  <c:v>20</c:v>
                </c:pt>
                <c:pt idx="8072">
                  <c:v>21</c:v>
                </c:pt>
                <c:pt idx="8073">
                  <c:v>20</c:v>
                </c:pt>
                <c:pt idx="8074">
                  <c:v>21</c:v>
                </c:pt>
                <c:pt idx="8075">
                  <c:v>20</c:v>
                </c:pt>
                <c:pt idx="8076">
                  <c:v>21</c:v>
                </c:pt>
                <c:pt idx="8077">
                  <c:v>17</c:v>
                </c:pt>
                <c:pt idx="8078">
                  <c:v>21</c:v>
                </c:pt>
                <c:pt idx="8079">
                  <c:v>15</c:v>
                </c:pt>
                <c:pt idx="8080">
                  <c:v>19</c:v>
                </c:pt>
                <c:pt idx="8081">
                  <c:v>20</c:v>
                </c:pt>
                <c:pt idx="8082">
                  <c:v>20</c:v>
                </c:pt>
                <c:pt idx="8083">
                  <c:v>21</c:v>
                </c:pt>
                <c:pt idx="8084">
                  <c:v>21</c:v>
                </c:pt>
                <c:pt idx="8085">
                  <c:v>21</c:v>
                </c:pt>
                <c:pt idx="8086">
                  <c:v>21</c:v>
                </c:pt>
                <c:pt idx="8087">
                  <c:v>20</c:v>
                </c:pt>
                <c:pt idx="8088">
                  <c:v>20</c:v>
                </c:pt>
                <c:pt idx="8089">
                  <c:v>20</c:v>
                </c:pt>
                <c:pt idx="8090">
                  <c:v>19</c:v>
                </c:pt>
                <c:pt idx="8091">
                  <c:v>20</c:v>
                </c:pt>
                <c:pt idx="8092">
                  <c:v>21</c:v>
                </c:pt>
                <c:pt idx="8093">
                  <c:v>18</c:v>
                </c:pt>
                <c:pt idx="8094">
                  <c:v>20</c:v>
                </c:pt>
                <c:pt idx="8095">
                  <c:v>20</c:v>
                </c:pt>
                <c:pt idx="8096">
                  <c:v>20</c:v>
                </c:pt>
                <c:pt idx="8097">
                  <c:v>16</c:v>
                </c:pt>
                <c:pt idx="8098">
                  <c:v>22</c:v>
                </c:pt>
                <c:pt idx="8099">
                  <c:v>22</c:v>
                </c:pt>
                <c:pt idx="8100">
                  <c:v>20</c:v>
                </c:pt>
                <c:pt idx="8101">
                  <c:v>21</c:v>
                </c:pt>
                <c:pt idx="8102">
                  <c:v>22</c:v>
                </c:pt>
                <c:pt idx="8103">
                  <c:v>22</c:v>
                </c:pt>
                <c:pt idx="8104">
                  <c:v>21</c:v>
                </c:pt>
                <c:pt idx="8105">
                  <c:v>22</c:v>
                </c:pt>
                <c:pt idx="8106">
                  <c:v>18</c:v>
                </c:pt>
                <c:pt idx="8107">
                  <c:v>21</c:v>
                </c:pt>
                <c:pt idx="8108">
                  <c:v>20</c:v>
                </c:pt>
                <c:pt idx="8109">
                  <c:v>24</c:v>
                </c:pt>
                <c:pt idx="8110">
                  <c:v>21</c:v>
                </c:pt>
                <c:pt idx="8111">
                  <c:v>20</c:v>
                </c:pt>
                <c:pt idx="8112">
                  <c:v>20</c:v>
                </c:pt>
                <c:pt idx="8113">
                  <c:v>21</c:v>
                </c:pt>
                <c:pt idx="8114">
                  <c:v>20</c:v>
                </c:pt>
                <c:pt idx="8115">
                  <c:v>20</c:v>
                </c:pt>
                <c:pt idx="8116">
                  <c:v>21</c:v>
                </c:pt>
                <c:pt idx="8117">
                  <c:v>22</c:v>
                </c:pt>
                <c:pt idx="8118">
                  <c:v>20</c:v>
                </c:pt>
                <c:pt idx="8119">
                  <c:v>21</c:v>
                </c:pt>
                <c:pt idx="8120">
                  <c:v>22</c:v>
                </c:pt>
                <c:pt idx="8121">
                  <c:v>21</c:v>
                </c:pt>
                <c:pt idx="8122">
                  <c:v>19</c:v>
                </c:pt>
                <c:pt idx="8123">
                  <c:v>19</c:v>
                </c:pt>
                <c:pt idx="8124">
                  <c:v>20</c:v>
                </c:pt>
                <c:pt idx="8125">
                  <c:v>22</c:v>
                </c:pt>
                <c:pt idx="8126">
                  <c:v>21</c:v>
                </c:pt>
                <c:pt idx="8127">
                  <c:v>23</c:v>
                </c:pt>
                <c:pt idx="8128">
                  <c:v>21</c:v>
                </c:pt>
                <c:pt idx="8129">
                  <c:v>21</c:v>
                </c:pt>
                <c:pt idx="8130">
                  <c:v>21</c:v>
                </c:pt>
                <c:pt idx="8131">
                  <c:v>21</c:v>
                </c:pt>
                <c:pt idx="8132">
                  <c:v>20</c:v>
                </c:pt>
                <c:pt idx="8133">
                  <c:v>20</c:v>
                </c:pt>
                <c:pt idx="8134">
                  <c:v>21</c:v>
                </c:pt>
                <c:pt idx="8135">
                  <c:v>20</c:v>
                </c:pt>
                <c:pt idx="8136">
                  <c:v>22</c:v>
                </c:pt>
                <c:pt idx="8137">
                  <c:v>21</c:v>
                </c:pt>
                <c:pt idx="8138">
                  <c:v>19</c:v>
                </c:pt>
                <c:pt idx="8139">
                  <c:v>20</c:v>
                </c:pt>
                <c:pt idx="8140">
                  <c:v>21</c:v>
                </c:pt>
                <c:pt idx="8141">
                  <c:v>20</c:v>
                </c:pt>
                <c:pt idx="8142">
                  <c:v>20</c:v>
                </c:pt>
                <c:pt idx="8143">
                  <c:v>20</c:v>
                </c:pt>
                <c:pt idx="8144">
                  <c:v>23</c:v>
                </c:pt>
                <c:pt idx="8145">
                  <c:v>22</c:v>
                </c:pt>
                <c:pt idx="8146">
                  <c:v>20</c:v>
                </c:pt>
                <c:pt idx="8147">
                  <c:v>19</c:v>
                </c:pt>
                <c:pt idx="8148">
                  <c:v>20</c:v>
                </c:pt>
                <c:pt idx="8149">
                  <c:v>21</c:v>
                </c:pt>
                <c:pt idx="8150">
                  <c:v>22</c:v>
                </c:pt>
                <c:pt idx="8151">
                  <c:v>21</c:v>
                </c:pt>
                <c:pt idx="8152">
                  <c:v>20</c:v>
                </c:pt>
                <c:pt idx="8153">
                  <c:v>20</c:v>
                </c:pt>
                <c:pt idx="8154">
                  <c:v>21</c:v>
                </c:pt>
                <c:pt idx="8155">
                  <c:v>20</c:v>
                </c:pt>
                <c:pt idx="8156">
                  <c:v>22</c:v>
                </c:pt>
                <c:pt idx="8157">
                  <c:v>20</c:v>
                </c:pt>
                <c:pt idx="8158">
                  <c:v>21</c:v>
                </c:pt>
                <c:pt idx="8159">
                  <c:v>20</c:v>
                </c:pt>
                <c:pt idx="8160">
                  <c:v>20</c:v>
                </c:pt>
                <c:pt idx="8161">
                  <c:v>21</c:v>
                </c:pt>
                <c:pt idx="8162">
                  <c:v>20</c:v>
                </c:pt>
                <c:pt idx="8163">
                  <c:v>21</c:v>
                </c:pt>
                <c:pt idx="8164">
                  <c:v>21</c:v>
                </c:pt>
                <c:pt idx="8165">
                  <c:v>21</c:v>
                </c:pt>
                <c:pt idx="8166">
                  <c:v>21</c:v>
                </c:pt>
                <c:pt idx="8167">
                  <c:v>21</c:v>
                </c:pt>
                <c:pt idx="8168">
                  <c:v>21</c:v>
                </c:pt>
                <c:pt idx="8169">
                  <c:v>21</c:v>
                </c:pt>
                <c:pt idx="8170">
                  <c:v>20</c:v>
                </c:pt>
                <c:pt idx="8171">
                  <c:v>21</c:v>
                </c:pt>
                <c:pt idx="8172">
                  <c:v>23</c:v>
                </c:pt>
                <c:pt idx="8173">
                  <c:v>20</c:v>
                </c:pt>
                <c:pt idx="8174">
                  <c:v>20</c:v>
                </c:pt>
                <c:pt idx="8175">
                  <c:v>20</c:v>
                </c:pt>
                <c:pt idx="8176">
                  <c:v>20</c:v>
                </c:pt>
                <c:pt idx="8177">
                  <c:v>21</c:v>
                </c:pt>
                <c:pt idx="8178">
                  <c:v>22</c:v>
                </c:pt>
                <c:pt idx="8179">
                  <c:v>21</c:v>
                </c:pt>
                <c:pt idx="8180">
                  <c:v>20</c:v>
                </c:pt>
                <c:pt idx="8181">
                  <c:v>20</c:v>
                </c:pt>
                <c:pt idx="8182">
                  <c:v>20</c:v>
                </c:pt>
                <c:pt idx="8183">
                  <c:v>22</c:v>
                </c:pt>
                <c:pt idx="8184">
                  <c:v>19</c:v>
                </c:pt>
                <c:pt idx="8185">
                  <c:v>21</c:v>
                </c:pt>
                <c:pt idx="8186">
                  <c:v>21</c:v>
                </c:pt>
                <c:pt idx="8187">
                  <c:v>20</c:v>
                </c:pt>
                <c:pt idx="8188">
                  <c:v>20</c:v>
                </c:pt>
                <c:pt idx="8189">
                  <c:v>22</c:v>
                </c:pt>
                <c:pt idx="8190">
                  <c:v>20</c:v>
                </c:pt>
                <c:pt idx="8191">
                  <c:v>20</c:v>
                </c:pt>
                <c:pt idx="8192">
                  <c:v>23</c:v>
                </c:pt>
                <c:pt idx="8193">
                  <c:v>21</c:v>
                </c:pt>
                <c:pt idx="8194">
                  <c:v>20</c:v>
                </c:pt>
                <c:pt idx="8195">
                  <c:v>20</c:v>
                </c:pt>
                <c:pt idx="8196">
                  <c:v>21</c:v>
                </c:pt>
                <c:pt idx="8197">
                  <c:v>20</c:v>
                </c:pt>
                <c:pt idx="8198">
                  <c:v>20</c:v>
                </c:pt>
                <c:pt idx="8199">
                  <c:v>20</c:v>
                </c:pt>
                <c:pt idx="8200">
                  <c:v>21</c:v>
                </c:pt>
                <c:pt idx="8201">
                  <c:v>21</c:v>
                </c:pt>
                <c:pt idx="8202">
                  <c:v>19</c:v>
                </c:pt>
                <c:pt idx="8203">
                  <c:v>20</c:v>
                </c:pt>
                <c:pt idx="8204">
                  <c:v>19</c:v>
                </c:pt>
                <c:pt idx="8205">
                  <c:v>21</c:v>
                </c:pt>
                <c:pt idx="8206">
                  <c:v>21</c:v>
                </c:pt>
                <c:pt idx="8207">
                  <c:v>22</c:v>
                </c:pt>
                <c:pt idx="8208">
                  <c:v>20</c:v>
                </c:pt>
                <c:pt idx="8209">
                  <c:v>20</c:v>
                </c:pt>
                <c:pt idx="8210">
                  <c:v>20</c:v>
                </c:pt>
                <c:pt idx="8211">
                  <c:v>21</c:v>
                </c:pt>
                <c:pt idx="8212">
                  <c:v>22</c:v>
                </c:pt>
                <c:pt idx="8213">
                  <c:v>21</c:v>
                </c:pt>
                <c:pt idx="8214">
                  <c:v>19</c:v>
                </c:pt>
                <c:pt idx="8215">
                  <c:v>19</c:v>
                </c:pt>
                <c:pt idx="8216">
                  <c:v>20</c:v>
                </c:pt>
                <c:pt idx="8217">
                  <c:v>21</c:v>
                </c:pt>
                <c:pt idx="8218">
                  <c:v>22</c:v>
                </c:pt>
                <c:pt idx="8219">
                  <c:v>20</c:v>
                </c:pt>
                <c:pt idx="8220">
                  <c:v>20</c:v>
                </c:pt>
                <c:pt idx="8221">
                  <c:v>20</c:v>
                </c:pt>
                <c:pt idx="8222">
                  <c:v>19</c:v>
                </c:pt>
                <c:pt idx="8223">
                  <c:v>23</c:v>
                </c:pt>
                <c:pt idx="8224">
                  <c:v>20</c:v>
                </c:pt>
                <c:pt idx="8225">
                  <c:v>21</c:v>
                </c:pt>
                <c:pt idx="8226">
                  <c:v>23</c:v>
                </c:pt>
                <c:pt idx="8227">
                  <c:v>19</c:v>
                </c:pt>
                <c:pt idx="8228">
                  <c:v>20</c:v>
                </c:pt>
                <c:pt idx="8229">
                  <c:v>21</c:v>
                </c:pt>
                <c:pt idx="8230">
                  <c:v>24</c:v>
                </c:pt>
                <c:pt idx="8231">
                  <c:v>20</c:v>
                </c:pt>
                <c:pt idx="8232">
                  <c:v>21</c:v>
                </c:pt>
                <c:pt idx="8233">
                  <c:v>17</c:v>
                </c:pt>
                <c:pt idx="8234">
                  <c:v>24</c:v>
                </c:pt>
                <c:pt idx="8235">
                  <c:v>21</c:v>
                </c:pt>
                <c:pt idx="8236">
                  <c:v>20</c:v>
                </c:pt>
                <c:pt idx="8237">
                  <c:v>15</c:v>
                </c:pt>
                <c:pt idx="8238">
                  <c:v>21</c:v>
                </c:pt>
                <c:pt idx="8239">
                  <c:v>21</c:v>
                </c:pt>
                <c:pt idx="8240">
                  <c:v>21</c:v>
                </c:pt>
                <c:pt idx="8241">
                  <c:v>21</c:v>
                </c:pt>
                <c:pt idx="8242">
                  <c:v>22</c:v>
                </c:pt>
                <c:pt idx="8243">
                  <c:v>14</c:v>
                </c:pt>
                <c:pt idx="8244">
                  <c:v>21</c:v>
                </c:pt>
                <c:pt idx="8245">
                  <c:v>24</c:v>
                </c:pt>
                <c:pt idx="8246">
                  <c:v>21</c:v>
                </c:pt>
                <c:pt idx="8247">
                  <c:v>19</c:v>
                </c:pt>
                <c:pt idx="8248">
                  <c:v>19</c:v>
                </c:pt>
                <c:pt idx="8249">
                  <c:v>18</c:v>
                </c:pt>
                <c:pt idx="8250">
                  <c:v>21</c:v>
                </c:pt>
                <c:pt idx="8251">
                  <c:v>20</c:v>
                </c:pt>
                <c:pt idx="8252">
                  <c:v>19</c:v>
                </c:pt>
                <c:pt idx="8253">
                  <c:v>21</c:v>
                </c:pt>
                <c:pt idx="8254">
                  <c:v>21</c:v>
                </c:pt>
                <c:pt idx="8255">
                  <c:v>21</c:v>
                </c:pt>
                <c:pt idx="8256">
                  <c:v>20</c:v>
                </c:pt>
                <c:pt idx="8257">
                  <c:v>19</c:v>
                </c:pt>
                <c:pt idx="8258">
                  <c:v>18</c:v>
                </c:pt>
                <c:pt idx="8259">
                  <c:v>25</c:v>
                </c:pt>
                <c:pt idx="8260">
                  <c:v>24</c:v>
                </c:pt>
                <c:pt idx="8261">
                  <c:v>19</c:v>
                </c:pt>
                <c:pt idx="8262">
                  <c:v>22</c:v>
                </c:pt>
                <c:pt idx="8263">
                  <c:v>21</c:v>
                </c:pt>
                <c:pt idx="8264">
                  <c:v>22</c:v>
                </c:pt>
                <c:pt idx="8265">
                  <c:v>22</c:v>
                </c:pt>
                <c:pt idx="8266">
                  <c:v>20</c:v>
                </c:pt>
                <c:pt idx="8267">
                  <c:v>22</c:v>
                </c:pt>
                <c:pt idx="8268">
                  <c:v>21</c:v>
                </c:pt>
                <c:pt idx="8269">
                  <c:v>19</c:v>
                </c:pt>
                <c:pt idx="8270">
                  <c:v>26</c:v>
                </c:pt>
                <c:pt idx="8271">
                  <c:v>19</c:v>
                </c:pt>
                <c:pt idx="8272">
                  <c:v>22</c:v>
                </c:pt>
                <c:pt idx="8273">
                  <c:v>20</c:v>
                </c:pt>
                <c:pt idx="8274">
                  <c:v>20</c:v>
                </c:pt>
                <c:pt idx="8275">
                  <c:v>20</c:v>
                </c:pt>
                <c:pt idx="8276">
                  <c:v>20</c:v>
                </c:pt>
                <c:pt idx="8277">
                  <c:v>19</c:v>
                </c:pt>
                <c:pt idx="8278">
                  <c:v>18</c:v>
                </c:pt>
                <c:pt idx="8279">
                  <c:v>19</c:v>
                </c:pt>
                <c:pt idx="8280">
                  <c:v>17</c:v>
                </c:pt>
                <c:pt idx="8281">
                  <c:v>22</c:v>
                </c:pt>
                <c:pt idx="8282">
                  <c:v>20</c:v>
                </c:pt>
                <c:pt idx="8283">
                  <c:v>20</c:v>
                </c:pt>
                <c:pt idx="8284">
                  <c:v>26</c:v>
                </c:pt>
                <c:pt idx="8285">
                  <c:v>21</c:v>
                </c:pt>
                <c:pt idx="8286">
                  <c:v>21</c:v>
                </c:pt>
                <c:pt idx="8287">
                  <c:v>21</c:v>
                </c:pt>
                <c:pt idx="8288">
                  <c:v>24</c:v>
                </c:pt>
                <c:pt idx="8289">
                  <c:v>23</c:v>
                </c:pt>
                <c:pt idx="8290">
                  <c:v>18</c:v>
                </c:pt>
                <c:pt idx="8291">
                  <c:v>26</c:v>
                </c:pt>
                <c:pt idx="8292">
                  <c:v>23</c:v>
                </c:pt>
                <c:pt idx="8293">
                  <c:v>20</c:v>
                </c:pt>
                <c:pt idx="8294">
                  <c:v>23</c:v>
                </c:pt>
                <c:pt idx="8295">
                  <c:v>20</c:v>
                </c:pt>
                <c:pt idx="8296">
                  <c:v>23</c:v>
                </c:pt>
                <c:pt idx="8297">
                  <c:v>25</c:v>
                </c:pt>
                <c:pt idx="8298">
                  <c:v>22</c:v>
                </c:pt>
                <c:pt idx="8299">
                  <c:v>19</c:v>
                </c:pt>
                <c:pt idx="8300">
                  <c:v>20</c:v>
                </c:pt>
                <c:pt idx="8301">
                  <c:v>20</c:v>
                </c:pt>
                <c:pt idx="8302">
                  <c:v>22</c:v>
                </c:pt>
                <c:pt idx="8303">
                  <c:v>19</c:v>
                </c:pt>
                <c:pt idx="8304">
                  <c:v>22</c:v>
                </c:pt>
                <c:pt idx="8305">
                  <c:v>21</c:v>
                </c:pt>
                <c:pt idx="8306">
                  <c:v>20</c:v>
                </c:pt>
                <c:pt idx="8307">
                  <c:v>20</c:v>
                </c:pt>
                <c:pt idx="8308">
                  <c:v>20</c:v>
                </c:pt>
                <c:pt idx="8309">
                  <c:v>21</c:v>
                </c:pt>
                <c:pt idx="8310">
                  <c:v>18</c:v>
                </c:pt>
                <c:pt idx="8311">
                  <c:v>20</c:v>
                </c:pt>
                <c:pt idx="8312">
                  <c:v>21</c:v>
                </c:pt>
                <c:pt idx="8313">
                  <c:v>22</c:v>
                </c:pt>
                <c:pt idx="8314">
                  <c:v>22</c:v>
                </c:pt>
                <c:pt idx="8315">
                  <c:v>21</c:v>
                </c:pt>
                <c:pt idx="8316">
                  <c:v>22</c:v>
                </c:pt>
                <c:pt idx="8317">
                  <c:v>19</c:v>
                </c:pt>
                <c:pt idx="8318">
                  <c:v>22</c:v>
                </c:pt>
                <c:pt idx="8319">
                  <c:v>22</c:v>
                </c:pt>
                <c:pt idx="8320">
                  <c:v>21</c:v>
                </c:pt>
                <c:pt idx="8321">
                  <c:v>20</c:v>
                </c:pt>
                <c:pt idx="8322">
                  <c:v>23</c:v>
                </c:pt>
                <c:pt idx="8323">
                  <c:v>23</c:v>
                </c:pt>
                <c:pt idx="8324">
                  <c:v>20</c:v>
                </c:pt>
                <c:pt idx="8325">
                  <c:v>21</c:v>
                </c:pt>
                <c:pt idx="8326">
                  <c:v>21</c:v>
                </c:pt>
                <c:pt idx="8327">
                  <c:v>20</c:v>
                </c:pt>
                <c:pt idx="8328">
                  <c:v>22</c:v>
                </c:pt>
                <c:pt idx="8329">
                  <c:v>22</c:v>
                </c:pt>
                <c:pt idx="8330">
                  <c:v>20</c:v>
                </c:pt>
                <c:pt idx="8331">
                  <c:v>20</c:v>
                </c:pt>
                <c:pt idx="8332">
                  <c:v>21</c:v>
                </c:pt>
                <c:pt idx="8333">
                  <c:v>20</c:v>
                </c:pt>
                <c:pt idx="8334">
                  <c:v>22</c:v>
                </c:pt>
                <c:pt idx="8335">
                  <c:v>21</c:v>
                </c:pt>
                <c:pt idx="8336">
                  <c:v>21</c:v>
                </c:pt>
                <c:pt idx="8337">
                  <c:v>21</c:v>
                </c:pt>
                <c:pt idx="8338">
                  <c:v>22</c:v>
                </c:pt>
                <c:pt idx="8339">
                  <c:v>20</c:v>
                </c:pt>
                <c:pt idx="8340">
                  <c:v>21</c:v>
                </c:pt>
                <c:pt idx="8341">
                  <c:v>21</c:v>
                </c:pt>
                <c:pt idx="8342">
                  <c:v>23</c:v>
                </c:pt>
                <c:pt idx="8343">
                  <c:v>19</c:v>
                </c:pt>
                <c:pt idx="8344">
                  <c:v>21</c:v>
                </c:pt>
                <c:pt idx="8345">
                  <c:v>20</c:v>
                </c:pt>
                <c:pt idx="8346">
                  <c:v>20</c:v>
                </c:pt>
                <c:pt idx="8347">
                  <c:v>23</c:v>
                </c:pt>
                <c:pt idx="8348">
                  <c:v>20</c:v>
                </c:pt>
                <c:pt idx="8349">
                  <c:v>17</c:v>
                </c:pt>
                <c:pt idx="8350">
                  <c:v>21</c:v>
                </c:pt>
                <c:pt idx="8351">
                  <c:v>21</c:v>
                </c:pt>
                <c:pt idx="8352">
                  <c:v>23</c:v>
                </c:pt>
                <c:pt idx="8353">
                  <c:v>21</c:v>
                </c:pt>
                <c:pt idx="8354">
                  <c:v>20</c:v>
                </c:pt>
                <c:pt idx="8355">
                  <c:v>19</c:v>
                </c:pt>
                <c:pt idx="8356">
                  <c:v>20</c:v>
                </c:pt>
                <c:pt idx="8357">
                  <c:v>20</c:v>
                </c:pt>
                <c:pt idx="8358">
                  <c:v>25</c:v>
                </c:pt>
                <c:pt idx="8359">
                  <c:v>23</c:v>
                </c:pt>
                <c:pt idx="8360">
                  <c:v>21</c:v>
                </c:pt>
                <c:pt idx="8361">
                  <c:v>19</c:v>
                </c:pt>
                <c:pt idx="8362">
                  <c:v>22</c:v>
                </c:pt>
                <c:pt idx="8363">
                  <c:v>20</c:v>
                </c:pt>
                <c:pt idx="8364">
                  <c:v>20</c:v>
                </c:pt>
                <c:pt idx="8365">
                  <c:v>21</c:v>
                </c:pt>
                <c:pt idx="8366">
                  <c:v>21</c:v>
                </c:pt>
                <c:pt idx="8367">
                  <c:v>21</c:v>
                </c:pt>
                <c:pt idx="8368">
                  <c:v>21</c:v>
                </c:pt>
                <c:pt idx="8369">
                  <c:v>22</c:v>
                </c:pt>
                <c:pt idx="8370">
                  <c:v>20</c:v>
                </c:pt>
                <c:pt idx="8371">
                  <c:v>19</c:v>
                </c:pt>
                <c:pt idx="8372">
                  <c:v>22</c:v>
                </c:pt>
                <c:pt idx="8373">
                  <c:v>22</c:v>
                </c:pt>
                <c:pt idx="8374">
                  <c:v>20</c:v>
                </c:pt>
                <c:pt idx="8375">
                  <c:v>19</c:v>
                </c:pt>
                <c:pt idx="8376">
                  <c:v>20</c:v>
                </c:pt>
                <c:pt idx="8377">
                  <c:v>19</c:v>
                </c:pt>
                <c:pt idx="8378">
                  <c:v>20</c:v>
                </c:pt>
                <c:pt idx="8379">
                  <c:v>21</c:v>
                </c:pt>
                <c:pt idx="8380">
                  <c:v>21</c:v>
                </c:pt>
                <c:pt idx="8381">
                  <c:v>20</c:v>
                </c:pt>
                <c:pt idx="8382">
                  <c:v>20</c:v>
                </c:pt>
                <c:pt idx="8383">
                  <c:v>22</c:v>
                </c:pt>
                <c:pt idx="8384">
                  <c:v>20</c:v>
                </c:pt>
                <c:pt idx="8385">
                  <c:v>19</c:v>
                </c:pt>
                <c:pt idx="8386">
                  <c:v>23</c:v>
                </c:pt>
                <c:pt idx="8387">
                  <c:v>18</c:v>
                </c:pt>
                <c:pt idx="8388">
                  <c:v>23</c:v>
                </c:pt>
                <c:pt idx="8389">
                  <c:v>21</c:v>
                </c:pt>
                <c:pt idx="8390">
                  <c:v>20</c:v>
                </c:pt>
                <c:pt idx="8391">
                  <c:v>20</c:v>
                </c:pt>
                <c:pt idx="8392">
                  <c:v>21</c:v>
                </c:pt>
                <c:pt idx="8393">
                  <c:v>20</c:v>
                </c:pt>
                <c:pt idx="8394">
                  <c:v>17</c:v>
                </c:pt>
                <c:pt idx="8395">
                  <c:v>20</c:v>
                </c:pt>
                <c:pt idx="8396">
                  <c:v>21</c:v>
                </c:pt>
                <c:pt idx="8397">
                  <c:v>20</c:v>
                </c:pt>
                <c:pt idx="8398">
                  <c:v>21</c:v>
                </c:pt>
                <c:pt idx="8399">
                  <c:v>19</c:v>
                </c:pt>
                <c:pt idx="8400">
                  <c:v>20</c:v>
                </c:pt>
                <c:pt idx="8401">
                  <c:v>27</c:v>
                </c:pt>
                <c:pt idx="8402">
                  <c:v>19</c:v>
                </c:pt>
                <c:pt idx="8403">
                  <c:v>21</c:v>
                </c:pt>
                <c:pt idx="8404">
                  <c:v>20</c:v>
                </c:pt>
                <c:pt idx="8405">
                  <c:v>22</c:v>
                </c:pt>
                <c:pt idx="8406">
                  <c:v>21</c:v>
                </c:pt>
                <c:pt idx="8407">
                  <c:v>20</c:v>
                </c:pt>
                <c:pt idx="8408">
                  <c:v>20</c:v>
                </c:pt>
                <c:pt idx="8409">
                  <c:v>23</c:v>
                </c:pt>
                <c:pt idx="8410">
                  <c:v>22</c:v>
                </c:pt>
                <c:pt idx="8411">
                  <c:v>20</c:v>
                </c:pt>
                <c:pt idx="8412">
                  <c:v>20</c:v>
                </c:pt>
                <c:pt idx="8413">
                  <c:v>20</c:v>
                </c:pt>
                <c:pt idx="8414">
                  <c:v>21</c:v>
                </c:pt>
                <c:pt idx="8415">
                  <c:v>21</c:v>
                </c:pt>
                <c:pt idx="8416">
                  <c:v>21</c:v>
                </c:pt>
                <c:pt idx="8417">
                  <c:v>22</c:v>
                </c:pt>
                <c:pt idx="8418">
                  <c:v>20</c:v>
                </c:pt>
                <c:pt idx="8419">
                  <c:v>20</c:v>
                </c:pt>
                <c:pt idx="8420">
                  <c:v>20</c:v>
                </c:pt>
                <c:pt idx="8421">
                  <c:v>21</c:v>
                </c:pt>
                <c:pt idx="8422">
                  <c:v>22</c:v>
                </c:pt>
                <c:pt idx="8423">
                  <c:v>20</c:v>
                </c:pt>
                <c:pt idx="8424">
                  <c:v>20</c:v>
                </c:pt>
                <c:pt idx="8425">
                  <c:v>21</c:v>
                </c:pt>
                <c:pt idx="8426">
                  <c:v>20</c:v>
                </c:pt>
                <c:pt idx="8427">
                  <c:v>22</c:v>
                </c:pt>
                <c:pt idx="8428">
                  <c:v>21</c:v>
                </c:pt>
                <c:pt idx="8429">
                  <c:v>20</c:v>
                </c:pt>
                <c:pt idx="8430">
                  <c:v>19</c:v>
                </c:pt>
                <c:pt idx="8431">
                  <c:v>20</c:v>
                </c:pt>
                <c:pt idx="8432">
                  <c:v>20</c:v>
                </c:pt>
                <c:pt idx="8433">
                  <c:v>21</c:v>
                </c:pt>
                <c:pt idx="8434">
                  <c:v>21</c:v>
                </c:pt>
                <c:pt idx="8435">
                  <c:v>20</c:v>
                </c:pt>
                <c:pt idx="8436">
                  <c:v>21</c:v>
                </c:pt>
                <c:pt idx="8437">
                  <c:v>19</c:v>
                </c:pt>
                <c:pt idx="8438">
                  <c:v>21</c:v>
                </c:pt>
                <c:pt idx="8439">
                  <c:v>21</c:v>
                </c:pt>
                <c:pt idx="8440">
                  <c:v>22</c:v>
                </c:pt>
                <c:pt idx="8441">
                  <c:v>23</c:v>
                </c:pt>
                <c:pt idx="8442">
                  <c:v>20</c:v>
                </c:pt>
                <c:pt idx="8443">
                  <c:v>21</c:v>
                </c:pt>
                <c:pt idx="8444">
                  <c:v>23</c:v>
                </c:pt>
                <c:pt idx="8445">
                  <c:v>25</c:v>
                </c:pt>
                <c:pt idx="8446">
                  <c:v>20</c:v>
                </c:pt>
                <c:pt idx="8447">
                  <c:v>20</c:v>
                </c:pt>
                <c:pt idx="8448">
                  <c:v>20</c:v>
                </c:pt>
                <c:pt idx="8449">
                  <c:v>21</c:v>
                </c:pt>
                <c:pt idx="8450">
                  <c:v>20</c:v>
                </c:pt>
                <c:pt idx="8451">
                  <c:v>19</c:v>
                </c:pt>
                <c:pt idx="8452">
                  <c:v>17</c:v>
                </c:pt>
                <c:pt idx="8453">
                  <c:v>20</c:v>
                </c:pt>
                <c:pt idx="8454">
                  <c:v>20</c:v>
                </c:pt>
                <c:pt idx="8455">
                  <c:v>20</c:v>
                </c:pt>
                <c:pt idx="8456">
                  <c:v>20</c:v>
                </c:pt>
                <c:pt idx="8457">
                  <c:v>20</c:v>
                </c:pt>
                <c:pt idx="8458">
                  <c:v>21</c:v>
                </c:pt>
                <c:pt idx="8459">
                  <c:v>20</c:v>
                </c:pt>
                <c:pt idx="8460">
                  <c:v>20</c:v>
                </c:pt>
                <c:pt idx="8461">
                  <c:v>20</c:v>
                </c:pt>
                <c:pt idx="8462">
                  <c:v>21</c:v>
                </c:pt>
                <c:pt idx="8463">
                  <c:v>20</c:v>
                </c:pt>
                <c:pt idx="8464">
                  <c:v>21</c:v>
                </c:pt>
                <c:pt idx="8465">
                  <c:v>20</c:v>
                </c:pt>
                <c:pt idx="8466">
                  <c:v>19</c:v>
                </c:pt>
                <c:pt idx="8467">
                  <c:v>22</c:v>
                </c:pt>
                <c:pt idx="8468">
                  <c:v>20</c:v>
                </c:pt>
                <c:pt idx="8469">
                  <c:v>22</c:v>
                </c:pt>
                <c:pt idx="8470">
                  <c:v>20</c:v>
                </c:pt>
                <c:pt idx="8471">
                  <c:v>19</c:v>
                </c:pt>
                <c:pt idx="8472">
                  <c:v>21</c:v>
                </c:pt>
                <c:pt idx="8473">
                  <c:v>22</c:v>
                </c:pt>
                <c:pt idx="8474">
                  <c:v>18</c:v>
                </c:pt>
                <c:pt idx="8475">
                  <c:v>26</c:v>
                </c:pt>
                <c:pt idx="8476">
                  <c:v>21</c:v>
                </c:pt>
                <c:pt idx="8477">
                  <c:v>20</c:v>
                </c:pt>
                <c:pt idx="8478">
                  <c:v>21</c:v>
                </c:pt>
                <c:pt idx="8479">
                  <c:v>22</c:v>
                </c:pt>
                <c:pt idx="8480">
                  <c:v>21</c:v>
                </c:pt>
                <c:pt idx="8481">
                  <c:v>21</c:v>
                </c:pt>
                <c:pt idx="8482">
                  <c:v>15</c:v>
                </c:pt>
                <c:pt idx="8483">
                  <c:v>22</c:v>
                </c:pt>
                <c:pt idx="8484">
                  <c:v>21</c:v>
                </c:pt>
                <c:pt idx="8485">
                  <c:v>23</c:v>
                </c:pt>
                <c:pt idx="8486">
                  <c:v>21</c:v>
                </c:pt>
                <c:pt idx="8487">
                  <c:v>21</c:v>
                </c:pt>
                <c:pt idx="8488">
                  <c:v>24</c:v>
                </c:pt>
                <c:pt idx="8489">
                  <c:v>20</c:v>
                </c:pt>
                <c:pt idx="8490">
                  <c:v>21</c:v>
                </c:pt>
                <c:pt idx="8491">
                  <c:v>21</c:v>
                </c:pt>
                <c:pt idx="8492">
                  <c:v>20</c:v>
                </c:pt>
                <c:pt idx="8493">
                  <c:v>20</c:v>
                </c:pt>
                <c:pt idx="8494">
                  <c:v>21</c:v>
                </c:pt>
                <c:pt idx="8495">
                  <c:v>20</c:v>
                </c:pt>
                <c:pt idx="8496">
                  <c:v>27</c:v>
                </c:pt>
                <c:pt idx="8497">
                  <c:v>21</c:v>
                </c:pt>
                <c:pt idx="8498">
                  <c:v>21</c:v>
                </c:pt>
                <c:pt idx="8499">
                  <c:v>21</c:v>
                </c:pt>
                <c:pt idx="8500">
                  <c:v>20</c:v>
                </c:pt>
                <c:pt idx="8501">
                  <c:v>19</c:v>
                </c:pt>
                <c:pt idx="8502">
                  <c:v>19</c:v>
                </c:pt>
                <c:pt idx="8503">
                  <c:v>21</c:v>
                </c:pt>
                <c:pt idx="8504">
                  <c:v>21</c:v>
                </c:pt>
                <c:pt idx="8505">
                  <c:v>20</c:v>
                </c:pt>
                <c:pt idx="8506">
                  <c:v>20</c:v>
                </c:pt>
                <c:pt idx="8507">
                  <c:v>20</c:v>
                </c:pt>
                <c:pt idx="8508">
                  <c:v>19</c:v>
                </c:pt>
                <c:pt idx="8509">
                  <c:v>19</c:v>
                </c:pt>
                <c:pt idx="8510">
                  <c:v>20</c:v>
                </c:pt>
                <c:pt idx="8511">
                  <c:v>22</c:v>
                </c:pt>
                <c:pt idx="8512">
                  <c:v>22</c:v>
                </c:pt>
                <c:pt idx="8513">
                  <c:v>21</c:v>
                </c:pt>
                <c:pt idx="8514">
                  <c:v>20</c:v>
                </c:pt>
                <c:pt idx="8515">
                  <c:v>21</c:v>
                </c:pt>
                <c:pt idx="8516">
                  <c:v>22</c:v>
                </c:pt>
                <c:pt idx="8517">
                  <c:v>23</c:v>
                </c:pt>
                <c:pt idx="8518">
                  <c:v>20</c:v>
                </c:pt>
                <c:pt idx="8519">
                  <c:v>16</c:v>
                </c:pt>
                <c:pt idx="8520">
                  <c:v>22</c:v>
                </c:pt>
                <c:pt idx="8521">
                  <c:v>21</c:v>
                </c:pt>
                <c:pt idx="8522">
                  <c:v>22</c:v>
                </c:pt>
                <c:pt idx="8523">
                  <c:v>19</c:v>
                </c:pt>
                <c:pt idx="8524">
                  <c:v>21</c:v>
                </c:pt>
                <c:pt idx="8525">
                  <c:v>20</c:v>
                </c:pt>
                <c:pt idx="8526">
                  <c:v>20</c:v>
                </c:pt>
                <c:pt idx="8527">
                  <c:v>20</c:v>
                </c:pt>
                <c:pt idx="8528">
                  <c:v>20</c:v>
                </c:pt>
                <c:pt idx="8529">
                  <c:v>21</c:v>
                </c:pt>
                <c:pt idx="8530">
                  <c:v>20</c:v>
                </c:pt>
                <c:pt idx="8531">
                  <c:v>20</c:v>
                </c:pt>
                <c:pt idx="8532">
                  <c:v>20</c:v>
                </c:pt>
                <c:pt idx="8533">
                  <c:v>17</c:v>
                </c:pt>
                <c:pt idx="8534">
                  <c:v>20</c:v>
                </c:pt>
                <c:pt idx="8535">
                  <c:v>21</c:v>
                </c:pt>
                <c:pt idx="8536">
                  <c:v>19</c:v>
                </c:pt>
                <c:pt idx="8537">
                  <c:v>27</c:v>
                </c:pt>
                <c:pt idx="8538">
                  <c:v>21</c:v>
                </c:pt>
                <c:pt idx="8539">
                  <c:v>20</c:v>
                </c:pt>
                <c:pt idx="8540">
                  <c:v>22</c:v>
                </c:pt>
                <c:pt idx="8541">
                  <c:v>21</c:v>
                </c:pt>
                <c:pt idx="8542">
                  <c:v>20</c:v>
                </c:pt>
                <c:pt idx="8543">
                  <c:v>20</c:v>
                </c:pt>
                <c:pt idx="8544">
                  <c:v>19</c:v>
                </c:pt>
                <c:pt idx="8545">
                  <c:v>21</c:v>
                </c:pt>
                <c:pt idx="8546">
                  <c:v>20</c:v>
                </c:pt>
                <c:pt idx="8547">
                  <c:v>20</c:v>
                </c:pt>
                <c:pt idx="8548">
                  <c:v>22</c:v>
                </c:pt>
                <c:pt idx="8549">
                  <c:v>21</c:v>
                </c:pt>
                <c:pt idx="8550">
                  <c:v>21</c:v>
                </c:pt>
                <c:pt idx="8551">
                  <c:v>20</c:v>
                </c:pt>
                <c:pt idx="8552">
                  <c:v>20</c:v>
                </c:pt>
                <c:pt idx="8553">
                  <c:v>20</c:v>
                </c:pt>
                <c:pt idx="8554">
                  <c:v>21</c:v>
                </c:pt>
                <c:pt idx="8555">
                  <c:v>18</c:v>
                </c:pt>
                <c:pt idx="8556">
                  <c:v>22</c:v>
                </c:pt>
                <c:pt idx="8557">
                  <c:v>21</c:v>
                </c:pt>
                <c:pt idx="8558">
                  <c:v>21</c:v>
                </c:pt>
                <c:pt idx="8559">
                  <c:v>14</c:v>
                </c:pt>
                <c:pt idx="8560">
                  <c:v>21</c:v>
                </c:pt>
                <c:pt idx="8561">
                  <c:v>20</c:v>
                </c:pt>
                <c:pt idx="8562">
                  <c:v>20</c:v>
                </c:pt>
                <c:pt idx="8563">
                  <c:v>21</c:v>
                </c:pt>
                <c:pt idx="8564">
                  <c:v>20</c:v>
                </c:pt>
                <c:pt idx="8565">
                  <c:v>21</c:v>
                </c:pt>
                <c:pt idx="8566">
                  <c:v>20</c:v>
                </c:pt>
                <c:pt idx="8567">
                  <c:v>19</c:v>
                </c:pt>
                <c:pt idx="8568">
                  <c:v>20</c:v>
                </c:pt>
                <c:pt idx="8569">
                  <c:v>22</c:v>
                </c:pt>
                <c:pt idx="8570">
                  <c:v>21</c:v>
                </c:pt>
                <c:pt idx="8571">
                  <c:v>21</c:v>
                </c:pt>
                <c:pt idx="8572">
                  <c:v>21</c:v>
                </c:pt>
                <c:pt idx="8573">
                  <c:v>21</c:v>
                </c:pt>
                <c:pt idx="8574">
                  <c:v>20</c:v>
                </c:pt>
                <c:pt idx="8575">
                  <c:v>21</c:v>
                </c:pt>
                <c:pt idx="8576">
                  <c:v>22</c:v>
                </c:pt>
                <c:pt idx="8577">
                  <c:v>21</c:v>
                </c:pt>
                <c:pt idx="8578">
                  <c:v>20</c:v>
                </c:pt>
                <c:pt idx="8579">
                  <c:v>21</c:v>
                </c:pt>
                <c:pt idx="8580">
                  <c:v>21</c:v>
                </c:pt>
                <c:pt idx="8581">
                  <c:v>20</c:v>
                </c:pt>
                <c:pt idx="8582">
                  <c:v>21</c:v>
                </c:pt>
                <c:pt idx="8583">
                  <c:v>22</c:v>
                </c:pt>
                <c:pt idx="8584">
                  <c:v>24</c:v>
                </c:pt>
                <c:pt idx="8585">
                  <c:v>21</c:v>
                </c:pt>
                <c:pt idx="8586">
                  <c:v>16</c:v>
                </c:pt>
                <c:pt idx="8587">
                  <c:v>20</c:v>
                </c:pt>
                <c:pt idx="8588">
                  <c:v>20</c:v>
                </c:pt>
                <c:pt idx="8589">
                  <c:v>21</c:v>
                </c:pt>
                <c:pt idx="8590">
                  <c:v>22</c:v>
                </c:pt>
                <c:pt idx="8591">
                  <c:v>21</c:v>
                </c:pt>
                <c:pt idx="8592">
                  <c:v>22</c:v>
                </c:pt>
                <c:pt idx="8593">
                  <c:v>20</c:v>
                </c:pt>
                <c:pt idx="8594">
                  <c:v>21</c:v>
                </c:pt>
                <c:pt idx="8595">
                  <c:v>21</c:v>
                </c:pt>
                <c:pt idx="8596">
                  <c:v>20</c:v>
                </c:pt>
                <c:pt idx="8597">
                  <c:v>22</c:v>
                </c:pt>
                <c:pt idx="8598">
                  <c:v>18</c:v>
                </c:pt>
                <c:pt idx="8599">
                  <c:v>20</c:v>
                </c:pt>
                <c:pt idx="8600">
                  <c:v>20</c:v>
                </c:pt>
                <c:pt idx="8601">
                  <c:v>21</c:v>
                </c:pt>
                <c:pt idx="8602">
                  <c:v>20</c:v>
                </c:pt>
                <c:pt idx="8603">
                  <c:v>21</c:v>
                </c:pt>
                <c:pt idx="8604">
                  <c:v>20</c:v>
                </c:pt>
                <c:pt idx="8605">
                  <c:v>19</c:v>
                </c:pt>
                <c:pt idx="8606">
                  <c:v>21</c:v>
                </c:pt>
                <c:pt idx="8607">
                  <c:v>19</c:v>
                </c:pt>
                <c:pt idx="8608">
                  <c:v>20</c:v>
                </c:pt>
                <c:pt idx="8609">
                  <c:v>19</c:v>
                </c:pt>
                <c:pt idx="8610">
                  <c:v>20</c:v>
                </c:pt>
                <c:pt idx="8611">
                  <c:v>21</c:v>
                </c:pt>
                <c:pt idx="8612">
                  <c:v>22</c:v>
                </c:pt>
                <c:pt idx="8613">
                  <c:v>20</c:v>
                </c:pt>
                <c:pt idx="8614">
                  <c:v>21</c:v>
                </c:pt>
                <c:pt idx="8615">
                  <c:v>22</c:v>
                </c:pt>
                <c:pt idx="8616">
                  <c:v>21</c:v>
                </c:pt>
                <c:pt idx="8617">
                  <c:v>20</c:v>
                </c:pt>
                <c:pt idx="8618">
                  <c:v>20</c:v>
                </c:pt>
                <c:pt idx="8619">
                  <c:v>21</c:v>
                </c:pt>
                <c:pt idx="8620">
                  <c:v>21</c:v>
                </c:pt>
                <c:pt idx="8621">
                  <c:v>20</c:v>
                </c:pt>
                <c:pt idx="8622">
                  <c:v>21</c:v>
                </c:pt>
                <c:pt idx="8623">
                  <c:v>18</c:v>
                </c:pt>
                <c:pt idx="8624">
                  <c:v>19</c:v>
                </c:pt>
                <c:pt idx="8625">
                  <c:v>20</c:v>
                </c:pt>
                <c:pt idx="8626">
                  <c:v>21</c:v>
                </c:pt>
                <c:pt idx="8627">
                  <c:v>21</c:v>
                </c:pt>
                <c:pt idx="8628">
                  <c:v>20</c:v>
                </c:pt>
                <c:pt idx="8629">
                  <c:v>20</c:v>
                </c:pt>
                <c:pt idx="8630">
                  <c:v>19</c:v>
                </c:pt>
                <c:pt idx="8631">
                  <c:v>22</c:v>
                </c:pt>
                <c:pt idx="8632">
                  <c:v>20</c:v>
                </c:pt>
                <c:pt idx="8633">
                  <c:v>22</c:v>
                </c:pt>
                <c:pt idx="8634">
                  <c:v>20</c:v>
                </c:pt>
                <c:pt idx="8635">
                  <c:v>21</c:v>
                </c:pt>
                <c:pt idx="8636">
                  <c:v>22</c:v>
                </c:pt>
                <c:pt idx="8637">
                  <c:v>21</c:v>
                </c:pt>
                <c:pt idx="8638">
                  <c:v>21</c:v>
                </c:pt>
                <c:pt idx="8639">
                  <c:v>21</c:v>
                </c:pt>
                <c:pt idx="8640">
                  <c:v>20</c:v>
                </c:pt>
                <c:pt idx="8641">
                  <c:v>19</c:v>
                </c:pt>
                <c:pt idx="8642">
                  <c:v>22</c:v>
                </c:pt>
                <c:pt idx="8643">
                  <c:v>20</c:v>
                </c:pt>
                <c:pt idx="8644">
                  <c:v>18</c:v>
                </c:pt>
                <c:pt idx="8645">
                  <c:v>19</c:v>
                </c:pt>
                <c:pt idx="8646">
                  <c:v>20</c:v>
                </c:pt>
                <c:pt idx="8647">
                  <c:v>20</c:v>
                </c:pt>
                <c:pt idx="8648">
                  <c:v>21</c:v>
                </c:pt>
                <c:pt idx="8649">
                  <c:v>20</c:v>
                </c:pt>
                <c:pt idx="8650">
                  <c:v>17</c:v>
                </c:pt>
                <c:pt idx="8651">
                  <c:v>20</c:v>
                </c:pt>
                <c:pt idx="8652">
                  <c:v>20</c:v>
                </c:pt>
                <c:pt idx="8653">
                  <c:v>21</c:v>
                </c:pt>
                <c:pt idx="8654">
                  <c:v>20</c:v>
                </c:pt>
                <c:pt idx="8655">
                  <c:v>19</c:v>
                </c:pt>
                <c:pt idx="8656">
                  <c:v>19</c:v>
                </c:pt>
                <c:pt idx="8657">
                  <c:v>21</c:v>
                </c:pt>
                <c:pt idx="8658">
                  <c:v>22</c:v>
                </c:pt>
                <c:pt idx="8659">
                  <c:v>20</c:v>
                </c:pt>
                <c:pt idx="8660">
                  <c:v>20</c:v>
                </c:pt>
                <c:pt idx="8661">
                  <c:v>21</c:v>
                </c:pt>
                <c:pt idx="8662">
                  <c:v>19</c:v>
                </c:pt>
                <c:pt idx="8663">
                  <c:v>20</c:v>
                </c:pt>
                <c:pt idx="8664">
                  <c:v>22</c:v>
                </c:pt>
                <c:pt idx="8665">
                  <c:v>21</c:v>
                </c:pt>
                <c:pt idx="8666">
                  <c:v>19</c:v>
                </c:pt>
                <c:pt idx="8667">
                  <c:v>21</c:v>
                </c:pt>
                <c:pt idx="8668">
                  <c:v>21</c:v>
                </c:pt>
                <c:pt idx="8669">
                  <c:v>20</c:v>
                </c:pt>
                <c:pt idx="8670">
                  <c:v>19</c:v>
                </c:pt>
                <c:pt idx="8671">
                  <c:v>19</c:v>
                </c:pt>
                <c:pt idx="8672">
                  <c:v>18</c:v>
                </c:pt>
                <c:pt idx="8673">
                  <c:v>18</c:v>
                </c:pt>
                <c:pt idx="8674">
                  <c:v>20</c:v>
                </c:pt>
                <c:pt idx="8675">
                  <c:v>21</c:v>
                </c:pt>
                <c:pt idx="8676">
                  <c:v>22</c:v>
                </c:pt>
                <c:pt idx="8677">
                  <c:v>22</c:v>
                </c:pt>
                <c:pt idx="8678">
                  <c:v>21</c:v>
                </c:pt>
                <c:pt idx="8679">
                  <c:v>22</c:v>
                </c:pt>
                <c:pt idx="8680">
                  <c:v>22</c:v>
                </c:pt>
                <c:pt idx="8681">
                  <c:v>16</c:v>
                </c:pt>
                <c:pt idx="8682">
                  <c:v>20</c:v>
                </c:pt>
                <c:pt idx="8683">
                  <c:v>20</c:v>
                </c:pt>
                <c:pt idx="8684">
                  <c:v>20</c:v>
                </c:pt>
                <c:pt idx="8685">
                  <c:v>22</c:v>
                </c:pt>
                <c:pt idx="8686">
                  <c:v>19</c:v>
                </c:pt>
                <c:pt idx="8687">
                  <c:v>20</c:v>
                </c:pt>
                <c:pt idx="8688">
                  <c:v>21</c:v>
                </c:pt>
                <c:pt idx="8689">
                  <c:v>21</c:v>
                </c:pt>
                <c:pt idx="8690">
                  <c:v>20</c:v>
                </c:pt>
                <c:pt idx="8691">
                  <c:v>22</c:v>
                </c:pt>
                <c:pt idx="8692">
                  <c:v>20</c:v>
                </c:pt>
                <c:pt idx="8693">
                  <c:v>21</c:v>
                </c:pt>
                <c:pt idx="8694">
                  <c:v>21</c:v>
                </c:pt>
                <c:pt idx="8695">
                  <c:v>21</c:v>
                </c:pt>
                <c:pt idx="8696">
                  <c:v>19</c:v>
                </c:pt>
                <c:pt idx="8697">
                  <c:v>19</c:v>
                </c:pt>
                <c:pt idx="8698">
                  <c:v>22</c:v>
                </c:pt>
                <c:pt idx="8699">
                  <c:v>20</c:v>
                </c:pt>
                <c:pt idx="8700">
                  <c:v>21</c:v>
                </c:pt>
                <c:pt idx="8701">
                  <c:v>17</c:v>
                </c:pt>
                <c:pt idx="8702">
                  <c:v>21</c:v>
                </c:pt>
                <c:pt idx="8703">
                  <c:v>21</c:v>
                </c:pt>
                <c:pt idx="8704">
                  <c:v>20</c:v>
                </c:pt>
                <c:pt idx="8705">
                  <c:v>21</c:v>
                </c:pt>
                <c:pt idx="8706">
                  <c:v>20</c:v>
                </c:pt>
                <c:pt idx="8707">
                  <c:v>20</c:v>
                </c:pt>
                <c:pt idx="8708">
                  <c:v>21</c:v>
                </c:pt>
                <c:pt idx="8709">
                  <c:v>19</c:v>
                </c:pt>
                <c:pt idx="8710">
                  <c:v>20</c:v>
                </c:pt>
                <c:pt idx="8711">
                  <c:v>20</c:v>
                </c:pt>
                <c:pt idx="8712">
                  <c:v>21</c:v>
                </c:pt>
                <c:pt idx="8713">
                  <c:v>22</c:v>
                </c:pt>
                <c:pt idx="8714">
                  <c:v>21</c:v>
                </c:pt>
                <c:pt idx="8715">
                  <c:v>20</c:v>
                </c:pt>
                <c:pt idx="8716">
                  <c:v>20</c:v>
                </c:pt>
                <c:pt idx="8717">
                  <c:v>20</c:v>
                </c:pt>
                <c:pt idx="8718">
                  <c:v>20</c:v>
                </c:pt>
                <c:pt idx="8719">
                  <c:v>21</c:v>
                </c:pt>
                <c:pt idx="8720">
                  <c:v>21</c:v>
                </c:pt>
                <c:pt idx="8721">
                  <c:v>19</c:v>
                </c:pt>
                <c:pt idx="8722">
                  <c:v>19</c:v>
                </c:pt>
                <c:pt idx="8723">
                  <c:v>21</c:v>
                </c:pt>
                <c:pt idx="8724">
                  <c:v>20</c:v>
                </c:pt>
                <c:pt idx="8725">
                  <c:v>20</c:v>
                </c:pt>
                <c:pt idx="8726">
                  <c:v>19</c:v>
                </c:pt>
                <c:pt idx="8727">
                  <c:v>22</c:v>
                </c:pt>
                <c:pt idx="8728">
                  <c:v>20</c:v>
                </c:pt>
                <c:pt idx="8729">
                  <c:v>19</c:v>
                </c:pt>
                <c:pt idx="8730">
                  <c:v>20</c:v>
                </c:pt>
                <c:pt idx="8731">
                  <c:v>20</c:v>
                </c:pt>
                <c:pt idx="8732">
                  <c:v>20</c:v>
                </c:pt>
                <c:pt idx="8733">
                  <c:v>21</c:v>
                </c:pt>
                <c:pt idx="8734">
                  <c:v>20</c:v>
                </c:pt>
                <c:pt idx="8735">
                  <c:v>21</c:v>
                </c:pt>
                <c:pt idx="8736">
                  <c:v>20</c:v>
                </c:pt>
                <c:pt idx="8737">
                  <c:v>20</c:v>
                </c:pt>
                <c:pt idx="8738">
                  <c:v>20</c:v>
                </c:pt>
                <c:pt idx="8739">
                  <c:v>20</c:v>
                </c:pt>
                <c:pt idx="8740">
                  <c:v>21</c:v>
                </c:pt>
                <c:pt idx="8741">
                  <c:v>21</c:v>
                </c:pt>
                <c:pt idx="8742">
                  <c:v>21</c:v>
                </c:pt>
                <c:pt idx="8743">
                  <c:v>20</c:v>
                </c:pt>
                <c:pt idx="8744">
                  <c:v>19</c:v>
                </c:pt>
                <c:pt idx="8745">
                  <c:v>23</c:v>
                </c:pt>
                <c:pt idx="8746">
                  <c:v>23</c:v>
                </c:pt>
                <c:pt idx="8747">
                  <c:v>21</c:v>
                </c:pt>
                <c:pt idx="8748">
                  <c:v>19</c:v>
                </c:pt>
                <c:pt idx="8749">
                  <c:v>24</c:v>
                </c:pt>
                <c:pt idx="8750">
                  <c:v>25</c:v>
                </c:pt>
                <c:pt idx="8751">
                  <c:v>26</c:v>
                </c:pt>
                <c:pt idx="8752">
                  <c:v>21</c:v>
                </c:pt>
                <c:pt idx="8753">
                  <c:v>17</c:v>
                </c:pt>
                <c:pt idx="8754">
                  <c:v>21</c:v>
                </c:pt>
                <c:pt idx="8755">
                  <c:v>22</c:v>
                </c:pt>
                <c:pt idx="8756">
                  <c:v>21</c:v>
                </c:pt>
                <c:pt idx="8757">
                  <c:v>21</c:v>
                </c:pt>
                <c:pt idx="8758">
                  <c:v>19</c:v>
                </c:pt>
                <c:pt idx="8759">
                  <c:v>20</c:v>
                </c:pt>
                <c:pt idx="8760">
                  <c:v>21</c:v>
                </c:pt>
                <c:pt idx="8761">
                  <c:v>18</c:v>
                </c:pt>
                <c:pt idx="8762">
                  <c:v>17</c:v>
                </c:pt>
                <c:pt idx="8763">
                  <c:v>20</c:v>
                </c:pt>
                <c:pt idx="8764">
                  <c:v>19</c:v>
                </c:pt>
                <c:pt idx="8765">
                  <c:v>19</c:v>
                </c:pt>
                <c:pt idx="8766">
                  <c:v>20</c:v>
                </c:pt>
                <c:pt idx="8767">
                  <c:v>21</c:v>
                </c:pt>
                <c:pt idx="8768">
                  <c:v>21</c:v>
                </c:pt>
                <c:pt idx="8769">
                  <c:v>20</c:v>
                </c:pt>
                <c:pt idx="8770">
                  <c:v>19</c:v>
                </c:pt>
                <c:pt idx="8771">
                  <c:v>21</c:v>
                </c:pt>
                <c:pt idx="8772">
                  <c:v>20</c:v>
                </c:pt>
                <c:pt idx="8773">
                  <c:v>20</c:v>
                </c:pt>
                <c:pt idx="8774">
                  <c:v>21</c:v>
                </c:pt>
                <c:pt idx="8775">
                  <c:v>20</c:v>
                </c:pt>
                <c:pt idx="8776">
                  <c:v>22</c:v>
                </c:pt>
                <c:pt idx="8777">
                  <c:v>19</c:v>
                </c:pt>
                <c:pt idx="8778">
                  <c:v>21</c:v>
                </c:pt>
                <c:pt idx="8779">
                  <c:v>21</c:v>
                </c:pt>
                <c:pt idx="8780">
                  <c:v>21</c:v>
                </c:pt>
                <c:pt idx="8781">
                  <c:v>20</c:v>
                </c:pt>
                <c:pt idx="8782">
                  <c:v>20</c:v>
                </c:pt>
                <c:pt idx="8783">
                  <c:v>20</c:v>
                </c:pt>
                <c:pt idx="8784">
                  <c:v>19</c:v>
                </c:pt>
                <c:pt idx="8785">
                  <c:v>20</c:v>
                </c:pt>
                <c:pt idx="8786">
                  <c:v>20</c:v>
                </c:pt>
                <c:pt idx="8787">
                  <c:v>23</c:v>
                </c:pt>
                <c:pt idx="8788">
                  <c:v>20</c:v>
                </c:pt>
                <c:pt idx="8789">
                  <c:v>21</c:v>
                </c:pt>
                <c:pt idx="8790">
                  <c:v>20</c:v>
                </c:pt>
                <c:pt idx="8791">
                  <c:v>20</c:v>
                </c:pt>
                <c:pt idx="8792">
                  <c:v>20</c:v>
                </c:pt>
                <c:pt idx="8793">
                  <c:v>23</c:v>
                </c:pt>
                <c:pt idx="8794">
                  <c:v>20</c:v>
                </c:pt>
                <c:pt idx="8795">
                  <c:v>19</c:v>
                </c:pt>
                <c:pt idx="8796">
                  <c:v>20</c:v>
                </c:pt>
                <c:pt idx="8797">
                  <c:v>22</c:v>
                </c:pt>
                <c:pt idx="8798">
                  <c:v>21</c:v>
                </c:pt>
                <c:pt idx="8799">
                  <c:v>20</c:v>
                </c:pt>
                <c:pt idx="8800">
                  <c:v>22</c:v>
                </c:pt>
                <c:pt idx="8801">
                  <c:v>20</c:v>
                </c:pt>
                <c:pt idx="8802">
                  <c:v>21</c:v>
                </c:pt>
                <c:pt idx="8803">
                  <c:v>21</c:v>
                </c:pt>
                <c:pt idx="8804">
                  <c:v>21</c:v>
                </c:pt>
                <c:pt idx="8805">
                  <c:v>19</c:v>
                </c:pt>
                <c:pt idx="8806">
                  <c:v>20</c:v>
                </c:pt>
                <c:pt idx="8807">
                  <c:v>19</c:v>
                </c:pt>
                <c:pt idx="8808">
                  <c:v>21</c:v>
                </c:pt>
                <c:pt idx="8809">
                  <c:v>22</c:v>
                </c:pt>
                <c:pt idx="8810">
                  <c:v>16</c:v>
                </c:pt>
                <c:pt idx="8811">
                  <c:v>20</c:v>
                </c:pt>
                <c:pt idx="8812">
                  <c:v>19</c:v>
                </c:pt>
                <c:pt idx="8813">
                  <c:v>17</c:v>
                </c:pt>
                <c:pt idx="8814">
                  <c:v>21</c:v>
                </c:pt>
                <c:pt idx="8815">
                  <c:v>19</c:v>
                </c:pt>
                <c:pt idx="8816">
                  <c:v>20</c:v>
                </c:pt>
                <c:pt idx="8817">
                  <c:v>20</c:v>
                </c:pt>
                <c:pt idx="8818">
                  <c:v>21</c:v>
                </c:pt>
                <c:pt idx="8819">
                  <c:v>21</c:v>
                </c:pt>
                <c:pt idx="8820">
                  <c:v>19</c:v>
                </c:pt>
                <c:pt idx="8821">
                  <c:v>22</c:v>
                </c:pt>
                <c:pt idx="8822">
                  <c:v>18</c:v>
                </c:pt>
                <c:pt idx="8823">
                  <c:v>20</c:v>
                </c:pt>
                <c:pt idx="8824">
                  <c:v>22</c:v>
                </c:pt>
                <c:pt idx="8825">
                  <c:v>21</c:v>
                </c:pt>
                <c:pt idx="8826">
                  <c:v>23</c:v>
                </c:pt>
                <c:pt idx="8827">
                  <c:v>24</c:v>
                </c:pt>
                <c:pt idx="8828">
                  <c:v>17</c:v>
                </c:pt>
                <c:pt idx="8829">
                  <c:v>21</c:v>
                </c:pt>
                <c:pt idx="8830">
                  <c:v>20</c:v>
                </c:pt>
                <c:pt idx="8831">
                  <c:v>20</c:v>
                </c:pt>
                <c:pt idx="8832">
                  <c:v>18</c:v>
                </c:pt>
                <c:pt idx="8833">
                  <c:v>20</c:v>
                </c:pt>
                <c:pt idx="8834">
                  <c:v>23</c:v>
                </c:pt>
                <c:pt idx="8835">
                  <c:v>19</c:v>
                </c:pt>
                <c:pt idx="8836">
                  <c:v>21</c:v>
                </c:pt>
                <c:pt idx="8837">
                  <c:v>18</c:v>
                </c:pt>
                <c:pt idx="8838">
                  <c:v>23</c:v>
                </c:pt>
                <c:pt idx="8839">
                  <c:v>20</c:v>
                </c:pt>
                <c:pt idx="8840">
                  <c:v>21</c:v>
                </c:pt>
                <c:pt idx="8841">
                  <c:v>22</c:v>
                </c:pt>
                <c:pt idx="8842">
                  <c:v>20</c:v>
                </c:pt>
                <c:pt idx="8843">
                  <c:v>23</c:v>
                </c:pt>
                <c:pt idx="8844">
                  <c:v>20</c:v>
                </c:pt>
                <c:pt idx="8845">
                  <c:v>24</c:v>
                </c:pt>
                <c:pt idx="8846">
                  <c:v>22</c:v>
                </c:pt>
                <c:pt idx="8847">
                  <c:v>21</c:v>
                </c:pt>
                <c:pt idx="8848">
                  <c:v>22</c:v>
                </c:pt>
                <c:pt idx="8849">
                  <c:v>21</c:v>
                </c:pt>
                <c:pt idx="8850">
                  <c:v>19</c:v>
                </c:pt>
                <c:pt idx="8851">
                  <c:v>20</c:v>
                </c:pt>
                <c:pt idx="8852">
                  <c:v>14</c:v>
                </c:pt>
                <c:pt idx="8853">
                  <c:v>21</c:v>
                </c:pt>
                <c:pt idx="8854">
                  <c:v>18</c:v>
                </c:pt>
                <c:pt idx="8855">
                  <c:v>19</c:v>
                </c:pt>
                <c:pt idx="8856">
                  <c:v>19</c:v>
                </c:pt>
                <c:pt idx="8857">
                  <c:v>21</c:v>
                </c:pt>
                <c:pt idx="8858">
                  <c:v>20</c:v>
                </c:pt>
                <c:pt idx="8859">
                  <c:v>21</c:v>
                </c:pt>
                <c:pt idx="8860">
                  <c:v>21</c:v>
                </c:pt>
                <c:pt idx="8861">
                  <c:v>18</c:v>
                </c:pt>
                <c:pt idx="8862">
                  <c:v>21</c:v>
                </c:pt>
                <c:pt idx="8863">
                  <c:v>27</c:v>
                </c:pt>
                <c:pt idx="8864">
                  <c:v>23</c:v>
                </c:pt>
                <c:pt idx="8865">
                  <c:v>21</c:v>
                </c:pt>
                <c:pt idx="8866">
                  <c:v>20</c:v>
                </c:pt>
                <c:pt idx="8867">
                  <c:v>20</c:v>
                </c:pt>
                <c:pt idx="8868">
                  <c:v>20</c:v>
                </c:pt>
                <c:pt idx="8869">
                  <c:v>23</c:v>
                </c:pt>
                <c:pt idx="8870">
                  <c:v>20</c:v>
                </c:pt>
                <c:pt idx="8871">
                  <c:v>19</c:v>
                </c:pt>
                <c:pt idx="8872">
                  <c:v>23</c:v>
                </c:pt>
                <c:pt idx="8873">
                  <c:v>21</c:v>
                </c:pt>
                <c:pt idx="8874">
                  <c:v>20</c:v>
                </c:pt>
                <c:pt idx="8875">
                  <c:v>19</c:v>
                </c:pt>
                <c:pt idx="8876">
                  <c:v>19</c:v>
                </c:pt>
                <c:pt idx="8877">
                  <c:v>20</c:v>
                </c:pt>
                <c:pt idx="8878">
                  <c:v>20</c:v>
                </c:pt>
                <c:pt idx="8879">
                  <c:v>15</c:v>
                </c:pt>
                <c:pt idx="8880">
                  <c:v>22</c:v>
                </c:pt>
                <c:pt idx="8881">
                  <c:v>21</c:v>
                </c:pt>
                <c:pt idx="8882">
                  <c:v>18</c:v>
                </c:pt>
                <c:pt idx="8883">
                  <c:v>20</c:v>
                </c:pt>
                <c:pt idx="8884">
                  <c:v>17</c:v>
                </c:pt>
                <c:pt idx="8885">
                  <c:v>19</c:v>
                </c:pt>
                <c:pt idx="8886">
                  <c:v>21</c:v>
                </c:pt>
                <c:pt idx="8887">
                  <c:v>20</c:v>
                </c:pt>
                <c:pt idx="8888">
                  <c:v>21</c:v>
                </c:pt>
                <c:pt idx="8889">
                  <c:v>19</c:v>
                </c:pt>
                <c:pt idx="8890">
                  <c:v>26</c:v>
                </c:pt>
                <c:pt idx="8891">
                  <c:v>22</c:v>
                </c:pt>
                <c:pt idx="8892">
                  <c:v>21</c:v>
                </c:pt>
                <c:pt idx="8893">
                  <c:v>21</c:v>
                </c:pt>
                <c:pt idx="8894">
                  <c:v>20</c:v>
                </c:pt>
                <c:pt idx="8895">
                  <c:v>22</c:v>
                </c:pt>
                <c:pt idx="8896">
                  <c:v>15</c:v>
                </c:pt>
                <c:pt idx="8897">
                  <c:v>22</c:v>
                </c:pt>
                <c:pt idx="8898">
                  <c:v>20</c:v>
                </c:pt>
                <c:pt idx="8899">
                  <c:v>20</c:v>
                </c:pt>
                <c:pt idx="8900">
                  <c:v>21</c:v>
                </c:pt>
                <c:pt idx="8901">
                  <c:v>13</c:v>
                </c:pt>
                <c:pt idx="8902">
                  <c:v>13</c:v>
                </c:pt>
                <c:pt idx="8903">
                  <c:v>21</c:v>
                </c:pt>
                <c:pt idx="8904">
                  <c:v>23</c:v>
                </c:pt>
                <c:pt idx="8905">
                  <c:v>21</c:v>
                </c:pt>
                <c:pt idx="8906">
                  <c:v>20</c:v>
                </c:pt>
                <c:pt idx="8907">
                  <c:v>21</c:v>
                </c:pt>
                <c:pt idx="8908">
                  <c:v>14</c:v>
                </c:pt>
                <c:pt idx="8909">
                  <c:v>21</c:v>
                </c:pt>
                <c:pt idx="8910">
                  <c:v>16</c:v>
                </c:pt>
                <c:pt idx="8911">
                  <c:v>20</c:v>
                </c:pt>
                <c:pt idx="8912">
                  <c:v>22</c:v>
                </c:pt>
                <c:pt idx="8913">
                  <c:v>16</c:v>
                </c:pt>
                <c:pt idx="8914">
                  <c:v>21</c:v>
                </c:pt>
                <c:pt idx="8915">
                  <c:v>21</c:v>
                </c:pt>
                <c:pt idx="8916">
                  <c:v>20</c:v>
                </c:pt>
                <c:pt idx="8917">
                  <c:v>21</c:v>
                </c:pt>
                <c:pt idx="8918">
                  <c:v>21</c:v>
                </c:pt>
                <c:pt idx="8919">
                  <c:v>19</c:v>
                </c:pt>
                <c:pt idx="8920">
                  <c:v>13</c:v>
                </c:pt>
                <c:pt idx="8921">
                  <c:v>13</c:v>
                </c:pt>
                <c:pt idx="8922">
                  <c:v>20</c:v>
                </c:pt>
                <c:pt idx="8923">
                  <c:v>31</c:v>
                </c:pt>
                <c:pt idx="8924">
                  <c:v>23</c:v>
                </c:pt>
                <c:pt idx="8925">
                  <c:v>19</c:v>
                </c:pt>
                <c:pt idx="8926">
                  <c:v>23</c:v>
                </c:pt>
                <c:pt idx="8927">
                  <c:v>18</c:v>
                </c:pt>
                <c:pt idx="8928">
                  <c:v>24</c:v>
                </c:pt>
                <c:pt idx="8929">
                  <c:v>19</c:v>
                </c:pt>
                <c:pt idx="8930">
                  <c:v>21</c:v>
                </c:pt>
                <c:pt idx="8931">
                  <c:v>20</c:v>
                </c:pt>
                <c:pt idx="8932">
                  <c:v>23</c:v>
                </c:pt>
                <c:pt idx="8933">
                  <c:v>22</c:v>
                </c:pt>
                <c:pt idx="8934">
                  <c:v>21</c:v>
                </c:pt>
                <c:pt idx="8935">
                  <c:v>20</c:v>
                </c:pt>
                <c:pt idx="8936">
                  <c:v>22</c:v>
                </c:pt>
                <c:pt idx="8937">
                  <c:v>19</c:v>
                </c:pt>
                <c:pt idx="8938">
                  <c:v>20</c:v>
                </c:pt>
                <c:pt idx="8939">
                  <c:v>21</c:v>
                </c:pt>
                <c:pt idx="8940">
                  <c:v>19</c:v>
                </c:pt>
                <c:pt idx="8941">
                  <c:v>21</c:v>
                </c:pt>
                <c:pt idx="8942">
                  <c:v>20</c:v>
                </c:pt>
                <c:pt idx="8943">
                  <c:v>20</c:v>
                </c:pt>
                <c:pt idx="8944">
                  <c:v>19</c:v>
                </c:pt>
                <c:pt idx="8945">
                  <c:v>20</c:v>
                </c:pt>
                <c:pt idx="8946">
                  <c:v>20</c:v>
                </c:pt>
                <c:pt idx="8947">
                  <c:v>13</c:v>
                </c:pt>
                <c:pt idx="8948">
                  <c:v>18</c:v>
                </c:pt>
                <c:pt idx="8949">
                  <c:v>13</c:v>
                </c:pt>
                <c:pt idx="8950">
                  <c:v>24</c:v>
                </c:pt>
                <c:pt idx="8951">
                  <c:v>18</c:v>
                </c:pt>
                <c:pt idx="8952">
                  <c:v>19</c:v>
                </c:pt>
                <c:pt idx="8953">
                  <c:v>21</c:v>
                </c:pt>
                <c:pt idx="8954">
                  <c:v>20</c:v>
                </c:pt>
                <c:pt idx="8955">
                  <c:v>20</c:v>
                </c:pt>
                <c:pt idx="8956">
                  <c:v>25</c:v>
                </c:pt>
                <c:pt idx="8957">
                  <c:v>21</c:v>
                </c:pt>
                <c:pt idx="8958">
                  <c:v>19</c:v>
                </c:pt>
                <c:pt idx="8959">
                  <c:v>19</c:v>
                </c:pt>
                <c:pt idx="8960">
                  <c:v>20</c:v>
                </c:pt>
                <c:pt idx="8961">
                  <c:v>21</c:v>
                </c:pt>
                <c:pt idx="8962">
                  <c:v>20</c:v>
                </c:pt>
                <c:pt idx="8963">
                  <c:v>12</c:v>
                </c:pt>
                <c:pt idx="8964">
                  <c:v>20</c:v>
                </c:pt>
                <c:pt idx="8965">
                  <c:v>19</c:v>
                </c:pt>
                <c:pt idx="8966">
                  <c:v>22</c:v>
                </c:pt>
                <c:pt idx="8967">
                  <c:v>29</c:v>
                </c:pt>
                <c:pt idx="8968">
                  <c:v>22</c:v>
                </c:pt>
                <c:pt idx="8969">
                  <c:v>21</c:v>
                </c:pt>
                <c:pt idx="8970">
                  <c:v>20</c:v>
                </c:pt>
                <c:pt idx="8971">
                  <c:v>19</c:v>
                </c:pt>
                <c:pt idx="8972">
                  <c:v>20</c:v>
                </c:pt>
                <c:pt idx="8973">
                  <c:v>20</c:v>
                </c:pt>
                <c:pt idx="8974">
                  <c:v>19</c:v>
                </c:pt>
                <c:pt idx="8975">
                  <c:v>20</c:v>
                </c:pt>
                <c:pt idx="8976">
                  <c:v>23</c:v>
                </c:pt>
                <c:pt idx="8977">
                  <c:v>21</c:v>
                </c:pt>
                <c:pt idx="8978">
                  <c:v>19</c:v>
                </c:pt>
                <c:pt idx="8979">
                  <c:v>21</c:v>
                </c:pt>
                <c:pt idx="8980">
                  <c:v>22</c:v>
                </c:pt>
                <c:pt idx="8981">
                  <c:v>22</c:v>
                </c:pt>
                <c:pt idx="8982">
                  <c:v>20</c:v>
                </c:pt>
                <c:pt idx="8983">
                  <c:v>15</c:v>
                </c:pt>
                <c:pt idx="8984">
                  <c:v>21</c:v>
                </c:pt>
                <c:pt idx="8985">
                  <c:v>14</c:v>
                </c:pt>
                <c:pt idx="8986">
                  <c:v>19</c:v>
                </c:pt>
                <c:pt idx="8987">
                  <c:v>20</c:v>
                </c:pt>
                <c:pt idx="8988">
                  <c:v>21</c:v>
                </c:pt>
                <c:pt idx="8989">
                  <c:v>23</c:v>
                </c:pt>
                <c:pt idx="8990">
                  <c:v>19</c:v>
                </c:pt>
                <c:pt idx="8991">
                  <c:v>14</c:v>
                </c:pt>
                <c:pt idx="8992">
                  <c:v>14</c:v>
                </c:pt>
                <c:pt idx="8993">
                  <c:v>21</c:v>
                </c:pt>
                <c:pt idx="8994">
                  <c:v>20</c:v>
                </c:pt>
                <c:pt idx="8995">
                  <c:v>21</c:v>
                </c:pt>
                <c:pt idx="8996">
                  <c:v>20</c:v>
                </c:pt>
                <c:pt idx="8997">
                  <c:v>21</c:v>
                </c:pt>
                <c:pt idx="8998">
                  <c:v>20</c:v>
                </c:pt>
                <c:pt idx="8999">
                  <c:v>21</c:v>
                </c:pt>
                <c:pt idx="9000">
                  <c:v>20</c:v>
                </c:pt>
                <c:pt idx="9001">
                  <c:v>22</c:v>
                </c:pt>
                <c:pt idx="9002">
                  <c:v>20</c:v>
                </c:pt>
                <c:pt idx="9003">
                  <c:v>23</c:v>
                </c:pt>
                <c:pt idx="9004">
                  <c:v>13</c:v>
                </c:pt>
                <c:pt idx="9005">
                  <c:v>15</c:v>
                </c:pt>
                <c:pt idx="9006">
                  <c:v>14</c:v>
                </c:pt>
                <c:pt idx="9007">
                  <c:v>26</c:v>
                </c:pt>
                <c:pt idx="9008">
                  <c:v>20</c:v>
                </c:pt>
                <c:pt idx="9009">
                  <c:v>20</c:v>
                </c:pt>
                <c:pt idx="9010">
                  <c:v>15</c:v>
                </c:pt>
                <c:pt idx="9011">
                  <c:v>19</c:v>
                </c:pt>
                <c:pt idx="9012">
                  <c:v>21</c:v>
                </c:pt>
                <c:pt idx="9013">
                  <c:v>20</c:v>
                </c:pt>
                <c:pt idx="9014">
                  <c:v>20</c:v>
                </c:pt>
                <c:pt idx="9015">
                  <c:v>17</c:v>
                </c:pt>
                <c:pt idx="9016">
                  <c:v>24</c:v>
                </c:pt>
                <c:pt idx="9017">
                  <c:v>20</c:v>
                </c:pt>
                <c:pt idx="9018">
                  <c:v>27</c:v>
                </c:pt>
                <c:pt idx="9019">
                  <c:v>18</c:v>
                </c:pt>
                <c:pt idx="9020">
                  <c:v>19</c:v>
                </c:pt>
                <c:pt idx="9021">
                  <c:v>14</c:v>
                </c:pt>
                <c:pt idx="9022">
                  <c:v>16</c:v>
                </c:pt>
                <c:pt idx="9023">
                  <c:v>17</c:v>
                </c:pt>
                <c:pt idx="9024">
                  <c:v>22</c:v>
                </c:pt>
                <c:pt idx="9025">
                  <c:v>23</c:v>
                </c:pt>
                <c:pt idx="9026">
                  <c:v>15</c:v>
                </c:pt>
                <c:pt idx="9027">
                  <c:v>14</c:v>
                </c:pt>
                <c:pt idx="9028">
                  <c:v>13</c:v>
                </c:pt>
                <c:pt idx="9029">
                  <c:v>17</c:v>
                </c:pt>
                <c:pt idx="9030">
                  <c:v>22</c:v>
                </c:pt>
                <c:pt idx="9031">
                  <c:v>20</c:v>
                </c:pt>
                <c:pt idx="9032">
                  <c:v>21</c:v>
                </c:pt>
                <c:pt idx="9033">
                  <c:v>20</c:v>
                </c:pt>
                <c:pt idx="9034">
                  <c:v>20</c:v>
                </c:pt>
                <c:pt idx="9035">
                  <c:v>21</c:v>
                </c:pt>
                <c:pt idx="9036">
                  <c:v>20</c:v>
                </c:pt>
                <c:pt idx="9037">
                  <c:v>21</c:v>
                </c:pt>
                <c:pt idx="9038">
                  <c:v>23</c:v>
                </c:pt>
                <c:pt idx="9039">
                  <c:v>20</c:v>
                </c:pt>
                <c:pt idx="9040">
                  <c:v>20</c:v>
                </c:pt>
                <c:pt idx="9041">
                  <c:v>20</c:v>
                </c:pt>
                <c:pt idx="9042">
                  <c:v>20</c:v>
                </c:pt>
                <c:pt idx="9043">
                  <c:v>21</c:v>
                </c:pt>
                <c:pt idx="9044">
                  <c:v>21</c:v>
                </c:pt>
                <c:pt idx="9045">
                  <c:v>19</c:v>
                </c:pt>
                <c:pt idx="9046">
                  <c:v>20</c:v>
                </c:pt>
                <c:pt idx="9047">
                  <c:v>13</c:v>
                </c:pt>
                <c:pt idx="9048">
                  <c:v>16</c:v>
                </c:pt>
                <c:pt idx="9049">
                  <c:v>19</c:v>
                </c:pt>
                <c:pt idx="9050">
                  <c:v>20</c:v>
                </c:pt>
                <c:pt idx="9051">
                  <c:v>20</c:v>
                </c:pt>
                <c:pt idx="9052">
                  <c:v>21</c:v>
                </c:pt>
                <c:pt idx="9053">
                  <c:v>19</c:v>
                </c:pt>
                <c:pt idx="9054">
                  <c:v>19</c:v>
                </c:pt>
                <c:pt idx="9055">
                  <c:v>14</c:v>
                </c:pt>
                <c:pt idx="9056">
                  <c:v>19</c:v>
                </c:pt>
                <c:pt idx="9057">
                  <c:v>19</c:v>
                </c:pt>
                <c:pt idx="9058">
                  <c:v>24</c:v>
                </c:pt>
                <c:pt idx="9059">
                  <c:v>26</c:v>
                </c:pt>
                <c:pt idx="9060">
                  <c:v>18</c:v>
                </c:pt>
                <c:pt idx="9061">
                  <c:v>20</c:v>
                </c:pt>
                <c:pt idx="9062">
                  <c:v>14</c:v>
                </c:pt>
                <c:pt idx="9063">
                  <c:v>22</c:v>
                </c:pt>
                <c:pt idx="9064">
                  <c:v>22</c:v>
                </c:pt>
                <c:pt idx="9065">
                  <c:v>20</c:v>
                </c:pt>
                <c:pt idx="9066">
                  <c:v>20</c:v>
                </c:pt>
                <c:pt idx="9067">
                  <c:v>20</c:v>
                </c:pt>
                <c:pt idx="9068">
                  <c:v>20</c:v>
                </c:pt>
                <c:pt idx="9069">
                  <c:v>22</c:v>
                </c:pt>
                <c:pt idx="9070">
                  <c:v>22</c:v>
                </c:pt>
                <c:pt idx="9071">
                  <c:v>18</c:v>
                </c:pt>
                <c:pt idx="9072">
                  <c:v>21</c:v>
                </c:pt>
                <c:pt idx="9073">
                  <c:v>20</c:v>
                </c:pt>
                <c:pt idx="9074">
                  <c:v>21</c:v>
                </c:pt>
                <c:pt idx="9075">
                  <c:v>17</c:v>
                </c:pt>
                <c:pt idx="9076">
                  <c:v>15</c:v>
                </c:pt>
                <c:pt idx="9077">
                  <c:v>18</c:v>
                </c:pt>
                <c:pt idx="9078">
                  <c:v>20</c:v>
                </c:pt>
                <c:pt idx="9079">
                  <c:v>19</c:v>
                </c:pt>
                <c:pt idx="9080">
                  <c:v>19</c:v>
                </c:pt>
                <c:pt idx="9081">
                  <c:v>20</c:v>
                </c:pt>
                <c:pt idx="9082">
                  <c:v>20</c:v>
                </c:pt>
                <c:pt idx="9083">
                  <c:v>21</c:v>
                </c:pt>
                <c:pt idx="9084">
                  <c:v>13</c:v>
                </c:pt>
                <c:pt idx="9085">
                  <c:v>22</c:v>
                </c:pt>
                <c:pt idx="9086">
                  <c:v>21</c:v>
                </c:pt>
                <c:pt idx="9087">
                  <c:v>24</c:v>
                </c:pt>
                <c:pt idx="9088">
                  <c:v>19</c:v>
                </c:pt>
                <c:pt idx="9089">
                  <c:v>23</c:v>
                </c:pt>
                <c:pt idx="9090">
                  <c:v>19</c:v>
                </c:pt>
                <c:pt idx="9091">
                  <c:v>19</c:v>
                </c:pt>
                <c:pt idx="9092">
                  <c:v>21</c:v>
                </c:pt>
                <c:pt idx="9093">
                  <c:v>14</c:v>
                </c:pt>
                <c:pt idx="9094">
                  <c:v>13</c:v>
                </c:pt>
                <c:pt idx="9095">
                  <c:v>14</c:v>
                </c:pt>
                <c:pt idx="9096">
                  <c:v>23</c:v>
                </c:pt>
                <c:pt idx="9097">
                  <c:v>15</c:v>
                </c:pt>
                <c:pt idx="9098">
                  <c:v>19</c:v>
                </c:pt>
                <c:pt idx="9099">
                  <c:v>22</c:v>
                </c:pt>
                <c:pt idx="9100">
                  <c:v>20</c:v>
                </c:pt>
                <c:pt idx="9101">
                  <c:v>20</c:v>
                </c:pt>
                <c:pt idx="9102">
                  <c:v>33</c:v>
                </c:pt>
                <c:pt idx="9103">
                  <c:v>21</c:v>
                </c:pt>
                <c:pt idx="9104">
                  <c:v>19</c:v>
                </c:pt>
                <c:pt idx="9105">
                  <c:v>20</c:v>
                </c:pt>
                <c:pt idx="9106">
                  <c:v>23</c:v>
                </c:pt>
                <c:pt idx="9107">
                  <c:v>21</c:v>
                </c:pt>
                <c:pt idx="9108">
                  <c:v>23</c:v>
                </c:pt>
                <c:pt idx="9109">
                  <c:v>22</c:v>
                </c:pt>
                <c:pt idx="9110">
                  <c:v>23</c:v>
                </c:pt>
                <c:pt idx="9111">
                  <c:v>21</c:v>
                </c:pt>
                <c:pt idx="9112">
                  <c:v>21</c:v>
                </c:pt>
                <c:pt idx="9113">
                  <c:v>21</c:v>
                </c:pt>
                <c:pt idx="9114">
                  <c:v>27</c:v>
                </c:pt>
                <c:pt idx="9115">
                  <c:v>20</c:v>
                </c:pt>
                <c:pt idx="9116">
                  <c:v>26</c:v>
                </c:pt>
                <c:pt idx="9117">
                  <c:v>16</c:v>
                </c:pt>
                <c:pt idx="9118">
                  <c:v>22</c:v>
                </c:pt>
                <c:pt idx="9119">
                  <c:v>18</c:v>
                </c:pt>
                <c:pt idx="9120">
                  <c:v>20</c:v>
                </c:pt>
                <c:pt idx="9121">
                  <c:v>22</c:v>
                </c:pt>
                <c:pt idx="9122">
                  <c:v>20</c:v>
                </c:pt>
                <c:pt idx="9123">
                  <c:v>22</c:v>
                </c:pt>
                <c:pt idx="9124">
                  <c:v>20</c:v>
                </c:pt>
                <c:pt idx="9125">
                  <c:v>16</c:v>
                </c:pt>
                <c:pt idx="9126">
                  <c:v>18</c:v>
                </c:pt>
                <c:pt idx="9127">
                  <c:v>22</c:v>
                </c:pt>
                <c:pt idx="9128">
                  <c:v>21</c:v>
                </c:pt>
                <c:pt idx="9129">
                  <c:v>21</c:v>
                </c:pt>
                <c:pt idx="9130">
                  <c:v>22</c:v>
                </c:pt>
                <c:pt idx="9131">
                  <c:v>19</c:v>
                </c:pt>
                <c:pt idx="9132">
                  <c:v>22</c:v>
                </c:pt>
                <c:pt idx="9133">
                  <c:v>22</c:v>
                </c:pt>
                <c:pt idx="9134">
                  <c:v>20</c:v>
                </c:pt>
                <c:pt idx="9135">
                  <c:v>20</c:v>
                </c:pt>
                <c:pt idx="9136">
                  <c:v>20</c:v>
                </c:pt>
                <c:pt idx="9137">
                  <c:v>20</c:v>
                </c:pt>
                <c:pt idx="9138">
                  <c:v>20</c:v>
                </c:pt>
                <c:pt idx="9139">
                  <c:v>20</c:v>
                </c:pt>
                <c:pt idx="9140">
                  <c:v>20</c:v>
                </c:pt>
                <c:pt idx="9141">
                  <c:v>21</c:v>
                </c:pt>
                <c:pt idx="9142">
                  <c:v>20</c:v>
                </c:pt>
                <c:pt idx="9143">
                  <c:v>20</c:v>
                </c:pt>
                <c:pt idx="9144">
                  <c:v>21</c:v>
                </c:pt>
                <c:pt idx="9145">
                  <c:v>19</c:v>
                </c:pt>
                <c:pt idx="9146">
                  <c:v>20</c:v>
                </c:pt>
                <c:pt idx="9147">
                  <c:v>18</c:v>
                </c:pt>
                <c:pt idx="9148">
                  <c:v>21</c:v>
                </c:pt>
                <c:pt idx="9149">
                  <c:v>15</c:v>
                </c:pt>
                <c:pt idx="9150">
                  <c:v>20</c:v>
                </c:pt>
                <c:pt idx="9151">
                  <c:v>21</c:v>
                </c:pt>
                <c:pt idx="9152">
                  <c:v>20</c:v>
                </c:pt>
                <c:pt idx="9153">
                  <c:v>21</c:v>
                </c:pt>
                <c:pt idx="9154">
                  <c:v>23</c:v>
                </c:pt>
                <c:pt idx="9155">
                  <c:v>20</c:v>
                </c:pt>
                <c:pt idx="9156">
                  <c:v>20</c:v>
                </c:pt>
                <c:pt idx="9157">
                  <c:v>20</c:v>
                </c:pt>
                <c:pt idx="9158">
                  <c:v>21</c:v>
                </c:pt>
                <c:pt idx="9159">
                  <c:v>20</c:v>
                </c:pt>
                <c:pt idx="9160">
                  <c:v>20</c:v>
                </c:pt>
                <c:pt idx="9161">
                  <c:v>20</c:v>
                </c:pt>
                <c:pt idx="9162">
                  <c:v>20</c:v>
                </c:pt>
                <c:pt idx="9163">
                  <c:v>20</c:v>
                </c:pt>
                <c:pt idx="9164">
                  <c:v>20</c:v>
                </c:pt>
                <c:pt idx="9165">
                  <c:v>20</c:v>
                </c:pt>
                <c:pt idx="9166">
                  <c:v>20</c:v>
                </c:pt>
                <c:pt idx="9167">
                  <c:v>20</c:v>
                </c:pt>
                <c:pt idx="9168">
                  <c:v>20</c:v>
                </c:pt>
                <c:pt idx="9169">
                  <c:v>20</c:v>
                </c:pt>
                <c:pt idx="9170">
                  <c:v>19</c:v>
                </c:pt>
                <c:pt idx="9171">
                  <c:v>20</c:v>
                </c:pt>
                <c:pt idx="9172">
                  <c:v>19</c:v>
                </c:pt>
                <c:pt idx="9173">
                  <c:v>20</c:v>
                </c:pt>
                <c:pt idx="9174">
                  <c:v>20</c:v>
                </c:pt>
                <c:pt idx="9175">
                  <c:v>21</c:v>
                </c:pt>
                <c:pt idx="9176">
                  <c:v>21</c:v>
                </c:pt>
                <c:pt idx="9177">
                  <c:v>21</c:v>
                </c:pt>
                <c:pt idx="9178">
                  <c:v>20</c:v>
                </c:pt>
                <c:pt idx="9179">
                  <c:v>20</c:v>
                </c:pt>
                <c:pt idx="9180">
                  <c:v>19</c:v>
                </c:pt>
                <c:pt idx="9181">
                  <c:v>24</c:v>
                </c:pt>
                <c:pt idx="9182">
                  <c:v>19</c:v>
                </c:pt>
                <c:pt idx="9183">
                  <c:v>16</c:v>
                </c:pt>
                <c:pt idx="9184">
                  <c:v>22</c:v>
                </c:pt>
                <c:pt idx="9185">
                  <c:v>18</c:v>
                </c:pt>
                <c:pt idx="9186">
                  <c:v>16</c:v>
                </c:pt>
                <c:pt idx="9187">
                  <c:v>21</c:v>
                </c:pt>
                <c:pt idx="9188">
                  <c:v>21</c:v>
                </c:pt>
                <c:pt idx="9189">
                  <c:v>21</c:v>
                </c:pt>
                <c:pt idx="9190">
                  <c:v>20</c:v>
                </c:pt>
                <c:pt idx="9191">
                  <c:v>19</c:v>
                </c:pt>
                <c:pt idx="9192">
                  <c:v>14</c:v>
                </c:pt>
                <c:pt idx="9193">
                  <c:v>21</c:v>
                </c:pt>
                <c:pt idx="9194">
                  <c:v>20</c:v>
                </c:pt>
                <c:pt idx="9195">
                  <c:v>21</c:v>
                </c:pt>
                <c:pt idx="9196">
                  <c:v>20</c:v>
                </c:pt>
                <c:pt idx="9197">
                  <c:v>20</c:v>
                </c:pt>
                <c:pt idx="9198">
                  <c:v>20</c:v>
                </c:pt>
                <c:pt idx="9199">
                  <c:v>20</c:v>
                </c:pt>
                <c:pt idx="9200">
                  <c:v>20</c:v>
                </c:pt>
                <c:pt idx="9201">
                  <c:v>21</c:v>
                </c:pt>
                <c:pt idx="9202">
                  <c:v>21</c:v>
                </c:pt>
                <c:pt idx="9203">
                  <c:v>19</c:v>
                </c:pt>
                <c:pt idx="9204">
                  <c:v>16</c:v>
                </c:pt>
                <c:pt idx="9205">
                  <c:v>13</c:v>
                </c:pt>
                <c:pt idx="9206">
                  <c:v>21</c:v>
                </c:pt>
                <c:pt idx="9207">
                  <c:v>18</c:v>
                </c:pt>
                <c:pt idx="9208">
                  <c:v>20</c:v>
                </c:pt>
                <c:pt idx="9209">
                  <c:v>20</c:v>
                </c:pt>
                <c:pt idx="9210">
                  <c:v>21</c:v>
                </c:pt>
                <c:pt idx="9211">
                  <c:v>21</c:v>
                </c:pt>
                <c:pt idx="9212">
                  <c:v>13</c:v>
                </c:pt>
                <c:pt idx="9213">
                  <c:v>17</c:v>
                </c:pt>
                <c:pt idx="9214">
                  <c:v>20</c:v>
                </c:pt>
                <c:pt idx="9215">
                  <c:v>21</c:v>
                </c:pt>
                <c:pt idx="9216">
                  <c:v>19</c:v>
                </c:pt>
                <c:pt idx="9217">
                  <c:v>21</c:v>
                </c:pt>
                <c:pt idx="9218">
                  <c:v>20</c:v>
                </c:pt>
                <c:pt idx="9219">
                  <c:v>23</c:v>
                </c:pt>
                <c:pt idx="9220">
                  <c:v>19</c:v>
                </c:pt>
                <c:pt idx="9221">
                  <c:v>21</c:v>
                </c:pt>
                <c:pt idx="9222">
                  <c:v>20</c:v>
                </c:pt>
                <c:pt idx="9223">
                  <c:v>18</c:v>
                </c:pt>
                <c:pt idx="9224">
                  <c:v>21</c:v>
                </c:pt>
                <c:pt idx="9225">
                  <c:v>21</c:v>
                </c:pt>
                <c:pt idx="9226">
                  <c:v>21</c:v>
                </c:pt>
                <c:pt idx="9227">
                  <c:v>22</c:v>
                </c:pt>
                <c:pt idx="9228">
                  <c:v>16</c:v>
                </c:pt>
                <c:pt idx="9229">
                  <c:v>20</c:v>
                </c:pt>
                <c:pt idx="9230">
                  <c:v>20</c:v>
                </c:pt>
                <c:pt idx="9231">
                  <c:v>19</c:v>
                </c:pt>
                <c:pt idx="9232">
                  <c:v>20</c:v>
                </c:pt>
                <c:pt idx="9233">
                  <c:v>16</c:v>
                </c:pt>
                <c:pt idx="9234">
                  <c:v>20</c:v>
                </c:pt>
                <c:pt idx="9235">
                  <c:v>14</c:v>
                </c:pt>
                <c:pt idx="9236">
                  <c:v>19</c:v>
                </c:pt>
                <c:pt idx="9237">
                  <c:v>21</c:v>
                </c:pt>
                <c:pt idx="9238">
                  <c:v>19</c:v>
                </c:pt>
                <c:pt idx="9239">
                  <c:v>21</c:v>
                </c:pt>
                <c:pt idx="9240">
                  <c:v>20</c:v>
                </c:pt>
                <c:pt idx="9241">
                  <c:v>22</c:v>
                </c:pt>
                <c:pt idx="9242">
                  <c:v>19</c:v>
                </c:pt>
                <c:pt idx="9243">
                  <c:v>20</c:v>
                </c:pt>
                <c:pt idx="9244">
                  <c:v>21</c:v>
                </c:pt>
                <c:pt idx="9245">
                  <c:v>17</c:v>
                </c:pt>
                <c:pt idx="9246">
                  <c:v>20</c:v>
                </c:pt>
                <c:pt idx="9247">
                  <c:v>17</c:v>
                </c:pt>
                <c:pt idx="9248">
                  <c:v>19</c:v>
                </c:pt>
                <c:pt idx="9249">
                  <c:v>21</c:v>
                </c:pt>
                <c:pt idx="9250">
                  <c:v>20</c:v>
                </c:pt>
                <c:pt idx="9251">
                  <c:v>21</c:v>
                </c:pt>
                <c:pt idx="9252">
                  <c:v>20</c:v>
                </c:pt>
                <c:pt idx="9253">
                  <c:v>19</c:v>
                </c:pt>
                <c:pt idx="9254">
                  <c:v>21</c:v>
                </c:pt>
                <c:pt idx="9255">
                  <c:v>21</c:v>
                </c:pt>
                <c:pt idx="9256">
                  <c:v>22</c:v>
                </c:pt>
                <c:pt idx="9257">
                  <c:v>21</c:v>
                </c:pt>
                <c:pt idx="9258">
                  <c:v>22</c:v>
                </c:pt>
                <c:pt idx="9259">
                  <c:v>19</c:v>
                </c:pt>
                <c:pt idx="9260">
                  <c:v>16</c:v>
                </c:pt>
                <c:pt idx="9261">
                  <c:v>15</c:v>
                </c:pt>
                <c:pt idx="9262">
                  <c:v>19</c:v>
                </c:pt>
                <c:pt idx="9263">
                  <c:v>17</c:v>
                </c:pt>
                <c:pt idx="9264">
                  <c:v>16</c:v>
                </c:pt>
                <c:pt idx="9265">
                  <c:v>22</c:v>
                </c:pt>
                <c:pt idx="9266">
                  <c:v>19</c:v>
                </c:pt>
                <c:pt idx="9267">
                  <c:v>22</c:v>
                </c:pt>
                <c:pt idx="9268">
                  <c:v>20</c:v>
                </c:pt>
                <c:pt idx="9269">
                  <c:v>20</c:v>
                </c:pt>
                <c:pt idx="9270">
                  <c:v>21</c:v>
                </c:pt>
                <c:pt idx="9271">
                  <c:v>22</c:v>
                </c:pt>
                <c:pt idx="9272">
                  <c:v>19</c:v>
                </c:pt>
                <c:pt idx="9273">
                  <c:v>24</c:v>
                </c:pt>
                <c:pt idx="9274">
                  <c:v>20</c:v>
                </c:pt>
                <c:pt idx="9275">
                  <c:v>20</c:v>
                </c:pt>
                <c:pt idx="9276">
                  <c:v>23</c:v>
                </c:pt>
                <c:pt idx="9277">
                  <c:v>19</c:v>
                </c:pt>
                <c:pt idx="9278">
                  <c:v>20</c:v>
                </c:pt>
                <c:pt idx="9279">
                  <c:v>20</c:v>
                </c:pt>
                <c:pt idx="9280">
                  <c:v>19</c:v>
                </c:pt>
                <c:pt idx="9281">
                  <c:v>20</c:v>
                </c:pt>
                <c:pt idx="9282">
                  <c:v>20</c:v>
                </c:pt>
                <c:pt idx="9283">
                  <c:v>22</c:v>
                </c:pt>
                <c:pt idx="9284">
                  <c:v>21</c:v>
                </c:pt>
                <c:pt idx="9285">
                  <c:v>21</c:v>
                </c:pt>
                <c:pt idx="9286">
                  <c:v>20</c:v>
                </c:pt>
                <c:pt idx="9287">
                  <c:v>21</c:v>
                </c:pt>
                <c:pt idx="9288">
                  <c:v>21</c:v>
                </c:pt>
                <c:pt idx="9289">
                  <c:v>20</c:v>
                </c:pt>
                <c:pt idx="9290">
                  <c:v>18</c:v>
                </c:pt>
                <c:pt idx="9291">
                  <c:v>20</c:v>
                </c:pt>
                <c:pt idx="9292">
                  <c:v>17</c:v>
                </c:pt>
                <c:pt idx="9293">
                  <c:v>18</c:v>
                </c:pt>
                <c:pt idx="9294">
                  <c:v>20</c:v>
                </c:pt>
                <c:pt idx="9295">
                  <c:v>20</c:v>
                </c:pt>
                <c:pt idx="9296">
                  <c:v>23</c:v>
                </c:pt>
                <c:pt idx="9297">
                  <c:v>20</c:v>
                </c:pt>
                <c:pt idx="9298">
                  <c:v>20</c:v>
                </c:pt>
                <c:pt idx="9299">
                  <c:v>22</c:v>
                </c:pt>
                <c:pt idx="9300">
                  <c:v>20</c:v>
                </c:pt>
                <c:pt idx="9301">
                  <c:v>22</c:v>
                </c:pt>
                <c:pt idx="9302">
                  <c:v>20</c:v>
                </c:pt>
                <c:pt idx="9303">
                  <c:v>13</c:v>
                </c:pt>
                <c:pt idx="9304">
                  <c:v>20</c:v>
                </c:pt>
                <c:pt idx="9305">
                  <c:v>20</c:v>
                </c:pt>
                <c:pt idx="9306">
                  <c:v>18</c:v>
                </c:pt>
                <c:pt idx="9307">
                  <c:v>20</c:v>
                </c:pt>
                <c:pt idx="9308">
                  <c:v>21</c:v>
                </c:pt>
                <c:pt idx="9309">
                  <c:v>19</c:v>
                </c:pt>
                <c:pt idx="9310">
                  <c:v>19</c:v>
                </c:pt>
                <c:pt idx="9311">
                  <c:v>20</c:v>
                </c:pt>
                <c:pt idx="9312">
                  <c:v>19</c:v>
                </c:pt>
                <c:pt idx="9313">
                  <c:v>20</c:v>
                </c:pt>
                <c:pt idx="9314">
                  <c:v>20</c:v>
                </c:pt>
                <c:pt idx="9315">
                  <c:v>20</c:v>
                </c:pt>
                <c:pt idx="9316">
                  <c:v>16</c:v>
                </c:pt>
                <c:pt idx="9317">
                  <c:v>20</c:v>
                </c:pt>
                <c:pt idx="9318">
                  <c:v>20</c:v>
                </c:pt>
                <c:pt idx="9319">
                  <c:v>19</c:v>
                </c:pt>
                <c:pt idx="9320">
                  <c:v>19</c:v>
                </c:pt>
                <c:pt idx="9321">
                  <c:v>21</c:v>
                </c:pt>
                <c:pt idx="9322">
                  <c:v>21</c:v>
                </c:pt>
                <c:pt idx="9323">
                  <c:v>20</c:v>
                </c:pt>
                <c:pt idx="9324">
                  <c:v>25</c:v>
                </c:pt>
                <c:pt idx="9325">
                  <c:v>22</c:v>
                </c:pt>
                <c:pt idx="9326">
                  <c:v>20</c:v>
                </c:pt>
                <c:pt idx="9327">
                  <c:v>21</c:v>
                </c:pt>
                <c:pt idx="9328">
                  <c:v>20</c:v>
                </c:pt>
                <c:pt idx="9329">
                  <c:v>21</c:v>
                </c:pt>
                <c:pt idx="9330">
                  <c:v>20</c:v>
                </c:pt>
                <c:pt idx="9331">
                  <c:v>21</c:v>
                </c:pt>
                <c:pt idx="9332">
                  <c:v>19</c:v>
                </c:pt>
                <c:pt idx="9333">
                  <c:v>21</c:v>
                </c:pt>
                <c:pt idx="9334">
                  <c:v>23</c:v>
                </c:pt>
                <c:pt idx="9335">
                  <c:v>24</c:v>
                </c:pt>
                <c:pt idx="9336">
                  <c:v>20</c:v>
                </c:pt>
                <c:pt idx="9337">
                  <c:v>20</c:v>
                </c:pt>
                <c:pt idx="9338">
                  <c:v>21</c:v>
                </c:pt>
                <c:pt idx="9339">
                  <c:v>21</c:v>
                </c:pt>
                <c:pt idx="9340">
                  <c:v>18</c:v>
                </c:pt>
                <c:pt idx="9341">
                  <c:v>22</c:v>
                </c:pt>
                <c:pt idx="9342">
                  <c:v>20</c:v>
                </c:pt>
                <c:pt idx="9343">
                  <c:v>19</c:v>
                </c:pt>
                <c:pt idx="9344">
                  <c:v>19</c:v>
                </c:pt>
                <c:pt idx="9345">
                  <c:v>19</c:v>
                </c:pt>
                <c:pt idx="9346">
                  <c:v>20</c:v>
                </c:pt>
                <c:pt idx="9347">
                  <c:v>20</c:v>
                </c:pt>
                <c:pt idx="9348">
                  <c:v>19</c:v>
                </c:pt>
                <c:pt idx="9349">
                  <c:v>19</c:v>
                </c:pt>
                <c:pt idx="9350">
                  <c:v>20</c:v>
                </c:pt>
                <c:pt idx="9351">
                  <c:v>20</c:v>
                </c:pt>
                <c:pt idx="9352">
                  <c:v>20</c:v>
                </c:pt>
                <c:pt idx="9353">
                  <c:v>19</c:v>
                </c:pt>
                <c:pt idx="9354">
                  <c:v>20</c:v>
                </c:pt>
                <c:pt idx="9355">
                  <c:v>20</c:v>
                </c:pt>
                <c:pt idx="9356">
                  <c:v>21</c:v>
                </c:pt>
                <c:pt idx="9357">
                  <c:v>21</c:v>
                </c:pt>
                <c:pt idx="9358">
                  <c:v>21</c:v>
                </c:pt>
                <c:pt idx="9359">
                  <c:v>20</c:v>
                </c:pt>
                <c:pt idx="9360">
                  <c:v>20</c:v>
                </c:pt>
                <c:pt idx="9361">
                  <c:v>20</c:v>
                </c:pt>
                <c:pt idx="9362">
                  <c:v>20</c:v>
                </c:pt>
                <c:pt idx="9363">
                  <c:v>14</c:v>
                </c:pt>
                <c:pt idx="9364">
                  <c:v>20</c:v>
                </c:pt>
                <c:pt idx="9365">
                  <c:v>21</c:v>
                </c:pt>
                <c:pt idx="9366">
                  <c:v>20</c:v>
                </c:pt>
                <c:pt idx="9367">
                  <c:v>17</c:v>
                </c:pt>
                <c:pt idx="9368">
                  <c:v>20</c:v>
                </c:pt>
                <c:pt idx="9369">
                  <c:v>20</c:v>
                </c:pt>
                <c:pt idx="9370">
                  <c:v>18</c:v>
                </c:pt>
                <c:pt idx="9371">
                  <c:v>20</c:v>
                </c:pt>
                <c:pt idx="9372">
                  <c:v>20</c:v>
                </c:pt>
                <c:pt idx="9373">
                  <c:v>19</c:v>
                </c:pt>
                <c:pt idx="9374">
                  <c:v>19</c:v>
                </c:pt>
                <c:pt idx="9375">
                  <c:v>15</c:v>
                </c:pt>
                <c:pt idx="9376">
                  <c:v>23</c:v>
                </c:pt>
                <c:pt idx="9377">
                  <c:v>23</c:v>
                </c:pt>
                <c:pt idx="9378">
                  <c:v>19</c:v>
                </c:pt>
                <c:pt idx="9379">
                  <c:v>19</c:v>
                </c:pt>
                <c:pt idx="9380">
                  <c:v>20</c:v>
                </c:pt>
                <c:pt idx="9381">
                  <c:v>22</c:v>
                </c:pt>
                <c:pt idx="9382">
                  <c:v>17</c:v>
                </c:pt>
                <c:pt idx="9383">
                  <c:v>22</c:v>
                </c:pt>
                <c:pt idx="9384">
                  <c:v>21</c:v>
                </c:pt>
                <c:pt idx="9385">
                  <c:v>19</c:v>
                </c:pt>
                <c:pt idx="9386">
                  <c:v>16</c:v>
                </c:pt>
                <c:pt idx="9387">
                  <c:v>21</c:v>
                </c:pt>
                <c:pt idx="9388">
                  <c:v>20</c:v>
                </c:pt>
                <c:pt idx="9389">
                  <c:v>22</c:v>
                </c:pt>
                <c:pt idx="9390">
                  <c:v>19</c:v>
                </c:pt>
                <c:pt idx="9391">
                  <c:v>23</c:v>
                </c:pt>
                <c:pt idx="9392">
                  <c:v>21</c:v>
                </c:pt>
                <c:pt idx="9393">
                  <c:v>20</c:v>
                </c:pt>
                <c:pt idx="9394">
                  <c:v>19</c:v>
                </c:pt>
                <c:pt idx="9395">
                  <c:v>20</c:v>
                </c:pt>
                <c:pt idx="9396">
                  <c:v>17</c:v>
                </c:pt>
                <c:pt idx="9397">
                  <c:v>19</c:v>
                </c:pt>
                <c:pt idx="9398">
                  <c:v>18</c:v>
                </c:pt>
                <c:pt idx="9399">
                  <c:v>21</c:v>
                </c:pt>
                <c:pt idx="9400">
                  <c:v>21</c:v>
                </c:pt>
                <c:pt idx="9401">
                  <c:v>19</c:v>
                </c:pt>
                <c:pt idx="9402">
                  <c:v>20</c:v>
                </c:pt>
                <c:pt idx="9403">
                  <c:v>21</c:v>
                </c:pt>
                <c:pt idx="9404">
                  <c:v>20</c:v>
                </c:pt>
                <c:pt idx="9405">
                  <c:v>20</c:v>
                </c:pt>
                <c:pt idx="9406">
                  <c:v>19</c:v>
                </c:pt>
                <c:pt idx="9407">
                  <c:v>19</c:v>
                </c:pt>
                <c:pt idx="9408">
                  <c:v>20</c:v>
                </c:pt>
                <c:pt idx="9409">
                  <c:v>22</c:v>
                </c:pt>
                <c:pt idx="9410">
                  <c:v>26</c:v>
                </c:pt>
                <c:pt idx="9411">
                  <c:v>23</c:v>
                </c:pt>
                <c:pt idx="9412">
                  <c:v>22</c:v>
                </c:pt>
                <c:pt idx="9413">
                  <c:v>19</c:v>
                </c:pt>
                <c:pt idx="9414">
                  <c:v>13</c:v>
                </c:pt>
                <c:pt idx="9415">
                  <c:v>20</c:v>
                </c:pt>
                <c:pt idx="9416">
                  <c:v>19</c:v>
                </c:pt>
                <c:pt idx="9417">
                  <c:v>21</c:v>
                </c:pt>
                <c:pt idx="9418">
                  <c:v>22</c:v>
                </c:pt>
                <c:pt idx="9419">
                  <c:v>19</c:v>
                </c:pt>
                <c:pt idx="9420">
                  <c:v>20</c:v>
                </c:pt>
                <c:pt idx="9421">
                  <c:v>21</c:v>
                </c:pt>
                <c:pt idx="9422">
                  <c:v>21</c:v>
                </c:pt>
                <c:pt idx="9423">
                  <c:v>20</c:v>
                </c:pt>
                <c:pt idx="9424">
                  <c:v>20</c:v>
                </c:pt>
                <c:pt idx="9425">
                  <c:v>20</c:v>
                </c:pt>
                <c:pt idx="9426">
                  <c:v>20</c:v>
                </c:pt>
                <c:pt idx="9427">
                  <c:v>20</c:v>
                </c:pt>
                <c:pt idx="9428">
                  <c:v>21</c:v>
                </c:pt>
                <c:pt idx="9429">
                  <c:v>21</c:v>
                </c:pt>
                <c:pt idx="9430">
                  <c:v>19</c:v>
                </c:pt>
                <c:pt idx="9431">
                  <c:v>21</c:v>
                </c:pt>
                <c:pt idx="9432">
                  <c:v>19</c:v>
                </c:pt>
                <c:pt idx="9433">
                  <c:v>19</c:v>
                </c:pt>
                <c:pt idx="9434">
                  <c:v>19</c:v>
                </c:pt>
                <c:pt idx="9435">
                  <c:v>20</c:v>
                </c:pt>
                <c:pt idx="9436">
                  <c:v>21</c:v>
                </c:pt>
                <c:pt idx="9437">
                  <c:v>20</c:v>
                </c:pt>
                <c:pt idx="9438">
                  <c:v>21</c:v>
                </c:pt>
                <c:pt idx="9439">
                  <c:v>19</c:v>
                </c:pt>
                <c:pt idx="9440">
                  <c:v>21</c:v>
                </c:pt>
                <c:pt idx="9441">
                  <c:v>22</c:v>
                </c:pt>
                <c:pt idx="9442">
                  <c:v>14</c:v>
                </c:pt>
                <c:pt idx="9443">
                  <c:v>23</c:v>
                </c:pt>
                <c:pt idx="9444">
                  <c:v>20</c:v>
                </c:pt>
                <c:pt idx="9445">
                  <c:v>21</c:v>
                </c:pt>
                <c:pt idx="9446">
                  <c:v>21</c:v>
                </c:pt>
                <c:pt idx="9447">
                  <c:v>21</c:v>
                </c:pt>
                <c:pt idx="9448">
                  <c:v>14</c:v>
                </c:pt>
                <c:pt idx="9449">
                  <c:v>19</c:v>
                </c:pt>
                <c:pt idx="9450">
                  <c:v>14</c:v>
                </c:pt>
                <c:pt idx="9451">
                  <c:v>21</c:v>
                </c:pt>
                <c:pt idx="9452">
                  <c:v>21</c:v>
                </c:pt>
                <c:pt idx="9453">
                  <c:v>21</c:v>
                </c:pt>
                <c:pt idx="9454">
                  <c:v>23</c:v>
                </c:pt>
                <c:pt idx="9455">
                  <c:v>16</c:v>
                </c:pt>
                <c:pt idx="9456">
                  <c:v>20</c:v>
                </c:pt>
                <c:pt idx="9457">
                  <c:v>22</c:v>
                </c:pt>
                <c:pt idx="9458">
                  <c:v>21</c:v>
                </c:pt>
                <c:pt idx="9459">
                  <c:v>20</c:v>
                </c:pt>
                <c:pt idx="9460">
                  <c:v>25</c:v>
                </c:pt>
                <c:pt idx="9461">
                  <c:v>19</c:v>
                </c:pt>
                <c:pt idx="9462">
                  <c:v>20</c:v>
                </c:pt>
                <c:pt idx="9463">
                  <c:v>20</c:v>
                </c:pt>
                <c:pt idx="9464">
                  <c:v>19</c:v>
                </c:pt>
                <c:pt idx="9465">
                  <c:v>18</c:v>
                </c:pt>
                <c:pt idx="9466">
                  <c:v>19</c:v>
                </c:pt>
                <c:pt idx="9467">
                  <c:v>22</c:v>
                </c:pt>
                <c:pt idx="9468">
                  <c:v>17</c:v>
                </c:pt>
                <c:pt idx="9469">
                  <c:v>14</c:v>
                </c:pt>
                <c:pt idx="9470">
                  <c:v>20</c:v>
                </c:pt>
                <c:pt idx="9471">
                  <c:v>20</c:v>
                </c:pt>
                <c:pt idx="9472">
                  <c:v>15</c:v>
                </c:pt>
                <c:pt idx="9473">
                  <c:v>21</c:v>
                </c:pt>
                <c:pt idx="9474">
                  <c:v>18</c:v>
                </c:pt>
                <c:pt idx="9475">
                  <c:v>13</c:v>
                </c:pt>
                <c:pt idx="9476">
                  <c:v>21</c:v>
                </c:pt>
                <c:pt idx="9477">
                  <c:v>20</c:v>
                </c:pt>
                <c:pt idx="9478">
                  <c:v>14</c:v>
                </c:pt>
                <c:pt idx="9479">
                  <c:v>24</c:v>
                </c:pt>
                <c:pt idx="9480">
                  <c:v>22</c:v>
                </c:pt>
                <c:pt idx="9481">
                  <c:v>20</c:v>
                </c:pt>
                <c:pt idx="9482">
                  <c:v>20</c:v>
                </c:pt>
                <c:pt idx="9483">
                  <c:v>20</c:v>
                </c:pt>
                <c:pt idx="9484">
                  <c:v>21</c:v>
                </c:pt>
                <c:pt idx="9485">
                  <c:v>16</c:v>
                </c:pt>
                <c:pt idx="9486">
                  <c:v>22</c:v>
                </c:pt>
                <c:pt idx="9487">
                  <c:v>21</c:v>
                </c:pt>
                <c:pt idx="9488">
                  <c:v>16</c:v>
                </c:pt>
                <c:pt idx="9489">
                  <c:v>22</c:v>
                </c:pt>
                <c:pt idx="9490">
                  <c:v>20</c:v>
                </c:pt>
                <c:pt idx="9491">
                  <c:v>18</c:v>
                </c:pt>
                <c:pt idx="9492">
                  <c:v>18</c:v>
                </c:pt>
                <c:pt idx="9493">
                  <c:v>20</c:v>
                </c:pt>
                <c:pt idx="9494">
                  <c:v>21</c:v>
                </c:pt>
                <c:pt idx="9495">
                  <c:v>20</c:v>
                </c:pt>
                <c:pt idx="9496">
                  <c:v>20</c:v>
                </c:pt>
                <c:pt idx="9497">
                  <c:v>18</c:v>
                </c:pt>
                <c:pt idx="9498">
                  <c:v>22</c:v>
                </c:pt>
                <c:pt idx="9499">
                  <c:v>21</c:v>
                </c:pt>
                <c:pt idx="9500">
                  <c:v>19</c:v>
                </c:pt>
                <c:pt idx="9501">
                  <c:v>22</c:v>
                </c:pt>
                <c:pt idx="9502">
                  <c:v>19</c:v>
                </c:pt>
                <c:pt idx="9503">
                  <c:v>21</c:v>
                </c:pt>
                <c:pt idx="9504">
                  <c:v>20</c:v>
                </c:pt>
                <c:pt idx="9505">
                  <c:v>20</c:v>
                </c:pt>
                <c:pt idx="9506">
                  <c:v>21</c:v>
                </c:pt>
                <c:pt idx="9507">
                  <c:v>20</c:v>
                </c:pt>
                <c:pt idx="9508">
                  <c:v>22</c:v>
                </c:pt>
                <c:pt idx="9509">
                  <c:v>20</c:v>
                </c:pt>
                <c:pt idx="9510">
                  <c:v>19</c:v>
                </c:pt>
                <c:pt idx="9511">
                  <c:v>20</c:v>
                </c:pt>
                <c:pt idx="9512">
                  <c:v>20</c:v>
                </c:pt>
                <c:pt idx="9513">
                  <c:v>19</c:v>
                </c:pt>
                <c:pt idx="9514">
                  <c:v>21</c:v>
                </c:pt>
                <c:pt idx="9515">
                  <c:v>20</c:v>
                </c:pt>
                <c:pt idx="9516">
                  <c:v>19</c:v>
                </c:pt>
                <c:pt idx="9517">
                  <c:v>21</c:v>
                </c:pt>
                <c:pt idx="9518">
                  <c:v>21</c:v>
                </c:pt>
                <c:pt idx="9519">
                  <c:v>21</c:v>
                </c:pt>
                <c:pt idx="9520">
                  <c:v>21</c:v>
                </c:pt>
                <c:pt idx="9521">
                  <c:v>21</c:v>
                </c:pt>
                <c:pt idx="9522">
                  <c:v>21</c:v>
                </c:pt>
                <c:pt idx="9523">
                  <c:v>20</c:v>
                </c:pt>
                <c:pt idx="9524">
                  <c:v>20</c:v>
                </c:pt>
                <c:pt idx="9525">
                  <c:v>21</c:v>
                </c:pt>
                <c:pt idx="9526">
                  <c:v>22</c:v>
                </c:pt>
                <c:pt idx="9527">
                  <c:v>19</c:v>
                </c:pt>
                <c:pt idx="9528">
                  <c:v>24</c:v>
                </c:pt>
                <c:pt idx="9529">
                  <c:v>23</c:v>
                </c:pt>
                <c:pt idx="9530">
                  <c:v>19</c:v>
                </c:pt>
                <c:pt idx="9531">
                  <c:v>21</c:v>
                </c:pt>
                <c:pt idx="9532">
                  <c:v>20</c:v>
                </c:pt>
                <c:pt idx="9533">
                  <c:v>22</c:v>
                </c:pt>
                <c:pt idx="9534">
                  <c:v>18</c:v>
                </c:pt>
                <c:pt idx="9535">
                  <c:v>20</c:v>
                </c:pt>
                <c:pt idx="9536">
                  <c:v>21</c:v>
                </c:pt>
                <c:pt idx="9537">
                  <c:v>20</c:v>
                </c:pt>
                <c:pt idx="9538">
                  <c:v>20</c:v>
                </c:pt>
                <c:pt idx="9539">
                  <c:v>19</c:v>
                </c:pt>
                <c:pt idx="9540">
                  <c:v>21</c:v>
                </c:pt>
                <c:pt idx="9541">
                  <c:v>21</c:v>
                </c:pt>
                <c:pt idx="9542">
                  <c:v>20</c:v>
                </c:pt>
                <c:pt idx="9543">
                  <c:v>20</c:v>
                </c:pt>
                <c:pt idx="9544">
                  <c:v>26</c:v>
                </c:pt>
                <c:pt idx="9545">
                  <c:v>22</c:v>
                </c:pt>
                <c:pt idx="9546">
                  <c:v>19</c:v>
                </c:pt>
                <c:pt idx="9547">
                  <c:v>20</c:v>
                </c:pt>
                <c:pt idx="9548">
                  <c:v>20</c:v>
                </c:pt>
                <c:pt idx="9549">
                  <c:v>21</c:v>
                </c:pt>
                <c:pt idx="9550">
                  <c:v>21</c:v>
                </c:pt>
                <c:pt idx="9551">
                  <c:v>20</c:v>
                </c:pt>
                <c:pt idx="9552">
                  <c:v>21</c:v>
                </c:pt>
                <c:pt idx="9553">
                  <c:v>20</c:v>
                </c:pt>
                <c:pt idx="9554">
                  <c:v>21</c:v>
                </c:pt>
                <c:pt idx="9555">
                  <c:v>24</c:v>
                </c:pt>
                <c:pt idx="9556">
                  <c:v>20</c:v>
                </c:pt>
                <c:pt idx="9557">
                  <c:v>20</c:v>
                </c:pt>
                <c:pt idx="9558">
                  <c:v>19</c:v>
                </c:pt>
                <c:pt idx="9559">
                  <c:v>23</c:v>
                </c:pt>
                <c:pt idx="9560">
                  <c:v>21</c:v>
                </c:pt>
                <c:pt idx="9561">
                  <c:v>21</c:v>
                </c:pt>
                <c:pt idx="9562">
                  <c:v>22</c:v>
                </c:pt>
                <c:pt idx="9563">
                  <c:v>21</c:v>
                </c:pt>
                <c:pt idx="9564">
                  <c:v>21</c:v>
                </c:pt>
                <c:pt idx="9565">
                  <c:v>20</c:v>
                </c:pt>
                <c:pt idx="9566">
                  <c:v>21</c:v>
                </c:pt>
                <c:pt idx="9567">
                  <c:v>19</c:v>
                </c:pt>
                <c:pt idx="9568">
                  <c:v>18</c:v>
                </c:pt>
                <c:pt idx="9569">
                  <c:v>19</c:v>
                </c:pt>
                <c:pt idx="9570">
                  <c:v>19</c:v>
                </c:pt>
                <c:pt idx="9571">
                  <c:v>21</c:v>
                </c:pt>
                <c:pt idx="9572">
                  <c:v>17</c:v>
                </c:pt>
                <c:pt idx="9573">
                  <c:v>20</c:v>
                </c:pt>
                <c:pt idx="9574">
                  <c:v>20</c:v>
                </c:pt>
                <c:pt idx="9575">
                  <c:v>22</c:v>
                </c:pt>
                <c:pt idx="9576">
                  <c:v>20</c:v>
                </c:pt>
                <c:pt idx="9577">
                  <c:v>20</c:v>
                </c:pt>
                <c:pt idx="9578">
                  <c:v>16</c:v>
                </c:pt>
                <c:pt idx="9579">
                  <c:v>20</c:v>
                </c:pt>
                <c:pt idx="9580">
                  <c:v>21</c:v>
                </c:pt>
                <c:pt idx="9581">
                  <c:v>23</c:v>
                </c:pt>
                <c:pt idx="9582">
                  <c:v>21</c:v>
                </c:pt>
                <c:pt idx="9583">
                  <c:v>20</c:v>
                </c:pt>
                <c:pt idx="9584">
                  <c:v>20</c:v>
                </c:pt>
                <c:pt idx="9585">
                  <c:v>20</c:v>
                </c:pt>
                <c:pt idx="9586">
                  <c:v>20</c:v>
                </c:pt>
                <c:pt idx="9587">
                  <c:v>21</c:v>
                </c:pt>
                <c:pt idx="9588">
                  <c:v>20</c:v>
                </c:pt>
                <c:pt idx="9589">
                  <c:v>19</c:v>
                </c:pt>
                <c:pt idx="9590">
                  <c:v>19</c:v>
                </c:pt>
                <c:pt idx="9591">
                  <c:v>19</c:v>
                </c:pt>
                <c:pt idx="9592">
                  <c:v>20</c:v>
                </c:pt>
                <c:pt idx="9593">
                  <c:v>23</c:v>
                </c:pt>
                <c:pt idx="9594">
                  <c:v>21</c:v>
                </c:pt>
                <c:pt idx="9595">
                  <c:v>22</c:v>
                </c:pt>
                <c:pt idx="9596">
                  <c:v>23</c:v>
                </c:pt>
                <c:pt idx="9597">
                  <c:v>20</c:v>
                </c:pt>
                <c:pt idx="9598">
                  <c:v>22</c:v>
                </c:pt>
                <c:pt idx="9599">
                  <c:v>17</c:v>
                </c:pt>
                <c:pt idx="9600">
                  <c:v>21</c:v>
                </c:pt>
                <c:pt idx="9601">
                  <c:v>21</c:v>
                </c:pt>
                <c:pt idx="9602">
                  <c:v>22</c:v>
                </c:pt>
                <c:pt idx="9603">
                  <c:v>21</c:v>
                </c:pt>
                <c:pt idx="9604">
                  <c:v>22</c:v>
                </c:pt>
                <c:pt idx="9605">
                  <c:v>19</c:v>
                </c:pt>
                <c:pt idx="9606">
                  <c:v>20</c:v>
                </c:pt>
                <c:pt idx="9607">
                  <c:v>21</c:v>
                </c:pt>
                <c:pt idx="9608">
                  <c:v>20</c:v>
                </c:pt>
                <c:pt idx="9609">
                  <c:v>22</c:v>
                </c:pt>
                <c:pt idx="9610">
                  <c:v>19</c:v>
                </c:pt>
                <c:pt idx="9611">
                  <c:v>21</c:v>
                </c:pt>
                <c:pt idx="9612">
                  <c:v>20</c:v>
                </c:pt>
                <c:pt idx="9613">
                  <c:v>19</c:v>
                </c:pt>
                <c:pt idx="9614">
                  <c:v>20</c:v>
                </c:pt>
                <c:pt idx="9615">
                  <c:v>20</c:v>
                </c:pt>
                <c:pt idx="9616">
                  <c:v>20</c:v>
                </c:pt>
                <c:pt idx="9617">
                  <c:v>19</c:v>
                </c:pt>
                <c:pt idx="9618">
                  <c:v>20</c:v>
                </c:pt>
                <c:pt idx="9619">
                  <c:v>21</c:v>
                </c:pt>
                <c:pt idx="9620">
                  <c:v>20</c:v>
                </c:pt>
                <c:pt idx="9621">
                  <c:v>20</c:v>
                </c:pt>
                <c:pt idx="9622">
                  <c:v>19</c:v>
                </c:pt>
                <c:pt idx="9623">
                  <c:v>20</c:v>
                </c:pt>
                <c:pt idx="9624">
                  <c:v>20</c:v>
                </c:pt>
                <c:pt idx="9625">
                  <c:v>21</c:v>
                </c:pt>
                <c:pt idx="9626">
                  <c:v>21</c:v>
                </c:pt>
                <c:pt idx="9627">
                  <c:v>20</c:v>
                </c:pt>
                <c:pt idx="9628">
                  <c:v>22</c:v>
                </c:pt>
                <c:pt idx="9629">
                  <c:v>20</c:v>
                </c:pt>
                <c:pt idx="9630">
                  <c:v>20</c:v>
                </c:pt>
                <c:pt idx="9631">
                  <c:v>20</c:v>
                </c:pt>
                <c:pt idx="9632">
                  <c:v>21</c:v>
                </c:pt>
                <c:pt idx="9633">
                  <c:v>19</c:v>
                </c:pt>
                <c:pt idx="9634">
                  <c:v>21</c:v>
                </c:pt>
                <c:pt idx="9635">
                  <c:v>22</c:v>
                </c:pt>
                <c:pt idx="9636">
                  <c:v>15</c:v>
                </c:pt>
                <c:pt idx="9637">
                  <c:v>21</c:v>
                </c:pt>
                <c:pt idx="9638">
                  <c:v>19</c:v>
                </c:pt>
                <c:pt idx="9639">
                  <c:v>20</c:v>
                </c:pt>
                <c:pt idx="9640">
                  <c:v>21</c:v>
                </c:pt>
                <c:pt idx="9641">
                  <c:v>19</c:v>
                </c:pt>
                <c:pt idx="9642">
                  <c:v>21</c:v>
                </c:pt>
                <c:pt idx="9643">
                  <c:v>18</c:v>
                </c:pt>
                <c:pt idx="9644">
                  <c:v>19</c:v>
                </c:pt>
                <c:pt idx="9645">
                  <c:v>21</c:v>
                </c:pt>
                <c:pt idx="9646">
                  <c:v>20</c:v>
                </c:pt>
                <c:pt idx="9647">
                  <c:v>19</c:v>
                </c:pt>
                <c:pt idx="9648">
                  <c:v>14</c:v>
                </c:pt>
                <c:pt idx="9649">
                  <c:v>19</c:v>
                </c:pt>
                <c:pt idx="9650">
                  <c:v>19</c:v>
                </c:pt>
                <c:pt idx="9651">
                  <c:v>21</c:v>
                </c:pt>
                <c:pt idx="9652">
                  <c:v>20</c:v>
                </c:pt>
                <c:pt idx="9653">
                  <c:v>20</c:v>
                </c:pt>
                <c:pt idx="9654">
                  <c:v>19</c:v>
                </c:pt>
                <c:pt idx="9655">
                  <c:v>19</c:v>
                </c:pt>
                <c:pt idx="9656">
                  <c:v>22</c:v>
                </c:pt>
                <c:pt idx="9657">
                  <c:v>20</c:v>
                </c:pt>
                <c:pt idx="9658">
                  <c:v>20</c:v>
                </c:pt>
                <c:pt idx="9659">
                  <c:v>20</c:v>
                </c:pt>
                <c:pt idx="9660">
                  <c:v>22</c:v>
                </c:pt>
                <c:pt idx="9661">
                  <c:v>20</c:v>
                </c:pt>
                <c:pt idx="9662">
                  <c:v>20</c:v>
                </c:pt>
                <c:pt idx="9663">
                  <c:v>20</c:v>
                </c:pt>
                <c:pt idx="9664">
                  <c:v>21</c:v>
                </c:pt>
                <c:pt idx="9665">
                  <c:v>20</c:v>
                </c:pt>
                <c:pt idx="9666">
                  <c:v>21</c:v>
                </c:pt>
                <c:pt idx="9667">
                  <c:v>21</c:v>
                </c:pt>
                <c:pt idx="9668">
                  <c:v>21</c:v>
                </c:pt>
                <c:pt idx="9669">
                  <c:v>16</c:v>
                </c:pt>
                <c:pt idx="9670">
                  <c:v>20</c:v>
                </c:pt>
                <c:pt idx="9671">
                  <c:v>20</c:v>
                </c:pt>
                <c:pt idx="9672">
                  <c:v>20</c:v>
                </c:pt>
                <c:pt idx="9673">
                  <c:v>20</c:v>
                </c:pt>
                <c:pt idx="9674">
                  <c:v>21</c:v>
                </c:pt>
                <c:pt idx="9675">
                  <c:v>21</c:v>
                </c:pt>
                <c:pt idx="9676">
                  <c:v>20</c:v>
                </c:pt>
                <c:pt idx="9677">
                  <c:v>20</c:v>
                </c:pt>
                <c:pt idx="9678">
                  <c:v>20</c:v>
                </c:pt>
                <c:pt idx="9679">
                  <c:v>20</c:v>
                </c:pt>
                <c:pt idx="9680">
                  <c:v>21</c:v>
                </c:pt>
                <c:pt idx="9681">
                  <c:v>20</c:v>
                </c:pt>
                <c:pt idx="9682">
                  <c:v>17</c:v>
                </c:pt>
                <c:pt idx="9683">
                  <c:v>21</c:v>
                </c:pt>
                <c:pt idx="9684">
                  <c:v>21</c:v>
                </c:pt>
                <c:pt idx="9685">
                  <c:v>20</c:v>
                </c:pt>
                <c:pt idx="9686">
                  <c:v>22</c:v>
                </c:pt>
                <c:pt idx="9687">
                  <c:v>20</c:v>
                </c:pt>
                <c:pt idx="9688">
                  <c:v>20</c:v>
                </c:pt>
                <c:pt idx="9689">
                  <c:v>18</c:v>
                </c:pt>
                <c:pt idx="9690">
                  <c:v>19</c:v>
                </c:pt>
                <c:pt idx="9691">
                  <c:v>20</c:v>
                </c:pt>
                <c:pt idx="9692">
                  <c:v>19</c:v>
                </c:pt>
                <c:pt idx="9693">
                  <c:v>20</c:v>
                </c:pt>
                <c:pt idx="9694">
                  <c:v>19</c:v>
                </c:pt>
                <c:pt idx="9695">
                  <c:v>20</c:v>
                </c:pt>
                <c:pt idx="9696">
                  <c:v>21</c:v>
                </c:pt>
                <c:pt idx="9697">
                  <c:v>20</c:v>
                </c:pt>
                <c:pt idx="9698">
                  <c:v>23</c:v>
                </c:pt>
                <c:pt idx="9699">
                  <c:v>22</c:v>
                </c:pt>
                <c:pt idx="9700">
                  <c:v>21</c:v>
                </c:pt>
                <c:pt idx="9701">
                  <c:v>19</c:v>
                </c:pt>
                <c:pt idx="9702">
                  <c:v>19</c:v>
                </c:pt>
                <c:pt idx="9703">
                  <c:v>23</c:v>
                </c:pt>
                <c:pt idx="9704">
                  <c:v>19</c:v>
                </c:pt>
                <c:pt idx="9705">
                  <c:v>21</c:v>
                </c:pt>
                <c:pt idx="9706">
                  <c:v>19</c:v>
                </c:pt>
                <c:pt idx="9707">
                  <c:v>20</c:v>
                </c:pt>
                <c:pt idx="9708">
                  <c:v>22</c:v>
                </c:pt>
                <c:pt idx="9709">
                  <c:v>21</c:v>
                </c:pt>
                <c:pt idx="9710">
                  <c:v>22</c:v>
                </c:pt>
                <c:pt idx="9711">
                  <c:v>20</c:v>
                </c:pt>
                <c:pt idx="9712">
                  <c:v>22</c:v>
                </c:pt>
                <c:pt idx="9713">
                  <c:v>23</c:v>
                </c:pt>
                <c:pt idx="9714">
                  <c:v>20</c:v>
                </c:pt>
                <c:pt idx="9715">
                  <c:v>20</c:v>
                </c:pt>
                <c:pt idx="9716">
                  <c:v>20</c:v>
                </c:pt>
                <c:pt idx="9717">
                  <c:v>20</c:v>
                </c:pt>
                <c:pt idx="9718">
                  <c:v>21</c:v>
                </c:pt>
                <c:pt idx="9719">
                  <c:v>20</c:v>
                </c:pt>
                <c:pt idx="9720">
                  <c:v>19</c:v>
                </c:pt>
                <c:pt idx="9721">
                  <c:v>21</c:v>
                </c:pt>
                <c:pt idx="9722">
                  <c:v>19</c:v>
                </c:pt>
                <c:pt idx="9723">
                  <c:v>20</c:v>
                </c:pt>
                <c:pt idx="9724">
                  <c:v>20</c:v>
                </c:pt>
                <c:pt idx="9725">
                  <c:v>22</c:v>
                </c:pt>
                <c:pt idx="9726">
                  <c:v>20</c:v>
                </c:pt>
                <c:pt idx="9727">
                  <c:v>21</c:v>
                </c:pt>
                <c:pt idx="9728">
                  <c:v>20</c:v>
                </c:pt>
                <c:pt idx="9729">
                  <c:v>18</c:v>
                </c:pt>
                <c:pt idx="9730">
                  <c:v>20</c:v>
                </c:pt>
                <c:pt idx="9731">
                  <c:v>20</c:v>
                </c:pt>
                <c:pt idx="9732">
                  <c:v>20</c:v>
                </c:pt>
                <c:pt idx="9733">
                  <c:v>21</c:v>
                </c:pt>
                <c:pt idx="9734">
                  <c:v>19</c:v>
                </c:pt>
                <c:pt idx="9735">
                  <c:v>19</c:v>
                </c:pt>
                <c:pt idx="9736">
                  <c:v>20</c:v>
                </c:pt>
                <c:pt idx="9737">
                  <c:v>20</c:v>
                </c:pt>
                <c:pt idx="9738">
                  <c:v>19</c:v>
                </c:pt>
                <c:pt idx="9739">
                  <c:v>20</c:v>
                </c:pt>
                <c:pt idx="9740">
                  <c:v>19</c:v>
                </c:pt>
                <c:pt idx="9741">
                  <c:v>20</c:v>
                </c:pt>
                <c:pt idx="9742">
                  <c:v>22</c:v>
                </c:pt>
                <c:pt idx="9743">
                  <c:v>16</c:v>
                </c:pt>
                <c:pt idx="9744">
                  <c:v>23</c:v>
                </c:pt>
                <c:pt idx="9745">
                  <c:v>20</c:v>
                </c:pt>
                <c:pt idx="9746">
                  <c:v>21</c:v>
                </c:pt>
                <c:pt idx="9747">
                  <c:v>13</c:v>
                </c:pt>
                <c:pt idx="9748">
                  <c:v>23</c:v>
                </c:pt>
                <c:pt idx="9749">
                  <c:v>20</c:v>
                </c:pt>
                <c:pt idx="9750">
                  <c:v>21</c:v>
                </c:pt>
                <c:pt idx="9751">
                  <c:v>21</c:v>
                </c:pt>
                <c:pt idx="9752">
                  <c:v>18</c:v>
                </c:pt>
                <c:pt idx="9753">
                  <c:v>19</c:v>
                </c:pt>
                <c:pt idx="9754">
                  <c:v>20</c:v>
                </c:pt>
                <c:pt idx="9755">
                  <c:v>17</c:v>
                </c:pt>
                <c:pt idx="9756">
                  <c:v>23</c:v>
                </c:pt>
                <c:pt idx="9757">
                  <c:v>21</c:v>
                </c:pt>
                <c:pt idx="9758">
                  <c:v>19</c:v>
                </c:pt>
                <c:pt idx="9759">
                  <c:v>20</c:v>
                </c:pt>
                <c:pt idx="9760">
                  <c:v>18</c:v>
                </c:pt>
                <c:pt idx="9761">
                  <c:v>20</c:v>
                </c:pt>
                <c:pt idx="9762">
                  <c:v>20</c:v>
                </c:pt>
                <c:pt idx="9763">
                  <c:v>24</c:v>
                </c:pt>
                <c:pt idx="9764">
                  <c:v>20</c:v>
                </c:pt>
                <c:pt idx="9765">
                  <c:v>21</c:v>
                </c:pt>
                <c:pt idx="9766">
                  <c:v>16</c:v>
                </c:pt>
                <c:pt idx="9767">
                  <c:v>20</c:v>
                </c:pt>
                <c:pt idx="9768">
                  <c:v>18</c:v>
                </c:pt>
                <c:pt idx="9769">
                  <c:v>20</c:v>
                </c:pt>
                <c:pt idx="9770">
                  <c:v>21</c:v>
                </c:pt>
                <c:pt idx="9771">
                  <c:v>20</c:v>
                </c:pt>
                <c:pt idx="9772">
                  <c:v>22</c:v>
                </c:pt>
                <c:pt idx="9773">
                  <c:v>20</c:v>
                </c:pt>
                <c:pt idx="9774">
                  <c:v>18</c:v>
                </c:pt>
                <c:pt idx="9775">
                  <c:v>22</c:v>
                </c:pt>
                <c:pt idx="9776">
                  <c:v>19</c:v>
                </c:pt>
                <c:pt idx="9777">
                  <c:v>19</c:v>
                </c:pt>
                <c:pt idx="9778">
                  <c:v>21</c:v>
                </c:pt>
                <c:pt idx="9779">
                  <c:v>21</c:v>
                </c:pt>
                <c:pt idx="9780">
                  <c:v>18</c:v>
                </c:pt>
                <c:pt idx="9781">
                  <c:v>20</c:v>
                </c:pt>
                <c:pt idx="9782">
                  <c:v>19</c:v>
                </c:pt>
                <c:pt idx="9783">
                  <c:v>16</c:v>
                </c:pt>
                <c:pt idx="9784">
                  <c:v>20</c:v>
                </c:pt>
                <c:pt idx="9785">
                  <c:v>22</c:v>
                </c:pt>
                <c:pt idx="9786">
                  <c:v>22</c:v>
                </c:pt>
                <c:pt idx="9787">
                  <c:v>20</c:v>
                </c:pt>
                <c:pt idx="9788">
                  <c:v>20</c:v>
                </c:pt>
                <c:pt idx="9789">
                  <c:v>17</c:v>
                </c:pt>
                <c:pt idx="9790">
                  <c:v>20</c:v>
                </c:pt>
                <c:pt idx="9791">
                  <c:v>21</c:v>
                </c:pt>
                <c:pt idx="9792">
                  <c:v>28</c:v>
                </c:pt>
                <c:pt idx="9793">
                  <c:v>23</c:v>
                </c:pt>
                <c:pt idx="9794">
                  <c:v>20</c:v>
                </c:pt>
                <c:pt idx="9795">
                  <c:v>19</c:v>
                </c:pt>
                <c:pt idx="9796">
                  <c:v>26</c:v>
                </c:pt>
                <c:pt idx="9797">
                  <c:v>22</c:v>
                </c:pt>
                <c:pt idx="9798">
                  <c:v>25</c:v>
                </c:pt>
                <c:pt idx="9799">
                  <c:v>21</c:v>
                </c:pt>
                <c:pt idx="9800">
                  <c:v>19</c:v>
                </c:pt>
                <c:pt idx="9801">
                  <c:v>21</c:v>
                </c:pt>
                <c:pt idx="9802">
                  <c:v>22</c:v>
                </c:pt>
                <c:pt idx="9803">
                  <c:v>20</c:v>
                </c:pt>
                <c:pt idx="9804">
                  <c:v>23</c:v>
                </c:pt>
                <c:pt idx="9805">
                  <c:v>18</c:v>
                </c:pt>
                <c:pt idx="9806">
                  <c:v>18</c:v>
                </c:pt>
                <c:pt idx="9807">
                  <c:v>23</c:v>
                </c:pt>
                <c:pt idx="9808">
                  <c:v>19</c:v>
                </c:pt>
                <c:pt idx="9809">
                  <c:v>20</c:v>
                </c:pt>
                <c:pt idx="9810">
                  <c:v>13</c:v>
                </c:pt>
                <c:pt idx="9811">
                  <c:v>21</c:v>
                </c:pt>
                <c:pt idx="9812">
                  <c:v>20</c:v>
                </c:pt>
                <c:pt idx="9813">
                  <c:v>18</c:v>
                </c:pt>
                <c:pt idx="9814">
                  <c:v>18</c:v>
                </c:pt>
                <c:pt idx="9815">
                  <c:v>22</c:v>
                </c:pt>
                <c:pt idx="9816">
                  <c:v>20</c:v>
                </c:pt>
                <c:pt idx="9817">
                  <c:v>20</c:v>
                </c:pt>
                <c:pt idx="9818">
                  <c:v>15</c:v>
                </c:pt>
                <c:pt idx="9819">
                  <c:v>25</c:v>
                </c:pt>
                <c:pt idx="9820">
                  <c:v>18</c:v>
                </c:pt>
                <c:pt idx="9821">
                  <c:v>20</c:v>
                </c:pt>
                <c:pt idx="9822">
                  <c:v>15</c:v>
                </c:pt>
                <c:pt idx="9823">
                  <c:v>20</c:v>
                </c:pt>
                <c:pt idx="9824">
                  <c:v>29</c:v>
                </c:pt>
                <c:pt idx="9825">
                  <c:v>24</c:v>
                </c:pt>
                <c:pt idx="9826">
                  <c:v>15</c:v>
                </c:pt>
                <c:pt idx="9827">
                  <c:v>20</c:v>
                </c:pt>
                <c:pt idx="9828">
                  <c:v>18</c:v>
                </c:pt>
                <c:pt idx="9829">
                  <c:v>20</c:v>
                </c:pt>
                <c:pt idx="9830">
                  <c:v>21</c:v>
                </c:pt>
                <c:pt idx="9831">
                  <c:v>19</c:v>
                </c:pt>
                <c:pt idx="9832">
                  <c:v>19</c:v>
                </c:pt>
                <c:pt idx="9833">
                  <c:v>19</c:v>
                </c:pt>
                <c:pt idx="9834">
                  <c:v>21</c:v>
                </c:pt>
                <c:pt idx="9835">
                  <c:v>20</c:v>
                </c:pt>
                <c:pt idx="9836">
                  <c:v>20</c:v>
                </c:pt>
                <c:pt idx="9837">
                  <c:v>23</c:v>
                </c:pt>
                <c:pt idx="9838">
                  <c:v>21</c:v>
                </c:pt>
                <c:pt idx="9839">
                  <c:v>20</c:v>
                </c:pt>
                <c:pt idx="9840">
                  <c:v>14</c:v>
                </c:pt>
                <c:pt idx="9841">
                  <c:v>20</c:v>
                </c:pt>
                <c:pt idx="9842">
                  <c:v>20</c:v>
                </c:pt>
                <c:pt idx="9843">
                  <c:v>19</c:v>
                </c:pt>
                <c:pt idx="9844">
                  <c:v>21</c:v>
                </c:pt>
                <c:pt idx="9845">
                  <c:v>15</c:v>
                </c:pt>
                <c:pt idx="9846">
                  <c:v>14</c:v>
                </c:pt>
                <c:pt idx="9847">
                  <c:v>20</c:v>
                </c:pt>
                <c:pt idx="9848">
                  <c:v>22</c:v>
                </c:pt>
                <c:pt idx="9849">
                  <c:v>18</c:v>
                </c:pt>
                <c:pt idx="9850">
                  <c:v>22</c:v>
                </c:pt>
                <c:pt idx="9851">
                  <c:v>20</c:v>
                </c:pt>
                <c:pt idx="9852">
                  <c:v>21</c:v>
                </c:pt>
                <c:pt idx="9853">
                  <c:v>20</c:v>
                </c:pt>
                <c:pt idx="9854">
                  <c:v>20</c:v>
                </c:pt>
                <c:pt idx="9855">
                  <c:v>21</c:v>
                </c:pt>
                <c:pt idx="9856">
                  <c:v>21</c:v>
                </c:pt>
                <c:pt idx="9857">
                  <c:v>22</c:v>
                </c:pt>
                <c:pt idx="9858">
                  <c:v>19</c:v>
                </c:pt>
                <c:pt idx="9859">
                  <c:v>18</c:v>
                </c:pt>
                <c:pt idx="9860">
                  <c:v>20</c:v>
                </c:pt>
                <c:pt idx="9861">
                  <c:v>21</c:v>
                </c:pt>
                <c:pt idx="9862">
                  <c:v>20</c:v>
                </c:pt>
                <c:pt idx="9863">
                  <c:v>19</c:v>
                </c:pt>
                <c:pt idx="9864">
                  <c:v>21</c:v>
                </c:pt>
                <c:pt idx="9865">
                  <c:v>19</c:v>
                </c:pt>
                <c:pt idx="9866">
                  <c:v>23</c:v>
                </c:pt>
                <c:pt idx="9867">
                  <c:v>20</c:v>
                </c:pt>
                <c:pt idx="9868">
                  <c:v>20</c:v>
                </c:pt>
                <c:pt idx="9869">
                  <c:v>20</c:v>
                </c:pt>
                <c:pt idx="9870">
                  <c:v>21</c:v>
                </c:pt>
                <c:pt idx="9871">
                  <c:v>18</c:v>
                </c:pt>
                <c:pt idx="9872">
                  <c:v>24</c:v>
                </c:pt>
                <c:pt idx="9873">
                  <c:v>20</c:v>
                </c:pt>
                <c:pt idx="9874">
                  <c:v>20</c:v>
                </c:pt>
                <c:pt idx="9875">
                  <c:v>21</c:v>
                </c:pt>
                <c:pt idx="9876">
                  <c:v>22</c:v>
                </c:pt>
                <c:pt idx="9877">
                  <c:v>24</c:v>
                </c:pt>
                <c:pt idx="9878">
                  <c:v>20</c:v>
                </c:pt>
                <c:pt idx="9879">
                  <c:v>22</c:v>
                </c:pt>
                <c:pt idx="9880">
                  <c:v>21</c:v>
                </c:pt>
                <c:pt idx="9881">
                  <c:v>20</c:v>
                </c:pt>
                <c:pt idx="9882">
                  <c:v>21</c:v>
                </c:pt>
                <c:pt idx="9883">
                  <c:v>21</c:v>
                </c:pt>
                <c:pt idx="9884">
                  <c:v>18</c:v>
                </c:pt>
                <c:pt idx="9885">
                  <c:v>20</c:v>
                </c:pt>
                <c:pt idx="9886">
                  <c:v>19</c:v>
                </c:pt>
                <c:pt idx="9887">
                  <c:v>21</c:v>
                </c:pt>
                <c:pt idx="9888">
                  <c:v>20</c:v>
                </c:pt>
                <c:pt idx="9889">
                  <c:v>21</c:v>
                </c:pt>
                <c:pt idx="9890">
                  <c:v>20</c:v>
                </c:pt>
                <c:pt idx="9891">
                  <c:v>20</c:v>
                </c:pt>
                <c:pt idx="9892">
                  <c:v>19</c:v>
                </c:pt>
                <c:pt idx="9893">
                  <c:v>21</c:v>
                </c:pt>
                <c:pt idx="9894">
                  <c:v>20</c:v>
                </c:pt>
                <c:pt idx="9895">
                  <c:v>27</c:v>
                </c:pt>
                <c:pt idx="9896">
                  <c:v>20</c:v>
                </c:pt>
                <c:pt idx="9897">
                  <c:v>21</c:v>
                </c:pt>
                <c:pt idx="9898">
                  <c:v>16</c:v>
                </c:pt>
                <c:pt idx="9899">
                  <c:v>22</c:v>
                </c:pt>
                <c:pt idx="9900">
                  <c:v>19</c:v>
                </c:pt>
                <c:pt idx="9901">
                  <c:v>19</c:v>
                </c:pt>
                <c:pt idx="9902">
                  <c:v>20</c:v>
                </c:pt>
                <c:pt idx="9903">
                  <c:v>20</c:v>
                </c:pt>
                <c:pt idx="9904">
                  <c:v>20</c:v>
                </c:pt>
                <c:pt idx="9905">
                  <c:v>20</c:v>
                </c:pt>
                <c:pt idx="9906">
                  <c:v>21</c:v>
                </c:pt>
                <c:pt idx="9907">
                  <c:v>21</c:v>
                </c:pt>
                <c:pt idx="9908">
                  <c:v>21</c:v>
                </c:pt>
                <c:pt idx="9909">
                  <c:v>19</c:v>
                </c:pt>
                <c:pt idx="9910">
                  <c:v>19</c:v>
                </c:pt>
                <c:pt idx="9911">
                  <c:v>20</c:v>
                </c:pt>
                <c:pt idx="9912">
                  <c:v>19</c:v>
                </c:pt>
                <c:pt idx="9913">
                  <c:v>20</c:v>
                </c:pt>
                <c:pt idx="9914">
                  <c:v>19</c:v>
                </c:pt>
                <c:pt idx="9915">
                  <c:v>19</c:v>
                </c:pt>
                <c:pt idx="9916">
                  <c:v>21</c:v>
                </c:pt>
                <c:pt idx="9917">
                  <c:v>21</c:v>
                </c:pt>
                <c:pt idx="9918">
                  <c:v>20</c:v>
                </c:pt>
                <c:pt idx="9919">
                  <c:v>19</c:v>
                </c:pt>
                <c:pt idx="9920">
                  <c:v>21</c:v>
                </c:pt>
                <c:pt idx="9921">
                  <c:v>20</c:v>
                </c:pt>
                <c:pt idx="9922">
                  <c:v>20</c:v>
                </c:pt>
                <c:pt idx="9923">
                  <c:v>19</c:v>
                </c:pt>
                <c:pt idx="9924">
                  <c:v>19</c:v>
                </c:pt>
                <c:pt idx="9925">
                  <c:v>21</c:v>
                </c:pt>
                <c:pt idx="9926">
                  <c:v>21</c:v>
                </c:pt>
                <c:pt idx="9927">
                  <c:v>19</c:v>
                </c:pt>
                <c:pt idx="9928">
                  <c:v>21</c:v>
                </c:pt>
                <c:pt idx="9929">
                  <c:v>19</c:v>
                </c:pt>
                <c:pt idx="9930">
                  <c:v>20</c:v>
                </c:pt>
                <c:pt idx="9931">
                  <c:v>21</c:v>
                </c:pt>
                <c:pt idx="9932">
                  <c:v>20</c:v>
                </c:pt>
                <c:pt idx="9933">
                  <c:v>21</c:v>
                </c:pt>
                <c:pt idx="9934">
                  <c:v>22</c:v>
                </c:pt>
                <c:pt idx="9935">
                  <c:v>19</c:v>
                </c:pt>
                <c:pt idx="9936">
                  <c:v>20</c:v>
                </c:pt>
                <c:pt idx="9937">
                  <c:v>21</c:v>
                </c:pt>
                <c:pt idx="9938">
                  <c:v>21</c:v>
                </c:pt>
                <c:pt idx="9939">
                  <c:v>21</c:v>
                </c:pt>
                <c:pt idx="9940">
                  <c:v>20</c:v>
                </c:pt>
                <c:pt idx="9941">
                  <c:v>22</c:v>
                </c:pt>
                <c:pt idx="9942">
                  <c:v>18</c:v>
                </c:pt>
                <c:pt idx="9943">
                  <c:v>21</c:v>
                </c:pt>
                <c:pt idx="9944">
                  <c:v>21</c:v>
                </c:pt>
                <c:pt idx="9945">
                  <c:v>19</c:v>
                </c:pt>
                <c:pt idx="9946">
                  <c:v>18</c:v>
                </c:pt>
                <c:pt idx="9947">
                  <c:v>13</c:v>
                </c:pt>
                <c:pt idx="9948">
                  <c:v>21</c:v>
                </c:pt>
                <c:pt idx="9949">
                  <c:v>22</c:v>
                </c:pt>
                <c:pt idx="9950">
                  <c:v>20</c:v>
                </c:pt>
                <c:pt idx="9951">
                  <c:v>19</c:v>
                </c:pt>
                <c:pt idx="9952">
                  <c:v>19</c:v>
                </c:pt>
                <c:pt idx="9953">
                  <c:v>21</c:v>
                </c:pt>
                <c:pt idx="9954">
                  <c:v>20</c:v>
                </c:pt>
                <c:pt idx="9955">
                  <c:v>21</c:v>
                </c:pt>
                <c:pt idx="9956">
                  <c:v>20</c:v>
                </c:pt>
                <c:pt idx="9957">
                  <c:v>16</c:v>
                </c:pt>
                <c:pt idx="9958">
                  <c:v>19</c:v>
                </c:pt>
                <c:pt idx="9959">
                  <c:v>25</c:v>
                </c:pt>
                <c:pt idx="9960">
                  <c:v>17</c:v>
                </c:pt>
                <c:pt idx="9961">
                  <c:v>21</c:v>
                </c:pt>
                <c:pt idx="9962">
                  <c:v>20</c:v>
                </c:pt>
                <c:pt idx="9963">
                  <c:v>19</c:v>
                </c:pt>
                <c:pt idx="9964">
                  <c:v>20</c:v>
                </c:pt>
                <c:pt idx="9965">
                  <c:v>20</c:v>
                </c:pt>
                <c:pt idx="9966">
                  <c:v>20</c:v>
                </c:pt>
                <c:pt idx="9967">
                  <c:v>20</c:v>
                </c:pt>
                <c:pt idx="9968">
                  <c:v>17</c:v>
                </c:pt>
                <c:pt idx="9969">
                  <c:v>20</c:v>
                </c:pt>
                <c:pt idx="9970">
                  <c:v>21</c:v>
                </c:pt>
                <c:pt idx="9971">
                  <c:v>21</c:v>
                </c:pt>
                <c:pt idx="9972">
                  <c:v>21</c:v>
                </c:pt>
                <c:pt idx="9973">
                  <c:v>22</c:v>
                </c:pt>
                <c:pt idx="9974">
                  <c:v>21</c:v>
                </c:pt>
                <c:pt idx="9975">
                  <c:v>21</c:v>
                </c:pt>
                <c:pt idx="9976">
                  <c:v>21</c:v>
                </c:pt>
                <c:pt idx="9977">
                  <c:v>19</c:v>
                </c:pt>
                <c:pt idx="9978">
                  <c:v>22</c:v>
                </c:pt>
                <c:pt idx="9979">
                  <c:v>21</c:v>
                </c:pt>
                <c:pt idx="9980">
                  <c:v>33</c:v>
                </c:pt>
                <c:pt idx="9981">
                  <c:v>16</c:v>
                </c:pt>
                <c:pt idx="9982">
                  <c:v>25</c:v>
                </c:pt>
                <c:pt idx="9983">
                  <c:v>26</c:v>
                </c:pt>
                <c:pt idx="9984">
                  <c:v>21</c:v>
                </c:pt>
                <c:pt idx="9985">
                  <c:v>44</c:v>
                </c:pt>
                <c:pt idx="9986">
                  <c:v>21</c:v>
                </c:pt>
                <c:pt idx="9987">
                  <c:v>22</c:v>
                </c:pt>
                <c:pt idx="9988">
                  <c:v>21</c:v>
                </c:pt>
                <c:pt idx="9989">
                  <c:v>20</c:v>
                </c:pt>
                <c:pt idx="9990">
                  <c:v>21</c:v>
                </c:pt>
                <c:pt idx="9991">
                  <c:v>21</c:v>
                </c:pt>
                <c:pt idx="9992">
                  <c:v>21</c:v>
                </c:pt>
                <c:pt idx="9993">
                  <c:v>22</c:v>
                </c:pt>
                <c:pt idx="9994">
                  <c:v>20</c:v>
                </c:pt>
                <c:pt idx="9995">
                  <c:v>21</c:v>
                </c:pt>
                <c:pt idx="9996">
                  <c:v>20</c:v>
                </c:pt>
                <c:pt idx="9997">
                  <c:v>19</c:v>
                </c:pt>
                <c:pt idx="9998">
                  <c:v>22</c:v>
                </c:pt>
                <c:pt idx="9999">
                  <c:v>22</c:v>
                </c:pt>
              </c:numCache>
            </c:numRef>
          </c:yVal>
          <c:smooth val="0"/>
          <c:extLst>
            <c:ext xmlns:c16="http://schemas.microsoft.com/office/drawing/2014/chart" uri="{C3380CC4-5D6E-409C-BE32-E72D297353CC}">
              <c16:uniqueId val="{00000000-4706-A746-93FD-B45400D3AE37}"/>
            </c:ext>
          </c:extLst>
        </c:ser>
        <c:dLbls>
          <c:showLegendKey val="0"/>
          <c:showVal val="0"/>
          <c:showCatName val="0"/>
          <c:showSerName val="0"/>
          <c:showPercent val="0"/>
          <c:showBubbleSize val="0"/>
        </c:dLbls>
        <c:axId val="1704250047"/>
        <c:axId val="1704123423"/>
      </c:scatterChart>
      <c:valAx>
        <c:axId val="1704250047"/>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123423"/>
        <c:crosses val="autoZero"/>
        <c:crossBetween val="midCat"/>
      </c:valAx>
      <c:valAx>
        <c:axId val="1704123423"/>
        <c:scaling>
          <c:orientation val="minMax"/>
          <c:max val="45"/>
          <c:min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500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Ff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4"/>
          <c:y val="8.8327382660163434E-2"/>
          <c:w val="0.8615184644770616"/>
          <c:h val="0.76261542712019292"/>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43:$C$75</c:f>
              <c:numCache>
                <c:formatCode>General</c:formatCode>
                <c:ptCount val="33"/>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numCache>
            </c:numRef>
          </c:cat>
          <c:val>
            <c:numRef>
              <c:f>Sheet1!$A$43:$A$75</c:f>
              <c:numCache>
                <c:formatCode>General</c:formatCode>
                <c:ptCount val="33"/>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numCache>
            </c:numRef>
          </c:val>
          <c:extLst>
            <c:ext xmlns:c16="http://schemas.microsoft.com/office/drawing/2014/chart" uri="{C3380CC4-5D6E-409C-BE32-E72D297353CC}">
              <c16:uniqueId val="{00000000-F2C2-294E-999A-9ED35CA63B62}"/>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5"/>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9415437253783818E-2"/>
              <c:y val="0.3225618179306534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k082</b:Tag>
    <b:SourceType>DocumentFromInternetSite</b:SourceType>
    <b:Guid>{1471B9B8-CFD9-E146-BB6C-988B58A466B7}</b:Guid>
    <b:Title>Bitcoin: A peer-to-peer electronic cash system</b:Title>
    <b:Year>2008</b:Year>
    <b:InternetSiteTitle>https://assets.pubpub.org/</b:InternetSiteTitle>
    <b:URL>https://assets.pubpub.org/d8wct41f/31611263538139.pdf</b:URL>
    <b:Author>
      <b:Author>
        <b:NameList>
          <b:Person>
            <b:Last>Nakamoto</b:Last>
            <b:First>Satoshi</b:First>
          </b:Person>
        </b:NameList>
      </b:Author>
    </b:Author>
    <b:RefOrder>1</b:RefOrder>
  </b:Source>
  <b:Source>
    <b:Tag>Chr20</b:Tag>
    <b:SourceType>JournalArticle</b:SourceType>
    <b:Guid>{41C57635-D794-744A-8859-71CB534CFA0D}</b:Guid>
    <b:Author>
      <b:Author>
        <b:NameList>
          <b:Person>
            <b:Last>Christodoulou</b:Last>
            <b:First>K.</b:First>
          </b:Person>
          <b:Person>
            <b:Last>Iosif</b:Last>
            <b:First>E.</b:First>
          </b:Person>
          <b:Person>
            <b:Last>Inglezakis</b:Last>
            <b:First>A.</b:First>
          </b:Person>
          <b:Person>
            <b:Last>Themistocleous</b:Last>
            <b:First>M</b:First>
          </b:Person>
        </b:NameList>
      </b:Author>
    </b:Author>
    <b:Title>Consensus Crash Testing: Exploring Ripple’s Decentralization Degree in Adversarial Environments</b:Title>
    <b:Year>2020</b:Year>
    <b:Pages>12-15</b:Pages>
    <b:JournalName>Future Internet</b:JournalName>
    <b:RefOrder>2</b:RefOrder>
  </b:Source>
  <b:Source>
    <b:Tag>Bel191</b:Tag>
    <b:SourceType>JournalArticle</b:SourceType>
    <b:Guid>{D828B808-2EBA-8E41-8F53-F19CD1C31231}</b:Guid>
    <b:Author>
      <b:Author>
        <b:NameList>
          <b:Person>
            <b:Last>Belotti</b:Last>
            <b:First>Marianna</b:First>
          </b:Person>
          <b:Person>
            <b:Last>Božić</b:Last>
            <b:First>Nikola</b:First>
          </b:Person>
          <b:Person>
            <b:Last>Pujolle</b:Last>
            <b:First>Guy</b:First>
          </b:Person>
          <b:Person>
            <b:Last>Secci</b:Last>
            <b:First>Stefano</b:First>
          </b:Person>
        </b:NameList>
      </b:Author>
    </b:Author>
    <b:Title>A Vademecum on Blockchain Technologies: When, Which, and How</b:Title>
    <b:JournalName>IEEE Communications Surveys &amp; Tutorials</b:JournalName>
    <b:Year>2019</b:Year>
    <b:Pages>3796-3838</b:Pages>
    <b:RefOrder>3</b:RefOrder>
  </b:Source>
  <b:Source>
    <b:Tag>Abo19</b:Tag>
    <b:SourceType>JournalArticle</b:SourceType>
    <b:Guid>{5551943C-EE9E-7249-8AAC-D17576BDA189}</b:Guid>
    <b:Author>
      <b:Author>
        <b:NameList>
          <b:Person>
            <b:Last>Houda</b:Last>
            <b:First>Abou</b:First>
            <b:Middle>El</b:Middle>
          </b:Person>
          <b:Person>
            <b:Last>Hafid</b:Last>
            <b:First>Zakaria</b:First>
          </b:Person>
          <b:Person>
            <b:Last>Khoukhi</b:Last>
            <b:First>Abdelhakim</b:First>
            <b:Middle>Senhaji</b:Middle>
          </b:Person>
          <b:Person>
            <b:Last>Lyes</b:Last>
          </b:Person>
        </b:NameList>
      </b:Author>
    </b:Author>
    <b:Title>Cochain-SC: An Intra- and Inter-Domain Ddos Mitigation Scheme Based on Blockchain Using SDN and Smart Contract</b:Title>
    <b:JournalName>IEEE Access</b:JournalName>
    <b:Year>2019</b:Year>
    <b:Pages>98893-98907</b:Pages>
    <b:RefOrder>4</b:RefOrder>
  </b:Source>
  <b:Source>
    <b:Tag>Asa231</b:Tag>
    <b:SourceType>JournalArticle</b:SourceType>
    <b:Guid>{D8D7C837-6097-2348-B85A-AB9C80F33C6D}</b:Guid>
    <b:Title>Distributed Ledger Technologies in Supply Chain Security Management: A Comprehensive Survey</b:Title>
    <b:Year>2023</b:Year>
    <b:Pages>713-739</b:Pages>
    <b:Author>
      <b:Author>
        <b:NameList>
          <b:Person>
            <b:Last>Asante</b:Last>
            <b:First>Mary</b:First>
          </b:Person>
          <b:Person>
            <b:Last>Epiphaniou</b:Last>
            <b:First>Gregory</b:First>
          </b:Person>
          <b:Person>
            <b:Last>Maple</b:Last>
            <b:First>Carsten</b:First>
          </b:Person>
          <b:Person>
            <b:Last>Al-Khateeb</b:Last>
            <b:First>Haider</b:First>
          </b:Person>
          <b:Person>
            <b:Last>Bottarelli</b:Last>
            <b:First>Mirko</b:First>
          </b:Person>
          <b:Person>
            <b:Last>Ghafoor</b:Last>
            <b:First>Kayhan</b:First>
            <b:Middle>Zrar</b:Middle>
          </b:Person>
        </b:NameList>
      </b:Author>
    </b:Author>
    <b:JournalName>IEEE Transactions on Engineering Management</b:JournalName>
    <b:RefOrder>5</b:RefOrder>
  </b:Source>
  <b:Source>
    <b:Tag>Zha201</b:Tag>
    <b:SourceType>ConferenceProceedings</b:SourceType>
    <b:Guid>{55AF30DB-2F29-E340-9323-ECB7771A95E9}</b:Guid>
    <b:Author>
      <b:Author>
        <b:NameList>
          <b:Person>
            <b:Last>Zhang</b:Last>
            <b:First>Mengqian</b:First>
          </b:Person>
          <b:Person>
            <b:Last>Li</b:Last>
            <b:First>Jichen</b:First>
          </b:Person>
          <b:Person>
            <b:Last>Chen</b:Last>
            <b:First>Zhaohua</b:First>
          </b:Person>
          <b:Person>
            <b:Last>Chen</b:Last>
            <b:First>Hongyin</b:First>
          </b:Person>
          <b:Person>
            <b:Last>Deng</b:Last>
            <b:First>Xiaotie</b:First>
          </b:Person>
        </b:NameList>
      </b:Author>
    </b:Author>
    <b:Title>CycLedger: A Scalable and Secure Parallel Protocol for Distributed Ledger via Sharding</b:Title>
    <b:ConferenceName>2020 IEEE International Parallel and Distributed Processing Symposium (IPDPS)</b:ConferenceName>
    <b:Publisher>IEEE</b:Publisher>
    <b:City>New Orleans, LA, USA</b:City>
    <b:Year>2020</b:Year>
    <b:Pages>358-367</b:Pages>
    <b:RefOrder>6</b:RefOrder>
  </b:Source>
  <b:Source>
    <b:Tag>LiC20</b:Tag>
    <b:SourceType>ConferenceProceedings</b:SourceType>
    <b:Guid>{D02E9C90-ED0D-A84B-B4D9-B921951AE3D1}</b:Guid>
    <b:Title>Android-based Cryptocurrency Wallets: Attacks and Countermeasures</b:Title>
    <b:Year>2020</b:Year>
    <b:Pages>9-16</b:Pages>
    <b:Author>
      <b:Author>
        <b:NameList>
          <b:Person>
            <b:Last>Li</b:Last>
            <b:First>Cong</b:First>
          </b:Person>
          <b:Person>
            <b:Last>He</b:Last>
            <b:First>Daojing</b:First>
          </b:Person>
          <b:Person>
            <b:Last>Li</b:Last>
            <b:First>Shihao</b:First>
          </b:Person>
          <b:Person>
            <b:Last>Zhu</b:Last>
            <b:First>Sencun</b:First>
          </b:Person>
          <b:Person>
            <b:Last>Chan</b:Last>
            <b:First>Sammy</b:First>
          </b:Person>
          <b:Person>
            <b:Last>Cheng</b:Last>
            <b:First>Yao</b:First>
          </b:Person>
        </b:NameList>
      </b:Author>
    </b:Author>
    <b:ConferenceName>2020 IEEE International Conference on Blockchain (Blockchain)</b:ConferenceName>
    <b:Publisher>IEEE</b:Publisher>
    <b:City>Rhodes, Greece</b:City>
    <b:RefOrder>7</b:RefOrder>
  </b:Source>
  <b:Source>
    <b:Tag>Cha221</b:Tag>
    <b:SourceType>JournalArticle</b:SourceType>
    <b:Guid>{D52E65EE-3FCD-EC49-BE9A-D42263CF3D76}</b:Guid>
    <b:Author>
      <b:Author>
        <b:NameList>
          <b:Person>
            <b:Last>Chaganti</b:Last>
            <b:First>Rajasekhar</b:First>
          </b:Person>
          <b:Person>
            <b:Last>Boppana</b:Last>
            <b:First>Rajendra</b:First>
            <b:Middle>V.</b:Middle>
          </b:Person>
          <b:Person>
            <b:Last>Ravi</b:Last>
            <b:First>Vinayakumar</b:First>
          </b:Person>
          <b:Person>
            <b:Last>Munir</b:Last>
            <b:First>Kashif</b:First>
          </b:Person>
          <b:Person>
            <b:Last>Almutairi</b:Last>
            <b:First>Mubarak</b:First>
          </b:Person>
          <b:Person>
            <b:Last>Rustam</b:Last>
            <b:First>Furqan</b:First>
          </b:Person>
          <b:Person>
            <b:Last>Lee</b:Last>
            <b:First>Ernesto</b:First>
          </b:Person>
          <b:Person>
            <b:Last>Ashraf</b:Last>
            <b:First>Imran</b:First>
          </b:Person>
        </b:NameList>
      </b:Author>
    </b:Author>
    <b:Title>A Comprehensive Review of Denial of Service Attacks in Blockchain Ecosystem and Open Challenges</b:Title>
    <b:Year>2022</b:Year>
    <b:JournalName>IEEE Access</b:JournalName>
    <b:Pages>96538-96555</b:Pages>
    <b:RefOrder>8</b:RefOrder>
  </b:Source>
  <b:Source>
    <b:Tag>Kim22</b:Tag>
    <b:SourceType>ConferenceProceedings</b:SourceType>
    <b:Guid>{71088C91-218B-5044-9A2B-7989D25D0782}</b:Guid>
    <b:Author>
      <b:Author>
        <b:NameList>
          <b:Person>
            <b:Last>Kim</b:Last>
            <b:First>Jaehyeon</b:First>
          </b:Person>
          <b:Person>
            <b:Last>Lee</b:Last>
            <b:First>Sejong</b:First>
          </b:Person>
          <b:Person>
            <b:Last>Kim</b:Last>
            <b:First>Yushin</b:First>
          </b:Person>
          <b:Person>
            <b:Last>Cho</b:Last>
            <b:First>Sunghyun</b:First>
          </b:Person>
        </b:NameList>
      </b:Author>
    </b:Author>
    <b:Title>A Graph Embedding-based Identity Inference Attack on Blockchain Systems</b:Title>
    <b:Year>2022</b:Year>
    <b:Pages>1-3</b:Pages>
    <b:ConferenceName>2022 International Conference on Electronics, Information, and Communication (ICEIC)</b:ConferenceName>
    <b:Publisher>IEEE</b:Publisher>
    <b:City>Jeju, Korea, Republic of</b:City>
    <b:RefOrder>9</b:RefOrder>
  </b:Source>
  <b:Source>
    <b:Tag>ELu23</b:Tag>
    <b:SourceType>ConferenceProceedings</b:SourceType>
    <b:Guid>{13B619EC-CC0E-3547-B526-F3E0124E659D}</b:Guid>
    <b:Author>
      <b:Author>
        <b:NameList>
          <b:Person>
            <b:Last>Lubes</b:Last>
            <b:First>Emma</b:First>
          </b:Person>
          <b:Person>
            <b:Last>Pelletier</b:Last>
            <b:First>Justin</b:First>
            <b:Middle>M.</b:Middle>
          </b:Person>
        </b:NameList>
      </b:Author>
    </b:Author>
    <b:Title>A Tree-Mapped Taxonomy of Blockchain Attacks</b:Title>
    <b:ConferenceName>2023 7th Cyber Security in Networking Conference (CSNet)</b:ConferenceName>
    <b:Publisher>IEEE</b:Publisher>
    <b:City>Montreal, QC, Canada</b:City>
    <b:Year>2023</b:Year>
    <b:Pages>233-237</b:Pages>
    <b:RefOrder>10</b:RefOrder>
  </b:Source>
  <b:Source>
    <b:Tag>Rot191</b:Tag>
    <b:SourceType>ConferenceProceedings</b:SourceType>
    <b:Guid>{1FCE125A-069E-604B-8198-ACC0FAA59653}</b:Guid>
    <b:Author>
      <b:Author>
        <b:NameList>
          <b:Person>
            <b:Last>Rot</b:Last>
            <b:First>Artur</b:First>
          </b:Person>
          <b:Person>
            <b:Last>Blaicke</b:Last>
            <b:First>Bartosz</b:First>
          </b:Person>
        </b:NameList>
      </b:Author>
    </b:Author>
    <b:Title>Blockchain’s Future Role in Cybersecurity. Analysis of Defensive and Offensive Potential Leveraging Blockchain-Based Platforms</b:Title>
    <b:ConferenceName>2019 9th International Conference on Advanced Computer Information Technologies (ACIT)</b:ConferenceName>
    <b:Publisher>IEEE</b:Publisher>
    <b:City>Ceske Budejovice, Czech Republic</b:City>
    <b:Year>2019</b:Year>
    <b:Pages>447-451</b:Pages>
    <b:RefOrder>11</b:RefOrder>
  </b:Source>
  <b:Source>
    <b:Tag>Alh201</b:Tag>
    <b:SourceType>JournalArticle</b:SourceType>
    <b:Guid>{31DE4415-BB8F-1941-9E3D-010AA2E7C1BF}</b:Guid>
    <b:Author>
      <b:Author>
        <b:NameList>
          <b:Person>
            <b:Last>Alharbi</b:Last>
            <b:First>Talal</b:First>
          </b:Person>
        </b:NameList>
      </b:Author>
    </b:Author>
    <b:Title>Deployment of Blockchain Technology in Software Defined Networks: A Survey</b:Title>
    <b:JournalName>IEEE Access</b:JournalName>
    <b:Year>2020</b:Year>
    <b:Pages>9146-9156</b:Pages>
    <b:RefOrder>12</b:RefOrder>
  </b:Source>
  <b:Source>
    <b:Tag>Hal221</b:Tag>
    <b:SourceType>JournalArticle</b:SourceType>
    <b:Guid>{7304D3BF-5ECB-6345-86F5-84796D7F559E}</b:Guid>
    <b:Author>
      <b:Author>
        <b:NameList>
          <b:Person>
            <b:Last>Halgamuge</b:Last>
            <b:First>Malka</b:First>
            <b:Middle>N.</b:Middle>
          </b:Person>
        </b:NameList>
      </b:Author>
    </b:Author>
    <b:Title>Estimation of the success probability of a malicious attacker on blockchain-based edge network</b:Title>
    <b:JournalName>Computer Networks</b:JournalName>
    <b:Year>2022</b:Year>
    <b:Pages>Volume 219</b:Pages>
    <b:RefOrder>13</b:RefOrder>
  </b:Source>
  <b:Source>
    <b:Tag>Mia221</b:Tag>
    <b:SourceType>JournalArticle</b:SourceType>
    <b:Guid>{CC2BED11-A567-1848-B658-2C7B0F7EB5B6}</b:Guid>
    <b:Author>
      <b:Author>
        <b:NameList>
          <b:Person>
            <b:Last>Miao</b:Last>
            <b:First>Yinbin</b:First>
          </b:Person>
          <b:Person>
            <b:Last>Liu</b:Last>
            <b:First>Ziteng</b:First>
          </b:Person>
          <b:Person>
            <b:Last>Li</b:Last>
            <b:First>Hongwei</b:First>
          </b:Person>
          <b:Person>
            <b:Last>Choo</b:Last>
            <b:First>Kim-Kwang</b:First>
            <b:Middle>Raymond</b:Middle>
          </b:Person>
          <b:Person>
            <b:Last>Deng</b:Last>
            <b:First>Robert</b:First>
            <b:Middle>H.</b:Middle>
          </b:Person>
        </b:NameList>
      </b:Author>
    </b:Author>
    <b:Title>Privacy-Preserving Byzantine-Robust Federated Learning via Blockchain Systems</b:Title>
    <b:JournalName>IEEE Transactions on Information Forensics and Security</b:JournalName>
    <b:Year>2022</b:Year>
    <b:Pages>2848-2861</b:Pages>
    <b:RefOrder>14</b:RefOrder>
  </b:Source>
  <b:Source>
    <b:Tag>LiG20</b:Tag>
    <b:SourceType>JournalArticle</b:SourceType>
    <b:Guid>{A30E7B7F-5E09-CD45-B520-A955A9364029}</b:Guid>
    <b:Author>
      <b:Author>
        <b:NameList>
          <b:Person>
            <b:Last>Li</b:Last>
            <b:First>Gaolei</b:First>
          </b:Person>
          <b:Person>
            <b:Last>Dong</b:Last>
            <b:First>Mianxiong</b:First>
          </b:Person>
          <b:Person>
            <b:Last>Yang</b:Last>
            <b:First>Laurence</b:First>
            <b:Middle>T.</b:Middle>
          </b:Person>
          <b:Person>
            <b:Last>Ota</b:Last>
            <b:First>Kaoru</b:First>
          </b:Person>
          <b:Person>
            <b:Last>Wu</b:Last>
            <b:First>Jun</b:First>
          </b:Person>
          <b:Person>
            <b:Last>Li</b:Last>
            <b:First>Jianhua</b:First>
          </b:Person>
        </b:NameList>
      </b:Author>
    </b:Author>
    <b:Title>Preserving Edge Knowledge Sharing Among IoT Services: A Blockchain-Based Approach</b:Title>
    <b:JournalName>IEEE Transactions on Emerging Topics in Computational Intelligence</b:JournalName>
    <b:Year>2020</b:Year>
    <b:Pages>653-665</b:Pages>
    <b:RefOrder>15</b:RefOrder>
  </b:Source>
  <b:Source>
    <b:Tag>Liu20</b:Tag>
    <b:SourceType>ConferenceProceedings</b:SourceType>
    <b:Guid>{FD98455A-257F-D448-B9C5-A918FF9C3A06}</b:Guid>
    <b:Author>
      <b:Author>
        <b:NameList>
          <b:Person>
            <b:Last>Liu</b:Last>
            <b:First>Si</b:First>
          </b:Person>
          <b:Person>
            <b:Last>Liu</b:Last>
            <b:First>Yunxia</b:First>
          </b:Person>
          <b:Person>
            <b:Last>Feng</b:Last>
            <b:First>Cong</b:First>
          </b:Person>
          <b:Person>
            <b:Last>Zhao</b:Last>
            <b:First>Hongguo</b:First>
          </b:Person>
          <b:Person>
            <b:Last>Huang</b:Last>
            <b:First>Yu</b:First>
          </b:Person>
        </b:NameList>
      </b:Author>
    </b:Author>
    <b:Title>Blockchain Privacy Data Protection Method Based on HEVC Video Steganography</b:Title>
    <b:Year>2020</b:Year>
    <b:Pages>1-6</b:Pages>
    <b:ConferenceName>2020 3rd International Conference on Smart BlockChain (SmartBlock)</b:ConferenceName>
    <b:Publisher>IEEE</b:Publisher>
    <b:City>Zhengzhou, China</b:City>
    <b:RefOrder>16</b:RefOrder>
  </b:Source>
  <b:Source>
    <b:Tag>Jal19</b:Tag>
    <b:SourceType>ConferenceProceedings</b:SourceType>
    <b:Guid>{93FA83A9-8765-464D-8631-DC5503A238BB}</b:Guid>
    <b:Author>
      <b:Author>
        <b:NameList>
          <b:Person>
            <b:Last>Jalalzai</b:Last>
            <b:First>Mohammad</b:First>
            <b:Middle>M.</b:Middle>
          </b:Person>
          <b:Person>
            <b:Last>Busch</b:Last>
            <b:First>Costas</b:First>
          </b:Person>
          <b:Person>
            <b:Last>Richard</b:Last>
            <b:First>Golden</b:First>
            <b:Middle>G.</b:Middle>
          </b:Person>
        </b:NameList>
      </b:Author>
    </b:Author>
    <b:Title>Proteus: A Scalable BFT Consensus Protocol for Blockchains</b:Title>
    <b:ConferenceName>2019 IEEE International Conference on Blockchain (Blockchain)</b:ConferenceName>
    <b:Publisher>IEEE</b:Publisher>
    <b:City>Atlanta, GA, USA</b:City>
    <b:Year>2019</b:Year>
    <b:Pages>308-313</b:Pages>
    <b:RefOrder>17</b:RefOrder>
  </b:Source>
</b:Sources>
</file>

<file path=customXml/itemProps1.xml><?xml version="1.0" encoding="utf-8"?>
<ds:datastoreItem xmlns:ds="http://schemas.openxmlformats.org/officeDocument/2006/customXml" ds:itemID="{A96FCBAF-3563-9048-96F7-5A82E14C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9475</Words>
  <Characters>111012</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oholeguydeveloper@gmail.com</dc:creator>
  <cp:keywords/>
  <dc:description/>
  <cp:lastModifiedBy>benjaoholeguydeveloper@gmail.com</cp:lastModifiedBy>
  <cp:revision>2</cp:revision>
  <dcterms:created xsi:type="dcterms:W3CDTF">2024-10-17T05:18:00Z</dcterms:created>
  <dcterms:modified xsi:type="dcterms:W3CDTF">2024-10-17T05:18:00Z</dcterms:modified>
</cp:coreProperties>
</file>